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F75320" w14:textId="1A01AC40" w:rsidR="00245445" w:rsidRPr="00ED672B" w:rsidRDefault="00245445" w:rsidP="007B624A">
      <w:pPr>
        <w:pStyle w:val="Heading1"/>
        <w:rPr>
          <w:rFonts w:asciiTheme="minorHAnsi" w:hAnsiTheme="minorHAnsi"/>
          <w:rPrChange w:id="0" w:author="Erin Stephenson" w:date="2019-03-13T19:33:00Z">
            <w:rPr/>
          </w:rPrChange>
        </w:rPr>
      </w:pPr>
      <w:commentRangeStart w:id="1"/>
      <w:r w:rsidRPr="00ED672B">
        <w:rPr>
          <w:rFonts w:asciiTheme="minorHAnsi" w:hAnsiTheme="minorHAnsi"/>
          <w:rPrChange w:id="2" w:author="Erin Stephenson" w:date="2019-03-13T19:33:00Z">
            <w:rPr/>
          </w:rPrChange>
        </w:rPr>
        <w:t xml:space="preserve">Muscle mTORC1 Activation Causes </w:t>
      </w:r>
      <w:r w:rsidR="000740D6" w:rsidRPr="00ED672B">
        <w:rPr>
          <w:rFonts w:asciiTheme="minorHAnsi" w:hAnsiTheme="minorHAnsi"/>
          <w:rPrChange w:id="3" w:author="Erin Stephenson" w:date="2019-03-13T19:33:00Z">
            <w:rPr/>
          </w:rPrChange>
        </w:rPr>
        <w:t xml:space="preserve">Increased Energy Expenditure </w:t>
      </w:r>
      <w:commentRangeStart w:id="4"/>
      <w:r w:rsidR="000740D6" w:rsidRPr="00ED672B">
        <w:rPr>
          <w:rFonts w:asciiTheme="minorHAnsi" w:hAnsiTheme="minorHAnsi"/>
          <w:rPrChange w:id="5" w:author="Erin Stephenson" w:date="2019-03-13T19:33:00Z">
            <w:rPr/>
          </w:rPrChange>
        </w:rPr>
        <w:t xml:space="preserve">and Reduced </w:t>
      </w:r>
      <w:r w:rsidR="0064581C" w:rsidRPr="00ED672B">
        <w:rPr>
          <w:rFonts w:asciiTheme="minorHAnsi" w:hAnsiTheme="minorHAnsi"/>
          <w:rPrChange w:id="6" w:author="Erin Stephenson" w:date="2019-03-13T19:33:00Z">
            <w:rPr/>
          </w:rPrChange>
        </w:rPr>
        <w:t xml:space="preserve">Longevity </w:t>
      </w:r>
      <w:r w:rsidR="00B91EDD" w:rsidRPr="00ED672B">
        <w:rPr>
          <w:rFonts w:asciiTheme="minorHAnsi" w:hAnsiTheme="minorHAnsi"/>
          <w:rPrChange w:id="7" w:author="Erin Stephenson" w:date="2019-03-13T19:33:00Z">
            <w:rPr/>
          </w:rPrChange>
        </w:rPr>
        <w:t>in Mice</w:t>
      </w:r>
      <w:commentRangeEnd w:id="1"/>
      <w:r w:rsidR="00620D72" w:rsidRPr="00ED672B">
        <w:rPr>
          <w:rStyle w:val="CommentReference"/>
          <w:rFonts w:asciiTheme="minorHAnsi" w:eastAsiaTheme="minorEastAsia" w:hAnsiTheme="minorHAnsi" w:cstheme="minorBidi"/>
          <w:b w:val="0"/>
          <w:bCs w:val="0"/>
          <w:color w:val="auto"/>
        </w:rPr>
        <w:commentReference w:id="1"/>
      </w:r>
      <w:commentRangeEnd w:id="4"/>
      <w:r w:rsidR="001A6BE0">
        <w:rPr>
          <w:rStyle w:val="CommentReference"/>
          <w:rFonts w:asciiTheme="minorHAnsi" w:eastAsiaTheme="minorEastAsia" w:hAnsiTheme="minorHAnsi" w:cstheme="minorBidi"/>
          <w:b w:val="0"/>
          <w:bCs w:val="0"/>
          <w:color w:val="auto"/>
        </w:rPr>
        <w:commentReference w:id="4"/>
      </w:r>
    </w:p>
    <w:p w14:paraId="389F3CC2" w14:textId="77777777" w:rsidR="00E32EF3" w:rsidRPr="00ED672B" w:rsidRDefault="00E32EF3" w:rsidP="00E32EF3">
      <w:pPr>
        <w:rPr>
          <w:rFonts w:asciiTheme="minorHAnsi" w:hAnsiTheme="minorHAnsi"/>
          <w:rPrChange w:id="8" w:author="Erin Stephenson" w:date="2019-03-13T19:33:00Z">
            <w:rPr/>
          </w:rPrChange>
        </w:rPr>
      </w:pPr>
    </w:p>
    <w:p w14:paraId="4FEAA9A1" w14:textId="7A7627FE" w:rsidR="00E32EF3" w:rsidRPr="00ED672B" w:rsidRDefault="00E32EF3" w:rsidP="00E32EF3">
      <w:pPr>
        <w:rPr>
          <w:rFonts w:asciiTheme="minorHAnsi" w:hAnsiTheme="minorHAnsi"/>
          <w:rPrChange w:id="9" w:author="Erin Stephenson" w:date="2019-03-13T19:33:00Z">
            <w:rPr/>
          </w:rPrChange>
        </w:rPr>
      </w:pPr>
      <w:r w:rsidRPr="00ED672B">
        <w:rPr>
          <w:rFonts w:asciiTheme="minorHAnsi" w:hAnsiTheme="minorHAnsi"/>
          <w:rPrChange w:id="10" w:author="Erin Stephenson" w:date="2019-03-13T19:33:00Z">
            <w:rPr/>
          </w:rPrChange>
        </w:rPr>
        <w:t xml:space="preserve">Erin </w:t>
      </w:r>
      <w:r w:rsidR="00736644" w:rsidRPr="00ED672B">
        <w:rPr>
          <w:rFonts w:asciiTheme="minorHAnsi" w:hAnsiTheme="minorHAnsi"/>
          <w:rPrChange w:id="11" w:author="Erin Stephenson" w:date="2019-03-13T19:33:00Z">
            <w:rPr/>
          </w:rPrChange>
        </w:rPr>
        <w:t xml:space="preserve">J. </w:t>
      </w:r>
      <w:r w:rsidRPr="00ED672B">
        <w:rPr>
          <w:rFonts w:asciiTheme="minorHAnsi" w:hAnsiTheme="minorHAnsi"/>
          <w:rPrChange w:id="12" w:author="Erin Stephenson" w:date="2019-03-13T19:33:00Z">
            <w:rPr/>
          </w:rPrChange>
        </w:rPr>
        <w:t xml:space="preserve">Stephenson, </w:t>
      </w:r>
      <w:proofErr w:type="spellStart"/>
      <w:r w:rsidR="00496EF3" w:rsidRPr="00ED672B">
        <w:rPr>
          <w:rFonts w:asciiTheme="minorHAnsi" w:hAnsiTheme="minorHAnsi"/>
          <w:rPrChange w:id="13" w:author="Erin Stephenson" w:date="2019-03-13T19:33:00Z">
            <w:rPr/>
          </w:rPrChange>
        </w:rPr>
        <w:t>JeAnna</w:t>
      </w:r>
      <w:proofErr w:type="spellEnd"/>
      <w:r w:rsidR="003669B1" w:rsidRPr="00ED672B">
        <w:rPr>
          <w:rFonts w:asciiTheme="minorHAnsi" w:hAnsiTheme="minorHAnsi"/>
          <w:rPrChange w:id="14" w:author="Erin Stephenson" w:date="2019-03-13T19:33:00Z">
            <w:rPr/>
          </w:rPrChange>
        </w:rPr>
        <w:t xml:space="preserve"> R.</w:t>
      </w:r>
      <w:r w:rsidR="00496EF3" w:rsidRPr="00ED672B">
        <w:rPr>
          <w:rFonts w:asciiTheme="minorHAnsi" w:hAnsiTheme="minorHAnsi"/>
          <w:rPrChange w:id="15" w:author="Erin Stephenson" w:date="2019-03-13T19:33:00Z">
            <w:rPr/>
          </w:rPrChange>
        </w:rPr>
        <w:t xml:space="preserve"> Redd, </w:t>
      </w:r>
      <w:commentRangeStart w:id="16"/>
      <w:r w:rsidR="002E0659" w:rsidRPr="00ED672B">
        <w:rPr>
          <w:rFonts w:asciiTheme="minorHAnsi" w:hAnsiTheme="minorHAnsi"/>
          <w:rPrChange w:id="17" w:author="Erin Stephenson" w:date="2019-03-13T19:33:00Z">
            <w:rPr/>
          </w:rPrChange>
        </w:rPr>
        <w:t>Detrick Snyder</w:t>
      </w:r>
      <w:commentRangeEnd w:id="16"/>
      <w:r w:rsidR="00BF1208" w:rsidRPr="00ED672B">
        <w:rPr>
          <w:rStyle w:val="CommentReference"/>
          <w:rFonts w:asciiTheme="minorHAnsi" w:hAnsiTheme="minorHAnsi"/>
          <w:rPrChange w:id="18" w:author="Erin Stephenson" w:date="2019-03-13T19:33:00Z">
            <w:rPr>
              <w:rStyle w:val="CommentReference"/>
            </w:rPr>
          </w:rPrChange>
        </w:rPr>
        <w:commentReference w:id="16"/>
      </w:r>
      <w:r w:rsidR="002E0659" w:rsidRPr="00ED672B">
        <w:rPr>
          <w:rFonts w:asciiTheme="minorHAnsi" w:hAnsiTheme="minorHAnsi"/>
          <w:rPrChange w:id="19" w:author="Erin Stephenson" w:date="2019-03-13T19:33:00Z">
            <w:rPr/>
          </w:rPrChange>
        </w:rPr>
        <w:t xml:space="preserve">, </w:t>
      </w:r>
      <w:r w:rsidR="00040A63" w:rsidRPr="00ED672B">
        <w:rPr>
          <w:rFonts w:asciiTheme="minorHAnsi" w:hAnsiTheme="minorHAnsi"/>
          <w:rPrChange w:id="20" w:author="Erin Stephenson" w:date="2019-03-13T19:33:00Z">
            <w:rPr/>
          </w:rPrChange>
        </w:rPr>
        <w:t xml:space="preserve">Quynh T. Tran, </w:t>
      </w:r>
      <w:proofErr w:type="spellStart"/>
      <w:r w:rsidR="00762918" w:rsidRPr="00ED672B">
        <w:rPr>
          <w:rFonts w:asciiTheme="minorHAnsi" w:hAnsiTheme="minorHAnsi"/>
          <w:rPrChange w:id="21" w:author="Erin Stephenson" w:date="2019-03-13T19:33:00Z">
            <w:rPr/>
          </w:rPrChange>
        </w:rPr>
        <w:t>Binbin</w:t>
      </w:r>
      <w:proofErr w:type="spellEnd"/>
      <w:r w:rsidR="00762918" w:rsidRPr="00ED672B">
        <w:rPr>
          <w:rFonts w:asciiTheme="minorHAnsi" w:hAnsiTheme="minorHAnsi"/>
          <w:rPrChange w:id="22" w:author="Erin Stephenson" w:date="2019-03-13T19:33:00Z">
            <w:rPr/>
          </w:rPrChange>
        </w:rPr>
        <w:t xml:space="preserve"> Lu, </w:t>
      </w:r>
      <w:r w:rsidR="00496EF3" w:rsidRPr="00ED672B">
        <w:rPr>
          <w:rFonts w:asciiTheme="minorHAnsi" w:hAnsiTheme="minorHAnsi"/>
          <w:rPrChange w:id="23" w:author="Erin Stephenson" w:date="2019-03-13T19:33:00Z">
            <w:rPr/>
          </w:rPrChange>
        </w:rPr>
        <w:t xml:space="preserve">Matthew J. </w:t>
      </w:r>
      <w:proofErr w:type="spellStart"/>
      <w:r w:rsidR="00496EF3" w:rsidRPr="00ED672B">
        <w:rPr>
          <w:rFonts w:asciiTheme="minorHAnsi" w:hAnsiTheme="minorHAnsi"/>
          <w:rPrChange w:id="24" w:author="Erin Stephenson" w:date="2019-03-13T19:33:00Z">
            <w:rPr/>
          </w:rPrChange>
        </w:rPr>
        <w:t>Peloquin</w:t>
      </w:r>
      <w:proofErr w:type="spellEnd"/>
      <w:r w:rsidR="00496EF3" w:rsidRPr="00ED672B">
        <w:rPr>
          <w:rFonts w:asciiTheme="minorHAnsi" w:hAnsiTheme="minorHAnsi"/>
          <w:rPrChange w:id="25" w:author="Erin Stephenson" w:date="2019-03-13T19:33:00Z">
            <w:rPr/>
          </w:rPrChange>
        </w:rPr>
        <w:t xml:space="preserve">, </w:t>
      </w:r>
      <w:r w:rsidR="00A81C56" w:rsidRPr="00ED672B">
        <w:rPr>
          <w:rFonts w:asciiTheme="minorHAnsi" w:hAnsiTheme="minorHAnsi"/>
          <w:rPrChange w:id="26" w:author="Erin Stephenson" w:date="2019-03-13T19:33:00Z">
            <w:rPr/>
          </w:rPrChange>
        </w:rPr>
        <w:t xml:space="preserve">Innocence Harvey, </w:t>
      </w:r>
      <w:r w:rsidR="00FD5D91" w:rsidRPr="00ED672B">
        <w:rPr>
          <w:rFonts w:asciiTheme="minorHAnsi" w:hAnsiTheme="minorHAnsi"/>
          <w:rPrChange w:id="27" w:author="Erin Stephenson" w:date="2019-03-13T19:33:00Z">
            <w:rPr/>
          </w:rPrChange>
        </w:rPr>
        <w:t xml:space="preserve">Molly </w:t>
      </w:r>
      <w:r w:rsidR="00853CF1" w:rsidRPr="00ED672B">
        <w:rPr>
          <w:rFonts w:asciiTheme="minorHAnsi" w:hAnsiTheme="minorHAnsi"/>
          <w:rPrChange w:id="28" w:author="Erin Stephenson" w:date="2019-03-13T19:33:00Z">
            <w:rPr/>
          </w:rPrChange>
        </w:rPr>
        <w:t xml:space="preserve">C. </w:t>
      </w:r>
      <w:proofErr w:type="spellStart"/>
      <w:r w:rsidR="00853CF1" w:rsidRPr="00ED672B">
        <w:rPr>
          <w:rFonts w:asciiTheme="minorHAnsi" w:hAnsiTheme="minorHAnsi"/>
          <w:rPrChange w:id="29" w:author="Erin Stephenson" w:date="2019-03-13T19:33:00Z">
            <w:rPr/>
          </w:rPrChange>
        </w:rPr>
        <w:t>Mulcahy</w:t>
      </w:r>
      <w:proofErr w:type="spellEnd"/>
      <w:r w:rsidR="00FD5D91" w:rsidRPr="00ED672B">
        <w:rPr>
          <w:rFonts w:asciiTheme="minorHAnsi" w:hAnsiTheme="minorHAnsi"/>
          <w:rPrChange w:id="30" w:author="Erin Stephenson" w:date="2019-03-13T19:33:00Z">
            <w:rPr/>
          </w:rPrChange>
        </w:rPr>
        <w:t xml:space="preserve">, </w:t>
      </w:r>
      <w:r w:rsidR="0050751B" w:rsidRPr="00ED672B">
        <w:rPr>
          <w:rFonts w:asciiTheme="minorHAnsi" w:hAnsiTheme="minorHAnsi"/>
          <w:rPrChange w:id="31" w:author="Erin Stephenson" w:date="2019-03-13T19:33:00Z">
            <w:rPr/>
          </w:rPrChange>
        </w:rPr>
        <w:t xml:space="preserve">Kaleigh Fisher, </w:t>
      </w:r>
      <w:r w:rsidR="00D863F7" w:rsidRPr="00ED672B">
        <w:rPr>
          <w:rFonts w:asciiTheme="minorHAnsi" w:hAnsiTheme="minorHAnsi"/>
          <w:rPrChange w:id="32" w:author="Erin Stephenson" w:date="2019-03-13T19:33:00Z">
            <w:rPr/>
          </w:rPrChange>
        </w:rPr>
        <w:t xml:space="preserve">Joan C. Han, </w:t>
      </w:r>
      <w:r w:rsidR="00B55111" w:rsidRPr="00ED672B">
        <w:rPr>
          <w:rFonts w:asciiTheme="minorHAnsi" w:hAnsiTheme="minorHAnsi"/>
          <w:rPrChange w:id="33" w:author="Erin Stephenson" w:date="2019-03-13T19:33:00Z">
            <w:rPr/>
          </w:rPrChange>
        </w:rPr>
        <w:t>Alan Cheng,</w:t>
      </w:r>
      <w:r w:rsidRPr="00ED672B">
        <w:rPr>
          <w:rFonts w:asciiTheme="minorHAnsi" w:hAnsiTheme="minorHAnsi"/>
          <w:rPrChange w:id="34" w:author="Erin Stephenson" w:date="2019-03-13T19:33:00Z">
            <w:rPr/>
          </w:rPrChange>
        </w:rPr>
        <w:t xml:space="preserve"> Alan R. </w:t>
      </w:r>
      <w:proofErr w:type="spellStart"/>
      <w:r w:rsidRPr="00ED672B">
        <w:rPr>
          <w:rFonts w:asciiTheme="minorHAnsi" w:hAnsiTheme="minorHAnsi"/>
          <w:rPrChange w:id="35" w:author="Erin Stephenson" w:date="2019-03-13T19:33:00Z">
            <w:rPr/>
          </w:rPrChange>
        </w:rPr>
        <w:t>Saltiel</w:t>
      </w:r>
      <w:proofErr w:type="spellEnd"/>
      <w:r w:rsidR="00926840" w:rsidRPr="00ED672B">
        <w:rPr>
          <w:rFonts w:asciiTheme="minorHAnsi" w:hAnsiTheme="minorHAnsi"/>
          <w:rPrChange w:id="36" w:author="Erin Stephenson" w:date="2019-03-13T19:33:00Z">
            <w:rPr/>
          </w:rPrChange>
        </w:rPr>
        <w:t xml:space="preserve"> and Dave Bridges</w:t>
      </w:r>
    </w:p>
    <w:p w14:paraId="18FD25D7" w14:textId="77777777" w:rsidR="007B624A" w:rsidRPr="00ED672B" w:rsidRDefault="007B624A" w:rsidP="007B624A">
      <w:pPr>
        <w:pStyle w:val="Heading1"/>
        <w:rPr>
          <w:rFonts w:asciiTheme="minorHAnsi" w:hAnsiTheme="minorHAnsi"/>
          <w:rPrChange w:id="37" w:author="Erin Stephenson" w:date="2019-03-13T19:33:00Z">
            <w:rPr/>
          </w:rPrChange>
        </w:rPr>
      </w:pPr>
      <w:commentRangeStart w:id="38"/>
      <w:r w:rsidRPr="00ED672B">
        <w:rPr>
          <w:rFonts w:asciiTheme="minorHAnsi" w:hAnsiTheme="minorHAnsi"/>
          <w:rPrChange w:id="39" w:author="Erin Stephenson" w:date="2019-03-13T19:33:00Z">
            <w:rPr/>
          </w:rPrChange>
        </w:rPr>
        <w:t>Abstract</w:t>
      </w:r>
      <w:commentRangeEnd w:id="38"/>
      <w:r w:rsidR="003A2798" w:rsidRPr="00ED672B">
        <w:rPr>
          <w:rStyle w:val="CommentReference"/>
          <w:rFonts w:asciiTheme="minorHAnsi" w:eastAsiaTheme="minorEastAsia" w:hAnsiTheme="minorHAnsi" w:cstheme="minorBidi"/>
          <w:b w:val="0"/>
          <w:bCs w:val="0"/>
          <w:color w:val="auto"/>
        </w:rPr>
        <w:commentReference w:id="38"/>
      </w:r>
    </w:p>
    <w:p w14:paraId="2F0DEDFD" w14:textId="082343F4" w:rsidR="00A67520" w:rsidRPr="00E66268" w:rsidRDefault="001137DF" w:rsidP="00E66268">
      <w:pPr>
        <w:rPr>
          <w:ins w:id="40" w:author="Erin Stephenson" w:date="2019-03-14T12:59:00Z"/>
          <w:rFonts w:asciiTheme="minorHAnsi" w:hAnsiTheme="minorHAnsi"/>
        </w:rPr>
        <w:pPrChange w:id="41" w:author="Erin Stephenson" w:date="2019-03-14T13:13:00Z">
          <w:pPr>
            <w:pStyle w:val="Heading1"/>
          </w:pPr>
        </w:pPrChange>
      </w:pPr>
      <w:ins w:id="42" w:author="Erin Stephenson" w:date="2019-03-14T13:01:00Z">
        <w:r w:rsidRPr="006E202A">
          <w:rPr>
            <w:rFonts w:asciiTheme="minorHAnsi" w:hAnsiTheme="minorHAnsi"/>
            <w:rPrChange w:id="43" w:author="Erin Stephenson" w:date="2019-03-14T13:08:00Z">
              <w:rPr>
                <w:b w:val="0"/>
                <w:sz w:val="24"/>
                <w:szCs w:val="24"/>
              </w:rPr>
            </w:rPrChange>
          </w:rPr>
          <w:t>The mechanistic target of rapamycin (</w:t>
        </w:r>
      </w:ins>
      <w:ins w:id="44" w:author="Erin Stephenson" w:date="2019-03-14T12:59:00Z">
        <w:r w:rsidR="00961046" w:rsidRPr="006E202A">
          <w:rPr>
            <w:rFonts w:asciiTheme="minorHAnsi" w:hAnsiTheme="minorHAnsi"/>
          </w:rPr>
          <w:t>mTORC1</w:t>
        </w:r>
      </w:ins>
      <w:ins w:id="45" w:author="Erin Stephenson" w:date="2019-03-14T13:01:00Z">
        <w:r w:rsidRPr="006E202A">
          <w:rPr>
            <w:rFonts w:asciiTheme="minorHAnsi" w:hAnsiTheme="minorHAnsi"/>
            <w:rPrChange w:id="46" w:author="Erin Stephenson" w:date="2019-03-14T13:08:00Z">
              <w:rPr>
                <w:b w:val="0"/>
                <w:sz w:val="24"/>
                <w:szCs w:val="24"/>
              </w:rPr>
            </w:rPrChange>
          </w:rPr>
          <w:t>)</w:t>
        </w:r>
      </w:ins>
      <w:ins w:id="47" w:author="Erin Stephenson" w:date="2019-03-14T12:59:00Z">
        <w:r w:rsidR="00961046" w:rsidRPr="006E202A">
          <w:rPr>
            <w:rFonts w:asciiTheme="minorHAnsi" w:hAnsiTheme="minorHAnsi"/>
          </w:rPr>
          <w:t xml:space="preserve"> is a nutrient responsive protein kinase complex</w:t>
        </w:r>
        <w:r w:rsidR="00A60CD9" w:rsidRPr="006E202A">
          <w:rPr>
            <w:rFonts w:asciiTheme="minorHAnsi" w:hAnsiTheme="minorHAnsi"/>
            <w:rPrChange w:id="48" w:author="Erin Stephenson" w:date="2019-03-14T13:08:00Z">
              <w:rPr>
                <w:b w:val="0"/>
                <w:sz w:val="24"/>
                <w:szCs w:val="24"/>
              </w:rPr>
            </w:rPrChange>
          </w:rPr>
          <w:t xml:space="preserve"> that helps co-ordinate anabolic processes</w:t>
        </w:r>
      </w:ins>
      <w:ins w:id="49" w:author="Erin Stephenson" w:date="2019-03-14T13:01:00Z">
        <w:r w:rsidRPr="006E202A">
          <w:rPr>
            <w:rFonts w:asciiTheme="minorHAnsi" w:hAnsiTheme="minorHAnsi"/>
            <w:rPrChange w:id="50" w:author="Erin Stephenson" w:date="2019-03-14T13:08:00Z">
              <w:rPr>
                <w:b w:val="0"/>
                <w:sz w:val="24"/>
                <w:szCs w:val="24"/>
              </w:rPr>
            </w:rPrChange>
          </w:rPr>
          <w:t xml:space="preserve"> across all tissues</w:t>
        </w:r>
      </w:ins>
      <w:ins w:id="51" w:author="Erin Stephenson" w:date="2019-03-14T12:59:00Z">
        <w:r w:rsidR="00A60CD9" w:rsidRPr="006E202A">
          <w:rPr>
            <w:rFonts w:asciiTheme="minorHAnsi" w:hAnsiTheme="minorHAnsi"/>
            <w:rPrChange w:id="52" w:author="Erin Stephenson" w:date="2019-03-14T13:08:00Z">
              <w:rPr>
                <w:b w:val="0"/>
                <w:sz w:val="24"/>
                <w:szCs w:val="24"/>
              </w:rPr>
            </w:rPrChange>
          </w:rPr>
          <w:t xml:space="preserve">. There is </w:t>
        </w:r>
      </w:ins>
      <w:ins w:id="53" w:author="Erin Stephenson" w:date="2019-03-14T13:00:00Z">
        <w:r w:rsidR="00A60CD9" w:rsidRPr="006E202A">
          <w:rPr>
            <w:rFonts w:asciiTheme="minorHAnsi" w:hAnsiTheme="minorHAnsi"/>
            <w:rPrChange w:id="54" w:author="Erin Stephenson" w:date="2019-03-14T13:08:00Z">
              <w:rPr>
                <w:b w:val="0"/>
                <w:sz w:val="24"/>
                <w:szCs w:val="24"/>
              </w:rPr>
            </w:rPrChange>
          </w:rPr>
          <w:t>evidence</w:t>
        </w:r>
      </w:ins>
      <w:ins w:id="55" w:author="Erin Stephenson" w:date="2019-03-14T12:59:00Z">
        <w:r w:rsidR="00A60CD9" w:rsidRPr="006E202A">
          <w:rPr>
            <w:rFonts w:asciiTheme="minorHAnsi" w:hAnsiTheme="minorHAnsi"/>
            <w:rPrChange w:id="56" w:author="Erin Stephenson" w:date="2019-03-14T13:08:00Z">
              <w:rPr>
                <w:b w:val="0"/>
                <w:sz w:val="24"/>
                <w:szCs w:val="24"/>
              </w:rPr>
            </w:rPrChange>
          </w:rPr>
          <w:t xml:space="preserve"> </w:t>
        </w:r>
      </w:ins>
      <w:ins w:id="57" w:author="Erin Stephenson" w:date="2019-03-14T13:00:00Z">
        <w:r w:rsidR="00A60CD9" w:rsidRPr="006E202A">
          <w:rPr>
            <w:rFonts w:asciiTheme="minorHAnsi" w:hAnsiTheme="minorHAnsi"/>
            <w:rPrChange w:id="58" w:author="Erin Stephenson" w:date="2019-03-14T13:08:00Z">
              <w:rPr>
                <w:b w:val="0"/>
                <w:sz w:val="24"/>
                <w:szCs w:val="24"/>
              </w:rPr>
            </w:rPrChange>
          </w:rPr>
          <w:t xml:space="preserve">that signaling </w:t>
        </w:r>
      </w:ins>
      <w:ins w:id="59" w:author="Erin Stephenson" w:date="2019-03-14T13:01:00Z">
        <w:r w:rsidRPr="006E202A">
          <w:rPr>
            <w:rFonts w:asciiTheme="minorHAnsi" w:hAnsiTheme="minorHAnsi"/>
            <w:rPrChange w:id="60" w:author="Erin Stephenson" w:date="2019-03-14T13:08:00Z">
              <w:rPr>
                <w:b w:val="0"/>
                <w:sz w:val="24"/>
                <w:szCs w:val="24"/>
              </w:rPr>
            </w:rPrChange>
          </w:rPr>
          <w:t xml:space="preserve">through mTORC1 </w:t>
        </w:r>
      </w:ins>
      <w:ins w:id="61" w:author="Erin Stephenson" w:date="2019-03-14T13:02:00Z">
        <w:r w:rsidR="000325F7" w:rsidRPr="006E202A">
          <w:rPr>
            <w:rFonts w:asciiTheme="minorHAnsi" w:hAnsiTheme="minorHAnsi"/>
            <w:rPrChange w:id="62" w:author="Erin Stephenson" w:date="2019-03-14T13:08:00Z">
              <w:rPr>
                <w:b w:val="0"/>
                <w:sz w:val="24"/>
                <w:szCs w:val="24"/>
              </w:rPr>
            </w:rPrChange>
          </w:rPr>
          <w:t xml:space="preserve">in skeletal muscle </w:t>
        </w:r>
      </w:ins>
      <w:ins w:id="63" w:author="Erin Stephenson" w:date="2019-03-14T13:01:00Z">
        <w:r w:rsidRPr="006E202A">
          <w:rPr>
            <w:rFonts w:asciiTheme="minorHAnsi" w:hAnsiTheme="minorHAnsi"/>
            <w:rPrChange w:id="64" w:author="Erin Stephenson" w:date="2019-03-14T13:08:00Z">
              <w:rPr>
                <w:b w:val="0"/>
                <w:sz w:val="24"/>
                <w:szCs w:val="24"/>
              </w:rPr>
            </w:rPrChange>
          </w:rPr>
          <w:t>may be a determinant of energy expenditure</w:t>
        </w:r>
      </w:ins>
      <w:ins w:id="65" w:author="Erin Stephenson" w:date="2019-03-14T13:02:00Z">
        <w:r w:rsidR="000325F7" w:rsidRPr="006E202A">
          <w:rPr>
            <w:rFonts w:asciiTheme="minorHAnsi" w:hAnsiTheme="minorHAnsi"/>
            <w:rPrChange w:id="66" w:author="Erin Stephenson" w:date="2019-03-14T13:08:00Z">
              <w:rPr>
                <w:b w:val="0"/>
                <w:sz w:val="24"/>
                <w:szCs w:val="24"/>
              </w:rPr>
            </w:rPrChange>
          </w:rPr>
          <w:t xml:space="preserve"> and therefore</w:t>
        </w:r>
      </w:ins>
      <w:ins w:id="67" w:author="Erin Stephenson" w:date="2019-03-14T13:05:00Z">
        <w:r w:rsidR="000325F7" w:rsidRPr="006E202A">
          <w:rPr>
            <w:rFonts w:asciiTheme="minorHAnsi" w:hAnsiTheme="minorHAnsi"/>
            <w:rPrChange w:id="68" w:author="Erin Stephenson" w:date="2019-03-14T13:08:00Z">
              <w:rPr>
                <w:b w:val="0"/>
                <w:sz w:val="24"/>
                <w:szCs w:val="24"/>
              </w:rPr>
            </w:rPrChange>
          </w:rPr>
          <w:t xml:space="preserve"> components downstream of</w:t>
        </w:r>
      </w:ins>
      <w:ins w:id="69" w:author="Erin Stephenson" w:date="2019-03-14T13:02:00Z">
        <w:r w:rsidR="000325F7" w:rsidRPr="006E202A">
          <w:rPr>
            <w:rFonts w:asciiTheme="minorHAnsi" w:hAnsiTheme="minorHAnsi"/>
            <w:rPrChange w:id="70" w:author="Erin Stephenson" w:date="2019-03-14T13:08:00Z">
              <w:rPr>
                <w:b w:val="0"/>
                <w:sz w:val="24"/>
                <w:szCs w:val="24"/>
              </w:rPr>
            </w:rPrChange>
          </w:rPr>
          <w:t xml:space="preserve"> mTORC1 </w:t>
        </w:r>
      </w:ins>
      <w:ins w:id="71" w:author="Erin Stephenson" w:date="2019-03-14T13:05:00Z">
        <w:r w:rsidR="000325F7" w:rsidRPr="006E202A">
          <w:rPr>
            <w:rFonts w:asciiTheme="minorHAnsi" w:hAnsiTheme="minorHAnsi"/>
            <w:rPrChange w:id="72" w:author="Erin Stephenson" w:date="2019-03-14T13:08:00Z">
              <w:rPr>
                <w:b w:val="0"/>
                <w:sz w:val="24"/>
                <w:szCs w:val="24"/>
              </w:rPr>
            </w:rPrChange>
          </w:rPr>
          <w:t>signaling</w:t>
        </w:r>
      </w:ins>
      <w:ins w:id="73" w:author="Erin Stephenson" w:date="2019-03-14T13:02:00Z">
        <w:r w:rsidR="000325F7" w:rsidRPr="006E202A">
          <w:rPr>
            <w:rFonts w:asciiTheme="minorHAnsi" w:hAnsiTheme="minorHAnsi"/>
            <w:rPrChange w:id="74" w:author="Erin Stephenson" w:date="2019-03-14T13:08:00Z">
              <w:rPr>
                <w:b w:val="0"/>
                <w:sz w:val="24"/>
                <w:szCs w:val="24"/>
              </w:rPr>
            </w:rPrChange>
          </w:rPr>
          <w:t xml:space="preserve"> may be potential targets for treating obesity. Here, we</w:t>
        </w:r>
      </w:ins>
      <w:ins w:id="75" w:author="Erin Stephenson" w:date="2019-03-14T13:03:00Z">
        <w:r w:rsidR="000325F7" w:rsidRPr="006E202A">
          <w:rPr>
            <w:rFonts w:asciiTheme="minorHAnsi" w:hAnsiTheme="minorHAnsi"/>
            <w:rPrChange w:id="76" w:author="Erin Stephenson" w:date="2019-03-14T13:08:00Z">
              <w:rPr>
                <w:b w:val="0"/>
                <w:sz w:val="24"/>
                <w:szCs w:val="24"/>
              </w:rPr>
            </w:rPrChange>
          </w:rPr>
          <w:t xml:space="preserve"> have </w:t>
        </w:r>
      </w:ins>
      <w:ins w:id="77" w:author="Erin Stephenson" w:date="2019-03-14T13:04:00Z">
        <w:r w:rsidR="000325F7" w:rsidRPr="006E202A">
          <w:rPr>
            <w:rFonts w:asciiTheme="minorHAnsi" w:hAnsiTheme="minorHAnsi"/>
            <w:rPrChange w:id="78" w:author="Erin Stephenson" w:date="2019-03-14T13:08:00Z">
              <w:rPr>
                <w:b w:val="0"/>
                <w:sz w:val="24"/>
                <w:szCs w:val="24"/>
              </w:rPr>
            </w:rPrChange>
          </w:rPr>
          <w:t>generated</w:t>
        </w:r>
      </w:ins>
      <w:ins w:id="79" w:author="Erin Stephenson" w:date="2019-03-14T13:03:00Z">
        <w:r w:rsidR="000325F7" w:rsidRPr="006E202A">
          <w:rPr>
            <w:rFonts w:asciiTheme="minorHAnsi" w:hAnsiTheme="minorHAnsi"/>
            <w:rPrChange w:id="80" w:author="Erin Stephenson" w:date="2019-03-14T13:08:00Z">
              <w:rPr>
                <w:b w:val="0"/>
                <w:sz w:val="24"/>
                <w:szCs w:val="24"/>
              </w:rPr>
            </w:rPrChange>
          </w:rPr>
          <w:t xml:space="preserve"> </w:t>
        </w:r>
      </w:ins>
      <w:ins w:id="81" w:author="Erin Stephenson" w:date="2019-03-14T13:04:00Z">
        <w:r w:rsidR="000325F7" w:rsidRPr="006E202A">
          <w:rPr>
            <w:rFonts w:asciiTheme="minorHAnsi" w:hAnsiTheme="minorHAnsi"/>
            <w:rPrChange w:id="82" w:author="Erin Stephenson" w:date="2019-03-14T13:08:00Z">
              <w:rPr>
                <w:b w:val="0"/>
                <w:sz w:val="24"/>
                <w:szCs w:val="24"/>
              </w:rPr>
            </w:rPrChange>
          </w:rPr>
          <w:t xml:space="preserve">mice with </w:t>
        </w:r>
        <w:proofErr w:type="spellStart"/>
        <w:r w:rsidR="000325F7" w:rsidRPr="006E202A">
          <w:rPr>
            <w:rFonts w:asciiTheme="minorHAnsi" w:hAnsiTheme="minorHAnsi"/>
            <w:i/>
            <w:rPrChange w:id="83" w:author="Erin Stephenson" w:date="2019-03-14T13:08:00Z">
              <w:rPr>
                <w:b w:val="0"/>
                <w:sz w:val="24"/>
                <w:szCs w:val="24"/>
              </w:rPr>
            </w:rPrChange>
          </w:rPr>
          <w:t>Ckm-Cre</w:t>
        </w:r>
        <w:proofErr w:type="spellEnd"/>
        <w:r w:rsidR="000325F7" w:rsidRPr="006E202A">
          <w:rPr>
            <w:rFonts w:asciiTheme="minorHAnsi" w:hAnsiTheme="minorHAnsi"/>
            <w:rPrChange w:id="84" w:author="Erin Stephenson" w:date="2019-03-14T13:08:00Z">
              <w:rPr>
                <w:b w:val="0"/>
                <w:sz w:val="24"/>
                <w:szCs w:val="24"/>
              </w:rPr>
            </w:rPrChange>
          </w:rPr>
          <w:t xml:space="preserve"> driven</w:t>
        </w:r>
      </w:ins>
      <w:ins w:id="85" w:author="Erin Stephenson" w:date="2019-03-14T13:03:00Z">
        <w:r w:rsidR="000325F7" w:rsidRPr="006E202A">
          <w:rPr>
            <w:rFonts w:asciiTheme="minorHAnsi" w:hAnsiTheme="minorHAnsi"/>
            <w:rPrChange w:id="86" w:author="Erin Stephenson" w:date="2019-03-14T13:08:00Z">
              <w:rPr>
                <w:b w:val="0"/>
                <w:sz w:val="24"/>
                <w:szCs w:val="24"/>
              </w:rPr>
            </w:rPrChange>
          </w:rPr>
          <w:t xml:space="preserve"> </w:t>
        </w:r>
      </w:ins>
      <w:ins w:id="87" w:author="Erin Stephenson" w:date="2019-03-14T13:04:00Z">
        <w:r w:rsidR="000325F7" w:rsidRPr="006E202A">
          <w:rPr>
            <w:rFonts w:asciiTheme="minorHAnsi" w:hAnsiTheme="minorHAnsi"/>
            <w:rPrChange w:id="88" w:author="Erin Stephenson" w:date="2019-03-14T13:08:00Z">
              <w:rPr>
                <w:b w:val="0"/>
                <w:sz w:val="24"/>
                <w:szCs w:val="24"/>
              </w:rPr>
            </w:rPrChange>
          </w:rPr>
          <w:t xml:space="preserve">ablation of </w:t>
        </w:r>
        <w:r w:rsidR="000325F7" w:rsidRPr="006E202A">
          <w:rPr>
            <w:rFonts w:asciiTheme="minorHAnsi" w:hAnsiTheme="minorHAnsi"/>
            <w:i/>
            <w:rPrChange w:id="89" w:author="Erin Stephenson" w:date="2019-03-14T13:08:00Z">
              <w:rPr>
                <w:b w:val="0"/>
                <w:i/>
                <w:sz w:val="24"/>
                <w:szCs w:val="24"/>
              </w:rPr>
            </w:rPrChange>
          </w:rPr>
          <w:t>Tsc1</w:t>
        </w:r>
        <w:r w:rsidR="000325F7" w:rsidRPr="006E202A">
          <w:rPr>
            <w:rFonts w:asciiTheme="minorHAnsi" w:hAnsiTheme="minorHAnsi"/>
            <w:rPrChange w:id="90" w:author="Erin Stephenson" w:date="2019-03-14T13:08:00Z">
              <w:rPr>
                <w:b w:val="0"/>
                <w:sz w:val="24"/>
                <w:szCs w:val="24"/>
              </w:rPr>
            </w:rPrChange>
          </w:rPr>
          <w:t xml:space="preserve"> which confers constituent activation of mTORC1 in skeletal muscle</w:t>
        </w:r>
      </w:ins>
      <w:ins w:id="91" w:author="Erin Stephenson" w:date="2019-03-14T13:06:00Z">
        <w:r w:rsidR="000325F7" w:rsidRPr="006E202A">
          <w:rPr>
            <w:rFonts w:asciiTheme="minorHAnsi" w:hAnsiTheme="minorHAnsi"/>
            <w:rPrChange w:id="92" w:author="Erin Stephenson" w:date="2019-03-14T13:08:00Z">
              <w:rPr>
                <w:b w:val="0"/>
                <w:sz w:val="24"/>
                <w:szCs w:val="24"/>
              </w:rPr>
            </w:rPrChange>
          </w:rPr>
          <w:t xml:space="preserve">. We have </w:t>
        </w:r>
      </w:ins>
      <w:ins w:id="93" w:author="Erin Stephenson" w:date="2019-03-14T13:02:00Z">
        <w:r w:rsidR="000325F7" w:rsidRPr="006E202A">
          <w:rPr>
            <w:rFonts w:asciiTheme="minorHAnsi" w:hAnsiTheme="minorHAnsi"/>
            <w:rPrChange w:id="94" w:author="Erin Stephenson" w:date="2019-03-14T13:08:00Z">
              <w:rPr>
                <w:b w:val="0"/>
                <w:sz w:val="24"/>
                <w:szCs w:val="24"/>
              </w:rPr>
            </w:rPrChange>
          </w:rPr>
          <w:t>conduct</w:t>
        </w:r>
      </w:ins>
      <w:ins w:id="95" w:author="Erin Stephenson" w:date="2019-03-14T13:06:00Z">
        <w:r w:rsidR="000325F7" w:rsidRPr="006E202A">
          <w:rPr>
            <w:rFonts w:asciiTheme="minorHAnsi" w:hAnsiTheme="minorHAnsi"/>
            <w:rPrChange w:id="96" w:author="Erin Stephenson" w:date="2019-03-14T13:08:00Z">
              <w:rPr>
                <w:b w:val="0"/>
                <w:sz w:val="24"/>
                <w:szCs w:val="24"/>
              </w:rPr>
            </w:rPrChange>
          </w:rPr>
          <w:t>ed</w:t>
        </w:r>
      </w:ins>
      <w:ins w:id="97" w:author="Erin Stephenson" w:date="2019-03-14T13:02:00Z">
        <w:r w:rsidR="000325F7" w:rsidRPr="006E202A">
          <w:rPr>
            <w:rFonts w:asciiTheme="minorHAnsi" w:hAnsiTheme="minorHAnsi"/>
            <w:rPrChange w:id="98" w:author="Erin Stephenson" w:date="2019-03-14T13:08:00Z">
              <w:rPr>
                <w:b w:val="0"/>
                <w:sz w:val="24"/>
                <w:szCs w:val="24"/>
              </w:rPr>
            </w:rPrChange>
          </w:rPr>
          <w:t xml:space="preserve"> </w:t>
        </w:r>
      </w:ins>
      <w:ins w:id="99" w:author="Erin Stephenson" w:date="2019-03-14T13:03:00Z">
        <w:r w:rsidR="000325F7" w:rsidRPr="006E202A">
          <w:rPr>
            <w:rFonts w:asciiTheme="minorHAnsi" w:hAnsiTheme="minorHAnsi"/>
            <w:rPrChange w:id="100" w:author="Erin Stephenson" w:date="2019-03-14T13:08:00Z">
              <w:rPr>
                <w:b w:val="0"/>
                <w:sz w:val="24"/>
                <w:szCs w:val="24"/>
              </w:rPr>
            </w:rPrChange>
          </w:rPr>
          <w:t>unbiased</w:t>
        </w:r>
      </w:ins>
      <w:ins w:id="101" w:author="Erin Stephenson" w:date="2019-03-14T13:02:00Z">
        <w:r w:rsidR="000325F7" w:rsidRPr="006E202A">
          <w:rPr>
            <w:rFonts w:asciiTheme="minorHAnsi" w:hAnsiTheme="minorHAnsi"/>
            <w:rPrChange w:id="102" w:author="Erin Stephenson" w:date="2019-03-14T13:08:00Z">
              <w:rPr>
                <w:b w:val="0"/>
                <w:sz w:val="24"/>
                <w:szCs w:val="24"/>
              </w:rPr>
            </w:rPrChange>
          </w:rPr>
          <w:t xml:space="preserve"> </w:t>
        </w:r>
      </w:ins>
      <w:ins w:id="103" w:author="Erin Stephenson" w:date="2019-03-14T13:07:00Z">
        <w:r w:rsidR="000325F7" w:rsidRPr="006E202A">
          <w:rPr>
            <w:rFonts w:asciiTheme="minorHAnsi" w:hAnsiTheme="minorHAnsi"/>
          </w:rPr>
          <w:t>transcriptional analyses to identify pathways and candidate genes that may explain how skeletal muscle mTORC1 activity regulates energy balance and aging</w:t>
        </w:r>
        <w:r w:rsidR="000325F7" w:rsidRPr="00E66268">
          <w:rPr>
            <w:rFonts w:asciiTheme="minorHAnsi" w:hAnsiTheme="minorHAnsi"/>
          </w:rPr>
          <w:t xml:space="preserve">. </w:t>
        </w:r>
      </w:ins>
      <w:ins w:id="104" w:author="Erin Stephenson" w:date="2019-03-14T13:09:00Z">
        <w:r w:rsidR="006E202A">
          <w:rPr>
            <w:rFonts w:asciiTheme="minorHAnsi" w:hAnsiTheme="minorHAnsi"/>
          </w:rPr>
          <w:t xml:space="preserve">We show </w:t>
        </w:r>
      </w:ins>
      <w:ins w:id="105" w:author="Erin Stephenson" w:date="2019-03-14T13:08:00Z">
        <w:r w:rsidR="006E202A" w:rsidRPr="006E202A">
          <w:rPr>
            <w:rFonts w:asciiTheme="minorHAnsi" w:hAnsiTheme="minorHAnsi"/>
          </w:rPr>
          <w:t xml:space="preserve">that increases in energy expenditure following a high fat diet- are mTORC1-dependent and that elevated energy expenditure caused by ablation of </w:t>
        </w:r>
        <w:r w:rsidR="006E202A" w:rsidRPr="006E202A">
          <w:rPr>
            <w:rFonts w:asciiTheme="minorHAnsi" w:hAnsiTheme="minorHAnsi"/>
            <w:i/>
          </w:rPr>
          <w:t>Tsc1</w:t>
        </w:r>
        <w:r w:rsidR="006E202A" w:rsidRPr="006E202A">
          <w:rPr>
            <w:rFonts w:asciiTheme="minorHAnsi" w:hAnsiTheme="minorHAnsi"/>
          </w:rPr>
          <w:t xml:space="preserve"> coincides with the upregulation of skeletal muscle-specific thermogenic mechanisms that involve sarcolipin-driven futile cycling of Ca</w:t>
        </w:r>
        <w:r w:rsidR="006E202A" w:rsidRPr="006E202A">
          <w:rPr>
            <w:rFonts w:asciiTheme="minorHAnsi" w:hAnsiTheme="minorHAnsi"/>
            <w:vertAlign w:val="superscript"/>
          </w:rPr>
          <w:t xml:space="preserve">2+ </w:t>
        </w:r>
        <w:r w:rsidR="006E202A" w:rsidRPr="006E202A">
          <w:rPr>
            <w:rFonts w:asciiTheme="minorHAnsi" w:hAnsiTheme="minorHAnsi"/>
          </w:rPr>
          <w:t>through SERCA2. These findings support the hypothesis that activation of mTORC1 and its downstream targets, specifically in skeletal muscle, may play a role in nutrient-dependent thermogenesis. Future studies will identify whether targeting Ca</w:t>
        </w:r>
        <w:r w:rsidR="006E202A" w:rsidRPr="006E202A">
          <w:rPr>
            <w:rFonts w:asciiTheme="minorHAnsi" w:hAnsiTheme="minorHAnsi"/>
            <w:vertAlign w:val="superscript"/>
          </w:rPr>
          <w:t>2+</w:t>
        </w:r>
        <w:r w:rsidR="006E202A" w:rsidRPr="006E202A">
          <w:rPr>
            <w:rFonts w:asciiTheme="minorHAnsi" w:hAnsiTheme="minorHAnsi"/>
          </w:rPr>
          <w:t xml:space="preserve"> cycling through mTORC1 activation in skeletal muscle might be an effective target for weight loss interventions.</w:t>
        </w:r>
      </w:ins>
    </w:p>
    <w:p w14:paraId="42A16D24" w14:textId="77777777" w:rsidR="007B624A" w:rsidRPr="00ED672B" w:rsidRDefault="007B624A" w:rsidP="007B624A">
      <w:pPr>
        <w:pStyle w:val="Heading1"/>
        <w:rPr>
          <w:rFonts w:asciiTheme="minorHAnsi" w:hAnsiTheme="minorHAnsi"/>
          <w:rPrChange w:id="106" w:author="Erin Stephenson" w:date="2019-03-13T19:33:00Z">
            <w:rPr/>
          </w:rPrChange>
        </w:rPr>
      </w:pPr>
      <w:r w:rsidRPr="00ED672B">
        <w:rPr>
          <w:rFonts w:asciiTheme="minorHAnsi" w:hAnsiTheme="minorHAnsi"/>
          <w:rPrChange w:id="107" w:author="Erin Stephenson" w:date="2019-03-13T19:33:00Z">
            <w:rPr/>
          </w:rPrChange>
        </w:rPr>
        <w:t>Introduction</w:t>
      </w:r>
    </w:p>
    <w:p w14:paraId="53C3577F" w14:textId="77777777" w:rsidR="004D4201" w:rsidRPr="00ED672B" w:rsidRDefault="004D4201" w:rsidP="004D4201">
      <w:pPr>
        <w:rPr>
          <w:rFonts w:asciiTheme="minorHAnsi" w:hAnsiTheme="minorHAnsi"/>
          <w:rPrChange w:id="108" w:author="Erin Stephenson" w:date="2019-03-13T19:33:00Z">
            <w:rPr/>
          </w:rPrChange>
        </w:rPr>
      </w:pPr>
    </w:p>
    <w:p w14:paraId="0F4F6248" w14:textId="0EFC04EB" w:rsidR="00AC73D9" w:rsidRPr="00ED672B" w:rsidRDefault="00D45DD4" w:rsidP="004D4201">
      <w:pPr>
        <w:rPr>
          <w:rFonts w:asciiTheme="minorHAnsi" w:hAnsiTheme="minorHAnsi"/>
          <w:rPrChange w:id="109" w:author="Erin Stephenson" w:date="2019-03-13T19:33:00Z">
            <w:rPr/>
          </w:rPrChange>
        </w:rPr>
      </w:pPr>
      <w:r w:rsidRPr="00ED672B">
        <w:rPr>
          <w:rFonts w:asciiTheme="minorHAnsi" w:hAnsiTheme="minorHAnsi"/>
          <w:rPrChange w:id="110" w:author="Erin Stephenson" w:date="2019-03-13T19:33:00Z">
            <w:rPr/>
          </w:rPrChange>
        </w:rPr>
        <w:t xml:space="preserve">Obesity is a worldwide health problem, with comorbidities including diabetes, cardiovascular </w:t>
      </w:r>
      <w:r w:rsidR="00E2598A" w:rsidRPr="00ED672B">
        <w:rPr>
          <w:rFonts w:asciiTheme="minorHAnsi" w:hAnsiTheme="minorHAnsi"/>
          <w:rPrChange w:id="111" w:author="Erin Stephenson" w:date="2019-03-13T19:33:00Z">
            <w:rPr/>
          </w:rPrChange>
        </w:rPr>
        <w:t xml:space="preserve">and liver disease </w:t>
      </w:r>
      <w:r w:rsidR="00E2598A" w:rsidRPr="00ED672B">
        <w:rPr>
          <w:rFonts w:asciiTheme="minorHAnsi" w:hAnsiTheme="minorHAnsi"/>
          <w:rPrChange w:id="112" w:author="Erin Stephenson" w:date="2019-03-13T19:33:00Z">
            <w:rPr/>
          </w:rPrChange>
        </w:rPr>
        <w:fldChar w:fldCharType="begin" w:fldLock="1"/>
      </w:r>
      <w:r w:rsidR="00867669" w:rsidRPr="00ED672B">
        <w:rPr>
          <w:rFonts w:asciiTheme="minorHAnsi" w:hAnsiTheme="minorHAnsi"/>
          <w:rPrChange w:id="113" w:author="Erin Stephenson" w:date="2019-03-13T19:33:00Z">
            <w:rPr/>
          </w:rPrChange>
        </w:rPr>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rsidRPr="00ED672B">
        <w:rPr>
          <w:rFonts w:asciiTheme="minorHAnsi" w:hAnsiTheme="minorHAnsi"/>
          <w:rPrChange w:id="114" w:author="Erin Stephenson" w:date="2019-03-13T19:33:00Z">
            <w:rPr/>
          </w:rPrChange>
        </w:rPr>
        <w:fldChar w:fldCharType="separate"/>
      </w:r>
      <w:r w:rsidR="00E2598A" w:rsidRPr="00ED672B">
        <w:rPr>
          <w:rFonts w:asciiTheme="minorHAnsi" w:hAnsiTheme="minorHAnsi"/>
          <w:noProof/>
          <w:rPrChange w:id="115" w:author="Erin Stephenson" w:date="2019-03-13T19:33:00Z">
            <w:rPr>
              <w:noProof/>
            </w:rPr>
          </w:rPrChange>
        </w:rPr>
        <w:t>[1]</w:t>
      </w:r>
      <w:r w:rsidR="00E2598A" w:rsidRPr="00ED672B">
        <w:rPr>
          <w:rFonts w:asciiTheme="minorHAnsi" w:hAnsiTheme="minorHAnsi"/>
          <w:rPrChange w:id="116" w:author="Erin Stephenson" w:date="2019-03-13T19:33:00Z">
            <w:rPr/>
          </w:rPrChange>
        </w:rPr>
        <w:fldChar w:fldCharType="end"/>
      </w:r>
      <w:r w:rsidR="00E2598A" w:rsidRPr="00ED672B">
        <w:rPr>
          <w:rFonts w:asciiTheme="minorHAnsi" w:hAnsiTheme="minorHAnsi"/>
          <w:rPrChange w:id="117" w:author="Erin Stephenson" w:date="2019-03-13T19:33:00Z">
            <w:rPr/>
          </w:rPrChange>
        </w:rPr>
        <w:t xml:space="preserve">.  </w:t>
      </w:r>
      <w:r w:rsidRPr="00ED672B">
        <w:rPr>
          <w:rFonts w:asciiTheme="minorHAnsi" w:hAnsiTheme="minorHAnsi"/>
          <w:rPrChange w:id="118" w:author="Erin Stephenson" w:date="2019-03-13T19:33:00Z">
            <w:rPr/>
          </w:rPrChange>
        </w:rPr>
        <w:t xml:space="preserve"> </w:t>
      </w:r>
      <w:r w:rsidR="00E2598A" w:rsidRPr="00ED672B">
        <w:rPr>
          <w:rFonts w:asciiTheme="minorHAnsi" w:hAnsiTheme="minorHAnsi"/>
          <w:rPrChange w:id="119" w:author="Erin Stephenson" w:date="2019-03-13T19:33:00Z">
            <w:rPr/>
          </w:rPrChange>
        </w:rPr>
        <w:t>Current</w:t>
      </w:r>
      <w:r w:rsidR="00AC305E" w:rsidRPr="00ED672B">
        <w:rPr>
          <w:rFonts w:asciiTheme="minorHAnsi" w:hAnsiTheme="minorHAnsi"/>
          <w:rPrChange w:id="120" w:author="Erin Stephenson" w:date="2019-03-13T19:33:00Z">
            <w:rPr/>
          </w:rPrChange>
        </w:rPr>
        <w:t xml:space="preserve"> modalities to prevent or reverse</w:t>
      </w:r>
      <w:r w:rsidR="00E2598A" w:rsidRPr="00ED672B">
        <w:rPr>
          <w:rFonts w:asciiTheme="minorHAnsi" w:hAnsiTheme="minorHAnsi"/>
          <w:rPrChange w:id="121" w:author="Erin Stephenson" w:date="2019-03-13T19:33:00Z">
            <w:rPr/>
          </w:rPrChange>
        </w:rPr>
        <w:t xml:space="preserve"> obesity are ineffective and short-lived </w:t>
      </w:r>
      <w:del w:id="122" w:author="Erin Stephenson" w:date="2019-03-13T13:50:00Z">
        <w:r w:rsidR="00E2598A" w:rsidRPr="00ED672B" w:rsidDel="00A32136">
          <w:rPr>
            <w:rFonts w:asciiTheme="minorHAnsi" w:hAnsiTheme="minorHAnsi"/>
            <w:rPrChange w:id="123" w:author="Erin Stephenson" w:date="2019-03-13T19:33:00Z">
              <w:rPr/>
            </w:rPrChange>
          </w:rPr>
          <w:delText xml:space="preserve">often </w:delText>
        </w:r>
      </w:del>
      <w:ins w:id="124" w:author="Erin Stephenson" w:date="2019-03-13T13:50:00Z">
        <w:r w:rsidR="00A32136" w:rsidRPr="00ED672B">
          <w:rPr>
            <w:rFonts w:asciiTheme="minorHAnsi" w:hAnsiTheme="minorHAnsi"/>
            <w:rPrChange w:id="125" w:author="Erin Stephenson" w:date="2019-03-13T19:33:00Z">
              <w:rPr/>
            </w:rPrChange>
          </w:rPr>
          <w:t xml:space="preserve">either </w:t>
        </w:r>
      </w:ins>
      <w:r w:rsidR="00E2598A" w:rsidRPr="00ED672B">
        <w:rPr>
          <w:rFonts w:asciiTheme="minorHAnsi" w:hAnsiTheme="minorHAnsi"/>
          <w:rPrChange w:id="126" w:author="Erin Stephenson" w:date="2019-03-13T19:33:00Z">
            <w:rPr/>
          </w:rPrChange>
        </w:rPr>
        <w:t>due to</w:t>
      </w:r>
      <w:ins w:id="127" w:author="Erin Stephenson" w:date="2019-03-13T13:51:00Z">
        <w:r w:rsidR="00CD6826" w:rsidRPr="00ED672B">
          <w:rPr>
            <w:rFonts w:asciiTheme="minorHAnsi" w:hAnsiTheme="minorHAnsi"/>
            <w:rPrChange w:id="128" w:author="Erin Stephenson" w:date="2019-03-13T19:33:00Z">
              <w:rPr/>
            </w:rPrChange>
          </w:rPr>
          <w:t xml:space="preserve"> poor</w:t>
        </w:r>
      </w:ins>
      <w:r w:rsidR="00E2598A" w:rsidRPr="00ED672B">
        <w:rPr>
          <w:rFonts w:asciiTheme="minorHAnsi" w:hAnsiTheme="minorHAnsi"/>
          <w:rPrChange w:id="129" w:author="Erin Stephenson" w:date="2019-03-13T19:33:00Z">
            <w:rPr/>
          </w:rPrChange>
        </w:rPr>
        <w:t xml:space="preserve"> </w:t>
      </w:r>
      <w:ins w:id="130" w:author="Erin Stephenson" w:date="2019-03-13T13:50:00Z">
        <w:r w:rsidR="00A32136" w:rsidRPr="00ED672B">
          <w:rPr>
            <w:rFonts w:asciiTheme="minorHAnsi" w:hAnsiTheme="minorHAnsi"/>
            <w:rPrChange w:id="131" w:author="Erin Stephenson" w:date="2019-03-13T19:33:00Z">
              <w:rPr/>
            </w:rPrChange>
          </w:rPr>
          <w:t xml:space="preserve">adherence to </w:t>
        </w:r>
      </w:ins>
      <w:ins w:id="132" w:author="Erin Stephenson" w:date="2019-03-13T13:51:00Z">
        <w:r w:rsidR="00CD6826" w:rsidRPr="00ED672B">
          <w:rPr>
            <w:rFonts w:asciiTheme="minorHAnsi" w:hAnsiTheme="minorHAnsi"/>
            <w:rPrChange w:id="133" w:author="Erin Stephenson" w:date="2019-03-13T19:33:00Z">
              <w:rPr/>
            </w:rPrChange>
          </w:rPr>
          <w:t xml:space="preserve">lifestyle </w:t>
        </w:r>
      </w:ins>
      <w:ins w:id="134" w:author="Erin Stephenson" w:date="2019-03-13T13:50:00Z">
        <w:r w:rsidR="00A32136" w:rsidRPr="00ED672B">
          <w:rPr>
            <w:rFonts w:asciiTheme="minorHAnsi" w:hAnsiTheme="minorHAnsi"/>
            <w:rPrChange w:id="135" w:author="Erin Stephenson" w:date="2019-03-13T19:33:00Z">
              <w:rPr/>
            </w:rPrChange>
          </w:rPr>
          <w:t xml:space="preserve">interventions or </w:t>
        </w:r>
      </w:ins>
      <w:r w:rsidR="00E2598A" w:rsidRPr="00ED672B">
        <w:rPr>
          <w:rFonts w:asciiTheme="minorHAnsi" w:hAnsiTheme="minorHAnsi"/>
          <w:rPrChange w:id="136" w:author="Erin Stephenson" w:date="2019-03-13T19:33:00Z">
            <w:rPr/>
          </w:rPrChange>
        </w:rPr>
        <w:t xml:space="preserve">reductions in energy expenditure and increases in hunger after weight loss </w:t>
      </w:r>
      <w:r w:rsidR="00E2598A" w:rsidRPr="00ED672B">
        <w:rPr>
          <w:rFonts w:asciiTheme="minorHAnsi" w:hAnsiTheme="minorHAnsi"/>
          <w:rPrChange w:id="137" w:author="Erin Stephenson" w:date="2019-03-13T19:33:00Z">
            <w:rPr/>
          </w:rPrChange>
        </w:rPr>
        <w:fldChar w:fldCharType="begin" w:fldLock="1"/>
      </w:r>
      <w:r w:rsidR="00867669" w:rsidRPr="00ED672B">
        <w:rPr>
          <w:rFonts w:asciiTheme="minorHAnsi" w:hAnsiTheme="minorHAnsi"/>
          <w:rPrChange w:id="138" w:author="Erin Stephenson" w:date="2019-03-13T19:33:00Z">
            <w:rPr/>
          </w:rPrChange>
        </w:rPr>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dropping-particle":"","family":"Eibel","given":"R Udolph L L","non-dropping-particle":"","parse-names":false,"suffix":""},{"dropping-particle":"","family":"Osenbaum","given":"M Ichael R","non-dropping-particle":"","parse-names":false,"suffix":""},{"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rsidRPr="00ED672B">
        <w:rPr>
          <w:rFonts w:asciiTheme="minorHAnsi" w:hAnsiTheme="minorHAnsi"/>
          <w:rPrChange w:id="139" w:author="Erin Stephenson" w:date="2019-03-13T19:33:00Z">
            <w:rPr/>
          </w:rPrChange>
        </w:rPr>
        <w:fldChar w:fldCharType="separate"/>
      </w:r>
      <w:r w:rsidR="00E2598A" w:rsidRPr="00ED672B">
        <w:rPr>
          <w:rFonts w:asciiTheme="minorHAnsi" w:hAnsiTheme="minorHAnsi"/>
          <w:noProof/>
          <w:rPrChange w:id="140" w:author="Erin Stephenson" w:date="2019-03-13T19:33:00Z">
            <w:rPr>
              <w:noProof/>
            </w:rPr>
          </w:rPrChange>
        </w:rPr>
        <w:t>[2–4]</w:t>
      </w:r>
      <w:r w:rsidR="00E2598A" w:rsidRPr="00ED672B">
        <w:rPr>
          <w:rFonts w:asciiTheme="minorHAnsi" w:hAnsiTheme="minorHAnsi"/>
          <w:rPrChange w:id="141" w:author="Erin Stephenson" w:date="2019-03-13T19:33:00Z">
            <w:rPr/>
          </w:rPrChange>
        </w:rPr>
        <w:fldChar w:fldCharType="end"/>
      </w:r>
      <w:r w:rsidR="00E2598A" w:rsidRPr="00ED672B">
        <w:rPr>
          <w:rFonts w:asciiTheme="minorHAnsi" w:hAnsiTheme="minorHAnsi"/>
          <w:rPrChange w:id="142" w:author="Erin Stephenson" w:date="2019-03-13T19:33:00Z">
            <w:rPr/>
          </w:rPrChange>
        </w:rPr>
        <w:t xml:space="preserve">.  </w:t>
      </w:r>
      <w:r w:rsidR="00974B1E" w:rsidRPr="00ED672B">
        <w:rPr>
          <w:rFonts w:asciiTheme="minorHAnsi" w:hAnsiTheme="minorHAnsi"/>
          <w:rPrChange w:id="143" w:author="Erin Stephenson" w:date="2019-03-13T19:33:00Z">
            <w:rPr/>
          </w:rPrChange>
        </w:rPr>
        <w:t xml:space="preserve">The genetic and dietary modifiers of energy expenditure are not well </w:t>
      </w:r>
      <w:del w:id="144" w:author="Microsoft Office User" w:date="2019-03-08T14:24:00Z">
        <w:r w:rsidR="00974B1E" w:rsidRPr="00ED672B" w:rsidDel="006929D3">
          <w:rPr>
            <w:rFonts w:asciiTheme="minorHAnsi" w:hAnsiTheme="minorHAnsi"/>
            <w:rPrChange w:id="145" w:author="Erin Stephenson" w:date="2019-03-13T19:33:00Z">
              <w:rPr/>
            </w:rPrChange>
          </w:rPr>
          <w:delText>known</w:delText>
        </w:r>
      </w:del>
      <w:ins w:id="146" w:author="Microsoft Office User" w:date="2019-03-08T14:24:00Z">
        <w:r w:rsidR="006929D3" w:rsidRPr="00ED672B">
          <w:rPr>
            <w:rFonts w:asciiTheme="minorHAnsi" w:hAnsiTheme="minorHAnsi"/>
            <w:rPrChange w:id="147" w:author="Erin Stephenson" w:date="2019-03-13T19:33:00Z">
              <w:rPr/>
            </w:rPrChange>
          </w:rPr>
          <w:t>understood</w:t>
        </w:r>
      </w:ins>
      <w:r w:rsidR="00974B1E" w:rsidRPr="00ED672B">
        <w:rPr>
          <w:rFonts w:asciiTheme="minorHAnsi" w:hAnsiTheme="minorHAnsi"/>
          <w:rPrChange w:id="148" w:author="Erin Stephenson" w:date="2019-03-13T19:33:00Z">
            <w:rPr/>
          </w:rPrChange>
        </w:rPr>
        <w:t xml:space="preserve">, </w:t>
      </w:r>
      <w:commentRangeStart w:id="149"/>
      <w:r w:rsidR="00974B1E" w:rsidRPr="00ED672B">
        <w:rPr>
          <w:rFonts w:asciiTheme="minorHAnsi" w:hAnsiTheme="minorHAnsi"/>
          <w:strike/>
          <w:rPrChange w:id="150" w:author="Erin Stephenson" w:date="2019-03-13T19:33:00Z">
            <w:rPr/>
          </w:rPrChange>
        </w:rPr>
        <w:t>but recent reports have implicated low-carbohydrate (or high protein) diets in enhancing energy expenditure in both overfeeding and weight loss paradigms</w:t>
      </w:r>
      <w:commentRangeEnd w:id="149"/>
      <w:r w:rsidR="00886804" w:rsidRPr="00ED672B">
        <w:rPr>
          <w:rStyle w:val="CommentReference"/>
          <w:rFonts w:asciiTheme="minorHAnsi" w:hAnsiTheme="minorHAnsi"/>
          <w:strike/>
          <w:rPrChange w:id="151" w:author="Erin Stephenson" w:date="2019-03-13T19:33:00Z">
            <w:rPr>
              <w:rStyle w:val="CommentReference"/>
            </w:rPr>
          </w:rPrChange>
        </w:rPr>
        <w:commentReference w:id="149"/>
      </w:r>
      <w:r w:rsidR="00974B1E" w:rsidRPr="00ED672B">
        <w:rPr>
          <w:rFonts w:asciiTheme="minorHAnsi" w:hAnsiTheme="minorHAnsi"/>
          <w:strike/>
          <w:rPrChange w:id="152" w:author="Erin Stephenson" w:date="2019-03-13T19:33:00Z">
            <w:rPr/>
          </w:rPrChange>
        </w:rPr>
        <w:t xml:space="preserve"> </w:t>
      </w:r>
      <w:r w:rsidR="00974B1E" w:rsidRPr="00ED672B">
        <w:rPr>
          <w:rFonts w:asciiTheme="minorHAnsi" w:hAnsiTheme="minorHAnsi"/>
          <w:strike/>
          <w:rPrChange w:id="153" w:author="Erin Stephenson" w:date="2019-03-13T19:33:00Z">
            <w:rPr/>
          </w:rPrChange>
        </w:rPr>
        <w:fldChar w:fldCharType="begin" w:fldLock="1"/>
      </w:r>
      <w:r w:rsidR="00867669" w:rsidRPr="00ED672B">
        <w:rPr>
          <w:rFonts w:asciiTheme="minorHAnsi" w:hAnsiTheme="minorHAnsi"/>
          <w:strike/>
          <w:rPrChange w:id="154" w:author="Erin Stephenson" w:date="2019-03-13T19:33:00Z">
            <w:rPr/>
          </w:rPrChange>
        </w:rPr>
        <w:instrText>ADDIN CSL_CITATION {"citationItems":[{"id":"ITEM-1","itemData":{"DOI":"10.1001/jama.2011.1918","ISSN":"1538-3598","PMID":"22215165","abstract":"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author":[{"dropping-particle":"","family":"Bray","given":"George A.","non-dropping-particle":"","parse-names":false,"suffix":""},{"dropping-particle":"","family":"Smith","given":"Steven R","non-dropping-particle":"","parse-names":false,"suffix":""},{"dropping-particle":"","family":"Jonge","given":"Lilian","non-dropping-particle":"de","parse-names":false,"suffix":""},{"dropping-particle":"","family":"Xie","given":"Hui","non-dropping-particle":"","parse-names":false,"suffix":""},{"dropping-particle":"","family":"Rood","given":"Jennifer","non-dropping-particle":"","parse-names":false,"suffix":""},{"dropping-particle":"","family":"Martin","given":"Corby K.","non-dropping-particle":"","parse-names":false,"suffix":""},{"dropping-particle":"","family":"Most","given":"Marlene","non-dropping-particle":"","parse-names":false,"suffix":""},{"dropping-particle":"","family":"Brock","given":"Courtney","non-dropping-particle":"","parse-names":false,"suffix":""},{"dropping-particle":"","family":"Mancuso","given":"Susan","non-dropping-particle":"","parse-names":false,"suffix":""},{"dropping-particle":"","family":"Redman","given":"Leanne M","non-dropping-particle":"","parse-names":false,"suffix":""}],"container-title":"JAMA","id":"ITEM-1","issue":"1","issued":{"date-parts":[["2012","1","4"]]},"page":"47-55","publisher":"Am Med Assoc","title":"Effect of dietary protein content on weight gain, energy expenditure, and body composition during overeating: a randomized controlled trial.","type":"article-journal","volume":"307"},"uris":["http://www.mendeley.com/documents/?uuid=4241f66f-dad6-4153-9bb2-976b923b7358"]},{"id":"ITEM-2","itemData":{"DOI":"10.1001/jama.2012.6607","ISBN":"0098-7484","ISSN":"1538-3598","PMID":"22735432","abstract":"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author":[{"dropping-particle":"","family":"Ebbeling","given":"Cara B.","non-dropping-particle":"","parse-names":false,"suffix":""},{"dropping-particle":"","family":"Swain","given":"Janis F","non-dropping-particle":"","parse-names":false,"suffix":""},{"dropping-particle":"","family":"Feldman","given":"Henry a","non-dropping-particle":"","parse-names":false,"suffix":""},{"dropping-particle":"","family":"Wong","given":"William W","non-dropping-particle":"","parse-names":false,"suffix":""},{"dropping-particle":"","family":"Hachey","given":"David L","non-dropping-particle":"","parse-names":false,"suffix":""},{"dropping-particle":"","family":"Garcia-Lago","given":"Erica","non-dropping-particle":"","parse-names":false,"suffix":""},{"dropping-particle":"","family":"Ludwig","given":"David S.","non-dropping-particle":"","parse-names":false,"suffix":""}],"container-title":"JAMA","id":"ITEM-2","issue":"24","issued":{"date-parts":[["2012"]]},"page":"2627-34","title":"Effects of dietary composition on energy expenditure during weight-loss maintenance.","type":"article-journal","volume":"307"},"uris":["http://www.mendeley.com/documents/?uuid=fb724e8d-81b3-4c8c-81de-3bb4772381ca"]}],"mendeley":{"formattedCitation":"[5,6]","plainTextFormattedCitation":"[5,6]","previouslyFormattedCitation":"[5,6]"},"properties":{"noteIndex":0},"schema":"https://github.com/citation-style-language/schema/raw/master/csl-citation.json"}</w:instrText>
      </w:r>
      <w:r w:rsidR="00974B1E" w:rsidRPr="00ED672B">
        <w:rPr>
          <w:rFonts w:asciiTheme="minorHAnsi" w:hAnsiTheme="minorHAnsi"/>
          <w:strike/>
          <w:rPrChange w:id="155" w:author="Erin Stephenson" w:date="2019-03-13T19:33:00Z">
            <w:rPr/>
          </w:rPrChange>
        </w:rPr>
        <w:fldChar w:fldCharType="separate"/>
      </w:r>
      <w:r w:rsidR="00921CEC" w:rsidRPr="00ED672B">
        <w:rPr>
          <w:rFonts w:asciiTheme="minorHAnsi" w:hAnsiTheme="minorHAnsi"/>
          <w:strike/>
          <w:noProof/>
          <w:rPrChange w:id="156" w:author="Erin Stephenson" w:date="2019-03-13T19:33:00Z">
            <w:rPr>
              <w:noProof/>
            </w:rPr>
          </w:rPrChange>
        </w:rPr>
        <w:t>[5,6]</w:t>
      </w:r>
      <w:r w:rsidR="00974B1E" w:rsidRPr="00ED672B">
        <w:rPr>
          <w:rFonts w:asciiTheme="minorHAnsi" w:hAnsiTheme="minorHAnsi"/>
          <w:strike/>
          <w:rPrChange w:id="157" w:author="Erin Stephenson" w:date="2019-03-13T19:33:00Z">
            <w:rPr/>
          </w:rPrChange>
        </w:rPr>
        <w:fldChar w:fldCharType="end"/>
      </w:r>
      <w:r w:rsidR="00974B1E" w:rsidRPr="00ED672B">
        <w:rPr>
          <w:rFonts w:asciiTheme="minorHAnsi" w:hAnsiTheme="minorHAnsi"/>
          <w:strike/>
          <w:rPrChange w:id="158" w:author="Erin Stephenson" w:date="2019-03-13T19:33:00Z">
            <w:rPr/>
          </w:rPrChange>
        </w:rPr>
        <w:t>.  The mechanism</w:t>
      </w:r>
      <w:r w:rsidR="00A86399" w:rsidRPr="00ED672B">
        <w:rPr>
          <w:rFonts w:asciiTheme="minorHAnsi" w:hAnsiTheme="minorHAnsi"/>
          <w:strike/>
          <w:rPrChange w:id="159" w:author="Erin Stephenson" w:date="2019-03-13T19:33:00Z">
            <w:rPr/>
          </w:rPrChange>
        </w:rPr>
        <w:t>(</w:t>
      </w:r>
      <w:r w:rsidR="00974B1E" w:rsidRPr="00ED672B">
        <w:rPr>
          <w:rFonts w:asciiTheme="minorHAnsi" w:hAnsiTheme="minorHAnsi"/>
          <w:strike/>
          <w:rPrChange w:id="160" w:author="Erin Stephenson" w:date="2019-03-13T19:33:00Z">
            <w:rPr/>
          </w:rPrChange>
        </w:rPr>
        <w:t>s</w:t>
      </w:r>
      <w:r w:rsidR="00A86399" w:rsidRPr="00ED672B">
        <w:rPr>
          <w:rFonts w:asciiTheme="minorHAnsi" w:hAnsiTheme="minorHAnsi"/>
          <w:strike/>
          <w:rPrChange w:id="161" w:author="Erin Stephenson" w:date="2019-03-13T19:33:00Z">
            <w:rPr/>
          </w:rPrChange>
        </w:rPr>
        <w:t>)</w:t>
      </w:r>
      <w:r w:rsidR="00974B1E" w:rsidRPr="00ED672B">
        <w:rPr>
          <w:rFonts w:asciiTheme="minorHAnsi" w:hAnsiTheme="minorHAnsi"/>
          <w:strike/>
          <w:rPrChange w:id="162" w:author="Erin Stephenson" w:date="2019-03-13T19:33:00Z">
            <w:rPr/>
          </w:rPrChange>
        </w:rPr>
        <w:t xml:space="preserve"> by which </w:t>
      </w:r>
      <w:r w:rsidR="00A86399" w:rsidRPr="00ED672B">
        <w:rPr>
          <w:rFonts w:asciiTheme="minorHAnsi" w:hAnsiTheme="minorHAnsi"/>
          <w:strike/>
          <w:rPrChange w:id="163" w:author="Erin Stephenson" w:date="2019-03-13T19:33:00Z">
            <w:rPr/>
          </w:rPrChange>
        </w:rPr>
        <w:t xml:space="preserve">these diets </w:t>
      </w:r>
      <w:del w:id="164" w:author="Microsoft Office User" w:date="2019-03-08T14:31:00Z">
        <w:r w:rsidR="00A86399" w:rsidRPr="00ED672B" w:rsidDel="00227168">
          <w:rPr>
            <w:rFonts w:asciiTheme="minorHAnsi" w:hAnsiTheme="minorHAnsi"/>
            <w:strike/>
            <w:rPrChange w:id="165" w:author="Erin Stephenson" w:date="2019-03-13T19:33:00Z">
              <w:rPr/>
            </w:rPrChange>
          </w:rPr>
          <w:delText xml:space="preserve">have </w:delText>
        </w:r>
      </w:del>
      <w:ins w:id="166" w:author="Microsoft Office User" w:date="2019-03-08T14:31:00Z">
        <w:r w:rsidR="00227168" w:rsidRPr="00ED672B">
          <w:rPr>
            <w:rFonts w:asciiTheme="minorHAnsi" w:hAnsiTheme="minorHAnsi"/>
            <w:strike/>
            <w:rPrChange w:id="167" w:author="Erin Stephenson" w:date="2019-03-13T19:33:00Z">
              <w:rPr/>
            </w:rPrChange>
          </w:rPr>
          <w:t xml:space="preserve">exert </w:t>
        </w:r>
      </w:ins>
      <w:del w:id="168" w:author="Erin Stephenson" w:date="2019-03-13T13:55:00Z">
        <w:r w:rsidR="00A86399" w:rsidRPr="00ED672B" w:rsidDel="00B93E46">
          <w:rPr>
            <w:rFonts w:asciiTheme="minorHAnsi" w:hAnsiTheme="minorHAnsi"/>
            <w:strike/>
            <w:rPrChange w:id="169" w:author="Erin Stephenson" w:date="2019-03-13T19:33:00Z">
              <w:rPr/>
            </w:rPrChange>
          </w:rPr>
          <w:delText xml:space="preserve">these </w:delText>
        </w:r>
      </w:del>
      <w:ins w:id="170" w:author="Erin Stephenson" w:date="2019-03-13T13:55:00Z">
        <w:r w:rsidR="00B93E46" w:rsidRPr="00ED672B">
          <w:rPr>
            <w:rFonts w:asciiTheme="minorHAnsi" w:hAnsiTheme="minorHAnsi"/>
            <w:strike/>
            <w:rPrChange w:id="171" w:author="Erin Stephenson" w:date="2019-03-13T19:33:00Z">
              <w:rPr/>
            </w:rPrChange>
          </w:rPr>
          <w:t xml:space="preserve">their </w:t>
        </w:r>
      </w:ins>
      <w:r w:rsidR="00A86399" w:rsidRPr="00ED672B">
        <w:rPr>
          <w:rFonts w:asciiTheme="minorHAnsi" w:hAnsiTheme="minorHAnsi"/>
          <w:strike/>
          <w:rPrChange w:id="172" w:author="Erin Stephenson" w:date="2019-03-13T19:33:00Z">
            <w:rPr/>
          </w:rPrChange>
        </w:rPr>
        <w:t xml:space="preserve">effects </w:t>
      </w:r>
      <w:ins w:id="173" w:author="Erin Stephenson" w:date="2019-03-13T13:55:00Z">
        <w:r w:rsidR="00B93E46" w:rsidRPr="00ED672B">
          <w:rPr>
            <w:rFonts w:asciiTheme="minorHAnsi" w:hAnsiTheme="minorHAnsi"/>
            <w:strike/>
            <w:rPrChange w:id="174" w:author="Erin Stephenson" w:date="2019-03-13T19:33:00Z">
              <w:rPr/>
            </w:rPrChange>
          </w:rPr>
          <w:t xml:space="preserve">on energy expenditure </w:t>
        </w:r>
      </w:ins>
      <w:r w:rsidR="00A86399" w:rsidRPr="00ED672B">
        <w:rPr>
          <w:rFonts w:asciiTheme="minorHAnsi" w:hAnsiTheme="minorHAnsi"/>
          <w:strike/>
          <w:rPrChange w:id="175" w:author="Erin Stephenson" w:date="2019-03-13T19:33:00Z">
            <w:rPr/>
          </w:rPrChange>
        </w:rPr>
        <w:t>have not yet been completely elucidated</w:t>
      </w:r>
      <w:ins w:id="176" w:author="Erin Stephenson" w:date="2019-03-13T13:53:00Z">
        <w:r w:rsidR="00B93E46" w:rsidRPr="00ED672B">
          <w:rPr>
            <w:rFonts w:asciiTheme="minorHAnsi" w:hAnsiTheme="minorHAnsi"/>
            <w:rPrChange w:id="177" w:author="Erin Stephenson" w:date="2019-03-13T19:33:00Z">
              <w:rPr/>
            </w:rPrChange>
          </w:rPr>
          <w:t xml:space="preserve">, but there is evidence that </w:t>
        </w:r>
      </w:ins>
      <w:ins w:id="178" w:author="Erin Stephenson" w:date="2019-03-13T14:07:00Z">
        <w:r w:rsidR="0053186E" w:rsidRPr="00ED672B">
          <w:rPr>
            <w:rFonts w:asciiTheme="minorHAnsi" w:hAnsiTheme="minorHAnsi"/>
            <w:rPrChange w:id="179" w:author="Erin Stephenson" w:date="2019-03-13T19:33:00Z">
              <w:rPr/>
            </w:rPrChange>
          </w:rPr>
          <w:t xml:space="preserve">signaling through </w:t>
        </w:r>
      </w:ins>
      <w:ins w:id="180" w:author="Erin Stephenson" w:date="2019-03-13T13:53:00Z">
        <w:r w:rsidR="00B93E46" w:rsidRPr="00ED672B">
          <w:rPr>
            <w:rFonts w:asciiTheme="minorHAnsi" w:hAnsiTheme="minorHAnsi"/>
            <w:rPrChange w:id="181" w:author="Erin Stephenson" w:date="2019-03-13T19:33:00Z">
              <w:rPr/>
            </w:rPrChange>
          </w:rPr>
          <w:t xml:space="preserve">the </w:t>
        </w:r>
      </w:ins>
      <w:ins w:id="182" w:author="Erin Stephenson" w:date="2019-03-13T13:57:00Z">
        <w:r w:rsidR="00B350F7" w:rsidRPr="00ED672B">
          <w:rPr>
            <w:rFonts w:asciiTheme="minorHAnsi" w:hAnsiTheme="minorHAnsi"/>
            <w:rPrChange w:id="183" w:author="Erin Stephenson" w:date="2019-03-13T19:33:00Z">
              <w:rPr/>
            </w:rPrChange>
          </w:rPr>
          <w:t>m</w:t>
        </w:r>
      </w:ins>
      <w:ins w:id="184" w:author="Erin Stephenson" w:date="2019-03-13T14:02:00Z">
        <w:r w:rsidR="0054445A" w:rsidRPr="00ED672B">
          <w:rPr>
            <w:rFonts w:asciiTheme="minorHAnsi" w:hAnsiTheme="minorHAnsi"/>
            <w:rPrChange w:id="185" w:author="Erin Stephenson" w:date="2019-03-13T19:33:00Z">
              <w:rPr/>
            </w:rPrChange>
          </w:rPr>
          <w:t>echanistic</w:t>
        </w:r>
      </w:ins>
      <w:ins w:id="186" w:author="Erin Stephenson" w:date="2019-03-13T13:57:00Z">
        <w:r w:rsidR="00B350F7" w:rsidRPr="00ED672B">
          <w:rPr>
            <w:rFonts w:asciiTheme="minorHAnsi" w:hAnsiTheme="minorHAnsi"/>
            <w:rPrChange w:id="187" w:author="Erin Stephenson" w:date="2019-03-13T19:33:00Z">
              <w:rPr/>
            </w:rPrChange>
          </w:rPr>
          <w:t xml:space="preserve"> Target of Rapamycin </w:t>
        </w:r>
      </w:ins>
      <w:ins w:id="188" w:author="Erin Stephenson" w:date="2019-03-13T14:02:00Z">
        <w:r w:rsidR="0054445A" w:rsidRPr="00ED672B">
          <w:rPr>
            <w:rFonts w:asciiTheme="minorHAnsi" w:hAnsiTheme="minorHAnsi"/>
            <w:rPrChange w:id="189" w:author="Erin Stephenson" w:date="2019-03-13T19:33:00Z">
              <w:rPr/>
            </w:rPrChange>
          </w:rPr>
          <w:t>Complex 1</w:t>
        </w:r>
      </w:ins>
      <w:ins w:id="190" w:author="Erin Stephenson" w:date="2019-03-13T13:57:00Z">
        <w:r w:rsidR="00B350F7" w:rsidRPr="00ED672B">
          <w:rPr>
            <w:rFonts w:asciiTheme="minorHAnsi" w:hAnsiTheme="minorHAnsi"/>
            <w:rPrChange w:id="191" w:author="Erin Stephenson" w:date="2019-03-13T19:33:00Z">
              <w:rPr/>
            </w:rPrChange>
          </w:rPr>
          <w:t>(</w:t>
        </w:r>
      </w:ins>
      <w:ins w:id="192" w:author="Erin Stephenson" w:date="2019-03-13T13:53:00Z">
        <w:r w:rsidR="00B350F7" w:rsidRPr="00ED672B">
          <w:rPr>
            <w:rFonts w:asciiTheme="minorHAnsi" w:hAnsiTheme="minorHAnsi"/>
            <w:rPrChange w:id="193" w:author="Erin Stephenson" w:date="2019-03-13T19:33:00Z">
              <w:rPr/>
            </w:rPrChange>
          </w:rPr>
          <w:t>mTOR</w:t>
        </w:r>
      </w:ins>
      <w:ins w:id="194" w:author="Erin Stephenson" w:date="2019-03-13T14:02:00Z">
        <w:r w:rsidR="0054445A" w:rsidRPr="00ED672B">
          <w:rPr>
            <w:rFonts w:asciiTheme="minorHAnsi" w:hAnsiTheme="minorHAnsi"/>
            <w:rPrChange w:id="195" w:author="Erin Stephenson" w:date="2019-03-13T19:33:00Z">
              <w:rPr/>
            </w:rPrChange>
          </w:rPr>
          <w:t>C1</w:t>
        </w:r>
      </w:ins>
      <w:ins w:id="196" w:author="Erin Stephenson" w:date="2019-03-13T13:57:00Z">
        <w:r w:rsidR="00B350F7" w:rsidRPr="00ED672B">
          <w:rPr>
            <w:rFonts w:asciiTheme="minorHAnsi" w:hAnsiTheme="minorHAnsi"/>
            <w:rPrChange w:id="197" w:author="Erin Stephenson" w:date="2019-03-13T19:33:00Z">
              <w:rPr/>
            </w:rPrChange>
          </w:rPr>
          <w:t>)</w:t>
        </w:r>
      </w:ins>
      <w:ins w:id="198" w:author="Erin Stephenson" w:date="2019-03-13T13:53:00Z">
        <w:r w:rsidR="00B93E46" w:rsidRPr="00ED672B">
          <w:rPr>
            <w:rFonts w:asciiTheme="minorHAnsi" w:hAnsiTheme="minorHAnsi"/>
            <w:rPrChange w:id="199" w:author="Erin Stephenson" w:date="2019-03-13T19:33:00Z">
              <w:rPr/>
            </w:rPrChange>
          </w:rPr>
          <w:t xml:space="preserve"> pathway may </w:t>
        </w:r>
      </w:ins>
      <w:ins w:id="200" w:author="Erin Stephenson" w:date="2019-03-13T13:55:00Z">
        <w:r w:rsidR="00B93E46" w:rsidRPr="00ED672B">
          <w:rPr>
            <w:rFonts w:asciiTheme="minorHAnsi" w:hAnsiTheme="minorHAnsi"/>
            <w:rPrChange w:id="201" w:author="Erin Stephenson" w:date="2019-03-13T19:33:00Z">
              <w:rPr/>
            </w:rPrChange>
          </w:rPr>
          <w:t>play a role [NEED REF]</w:t>
        </w:r>
      </w:ins>
      <w:r w:rsidR="00A86399" w:rsidRPr="00ED672B">
        <w:rPr>
          <w:rFonts w:asciiTheme="minorHAnsi" w:hAnsiTheme="minorHAnsi"/>
          <w:rPrChange w:id="202" w:author="Erin Stephenson" w:date="2019-03-13T19:33:00Z">
            <w:rPr/>
          </w:rPrChange>
        </w:rPr>
        <w:t>.</w:t>
      </w:r>
    </w:p>
    <w:p w14:paraId="737A3082" w14:textId="77777777" w:rsidR="00AC73D9" w:rsidRPr="00ED672B" w:rsidRDefault="00AC73D9" w:rsidP="004D4201">
      <w:pPr>
        <w:rPr>
          <w:rFonts w:asciiTheme="minorHAnsi" w:hAnsiTheme="minorHAnsi"/>
          <w:rPrChange w:id="203" w:author="Erin Stephenson" w:date="2019-03-13T19:33:00Z">
            <w:rPr/>
          </w:rPrChange>
        </w:rPr>
      </w:pPr>
    </w:p>
    <w:p w14:paraId="08A61801" w14:textId="56E892B6" w:rsidR="009D1EBE" w:rsidRPr="00ED672B" w:rsidRDefault="004D4201" w:rsidP="004D4201">
      <w:pPr>
        <w:rPr>
          <w:rFonts w:asciiTheme="minorHAnsi" w:hAnsiTheme="minorHAnsi"/>
          <w:rPrChange w:id="204" w:author="Erin Stephenson" w:date="2019-03-13T19:33:00Z">
            <w:rPr/>
          </w:rPrChange>
        </w:rPr>
      </w:pPr>
      <w:r w:rsidRPr="00ED672B">
        <w:rPr>
          <w:rFonts w:asciiTheme="minorHAnsi" w:hAnsiTheme="minorHAnsi"/>
          <w:rPrChange w:id="205" w:author="Erin Stephenson" w:date="2019-03-13T19:33:00Z">
            <w:rPr/>
          </w:rPrChange>
        </w:rPr>
        <w:t xml:space="preserve">mTORC1 is a nutrient responsive protein kinase complex expressed in all known eukaryotic cells.  This complex is activated by anabolic signals </w:t>
      </w:r>
      <w:del w:id="206" w:author="Microsoft Office User" w:date="2019-03-08T14:25:00Z">
        <w:r w:rsidRPr="00ED672B" w:rsidDel="006929D3">
          <w:rPr>
            <w:rFonts w:asciiTheme="minorHAnsi" w:hAnsiTheme="minorHAnsi"/>
            <w:rPrChange w:id="207" w:author="Erin Stephenson" w:date="2019-03-13T19:33:00Z">
              <w:rPr/>
            </w:rPrChange>
          </w:rPr>
          <w:delText>such as</w:delText>
        </w:r>
      </w:del>
      <w:ins w:id="208" w:author="Microsoft Office User" w:date="2019-03-08T14:25:00Z">
        <w:r w:rsidR="006929D3" w:rsidRPr="00ED672B">
          <w:rPr>
            <w:rFonts w:asciiTheme="minorHAnsi" w:hAnsiTheme="minorHAnsi"/>
            <w:rPrChange w:id="209" w:author="Erin Stephenson" w:date="2019-03-13T19:33:00Z">
              <w:rPr/>
            </w:rPrChange>
          </w:rPr>
          <w:t>including</w:t>
        </w:r>
      </w:ins>
      <w:r w:rsidRPr="00ED672B">
        <w:rPr>
          <w:rFonts w:asciiTheme="minorHAnsi" w:hAnsiTheme="minorHAnsi"/>
          <w:rPrChange w:id="210" w:author="Erin Stephenson" w:date="2019-03-13T19:33:00Z">
            <w:rPr/>
          </w:rPrChange>
        </w:rPr>
        <w:t xml:space="preserve"> insulin, amino acids and energy abundance (see </w:t>
      </w:r>
      <w:r w:rsidRPr="00ED672B">
        <w:rPr>
          <w:rFonts w:asciiTheme="minorHAnsi" w:hAnsiTheme="minorHAnsi"/>
          <w:rPrChange w:id="211" w:author="Erin Stephenson" w:date="2019-03-13T19:33:00Z">
            <w:rPr/>
          </w:rPrChange>
        </w:rPr>
        <w:fldChar w:fldCharType="begin" w:fldLock="1"/>
      </w:r>
      <w:r w:rsidR="00867669" w:rsidRPr="00ED672B">
        <w:rPr>
          <w:rFonts w:asciiTheme="minorHAnsi" w:hAnsiTheme="minorHAnsi"/>
          <w:rPrChange w:id="212" w:author="Erin Stephenson" w:date="2019-03-13T19:33:00Z">
            <w:rPr/>
          </w:rPrChange>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7]","plainTextFormattedCitation":"[7]","previouslyFormattedCitation":"[7]"},"properties":{"noteIndex":0},"schema":"https://github.com/citation-style-language/schema/raw/master/csl-citation.json"}</w:instrText>
      </w:r>
      <w:r w:rsidRPr="00ED672B">
        <w:rPr>
          <w:rFonts w:asciiTheme="minorHAnsi" w:hAnsiTheme="minorHAnsi"/>
          <w:rPrChange w:id="213" w:author="Erin Stephenson" w:date="2019-03-13T19:33:00Z">
            <w:rPr/>
          </w:rPrChange>
        </w:rPr>
        <w:fldChar w:fldCharType="separate"/>
      </w:r>
      <w:r w:rsidR="00974B1E" w:rsidRPr="00ED672B">
        <w:rPr>
          <w:rFonts w:asciiTheme="minorHAnsi" w:hAnsiTheme="minorHAnsi"/>
          <w:noProof/>
          <w:rPrChange w:id="214" w:author="Erin Stephenson" w:date="2019-03-13T19:33:00Z">
            <w:rPr>
              <w:noProof/>
            </w:rPr>
          </w:rPrChange>
        </w:rPr>
        <w:t>[7]</w:t>
      </w:r>
      <w:r w:rsidRPr="00ED672B">
        <w:rPr>
          <w:rFonts w:asciiTheme="minorHAnsi" w:hAnsiTheme="minorHAnsi"/>
          <w:rPrChange w:id="215" w:author="Erin Stephenson" w:date="2019-03-13T19:33:00Z">
            <w:rPr/>
          </w:rPrChange>
        </w:rPr>
        <w:fldChar w:fldCharType="end"/>
      </w:r>
      <w:r w:rsidR="00A86399" w:rsidRPr="00ED672B">
        <w:rPr>
          <w:rFonts w:asciiTheme="minorHAnsi" w:hAnsiTheme="minorHAnsi"/>
          <w:rPrChange w:id="216" w:author="Erin Stephenson" w:date="2019-03-13T19:33:00Z">
            <w:rPr/>
          </w:rPrChange>
        </w:rPr>
        <w:t xml:space="preserve"> </w:t>
      </w:r>
      <w:r w:rsidRPr="00ED672B">
        <w:rPr>
          <w:rFonts w:asciiTheme="minorHAnsi" w:hAnsiTheme="minorHAnsi"/>
          <w:rPrChange w:id="217" w:author="Erin Stephenson" w:date="2019-03-13T19:33:00Z">
            <w:rPr/>
          </w:rPrChange>
        </w:rPr>
        <w:t xml:space="preserve">for review).  mTORC1 integrates these signals, and helps to co-ordinate </w:t>
      </w:r>
      <w:del w:id="218" w:author="Microsoft Office User" w:date="2019-03-08T14:25:00Z">
        <w:r w:rsidRPr="00ED672B" w:rsidDel="006929D3">
          <w:rPr>
            <w:rFonts w:asciiTheme="minorHAnsi" w:hAnsiTheme="minorHAnsi"/>
            <w:rPrChange w:id="219" w:author="Erin Stephenson" w:date="2019-03-13T19:33:00Z">
              <w:rPr/>
            </w:rPrChange>
          </w:rPr>
          <w:delText xml:space="preserve">such </w:delText>
        </w:r>
      </w:del>
      <w:r w:rsidRPr="00ED672B">
        <w:rPr>
          <w:rFonts w:asciiTheme="minorHAnsi" w:hAnsiTheme="minorHAnsi"/>
          <w:rPrChange w:id="220" w:author="Erin Stephenson" w:date="2019-03-13T19:33:00Z">
            <w:rPr/>
          </w:rPrChange>
        </w:rPr>
        <w:t xml:space="preserve">anabolic processes </w:t>
      </w:r>
      <w:ins w:id="221" w:author="Microsoft Office User" w:date="2019-03-08T14:25:00Z">
        <w:r w:rsidR="006929D3" w:rsidRPr="00ED672B">
          <w:rPr>
            <w:rFonts w:asciiTheme="minorHAnsi" w:hAnsiTheme="minorHAnsi"/>
            <w:rPrChange w:id="222" w:author="Erin Stephenson" w:date="2019-03-13T19:33:00Z">
              <w:rPr/>
            </w:rPrChange>
          </w:rPr>
          <w:t xml:space="preserve">such </w:t>
        </w:r>
      </w:ins>
      <w:r w:rsidRPr="00ED672B">
        <w:rPr>
          <w:rFonts w:asciiTheme="minorHAnsi" w:hAnsiTheme="minorHAnsi"/>
          <w:rPrChange w:id="223" w:author="Erin Stephenson" w:date="2019-03-13T19:33:00Z">
            <w:rPr/>
          </w:rPrChange>
        </w:rPr>
        <w:t>a</w:t>
      </w:r>
      <w:r w:rsidR="004F062C" w:rsidRPr="00ED672B">
        <w:rPr>
          <w:rFonts w:asciiTheme="minorHAnsi" w:hAnsiTheme="minorHAnsi"/>
          <w:rPrChange w:id="224" w:author="Erin Stephenson" w:date="2019-03-13T19:33:00Z">
            <w:rPr/>
          </w:rPrChange>
        </w:rPr>
        <w:t>s lipogenesis</w:t>
      </w:r>
      <w:r w:rsidR="00C13E13" w:rsidRPr="00ED672B">
        <w:rPr>
          <w:rFonts w:asciiTheme="minorHAnsi" w:hAnsiTheme="minorHAnsi"/>
          <w:rPrChange w:id="225" w:author="Erin Stephenson" w:date="2019-03-13T19:33:00Z">
            <w:rPr/>
          </w:rPrChange>
        </w:rPr>
        <w:t xml:space="preserve"> </w:t>
      </w:r>
      <w:r w:rsidR="00C13E13" w:rsidRPr="00ED672B">
        <w:rPr>
          <w:rFonts w:asciiTheme="minorHAnsi" w:hAnsiTheme="minorHAnsi"/>
          <w:rPrChange w:id="226" w:author="Erin Stephenson" w:date="2019-03-13T19:33:00Z">
            <w:rPr/>
          </w:rPrChange>
        </w:rPr>
        <w:fldChar w:fldCharType="begin" w:fldLock="1"/>
      </w:r>
      <w:r w:rsidR="00867669" w:rsidRPr="00ED672B">
        <w:rPr>
          <w:rFonts w:asciiTheme="minorHAnsi" w:hAnsiTheme="minorHAnsi"/>
          <w:rPrChange w:id="227" w:author="Erin Stephenson" w:date="2019-03-13T19:33:00Z">
            <w:rPr/>
          </w:rPrChange>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8–10]","plainTextFormattedCitation":"[8–10]","previouslyFormattedCitation":"[8–10]"},"properties":{"noteIndex":0},"schema":"https://github.com/citation-style-language/schema/raw/master/csl-citation.json"}</w:instrText>
      </w:r>
      <w:r w:rsidR="00C13E13" w:rsidRPr="00ED672B">
        <w:rPr>
          <w:rFonts w:asciiTheme="minorHAnsi" w:hAnsiTheme="minorHAnsi"/>
          <w:rPrChange w:id="228" w:author="Erin Stephenson" w:date="2019-03-13T19:33:00Z">
            <w:rPr/>
          </w:rPrChange>
        </w:rPr>
        <w:fldChar w:fldCharType="separate"/>
      </w:r>
      <w:r w:rsidR="00974B1E" w:rsidRPr="00ED672B">
        <w:rPr>
          <w:rFonts w:asciiTheme="minorHAnsi" w:hAnsiTheme="minorHAnsi"/>
          <w:noProof/>
          <w:rPrChange w:id="229" w:author="Erin Stephenson" w:date="2019-03-13T19:33:00Z">
            <w:rPr>
              <w:noProof/>
            </w:rPr>
          </w:rPrChange>
        </w:rPr>
        <w:t>[8–10]</w:t>
      </w:r>
      <w:r w:rsidR="00C13E13" w:rsidRPr="00ED672B">
        <w:rPr>
          <w:rFonts w:asciiTheme="minorHAnsi" w:hAnsiTheme="minorHAnsi"/>
          <w:rPrChange w:id="230" w:author="Erin Stephenson" w:date="2019-03-13T19:33:00Z">
            <w:rPr/>
          </w:rPrChange>
        </w:rPr>
        <w:fldChar w:fldCharType="end"/>
      </w:r>
      <w:r w:rsidR="00C13E13" w:rsidRPr="00ED672B">
        <w:rPr>
          <w:rFonts w:asciiTheme="minorHAnsi" w:hAnsiTheme="minorHAnsi"/>
          <w:rPrChange w:id="231" w:author="Erin Stephenson" w:date="2019-03-13T19:33:00Z">
            <w:rPr/>
          </w:rPrChange>
        </w:rPr>
        <w:t xml:space="preserve">, </w:t>
      </w:r>
      <w:r w:rsidR="004F062C" w:rsidRPr="00ED672B">
        <w:rPr>
          <w:rFonts w:asciiTheme="minorHAnsi" w:hAnsiTheme="minorHAnsi"/>
          <w:rPrChange w:id="232" w:author="Erin Stephenson" w:date="2019-03-13T19:33:00Z">
            <w:rPr/>
          </w:rPrChange>
        </w:rPr>
        <w:t xml:space="preserve">glycogenesis </w:t>
      </w:r>
      <w:r w:rsidR="004F062C" w:rsidRPr="00ED672B">
        <w:rPr>
          <w:rFonts w:asciiTheme="minorHAnsi" w:hAnsiTheme="minorHAnsi"/>
          <w:rPrChange w:id="233" w:author="Erin Stephenson" w:date="2019-03-13T19:33:00Z">
            <w:rPr/>
          </w:rPrChange>
        </w:rPr>
        <w:fldChar w:fldCharType="begin" w:fldLock="1"/>
      </w:r>
      <w:r w:rsidR="001B5133" w:rsidRPr="00ED672B">
        <w:rPr>
          <w:rFonts w:asciiTheme="minorHAnsi" w:hAnsiTheme="minorHAnsi"/>
          <w:rPrChange w:id="234" w:author="Erin Stephenson" w:date="2019-03-13T19:33:00Z">
            <w:rPr/>
          </w:rPrChange>
        </w:rPr>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R. Alan R. R.","non-dropping-particle":"","parse-names":false,"suffix":""}],"container-title":"Diabetes","id":"ITEM-1","issue":"9","issued":{"date-parts":[["2014","9","10"]]},"page":"2935-48","title":"Metabolic crosstalk: molecular links between glycogen and lipid metabolism in obesity.","type":"article-journal","volume":"63"},"uris":["http://www.mendeley.com/documents/?uuid=b6ac03ba-e4d2-4df2-93a6-86d9e4b81082"]}],"mendeley":{"formattedCitation":"[11]","plainTextFormattedCitation":"[11]","previouslyFormattedCitation":"[11]"},"properties":{"noteIndex":0},"schema":"https://github.com/citation-style-language/schema/raw/master/csl-citation.json"}</w:instrText>
      </w:r>
      <w:r w:rsidR="004F062C" w:rsidRPr="00ED672B">
        <w:rPr>
          <w:rFonts w:asciiTheme="minorHAnsi" w:hAnsiTheme="minorHAnsi"/>
          <w:rPrChange w:id="235" w:author="Erin Stephenson" w:date="2019-03-13T19:33:00Z">
            <w:rPr/>
          </w:rPrChange>
        </w:rPr>
        <w:fldChar w:fldCharType="separate"/>
      </w:r>
      <w:r w:rsidR="00974B1E" w:rsidRPr="00ED672B">
        <w:rPr>
          <w:rFonts w:asciiTheme="minorHAnsi" w:hAnsiTheme="minorHAnsi"/>
          <w:noProof/>
          <w:rPrChange w:id="236" w:author="Erin Stephenson" w:date="2019-03-13T19:33:00Z">
            <w:rPr>
              <w:noProof/>
            </w:rPr>
          </w:rPrChange>
        </w:rPr>
        <w:t>[11]</w:t>
      </w:r>
      <w:r w:rsidR="004F062C" w:rsidRPr="00ED672B">
        <w:rPr>
          <w:rFonts w:asciiTheme="minorHAnsi" w:hAnsiTheme="minorHAnsi"/>
          <w:rPrChange w:id="237" w:author="Erin Stephenson" w:date="2019-03-13T19:33:00Z">
            <w:rPr/>
          </w:rPrChange>
        </w:rPr>
        <w:fldChar w:fldCharType="end"/>
      </w:r>
      <w:r w:rsidR="004F062C" w:rsidRPr="00ED672B">
        <w:rPr>
          <w:rFonts w:asciiTheme="minorHAnsi" w:hAnsiTheme="minorHAnsi"/>
          <w:rPrChange w:id="238" w:author="Erin Stephenson" w:date="2019-03-13T19:33:00Z">
            <w:rPr/>
          </w:rPrChange>
        </w:rPr>
        <w:t xml:space="preserve">, </w:t>
      </w:r>
      <w:r w:rsidRPr="00ED672B">
        <w:rPr>
          <w:rFonts w:asciiTheme="minorHAnsi" w:hAnsiTheme="minorHAnsi"/>
          <w:rPrChange w:id="239" w:author="Erin Stephenson" w:date="2019-03-13T19:33:00Z">
            <w:rPr/>
          </w:rPrChange>
        </w:rPr>
        <w:t>cellular differentiation</w:t>
      </w:r>
      <w:r w:rsidR="004F062C" w:rsidRPr="00ED672B">
        <w:rPr>
          <w:rFonts w:asciiTheme="minorHAnsi" w:hAnsiTheme="minorHAnsi"/>
          <w:rPrChange w:id="240" w:author="Erin Stephenson" w:date="2019-03-13T19:33:00Z">
            <w:rPr/>
          </w:rPrChange>
        </w:rPr>
        <w:t xml:space="preserve"> </w:t>
      </w:r>
      <w:r w:rsidR="004F062C" w:rsidRPr="00ED672B">
        <w:rPr>
          <w:rFonts w:asciiTheme="minorHAnsi" w:hAnsiTheme="minorHAnsi"/>
          <w:rPrChange w:id="241" w:author="Erin Stephenson" w:date="2019-03-13T19:33:00Z">
            <w:rPr/>
          </w:rPrChange>
        </w:rPr>
        <w:fldChar w:fldCharType="begin" w:fldLock="1"/>
      </w:r>
      <w:r w:rsidR="00867669" w:rsidRPr="00ED672B">
        <w:rPr>
          <w:rFonts w:asciiTheme="minorHAnsi" w:hAnsiTheme="minorHAnsi"/>
          <w:rPrChange w:id="242" w:author="Erin Stephenson" w:date="2019-03-13T19:33:00Z">
            <w:rPr/>
          </w:rPrChange>
        </w:rPr>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2–14]","plainTextFormattedCitation":"[12–14]","previouslyFormattedCitation":"[12–14]"},"properties":{"noteIndex":0},"schema":"https://github.com/citation-style-language/schema/raw/master/csl-citation.json"}</w:instrText>
      </w:r>
      <w:r w:rsidR="004F062C" w:rsidRPr="00ED672B">
        <w:rPr>
          <w:rFonts w:asciiTheme="minorHAnsi" w:hAnsiTheme="minorHAnsi"/>
          <w:rPrChange w:id="243" w:author="Erin Stephenson" w:date="2019-03-13T19:33:00Z">
            <w:rPr/>
          </w:rPrChange>
        </w:rPr>
        <w:fldChar w:fldCharType="separate"/>
      </w:r>
      <w:r w:rsidR="00974B1E" w:rsidRPr="00ED672B">
        <w:rPr>
          <w:rFonts w:asciiTheme="minorHAnsi" w:hAnsiTheme="minorHAnsi"/>
          <w:noProof/>
          <w:rPrChange w:id="244" w:author="Erin Stephenson" w:date="2019-03-13T19:33:00Z">
            <w:rPr>
              <w:noProof/>
            </w:rPr>
          </w:rPrChange>
        </w:rPr>
        <w:t>[12–14]</w:t>
      </w:r>
      <w:r w:rsidR="004F062C" w:rsidRPr="00ED672B">
        <w:rPr>
          <w:rFonts w:asciiTheme="minorHAnsi" w:hAnsiTheme="minorHAnsi"/>
          <w:rPrChange w:id="245" w:author="Erin Stephenson" w:date="2019-03-13T19:33:00Z">
            <w:rPr/>
          </w:rPrChange>
        </w:rPr>
        <w:fldChar w:fldCharType="end"/>
      </w:r>
      <w:r w:rsidR="00C13E13" w:rsidRPr="00ED672B">
        <w:rPr>
          <w:rFonts w:asciiTheme="minorHAnsi" w:hAnsiTheme="minorHAnsi"/>
          <w:rPrChange w:id="246" w:author="Erin Stephenson" w:date="2019-03-13T19:33:00Z">
            <w:rPr/>
          </w:rPrChange>
        </w:rPr>
        <w:t xml:space="preserve"> while promoting insulin resistance </w:t>
      </w:r>
      <w:r w:rsidR="00C13E13" w:rsidRPr="00ED672B">
        <w:rPr>
          <w:rFonts w:asciiTheme="minorHAnsi" w:hAnsiTheme="minorHAnsi"/>
          <w:rPrChange w:id="247" w:author="Erin Stephenson" w:date="2019-03-13T19:33:00Z">
            <w:rPr/>
          </w:rPrChange>
        </w:rPr>
        <w:fldChar w:fldCharType="begin" w:fldLock="1"/>
      </w:r>
      <w:r w:rsidR="00867669" w:rsidRPr="00ED672B">
        <w:rPr>
          <w:rFonts w:asciiTheme="minorHAnsi" w:hAnsiTheme="minorHAnsi"/>
          <w:rPrChange w:id="248" w:author="Erin Stephenson" w:date="2019-03-13T19:33:00Z">
            <w:rPr/>
          </w:rPrChange>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8,15]","plainTextFormattedCitation":"[8,15]","previouslyFormattedCitation":"[8,15]"},"properties":{"noteIndex":0},"schema":"https://github.com/citation-style-language/schema/raw/master/csl-citation.json"}</w:instrText>
      </w:r>
      <w:r w:rsidR="00C13E13" w:rsidRPr="00ED672B">
        <w:rPr>
          <w:rFonts w:asciiTheme="minorHAnsi" w:hAnsiTheme="minorHAnsi"/>
          <w:rPrChange w:id="249" w:author="Erin Stephenson" w:date="2019-03-13T19:33:00Z">
            <w:rPr/>
          </w:rPrChange>
        </w:rPr>
        <w:fldChar w:fldCharType="separate"/>
      </w:r>
      <w:r w:rsidR="00921CEC" w:rsidRPr="00ED672B">
        <w:rPr>
          <w:rFonts w:asciiTheme="minorHAnsi" w:hAnsiTheme="minorHAnsi"/>
          <w:noProof/>
          <w:rPrChange w:id="250" w:author="Erin Stephenson" w:date="2019-03-13T19:33:00Z">
            <w:rPr>
              <w:noProof/>
            </w:rPr>
          </w:rPrChange>
        </w:rPr>
        <w:t>[8,15]</w:t>
      </w:r>
      <w:r w:rsidR="00C13E13" w:rsidRPr="00ED672B">
        <w:rPr>
          <w:rFonts w:asciiTheme="minorHAnsi" w:hAnsiTheme="minorHAnsi"/>
          <w:rPrChange w:id="251" w:author="Erin Stephenson" w:date="2019-03-13T19:33:00Z">
            <w:rPr/>
          </w:rPrChange>
        </w:rPr>
        <w:fldChar w:fldCharType="end"/>
      </w:r>
      <w:r w:rsidR="009D1EBE" w:rsidRPr="00ED672B">
        <w:rPr>
          <w:rFonts w:asciiTheme="minorHAnsi" w:hAnsiTheme="minorHAnsi"/>
          <w:rPrChange w:id="252" w:author="Erin Stephenson" w:date="2019-03-13T19:33:00Z">
            <w:rPr/>
          </w:rPrChange>
        </w:rPr>
        <w:t>.  These effects are often</w:t>
      </w:r>
      <w:r w:rsidR="00C13E13" w:rsidRPr="00ED672B">
        <w:rPr>
          <w:rFonts w:asciiTheme="minorHAnsi" w:hAnsiTheme="minorHAnsi"/>
          <w:rPrChange w:id="253" w:author="Erin Stephenson" w:date="2019-03-13T19:33:00Z">
            <w:rPr/>
          </w:rPrChange>
        </w:rPr>
        <w:t xml:space="preserve"> tissue</w:t>
      </w:r>
      <w:r w:rsidR="009D1EBE" w:rsidRPr="00ED672B">
        <w:rPr>
          <w:rFonts w:asciiTheme="minorHAnsi" w:hAnsiTheme="minorHAnsi"/>
          <w:rPrChange w:id="254" w:author="Erin Stephenson" w:date="2019-03-13T19:33:00Z">
            <w:rPr/>
          </w:rPrChange>
        </w:rPr>
        <w:t>-specific, reflecting the cell-type specific responses to elevated nutrient and energy status</w:t>
      </w:r>
      <w:r w:rsidR="00275E69" w:rsidRPr="00ED672B">
        <w:rPr>
          <w:rFonts w:asciiTheme="minorHAnsi" w:hAnsiTheme="minorHAnsi"/>
          <w:rPrChange w:id="255" w:author="Erin Stephenson" w:date="2019-03-13T19:33:00Z">
            <w:rPr/>
          </w:rPrChange>
        </w:rPr>
        <w:t>.</w:t>
      </w:r>
    </w:p>
    <w:p w14:paraId="362B1C30" w14:textId="77777777" w:rsidR="004E21CF" w:rsidRPr="00ED672B" w:rsidRDefault="004E21CF" w:rsidP="004D4201">
      <w:pPr>
        <w:rPr>
          <w:ins w:id="256" w:author="Erin Stephenson" w:date="2019-03-13T14:09:00Z"/>
          <w:rFonts w:asciiTheme="minorHAnsi" w:hAnsiTheme="minorHAnsi"/>
          <w:rPrChange w:id="257" w:author="Erin Stephenson" w:date="2019-03-13T19:33:00Z">
            <w:rPr>
              <w:ins w:id="258" w:author="Erin Stephenson" w:date="2019-03-13T14:09:00Z"/>
            </w:rPr>
          </w:rPrChange>
        </w:rPr>
      </w:pPr>
    </w:p>
    <w:p w14:paraId="19795924" w14:textId="69FA2029" w:rsidR="0053186E" w:rsidRPr="00ED672B" w:rsidDel="006D1412" w:rsidRDefault="0053186E" w:rsidP="004D4201">
      <w:pPr>
        <w:rPr>
          <w:del w:id="259" w:author="Erin Stephenson" w:date="2019-03-13T14:31:00Z"/>
          <w:rFonts w:asciiTheme="minorHAnsi" w:hAnsiTheme="minorHAnsi"/>
          <w:rPrChange w:id="260" w:author="Erin Stephenson" w:date="2019-03-13T19:33:00Z">
            <w:rPr>
              <w:del w:id="261" w:author="Erin Stephenson" w:date="2019-03-13T14:31:00Z"/>
            </w:rPr>
          </w:rPrChange>
        </w:rPr>
      </w:pPr>
      <w:ins w:id="262" w:author="Erin Stephenson" w:date="2019-03-13T14:09:00Z">
        <w:r w:rsidRPr="00ED672B">
          <w:rPr>
            <w:rFonts w:asciiTheme="minorHAnsi" w:hAnsiTheme="minorHAnsi"/>
            <w:rPrChange w:id="263" w:author="Erin Stephenson" w:date="2019-03-13T19:33:00Z">
              <w:rPr/>
            </w:rPrChange>
          </w:rPr>
          <w:t xml:space="preserve">Skeletal muscle is the major site of postprandial glucose disposal, and the primary determinant of resting energy expenditure </w:t>
        </w:r>
      </w:ins>
      <w:ins w:id="264" w:author="Erin Stephenson" w:date="2019-03-13T14:11:00Z">
        <w:r w:rsidRPr="00ED672B">
          <w:rPr>
            <w:rFonts w:asciiTheme="minorHAnsi" w:hAnsiTheme="minorHAnsi"/>
            <w:rPrChange w:id="265" w:author="Erin Stephenson" w:date="2019-03-13T19:33:00Z">
              <w:rPr/>
            </w:rPrChange>
          </w:rPr>
          <w:t xml:space="preserve">in mammals </w:t>
        </w:r>
      </w:ins>
      <w:ins w:id="266" w:author="Erin Stephenson" w:date="2019-03-13T14:09:00Z">
        <w:r w:rsidRPr="00ED672B">
          <w:rPr>
            <w:rFonts w:asciiTheme="minorHAnsi" w:hAnsiTheme="minorHAnsi"/>
            <w:rPrChange w:id="267" w:author="Erin Stephenson" w:date="2019-03-13T19:33:00Z">
              <w:rPr/>
            </w:rPrChange>
          </w:rPr>
          <w:fldChar w:fldCharType="begin" w:fldLock="1"/>
        </w:r>
        <w:r w:rsidRPr="00ED672B">
          <w:rPr>
            <w:rFonts w:asciiTheme="minorHAnsi" w:hAnsiTheme="minorHAnsi"/>
            <w:rPrChange w:id="268" w:author="Erin Stephenson" w:date="2019-03-13T19:33:00Z">
              <w:rPr/>
            </w:rPrChange>
          </w:rPr>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28,29]","plainTextFormattedCitation":"[28,29]","previouslyFormattedCitation":"[28,29]"},"properties":{"noteIndex":0},"schema":"https://github.com/citation-style-language/schema/raw/master/csl-citation.json"}</w:instrText>
        </w:r>
        <w:r w:rsidRPr="00ED672B">
          <w:rPr>
            <w:rFonts w:asciiTheme="minorHAnsi" w:hAnsiTheme="minorHAnsi"/>
            <w:rPrChange w:id="269" w:author="Erin Stephenson" w:date="2019-03-13T19:33:00Z">
              <w:rPr/>
            </w:rPrChange>
          </w:rPr>
          <w:fldChar w:fldCharType="separate"/>
        </w:r>
        <w:r w:rsidRPr="00ED672B">
          <w:rPr>
            <w:rFonts w:asciiTheme="minorHAnsi" w:hAnsiTheme="minorHAnsi"/>
            <w:noProof/>
            <w:rPrChange w:id="270" w:author="Erin Stephenson" w:date="2019-03-13T19:33:00Z">
              <w:rPr>
                <w:noProof/>
              </w:rPr>
            </w:rPrChange>
          </w:rPr>
          <w:t>[28,29]</w:t>
        </w:r>
        <w:r w:rsidRPr="00ED672B">
          <w:rPr>
            <w:rFonts w:asciiTheme="minorHAnsi" w:hAnsiTheme="minorHAnsi"/>
            <w:rPrChange w:id="271" w:author="Erin Stephenson" w:date="2019-03-13T19:33:00Z">
              <w:rPr/>
            </w:rPrChange>
          </w:rPr>
          <w:fldChar w:fldCharType="end"/>
        </w:r>
        <w:r w:rsidRPr="00ED672B">
          <w:rPr>
            <w:rFonts w:asciiTheme="minorHAnsi" w:hAnsiTheme="minorHAnsi"/>
            <w:rPrChange w:id="272" w:author="Erin Stephenson" w:date="2019-03-13T19:33:00Z">
              <w:rPr/>
            </w:rPrChange>
          </w:rPr>
          <w:t xml:space="preserve">.  Constitutive activation of mTORC1, via muscle-specific deletion of its negative regulator </w:t>
        </w:r>
        <w:r w:rsidRPr="00ED672B">
          <w:rPr>
            <w:rFonts w:asciiTheme="minorHAnsi" w:hAnsiTheme="minorHAnsi"/>
            <w:i/>
            <w:rPrChange w:id="273" w:author="Erin Stephenson" w:date="2019-03-13T19:33:00Z">
              <w:rPr>
                <w:i/>
              </w:rPr>
            </w:rPrChange>
          </w:rPr>
          <w:t>Tsc1</w:t>
        </w:r>
        <w:r w:rsidRPr="00ED672B">
          <w:rPr>
            <w:rFonts w:asciiTheme="minorHAnsi" w:hAnsiTheme="minorHAnsi"/>
            <w:rPrChange w:id="274" w:author="Erin Stephenson" w:date="2019-03-13T19:33:00Z">
              <w:rPr/>
            </w:rPrChange>
          </w:rPr>
          <w:t xml:space="preserve">, </w:t>
        </w:r>
      </w:ins>
      <w:ins w:id="275" w:author="Erin Stephenson" w:date="2019-03-13T14:13:00Z">
        <w:r w:rsidR="00065C1C" w:rsidRPr="00ED672B">
          <w:rPr>
            <w:rFonts w:asciiTheme="minorHAnsi" w:hAnsiTheme="minorHAnsi"/>
            <w:rPrChange w:id="276" w:author="Erin Stephenson" w:date="2019-03-13T19:33:00Z">
              <w:rPr/>
            </w:rPrChange>
          </w:rPr>
          <w:t>results in</w:t>
        </w:r>
      </w:ins>
      <w:ins w:id="277" w:author="Erin Stephenson" w:date="2019-03-13T14:09:00Z">
        <w:r w:rsidR="00065C1C" w:rsidRPr="00ED672B">
          <w:rPr>
            <w:rFonts w:asciiTheme="minorHAnsi" w:hAnsiTheme="minorHAnsi"/>
            <w:rPrChange w:id="278" w:author="Erin Stephenson" w:date="2019-03-13T19:33:00Z">
              <w:rPr/>
            </w:rPrChange>
          </w:rPr>
          <w:t xml:space="preserve"> age-related </w:t>
        </w:r>
        <w:proofErr w:type="spellStart"/>
        <w:r w:rsidR="00065C1C" w:rsidRPr="00ED672B">
          <w:rPr>
            <w:rFonts w:asciiTheme="minorHAnsi" w:hAnsiTheme="minorHAnsi"/>
            <w:rPrChange w:id="279" w:author="Erin Stephenson" w:date="2019-03-13T19:33:00Z">
              <w:rPr/>
            </w:rPrChange>
          </w:rPr>
          <w:t>myoatrophy</w:t>
        </w:r>
        <w:proofErr w:type="spellEnd"/>
        <w:r w:rsidR="00065C1C" w:rsidRPr="00ED672B">
          <w:rPr>
            <w:rFonts w:asciiTheme="minorHAnsi" w:hAnsiTheme="minorHAnsi"/>
            <w:rPrChange w:id="280" w:author="Erin Stephenson" w:date="2019-03-13T19:33:00Z">
              <w:rPr/>
            </w:rPrChange>
          </w:rPr>
          <w:t xml:space="preserve">, </w:t>
        </w:r>
      </w:ins>
      <w:ins w:id="281" w:author="Erin Stephenson" w:date="2019-03-13T14:11:00Z">
        <w:r w:rsidRPr="00ED672B">
          <w:rPr>
            <w:rFonts w:asciiTheme="minorHAnsi" w:hAnsiTheme="minorHAnsi"/>
            <w:rPrChange w:id="282" w:author="Erin Stephenson" w:date="2019-03-13T19:33:00Z">
              <w:rPr/>
            </w:rPrChange>
          </w:rPr>
          <w:t xml:space="preserve">dysregulation of autophagy </w:t>
        </w:r>
      </w:ins>
      <w:ins w:id="283" w:author="Erin Stephenson" w:date="2019-03-13T14:12:00Z">
        <w:r w:rsidR="00065C1C" w:rsidRPr="00ED672B">
          <w:rPr>
            <w:rFonts w:asciiTheme="minorHAnsi" w:hAnsiTheme="minorHAnsi"/>
            <w:rPrChange w:id="284" w:author="Erin Stephenson" w:date="2019-03-13T19:33:00Z">
              <w:rPr/>
            </w:rPrChange>
          </w:rPr>
          <w:t>induction</w:t>
        </w:r>
      </w:ins>
      <w:ins w:id="285" w:author="Erin Stephenson" w:date="2019-03-13T14:13:00Z">
        <w:r w:rsidR="00065C1C" w:rsidRPr="00ED672B">
          <w:rPr>
            <w:rFonts w:asciiTheme="minorHAnsi" w:hAnsiTheme="minorHAnsi"/>
            <w:rPrChange w:id="286" w:author="Erin Stephenson" w:date="2019-03-13T19:33:00Z">
              <w:rPr/>
            </w:rPrChange>
          </w:rPr>
          <w:t xml:space="preserve"> and increased expression of </w:t>
        </w:r>
      </w:ins>
      <w:ins w:id="287" w:author="Erin Stephenson" w:date="2019-03-13T14:14:00Z">
        <w:r w:rsidR="00065C1C" w:rsidRPr="00ED672B">
          <w:rPr>
            <w:rFonts w:asciiTheme="minorHAnsi" w:hAnsiTheme="minorHAnsi"/>
            <w:rPrChange w:id="288" w:author="Erin Stephenson" w:date="2019-03-13T19:33:00Z">
              <w:rPr/>
            </w:rPrChange>
          </w:rPr>
          <w:t>mitochondrial</w:t>
        </w:r>
      </w:ins>
      <w:ins w:id="289" w:author="Erin Stephenson" w:date="2019-03-13T14:13:00Z">
        <w:r w:rsidR="00065C1C" w:rsidRPr="00ED672B">
          <w:rPr>
            <w:rFonts w:asciiTheme="minorHAnsi" w:hAnsiTheme="minorHAnsi"/>
            <w:rPrChange w:id="290" w:author="Erin Stephenson" w:date="2019-03-13T19:33:00Z">
              <w:rPr/>
            </w:rPrChange>
          </w:rPr>
          <w:t xml:space="preserve"> </w:t>
        </w:r>
      </w:ins>
      <w:ins w:id="291" w:author="Erin Stephenson" w:date="2019-03-13T14:14:00Z">
        <w:r w:rsidR="00065C1C" w:rsidRPr="00ED672B">
          <w:rPr>
            <w:rFonts w:asciiTheme="minorHAnsi" w:hAnsiTheme="minorHAnsi"/>
            <w:rPrChange w:id="292" w:author="Erin Stephenson" w:date="2019-03-13T19:33:00Z">
              <w:rPr/>
            </w:rPrChange>
          </w:rPr>
          <w:t>enzymes</w:t>
        </w:r>
      </w:ins>
      <w:ins w:id="293" w:author="Erin Stephenson" w:date="2019-03-13T14:12:00Z">
        <w:r w:rsidR="00065C1C" w:rsidRPr="00ED672B">
          <w:rPr>
            <w:rFonts w:asciiTheme="minorHAnsi" w:hAnsiTheme="minorHAnsi"/>
            <w:rPrChange w:id="294" w:author="Erin Stephenson" w:date="2019-03-13T19:33:00Z">
              <w:rPr/>
            </w:rPrChange>
          </w:rPr>
          <w:t xml:space="preserve"> </w:t>
        </w:r>
      </w:ins>
      <w:ins w:id="295" w:author="Erin Stephenson" w:date="2019-03-13T14:09:00Z">
        <w:r w:rsidRPr="00ED672B">
          <w:rPr>
            <w:rFonts w:asciiTheme="minorHAnsi" w:hAnsiTheme="minorHAnsi"/>
            <w:rPrChange w:id="296" w:author="Erin Stephenson" w:date="2019-03-13T19:33:00Z">
              <w:rPr/>
            </w:rPrChange>
          </w:rPr>
          <w:fldChar w:fldCharType="begin" w:fldLock="1"/>
        </w:r>
        <w:r w:rsidRPr="00ED672B">
          <w:rPr>
            <w:rFonts w:asciiTheme="minorHAnsi" w:hAnsiTheme="minorHAnsi"/>
            <w:rPrChange w:id="297" w:author="Erin Stephenson" w:date="2019-03-13T19:33:00Z">
              <w:rPr/>
            </w:rPrChange>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26,30,31]","plainTextFormattedCitation":"[26,30,31]","previouslyFormattedCitation":"[26,30,31]"},"properties":{"noteIndex":0},"schema":"https://github.com/citation-style-language/schema/raw/master/csl-citation.json"}</w:instrText>
        </w:r>
        <w:r w:rsidRPr="00ED672B">
          <w:rPr>
            <w:rFonts w:asciiTheme="minorHAnsi" w:hAnsiTheme="minorHAnsi"/>
            <w:rPrChange w:id="298" w:author="Erin Stephenson" w:date="2019-03-13T19:33:00Z">
              <w:rPr/>
            </w:rPrChange>
          </w:rPr>
          <w:fldChar w:fldCharType="separate"/>
        </w:r>
        <w:r w:rsidRPr="00ED672B">
          <w:rPr>
            <w:rFonts w:asciiTheme="minorHAnsi" w:hAnsiTheme="minorHAnsi"/>
            <w:noProof/>
            <w:rPrChange w:id="299" w:author="Erin Stephenson" w:date="2019-03-13T19:33:00Z">
              <w:rPr>
                <w:noProof/>
              </w:rPr>
            </w:rPrChange>
          </w:rPr>
          <w:t>[26,30,31]</w:t>
        </w:r>
        <w:r w:rsidRPr="00ED672B">
          <w:rPr>
            <w:rFonts w:asciiTheme="minorHAnsi" w:hAnsiTheme="minorHAnsi"/>
            <w:rPrChange w:id="300" w:author="Erin Stephenson" w:date="2019-03-13T19:33:00Z">
              <w:rPr/>
            </w:rPrChange>
          </w:rPr>
          <w:fldChar w:fldCharType="end"/>
        </w:r>
        <w:r w:rsidR="00065C1C" w:rsidRPr="00ED672B">
          <w:rPr>
            <w:rFonts w:asciiTheme="minorHAnsi" w:hAnsiTheme="minorHAnsi"/>
            <w:rPrChange w:id="301" w:author="Erin Stephenson" w:date="2019-03-13T19:33:00Z">
              <w:rPr/>
            </w:rPrChange>
          </w:rPr>
          <w:t xml:space="preserve">. </w:t>
        </w:r>
        <w:r w:rsidRPr="00ED672B">
          <w:rPr>
            <w:rFonts w:asciiTheme="minorHAnsi" w:hAnsiTheme="minorHAnsi"/>
            <w:rPrChange w:id="302" w:author="Erin Stephenson" w:date="2019-03-13T19:33:00Z">
              <w:rPr/>
            </w:rPrChange>
          </w:rPr>
          <w:t>Consistent with th</w:t>
        </w:r>
      </w:ins>
      <w:ins w:id="303" w:author="Erin Stephenson" w:date="2019-03-13T14:15:00Z">
        <w:r w:rsidR="00065C1C" w:rsidRPr="00ED672B">
          <w:rPr>
            <w:rFonts w:asciiTheme="minorHAnsi" w:hAnsiTheme="minorHAnsi"/>
            <w:rPrChange w:id="304" w:author="Erin Stephenson" w:date="2019-03-13T19:33:00Z">
              <w:rPr/>
            </w:rPrChange>
          </w:rPr>
          <w:t>e latter</w:t>
        </w:r>
      </w:ins>
      <w:ins w:id="305" w:author="Erin Stephenson" w:date="2019-03-13T14:09:00Z">
        <w:r w:rsidRPr="00ED672B">
          <w:rPr>
            <w:rFonts w:asciiTheme="minorHAnsi" w:hAnsiTheme="minorHAnsi"/>
            <w:rPrChange w:id="306" w:author="Erin Stephenson" w:date="2019-03-13T19:33:00Z">
              <w:rPr/>
            </w:rPrChange>
          </w:rPr>
          <w:t xml:space="preserve">, cell culture models implicate mTORC1 as a positive regulator of mitochondrial function and ATP production </w:t>
        </w:r>
        <w:r w:rsidRPr="00ED672B">
          <w:rPr>
            <w:rFonts w:asciiTheme="minorHAnsi" w:hAnsiTheme="minorHAnsi"/>
            <w:rPrChange w:id="307" w:author="Erin Stephenson" w:date="2019-03-13T19:33:00Z">
              <w:rPr/>
            </w:rPrChange>
          </w:rPr>
          <w:fldChar w:fldCharType="begin" w:fldLock="1"/>
        </w:r>
        <w:r w:rsidRPr="00ED672B">
          <w:rPr>
            <w:rFonts w:asciiTheme="minorHAnsi" w:hAnsiTheme="minorHAnsi"/>
            <w:rPrChange w:id="308" w:author="Erin Stephenson" w:date="2019-03-13T19:33:00Z">
              <w:rPr/>
            </w:rPrChange>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32–34]","plainTextFormattedCitation":"[32–34]","previouslyFormattedCitation":"[32–34]"},"properties":{"noteIndex":0},"schema":"https://github.com/citation-style-language/schema/raw/master/csl-citation.json"}</w:instrText>
        </w:r>
        <w:r w:rsidRPr="00ED672B">
          <w:rPr>
            <w:rFonts w:asciiTheme="minorHAnsi" w:hAnsiTheme="minorHAnsi"/>
            <w:rPrChange w:id="309" w:author="Erin Stephenson" w:date="2019-03-13T19:33:00Z">
              <w:rPr/>
            </w:rPrChange>
          </w:rPr>
          <w:fldChar w:fldCharType="separate"/>
        </w:r>
        <w:r w:rsidRPr="00ED672B">
          <w:rPr>
            <w:rFonts w:asciiTheme="minorHAnsi" w:hAnsiTheme="minorHAnsi"/>
            <w:noProof/>
            <w:rPrChange w:id="310" w:author="Erin Stephenson" w:date="2019-03-13T19:33:00Z">
              <w:rPr>
                <w:noProof/>
              </w:rPr>
            </w:rPrChange>
          </w:rPr>
          <w:t>[32–34]</w:t>
        </w:r>
        <w:r w:rsidRPr="00ED672B">
          <w:rPr>
            <w:rFonts w:asciiTheme="minorHAnsi" w:hAnsiTheme="minorHAnsi"/>
            <w:rPrChange w:id="311" w:author="Erin Stephenson" w:date="2019-03-13T19:33:00Z">
              <w:rPr/>
            </w:rPrChange>
          </w:rPr>
          <w:fldChar w:fldCharType="end"/>
        </w:r>
        <w:r w:rsidRPr="00ED672B">
          <w:rPr>
            <w:rFonts w:asciiTheme="minorHAnsi" w:hAnsiTheme="minorHAnsi"/>
            <w:rPrChange w:id="312" w:author="Erin Stephenson" w:date="2019-03-13T19:33:00Z">
              <w:rPr/>
            </w:rPrChange>
          </w:rPr>
          <w:t xml:space="preserve">, </w:t>
        </w:r>
        <w:commentRangeStart w:id="313"/>
        <w:r w:rsidRPr="00ED672B">
          <w:rPr>
            <w:rFonts w:asciiTheme="minorHAnsi" w:hAnsiTheme="minorHAnsi"/>
            <w:rPrChange w:id="314" w:author="Erin Stephenson" w:date="2019-03-13T19:33:00Z">
              <w:rPr/>
            </w:rPrChange>
          </w:rPr>
          <w:t xml:space="preserve">whereas </w:t>
        </w:r>
      </w:ins>
      <w:ins w:id="315" w:author="Erin Stephenson" w:date="2019-03-13T14:25:00Z">
        <w:r w:rsidR="00CD600C" w:rsidRPr="00ED672B">
          <w:rPr>
            <w:rFonts w:asciiTheme="minorHAnsi" w:hAnsiTheme="minorHAnsi"/>
            <w:rPrChange w:id="316" w:author="Erin Stephenson" w:date="2019-03-13T19:33:00Z">
              <w:rPr/>
            </w:rPrChange>
          </w:rPr>
          <w:t xml:space="preserve">in humans, </w:t>
        </w:r>
      </w:ins>
      <w:ins w:id="317" w:author="Erin Stephenson" w:date="2019-03-13T14:16:00Z">
        <w:r w:rsidR="00065C1C" w:rsidRPr="00ED672B">
          <w:rPr>
            <w:rFonts w:asciiTheme="minorHAnsi" w:hAnsiTheme="minorHAnsi"/>
            <w:rPrChange w:id="318" w:author="Erin Stephenson" w:date="2019-03-13T19:33:00Z">
              <w:rPr/>
            </w:rPrChange>
          </w:rPr>
          <w:t xml:space="preserve">during the </w:t>
        </w:r>
        <w:r w:rsidR="00CD600C" w:rsidRPr="00ED672B">
          <w:rPr>
            <w:rFonts w:asciiTheme="minorHAnsi" w:hAnsiTheme="minorHAnsi"/>
            <w:rPrChange w:id="319" w:author="Erin Stephenson" w:date="2019-03-13T19:33:00Z">
              <w:rPr/>
            </w:rPrChange>
          </w:rPr>
          <w:t xml:space="preserve">aging process </w:t>
        </w:r>
      </w:ins>
      <w:ins w:id="320" w:author="Erin Stephenson" w:date="2019-03-13T14:09:00Z">
        <w:r w:rsidRPr="00ED672B">
          <w:rPr>
            <w:rFonts w:asciiTheme="minorHAnsi" w:hAnsiTheme="minorHAnsi"/>
            <w:rPrChange w:id="321" w:author="Erin Stephenson" w:date="2019-03-13T19:33:00Z">
              <w:rPr/>
            </w:rPrChange>
          </w:rPr>
          <w:t xml:space="preserve">skeletal muscle exhibits a fiber-type transformation towards </w:t>
        </w:r>
      </w:ins>
      <w:ins w:id="322" w:author="Erin Stephenson" w:date="2019-03-13T14:26:00Z">
        <w:r w:rsidR="00CD600C" w:rsidRPr="00ED672B">
          <w:rPr>
            <w:rFonts w:asciiTheme="minorHAnsi" w:hAnsiTheme="minorHAnsi"/>
            <w:rPrChange w:id="323" w:author="Erin Stephenson" w:date="2019-03-13T19:33:00Z">
              <w:rPr/>
            </w:rPrChange>
          </w:rPr>
          <w:t xml:space="preserve">a </w:t>
        </w:r>
      </w:ins>
      <w:ins w:id="324" w:author="Erin Stephenson" w:date="2019-03-13T14:09:00Z">
        <w:r w:rsidRPr="00ED672B">
          <w:rPr>
            <w:rFonts w:asciiTheme="minorHAnsi" w:hAnsiTheme="minorHAnsi"/>
            <w:rPrChange w:id="325" w:author="Erin Stephenson" w:date="2019-03-13T19:33:00Z">
              <w:rPr/>
            </w:rPrChange>
          </w:rPr>
          <w:t xml:space="preserve">more oxidative </w:t>
        </w:r>
      </w:ins>
      <w:ins w:id="326" w:author="Erin Stephenson" w:date="2019-03-13T14:26:00Z">
        <w:r w:rsidR="00CD600C" w:rsidRPr="00ED672B">
          <w:rPr>
            <w:rFonts w:asciiTheme="minorHAnsi" w:hAnsiTheme="minorHAnsi"/>
            <w:rPrChange w:id="327" w:author="Erin Stephenson" w:date="2019-03-13T19:33:00Z">
              <w:rPr/>
            </w:rPrChange>
          </w:rPr>
          <w:t>phenotype</w:t>
        </w:r>
      </w:ins>
      <w:ins w:id="328" w:author="Erin Stephenson" w:date="2019-03-13T14:09:00Z">
        <w:r w:rsidRPr="00ED672B">
          <w:rPr>
            <w:rFonts w:asciiTheme="minorHAnsi" w:hAnsiTheme="minorHAnsi"/>
            <w:rPrChange w:id="329" w:author="Erin Stephenson" w:date="2019-03-13T19:33:00Z">
              <w:rPr/>
            </w:rPrChange>
          </w:rPr>
          <w:t xml:space="preserve"> [</w:t>
        </w:r>
        <w:proofErr w:type="spellStart"/>
        <w:r w:rsidRPr="00ED672B">
          <w:rPr>
            <w:rFonts w:asciiTheme="minorHAnsi" w:hAnsiTheme="minorHAnsi"/>
            <w:rPrChange w:id="330" w:author="Erin Stephenson" w:date="2019-03-13T19:33:00Z">
              <w:rPr/>
            </w:rPrChange>
          </w:rPr>
          <w:t>Ciciliot</w:t>
        </w:r>
        <w:proofErr w:type="spellEnd"/>
        <w:r w:rsidRPr="00ED672B">
          <w:rPr>
            <w:rFonts w:asciiTheme="minorHAnsi" w:hAnsiTheme="minorHAnsi"/>
            <w:rPrChange w:id="331" w:author="Erin Stephenson" w:date="2019-03-13T19:33:00Z">
              <w:rPr/>
            </w:rPrChange>
          </w:rPr>
          <w:t xml:space="preserve"> S </w:t>
        </w:r>
        <w:proofErr w:type="spellStart"/>
        <w:r w:rsidRPr="00ED672B">
          <w:rPr>
            <w:rFonts w:asciiTheme="minorHAnsi" w:hAnsiTheme="minorHAnsi"/>
            <w:rPrChange w:id="332" w:author="Erin Stephenson" w:date="2019-03-13T19:33:00Z">
              <w:rPr/>
            </w:rPrChange>
          </w:rPr>
          <w:t>Int</w:t>
        </w:r>
        <w:proofErr w:type="spellEnd"/>
        <w:r w:rsidRPr="00ED672B">
          <w:rPr>
            <w:rFonts w:asciiTheme="minorHAnsi" w:hAnsiTheme="minorHAnsi"/>
            <w:rPrChange w:id="333" w:author="Erin Stephenson" w:date="2019-03-13T19:33:00Z">
              <w:rPr/>
            </w:rPrChange>
          </w:rPr>
          <w:t xml:space="preserve"> J </w:t>
        </w:r>
        <w:proofErr w:type="spellStart"/>
        <w:r w:rsidRPr="00ED672B">
          <w:rPr>
            <w:rFonts w:asciiTheme="minorHAnsi" w:hAnsiTheme="minorHAnsi"/>
            <w:rPrChange w:id="334" w:author="Erin Stephenson" w:date="2019-03-13T19:33:00Z">
              <w:rPr/>
            </w:rPrChange>
          </w:rPr>
          <w:t>Biochem</w:t>
        </w:r>
        <w:proofErr w:type="spellEnd"/>
        <w:r w:rsidRPr="00ED672B">
          <w:rPr>
            <w:rFonts w:asciiTheme="minorHAnsi" w:hAnsiTheme="minorHAnsi"/>
            <w:rPrChange w:id="335" w:author="Erin Stephenson" w:date="2019-03-13T19:33:00Z">
              <w:rPr/>
            </w:rPrChange>
          </w:rPr>
          <w:t xml:space="preserve"> Cell </w:t>
        </w:r>
        <w:proofErr w:type="spellStart"/>
        <w:r w:rsidRPr="00ED672B">
          <w:rPr>
            <w:rFonts w:asciiTheme="minorHAnsi" w:hAnsiTheme="minorHAnsi"/>
            <w:rPrChange w:id="336" w:author="Erin Stephenson" w:date="2019-03-13T19:33:00Z">
              <w:rPr/>
            </w:rPrChange>
          </w:rPr>
          <w:t>Biol</w:t>
        </w:r>
        <w:proofErr w:type="spellEnd"/>
        <w:r w:rsidRPr="00ED672B">
          <w:rPr>
            <w:rFonts w:asciiTheme="minorHAnsi" w:hAnsiTheme="minorHAnsi"/>
            <w:rPrChange w:id="337" w:author="Erin Stephenson" w:date="2019-03-13T19:33:00Z">
              <w:rPr/>
            </w:rPrChange>
          </w:rPr>
          <w:t xml:space="preserve"> 2013 45(10):2191-9], a change concomitant with increased mTORC1 activity [Sandri M 2013 </w:t>
        </w:r>
        <w:proofErr w:type="spellStart"/>
        <w:r w:rsidRPr="00ED672B">
          <w:rPr>
            <w:rFonts w:asciiTheme="minorHAnsi" w:hAnsiTheme="minorHAnsi"/>
            <w:rPrChange w:id="338" w:author="Erin Stephenson" w:date="2019-03-13T19:33:00Z">
              <w:rPr/>
            </w:rPrChange>
          </w:rPr>
          <w:t>Biogerontology</w:t>
        </w:r>
        <w:proofErr w:type="spellEnd"/>
        <w:r w:rsidRPr="00ED672B">
          <w:rPr>
            <w:rFonts w:asciiTheme="minorHAnsi" w:hAnsiTheme="minorHAnsi"/>
            <w:rPrChange w:id="339" w:author="Erin Stephenson" w:date="2019-03-13T19:33:00Z">
              <w:rPr/>
            </w:rPrChange>
          </w:rPr>
          <w:t xml:space="preserve"> 14(3):303-323; </w:t>
        </w:r>
        <w:proofErr w:type="spellStart"/>
        <w:r w:rsidRPr="00ED672B">
          <w:rPr>
            <w:rFonts w:asciiTheme="minorHAnsi" w:hAnsiTheme="minorHAnsi"/>
            <w:rPrChange w:id="340" w:author="Erin Stephenson" w:date="2019-03-13T19:33:00Z">
              <w:rPr/>
            </w:rPrChange>
          </w:rPr>
          <w:t>Markofski</w:t>
        </w:r>
        <w:proofErr w:type="spellEnd"/>
        <w:r w:rsidRPr="00ED672B">
          <w:rPr>
            <w:rFonts w:asciiTheme="minorHAnsi" w:hAnsiTheme="minorHAnsi"/>
            <w:rPrChange w:id="341" w:author="Erin Stephenson" w:date="2019-03-13T19:33:00Z">
              <w:rPr/>
            </w:rPrChange>
          </w:rPr>
          <w:t xml:space="preserve"> M 2015 </w:t>
        </w:r>
        <w:proofErr w:type="spellStart"/>
        <w:r w:rsidRPr="00ED672B">
          <w:rPr>
            <w:rFonts w:asciiTheme="minorHAnsi" w:hAnsiTheme="minorHAnsi"/>
            <w:rPrChange w:id="342" w:author="Erin Stephenson" w:date="2019-03-13T19:33:00Z">
              <w:rPr/>
            </w:rPrChange>
          </w:rPr>
          <w:t>Exp</w:t>
        </w:r>
        <w:proofErr w:type="spellEnd"/>
        <w:r w:rsidRPr="00ED672B">
          <w:rPr>
            <w:rFonts w:asciiTheme="minorHAnsi" w:hAnsiTheme="minorHAnsi"/>
            <w:rPrChange w:id="343" w:author="Erin Stephenson" w:date="2019-03-13T19:33:00Z">
              <w:rPr/>
            </w:rPrChange>
          </w:rPr>
          <w:t xml:space="preserve"> </w:t>
        </w:r>
        <w:proofErr w:type="spellStart"/>
        <w:r w:rsidRPr="00ED672B">
          <w:rPr>
            <w:rFonts w:asciiTheme="minorHAnsi" w:hAnsiTheme="minorHAnsi"/>
            <w:rPrChange w:id="344" w:author="Erin Stephenson" w:date="2019-03-13T19:33:00Z">
              <w:rPr/>
            </w:rPrChange>
          </w:rPr>
          <w:t>Genrontol</w:t>
        </w:r>
        <w:proofErr w:type="spellEnd"/>
        <w:r w:rsidRPr="00ED672B">
          <w:rPr>
            <w:rFonts w:asciiTheme="minorHAnsi" w:hAnsiTheme="minorHAnsi"/>
            <w:rPrChange w:id="345" w:author="Erin Stephenson" w:date="2019-03-13T19:33:00Z">
              <w:rPr/>
            </w:rPrChange>
          </w:rPr>
          <w:t xml:space="preserve"> 65:1-7]</w:t>
        </w:r>
        <w:commentRangeEnd w:id="313"/>
        <w:r w:rsidRPr="00ED672B">
          <w:rPr>
            <w:rStyle w:val="CommentReference"/>
            <w:rFonts w:asciiTheme="minorHAnsi" w:hAnsiTheme="minorHAnsi"/>
            <w:rPrChange w:id="346" w:author="Erin Stephenson" w:date="2019-03-13T19:33:00Z">
              <w:rPr>
                <w:rStyle w:val="CommentReference"/>
              </w:rPr>
            </w:rPrChange>
          </w:rPr>
          <w:commentReference w:id="313"/>
        </w:r>
        <w:r w:rsidR="00065C1C" w:rsidRPr="00ED672B">
          <w:rPr>
            <w:rFonts w:asciiTheme="minorHAnsi" w:hAnsiTheme="minorHAnsi"/>
            <w:rPrChange w:id="347" w:author="Erin Stephenson" w:date="2019-03-13T19:33:00Z">
              <w:rPr/>
            </w:rPrChange>
          </w:rPr>
          <w:t>.</w:t>
        </w:r>
        <w:r w:rsidRPr="00ED672B">
          <w:rPr>
            <w:rFonts w:asciiTheme="minorHAnsi" w:hAnsiTheme="minorHAnsi"/>
            <w:rPrChange w:id="348" w:author="Erin Stephenson" w:date="2019-03-13T19:33:00Z">
              <w:rPr/>
            </w:rPrChange>
          </w:rPr>
          <w:t xml:space="preserve"> </w:t>
        </w:r>
      </w:ins>
    </w:p>
    <w:p w14:paraId="246C7065" w14:textId="77777777" w:rsidR="006D1412" w:rsidRPr="00ED672B" w:rsidRDefault="00886804" w:rsidP="00886804">
      <w:pPr>
        <w:rPr>
          <w:ins w:id="349" w:author="Erin Stephenson" w:date="2019-03-13T14:33:00Z"/>
          <w:rFonts w:asciiTheme="minorHAnsi" w:hAnsiTheme="minorHAnsi"/>
          <w:rPrChange w:id="350" w:author="Erin Stephenson" w:date="2019-03-13T19:33:00Z">
            <w:rPr>
              <w:ins w:id="351" w:author="Erin Stephenson" w:date="2019-03-13T14:33:00Z"/>
            </w:rPr>
          </w:rPrChange>
        </w:rPr>
      </w:pPr>
      <w:ins w:id="352" w:author="Erin Stephenson" w:date="2019-03-13T14:21:00Z">
        <w:r w:rsidRPr="00ED672B">
          <w:rPr>
            <w:rFonts w:asciiTheme="minorHAnsi" w:hAnsiTheme="minorHAnsi"/>
            <w:rPrChange w:id="353" w:author="Erin Stephenson" w:date="2019-03-13T19:33:00Z">
              <w:rPr/>
            </w:rPrChange>
          </w:rPr>
          <w:t>In line with this</w:t>
        </w:r>
      </w:ins>
      <w:ins w:id="354" w:author="Erin Stephenson" w:date="2019-03-13T14:26:00Z">
        <w:r w:rsidR="00CD600C" w:rsidRPr="00ED672B">
          <w:rPr>
            <w:rFonts w:asciiTheme="minorHAnsi" w:hAnsiTheme="minorHAnsi"/>
            <w:rPrChange w:id="355" w:author="Erin Stephenson" w:date="2019-03-13T19:33:00Z">
              <w:rPr/>
            </w:rPrChange>
          </w:rPr>
          <w:t xml:space="preserve"> observation</w:t>
        </w:r>
      </w:ins>
      <w:ins w:id="356" w:author="Erin Stephenson" w:date="2019-03-13T14:21:00Z">
        <w:r w:rsidRPr="00ED672B">
          <w:rPr>
            <w:rFonts w:asciiTheme="minorHAnsi" w:hAnsiTheme="minorHAnsi"/>
            <w:rPrChange w:id="357" w:author="Erin Stephenson" w:date="2019-03-13T19:33:00Z">
              <w:rPr/>
            </w:rPrChange>
          </w:rPr>
          <w:t>,</w:t>
        </w:r>
      </w:ins>
      <w:ins w:id="358" w:author="Microsoft Office User" w:date="2019-03-08T14:25:00Z">
        <w:del w:id="359" w:author="Erin Stephenson" w:date="2019-03-13T14:21:00Z">
          <w:r w:rsidR="006929D3" w:rsidRPr="00ED672B" w:rsidDel="00886804">
            <w:rPr>
              <w:rFonts w:asciiTheme="minorHAnsi" w:hAnsiTheme="minorHAnsi"/>
              <w:rPrChange w:id="360" w:author="Erin Stephenson" w:date="2019-03-13T19:33:00Z">
                <w:rPr/>
              </w:rPrChange>
            </w:rPr>
            <w:delText>Although</w:delText>
          </w:r>
        </w:del>
        <w:r w:rsidR="006929D3" w:rsidRPr="00ED672B">
          <w:rPr>
            <w:rFonts w:asciiTheme="minorHAnsi" w:hAnsiTheme="minorHAnsi"/>
            <w:rPrChange w:id="361" w:author="Erin Stephenson" w:date="2019-03-13T19:33:00Z">
              <w:rPr/>
            </w:rPrChange>
          </w:rPr>
          <w:t xml:space="preserve"> </w:t>
        </w:r>
      </w:ins>
      <w:del w:id="362" w:author="Microsoft Office User" w:date="2019-03-08T14:25:00Z">
        <w:r w:rsidR="004E21CF" w:rsidRPr="00ED672B" w:rsidDel="006929D3">
          <w:rPr>
            <w:rFonts w:asciiTheme="minorHAnsi" w:hAnsiTheme="minorHAnsi"/>
            <w:rPrChange w:id="363" w:author="Erin Stephenson" w:date="2019-03-13T19:33:00Z">
              <w:rPr/>
            </w:rPrChange>
          </w:rPr>
          <w:delText>S</w:delText>
        </w:r>
      </w:del>
      <w:ins w:id="364" w:author="Microsoft Office User" w:date="2019-03-08T14:25:00Z">
        <w:r w:rsidR="006929D3" w:rsidRPr="00ED672B">
          <w:rPr>
            <w:rFonts w:asciiTheme="minorHAnsi" w:hAnsiTheme="minorHAnsi"/>
            <w:rPrChange w:id="365" w:author="Erin Stephenson" w:date="2019-03-13T19:33:00Z">
              <w:rPr/>
            </w:rPrChange>
          </w:rPr>
          <w:t>s</w:t>
        </w:r>
      </w:ins>
      <w:r w:rsidR="004E21CF" w:rsidRPr="00ED672B">
        <w:rPr>
          <w:rFonts w:asciiTheme="minorHAnsi" w:hAnsiTheme="minorHAnsi"/>
          <w:rPrChange w:id="366" w:author="Erin Stephenson" w:date="2019-03-13T19:33:00Z">
            <w:rPr/>
          </w:rPrChange>
        </w:rPr>
        <w:t xml:space="preserve">everal studies have implicated mTORC1 inhibition as a mechanism of organismal lifespan extension in yeast, worms and mammals </w:t>
      </w:r>
      <w:r w:rsidR="004E21CF" w:rsidRPr="00ED672B">
        <w:rPr>
          <w:rFonts w:asciiTheme="minorHAnsi" w:hAnsiTheme="minorHAnsi"/>
          <w:rPrChange w:id="367" w:author="Erin Stephenson" w:date="2019-03-13T19:33:00Z">
            <w:rPr/>
          </w:rPrChange>
        </w:rPr>
        <w:fldChar w:fldCharType="begin" w:fldLock="1"/>
      </w:r>
      <w:r w:rsidR="00867669" w:rsidRPr="00ED672B">
        <w:rPr>
          <w:rFonts w:asciiTheme="minorHAnsi" w:hAnsiTheme="minorHAnsi"/>
          <w:rPrChange w:id="368" w:author="Erin Stephenson" w:date="2019-03-13T19:33:00Z">
            <w:rPr/>
          </w:rPrChange>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16–18]","plainTextFormattedCitation":"[16–18]","previouslyFormattedCitation":"[16–18]"},"properties":{"noteIndex":0},"schema":"https://github.com/citation-style-language/schema/raw/master/csl-citation.json"}</w:instrText>
      </w:r>
      <w:r w:rsidR="004E21CF" w:rsidRPr="00ED672B">
        <w:rPr>
          <w:rFonts w:asciiTheme="minorHAnsi" w:hAnsiTheme="minorHAnsi"/>
          <w:rPrChange w:id="369" w:author="Erin Stephenson" w:date="2019-03-13T19:33:00Z">
            <w:rPr/>
          </w:rPrChange>
        </w:rPr>
        <w:fldChar w:fldCharType="separate"/>
      </w:r>
      <w:r w:rsidR="004E21CF" w:rsidRPr="00ED672B">
        <w:rPr>
          <w:rFonts w:asciiTheme="minorHAnsi" w:hAnsiTheme="minorHAnsi"/>
          <w:noProof/>
          <w:rPrChange w:id="370" w:author="Erin Stephenson" w:date="2019-03-13T19:33:00Z">
            <w:rPr>
              <w:noProof/>
            </w:rPr>
          </w:rPrChange>
        </w:rPr>
        <w:t>[16–18]</w:t>
      </w:r>
      <w:r w:rsidR="004E21CF" w:rsidRPr="00ED672B">
        <w:rPr>
          <w:rFonts w:asciiTheme="minorHAnsi" w:hAnsiTheme="minorHAnsi"/>
          <w:rPrChange w:id="371" w:author="Erin Stephenson" w:date="2019-03-13T19:33:00Z">
            <w:rPr/>
          </w:rPrChange>
        </w:rPr>
        <w:fldChar w:fldCharType="end"/>
      </w:r>
      <w:ins w:id="372" w:author="Erin Stephenson" w:date="2019-03-13T14:21:00Z">
        <w:r w:rsidRPr="00ED672B">
          <w:rPr>
            <w:rFonts w:asciiTheme="minorHAnsi" w:hAnsiTheme="minorHAnsi"/>
            <w:rPrChange w:id="373" w:author="Erin Stephenson" w:date="2019-03-13T19:33:00Z">
              <w:rPr/>
            </w:rPrChange>
          </w:rPr>
          <w:t xml:space="preserve">; however, </w:t>
        </w:r>
      </w:ins>
      <w:ins w:id="374" w:author="Microsoft Office User" w:date="2019-03-08T14:32:00Z">
        <w:del w:id="375" w:author="Erin Stephenson" w:date="2019-03-13T14:21:00Z">
          <w:r w:rsidR="00AA0DC8" w:rsidRPr="00ED672B" w:rsidDel="00886804">
            <w:rPr>
              <w:rFonts w:asciiTheme="minorHAnsi" w:hAnsiTheme="minorHAnsi"/>
              <w:rPrChange w:id="376" w:author="Erin Stephenson" w:date="2019-03-13T19:33:00Z">
                <w:rPr/>
              </w:rPrChange>
            </w:rPr>
            <w:delText>,</w:delText>
          </w:r>
        </w:del>
      </w:ins>
      <w:del w:id="377" w:author="Microsoft Office User" w:date="2019-03-08T14:32:00Z">
        <w:r w:rsidR="004E21CF" w:rsidRPr="00ED672B" w:rsidDel="00AA0DC8">
          <w:rPr>
            <w:rFonts w:asciiTheme="minorHAnsi" w:hAnsiTheme="minorHAnsi"/>
            <w:rPrChange w:id="378" w:author="Erin Stephenson" w:date="2019-03-13T19:33:00Z">
              <w:rPr/>
            </w:rPrChange>
          </w:rPr>
          <w:delText>.</w:delText>
        </w:r>
      </w:del>
      <w:del w:id="379" w:author="Erin Stephenson" w:date="2019-03-13T14:21:00Z">
        <w:r w:rsidR="004E21CF" w:rsidRPr="00ED672B" w:rsidDel="00886804">
          <w:rPr>
            <w:rFonts w:asciiTheme="minorHAnsi" w:hAnsiTheme="minorHAnsi"/>
            <w:rPrChange w:id="380" w:author="Erin Stephenson" w:date="2019-03-13T19:33:00Z">
              <w:rPr/>
            </w:rPrChange>
          </w:rPr>
          <w:delText xml:space="preserve"> </w:delText>
        </w:r>
      </w:del>
      <w:del w:id="381" w:author="Microsoft Office User" w:date="2019-03-08T14:32:00Z">
        <w:r w:rsidR="004E21CF" w:rsidRPr="00ED672B" w:rsidDel="00AA0DC8">
          <w:rPr>
            <w:rFonts w:asciiTheme="minorHAnsi" w:hAnsiTheme="minorHAnsi"/>
            <w:rPrChange w:id="382" w:author="Erin Stephenson" w:date="2019-03-13T19:33:00Z">
              <w:rPr/>
            </w:rPrChange>
          </w:rPr>
          <w:delText xml:space="preserve"> While several </w:delText>
        </w:r>
        <w:r w:rsidR="00841897" w:rsidRPr="00ED672B" w:rsidDel="00AA0DC8">
          <w:rPr>
            <w:rFonts w:asciiTheme="minorHAnsi" w:hAnsiTheme="minorHAnsi"/>
            <w:rPrChange w:id="383" w:author="Erin Stephenson" w:date="2019-03-13T19:33:00Z">
              <w:rPr/>
            </w:rPrChange>
          </w:rPr>
          <w:delText xml:space="preserve">mechanisms </w:delText>
        </w:r>
        <w:r w:rsidR="004E21CF" w:rsidRPr="00ED672B" w:rsidDel="00AA0DC8">
          <w:rPr>
            <w:rFonts w:asciiTheme="minorHAnsi" w:hAnsiTheme="minorHAnsi"/>
            <w:rPrChange w:id="384" w:author="Erin Stephenson" w:date="2019-03-13T19:33:00Z">
              <w:rPr/>
            </w:rPrChange>
          </w:rPr>
          <w:delText xml:space="preserve">been proposed, </w:delText>
        </w:r>
      </w:del>
      <w:r w:rsidR="004E21CF" w:rsidRPr="00ED672B">
        <w:rPr>
          <w:rFonts w:asciiTheme="minorHAnsi" w:hAnsiTheme="minorHAnsi"/>
          <w:rPrChange w:id="385" w:author="Erin Stephenson" w:date="2019-03-13T19:33:00Z">
            <w:rPr/>
          </w:rPrChange>
        </w:rPr>
        <w:t xml:space="preserve">the tissue or tissues that link mTORC1 activity to extended lifespan have not </w:t>
      </w:r>
      <w:r w:rsidR="00841897" w:rsidRPr="00ED672B">
        <w:rPr>
          <w:rFonts w:asciiTheme="minorHAnsi" w:hAnsiTheme="minorHAnsi"/>
          <w:rPrChange w:id="386" w:author="Erin Stephenson" w:date="2019-03-13T19:33:00Z">
            <w:rPr/>
          </w:rPrChange>
        </w:rPr>
        <w:t xml:space="preserve">yet </w:t>
      </w:r>
      <w:r w:rsidR="004E21CF" w:rsidRPr="00ED672B">
        <w:rPr>
          <w:rFonts w:asciiTheme="minorHAnsi" w:hAnsiTheme="minorHAnsi"/>
          <w:rPrChange w:id="387" w:author="Erin Stephenson" w:date="2019-03-13T19:33:00Z">
            <w:rPr/>
          </w:rPrChange>
        </w:rPr>
        <w:t xml:space="preserve">been identified. </w:t>
      </w:r>
    </w:p>
    <w:p w14:paraId="0A0B9E52" w14:textId="77777777" w:rsidR="00066817" w:rsidRPr="00ED672B" w:rsidRDefault="00066817" w:rsidP="00886804">
      <w:pPr>
        <w:rPr>
          <w:ins w:id="388" w:author="Erin Stephenson" w:date="2019-03-13T14:31:00Z"/>
          <w:rFonts w:asciiTheme="minorHAnsi" w:hAnsiTheme="minorHAnsi"/>
          <w:rPrChange w:id="389" w:author="Erin Stephenson" w:date="2019-03-13T19:33:00Z">
            <w:rPr>
              <w:ins w:id="390" w:author="Erin Stephenson" w:date="2019-03-13T14:31:00Z"/>
            </w:rPr>
          </w:rPrChange>
        </w:rPr>
      </w:pPr>
    </w:p>
    <w:p w14:paraId="2EE52BE4" w14:textId="6BBC9736" w:rsidR="004E21CF" w:rsidRPr="00ED672B" w:rsidDel="00886804" w:rsidRDefault="004E21CF" w:rsidP="004D4201">
      <w:pPr>
        <w:rPr>
          <w:del w:id="391" w:author="Erin Stephenson" w:date="2019-03-13T14:22:00Z"/>
          <w:rFonts w:asciiTheme="minorHAnsi" w:hAnsiTheme="minorHAnsi"/>
          <w:strike/>
          <w:rPrChange w:id="392" w:author="Erin Stephenson" w:date="2019-03-13T19:33:00Z">
            <w:rPr>
              <w:del w:id="393" w:author="Erin Stephenson" w:date="2019-03-13T14:22:00Z"/>
            </w:rPr>
          </w:rPrChange>
        </w:rPr>
      </w:pPr>
      <w:r w:rsidRPr="00ED672B">
        <w:rPr>
          <w:rFonts w:asciiTheme="minorHAnsi" w:hAnsiTheme="minorHAnsi"/>
          <w:rPrChange w:id="394" w:author="Erin Stephenson" w:date="2019-03-13T19:33:00Z">
            <w:rPr/>
          </w:rPrChange>
        </w:rPr>
        <w:t xml:space="preserve">Skeletal muscle is an important </w:t>
      </w:r>
      <w:del w:id="395" w:author="Erin Stephenson" w:date="2019-03-13T14:31:00Z">
        <w:r w:rsidRPr="00ED672B" w:rsidDel="006D1412">
          <w:rPr>
            <w:rFonts w:asciiTheme="minorHAnsi" w:hAnsiTheme="minorHAnsi"/>
            <w:rPrChange w:id="396" w:author="Erin Stephenson" w:date="2019-03-13T19:33:00Z">
              <w:rPr/>
            </w:rPrChange>
          </w:rPr>
          <w:delText xml:space="preserve">potential </w:delText>
        </w:r>
      </w:del>
      <w:r w:rsidRPr="00ED672B">
        <w:rPr>
          <w:rFonts w:asciiTheme="minorHAnsi" w:hAnsiTheme="minorHAnsi"/>
          <w:rPrChange w:id="397" w:author="Erin Stephenson" w:date="2019-03-13T19:33:00Z">
            <w:rPr/>
          </w:rPrChange>
        </w:rPr>
        <w:t xml:space="preserve">target tissue for understanding </w:t>
      </w:r>
      <w:ins w:id="398" w:author="Erin Stephenson" w:date="2019-03-13T14:27:00Z">
        <w:r w:rsidR="00CD600C" w:rsidRPr="00ED672B">
          <w:rPr>
            <w:rFonts w:asciiTheme="minorHAnsi" w:hAnsiTheme="minorHAnsi"/>
            <w:rPrChange w:id="399" w:author="Erin Stephenson" w:date="2019-03-13T19:33:00Z">
              <w:rPr/>
            </w:rPrChange>
          </w:rPr>
          <w:t xml:space="preserve">both </w:t>
        </w:r>
      </w:ins>
      <w:r w:rsidRPr="00ED672B">
        <w:rPr>
          <w:rFonts w:asciiTheme="minorHAnsi" w:hAnsiTheme="minorHAnsi"/>
          <w:rPrChange w:id="400" w:author="Erin Stephenson" w:date="2019-03-13T19:33:00Z">
            <w:rPr/>
          </w:rPrChange>
        </w:rPr>
        <w:t>aging</w:t>
      </w:r>
      <w:ins w:id="401" w:author="Erin Stephenson" w:date="2019-03-13T14:27:00Z">
        <w:r w:rsidR="00CD600C" w:rsidRPr="00ED672B">
          <w:rPr>
            <w:rFonts w:asciiTheme="minorHAnsi" w:hAnsiTheme="minorHAnsi"/>
            <w:rPrChange w:id="402" w:author="Erin Stephenson" w:date="2019-03-13T19:33:00Z">
              <w:rPr/>
            </w:rPrChange>
          </w:rPr>
          <w:t xml:space="preserve"> and changes in </w:t>
        </w:r>
      </w:ins>
      <w:ins w:id="403" w:author="Erin Stephenson" w:date="2019-03-13T14:31:00Z">
        <w:r w:rsidR="006D1412" w:rsidRPr="00ED672B">
          <w:rPr>
            <w:rFonts w:asciiTheme="minorHAnsi" w:hAnsiTheme="minorHAnsi"/>
            <w:rPrChange w:id="404" w:author="Erin Stephenson" w:date="2019-03-13T19:33:00Z">
              <w:rPr/>
            </w:rPrChange>
          </w:rPr>
          <w:t xml:space="preserve">energy </w:t>
        </w:r>
      </w:ins>
      <w:ins w:id="405" w:author="Erin Stephenson" w:date="2019-03-13T14:27:00Z">
        <w:r w:rsidR="00CD600C" w:rsidRPr="00ED672B">
          <w:rPr>
            <w:rFonts w:asciiTheme="minorHAnsi" w:hAnsiTheme="minorHAnsi"/>
            <w:rPrChange w:id="406" w:author="Erin Stephenson" w:date="2019-03-13T19:33:00Z">
              <w:rPr/>
            </w:rPrChange>
          </w:rPr>
          <w:t>metabolism</w:t>
        </w:r>
      </w:ins>
      <w:r w:rsidRPr="00ED672B">
        <w:rPr>
          <w:rFonts w:asciiTheme="minorHAnsi" w:hAnsiTheme="minorHAnsi"/>
          <w:rPrChange w:id="407" w:author="Erin Stephenson" w:date="2019-03-13T19:33:00Z">
            <w:rPr/>
          </w:rPrChange>
        </w:rPr>
        <w:t xml:space="preserve">, as functional differences in muscle strength predict lifespan in a longitudinal manner </w:t>
      </w:r>
      <w:commentRangeStart w:id="408"/>
      <w:r w:rsidRPr="00ED672B">
        <w:rPr>
          <w:rFonts w:asciiTheme="minorHAnsi" w:hAnsiTheme="minorHAnsi"/>
          <w:rPrChange w:id="409" w:author="Erin Stephenson" w:date="2019-03-13T19:33:00Z">
            <w:rPr/>
          </w:rPrChange>
        </w:rPr>
        <w:fldChar w:fldCharType="begin" w:fldLock="1"/>
      </w:r>
      <w:r w:rsidR="00867669" w:rsidRPr="00ED672B">
        <w:rPr>
          <w:rFonts w:asciiTheme="minorHAnsi" w:hAnsiTheme="minorHAnsi"/>
          <w:rPrChange w:id="410" w:author="Erin Stephenson" w:date="2019-03-13T19:33:00Z">
            <w:rPr/>
          </w:rPrChange>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19–24]","plainTextFormattedCitation":"[19–24]","previouslyFormattedCitation":"[19–24]"},"properties":{"noteIndex":0},"schema":"https://github.com/citation-style-language/schema/raw/master/csl-citation.json"}</w:instrText>
      </w:r>
      <w:r w:rsidRPr="00ED672B">
        <w:rPr>
          <w:rFonts w:asciiTheme="minorHAnsi" w:hAnsiTheme="minorHAnsi"/>
          <w:rPrChange w:id="411" w:author="Erin Stephenson" w:date="2019-03-13T19:33:00Z">
            <w:rPr/>
          </w:rPrChange>
        </w:rPr>
        <w:fldChar w:fldCharType="separate"/>
      </w:r>
      <w:r w:rsidRPr="00ED672B">
        <w:rPr>
          <w:rFonts w:asciiTheme="minorHAnsi" w:hAnsiTheme="minorHAnsi"/>
          <w:noProof/>
          <w:rPrChange w:id="412" w:author="Erin Stephenson" w:date="2019-03-13T19:33:00Z">
            <w:rPr>
              <w:noProof/>
            </w:rPr>
          </w:rPrChange>
        </w:rPr>
        <w:t>[19–24]</w:t>
      </w:r>
      <w:r w:rsidRPr="00ED672B">
        <w:rPr>
          <w:rFonts w:asciiTheme="minorHAnsi" w:hAnsiTheme="minorHAnsi"/>
          <w:rPrChange w:id="413" w:author="Erin Stephenson" w:date="2019-03-13T19:33:00Z">
            <w:rPr/>
          </w:rPrChange>
        </w:rPr>
        <w:fldChar w:fldCharType="end"/>
      </w:r>
      <w:commentRangeEnd w:id="408"/>
      <w:r w:rsidRPr="00ED672B">
        <w:rPr>
          <w:rStyle w:val="CommentReference"/>
          <w:rFonts w:asciiTheme="minorHAnsi" w:hAnsiTheme="minorHAnsi"/>
          <w:rPrChange w:id="414" w:author="Erin Stephenson" w:date="2019-03-13T19:33:00Z">
            <w:rPr>
              <w:rStyle w:val="CommentReference"/>
            </w:rPr>
          </w:rPrChange>
        </w:rPr>
        <w:commentReference w:id="408"/>
      </w:r>
      <w:r w:rsidRPr="00ED672B">
        <w:rPr>
          <w:rFonts w:asciiTheme="minorHAnsi" w:hAnsiTheme="minorHAnsi"/>
          <w:rPrChange w:id="415" w:author="Erin Stephenson" w:date="2019-03-13T19:33:00Z">
            <w:rPr/>
          </w:rPrChange>
        </w:rPr>
        <w:t xml:space="preserve">.  Furthermore, </w:t>
      </w:r>
      <w:commentRangeStart w:id="416"/>
      <w:r w:rsidRPr="00ED672B">
        <w:rPr>
          <w:rFonts w:asciiTheme="minorHAnsi" w:hAnsiTheme="minorHAnsi"/>
          <w:rPrChange w:id="417" w:author="Erin Stephenson" w:date="2019-03-13T19:33:00Z">
            <w:rPr/>
          </w:rPrChange>
        </w:rPr>
        <w:t xml:space="preserve">mTORC1 </w:t>
      </w:r>
      <w:commentRangeEnd w:id="416"/>
      <w:r w:rsidRPr="00ED672B">
        <w:rPr>
          <w:rStyle w:val="CommentReference"/>
          <w:rFonts w:asciiTheme="minorHAnsi" w:hAnsiTheme="minorHAnsi"/>
          <w:rPrChange w:id="418" w:author="Erin Stephenson" w:date="2019-03-13T19:33:00Z">
            <w:rPr>
              <w:rStyle w:val="CommentReference"/>
            </w:rPr>
          </w:rPrChange>
        </w:rPr>
        <w:commentReference w:id="416"/>
      </w:r>
      <w:r w:rsidRPr="00ED672B">
        <w:rPr>
          <w:rFonts w:asciiTheme="minorHAnsi" w:hAnsiTheme="minorHAnsi"/>
          <w:rPrChange w:id="419" w:author="Erin Stephenson" w:date="2019-03-13T19:33:00Z">
            <w:rPr/>
          </w:rPrChange>
        </w:rPr>
        <w:t>regulates several important</w:t>
      </w:r>
      <w:ins w:id="420" w:author="Erin Stephenson" w:date="2019-03-13T14:31:00Z">
        <w:r w:rsidR="006D1412" w:rsidRPr="00ED672B">
          <w:rPr>
            <w:rFonts w:asciiTheme="minorHAnsi" w:hAnsiTheme="minorHAnsi"/>
            <w:rPrChange w:id="421" w:author="Erin Stephenson" w:date="2019-03-13T19:33:00Z">
              <w:rPr/>
            </w:rPrChange>
          </w:rPr>
          <w:t xml:space="preserve"> metabolic</w:t>
        </w:r>
      </w:ins>
      <w:del w:id="422" w:author="Erin Stephenson" w:date="2019-03-13T14:31:00Z">
        <w:r w:rsidRPr="00ED672B" w:rsidDel="006D1412">
          <w:rPr>
            <w:rFonts w:asciiTheme="minorHAnsi" w:hAnsiTheme="minorHAnsi"/>
            <w:rPrChange w:id="423" w:author="Erin Stephenson" w:date="2019-03-13T19:33:00Z">
              <w:rPr/>
            </w:rPrChange>
          </w:rPr>
          <w:delText>, aging related</w:delText>
        </w:r>
      </w:del>
      <w:r w:rsidRPr="00ED672B">
        <w:rPr>
          <w:rFonts w:asciiTheme="minorHAnsi" w:hAnsiTheme="minorHAnsi"/>
          <w:rPrChange w:id="424" w:author="Erin Stephenson" w:date="2019-03-13T19:33:00Z">
            <w:rPr/>
          </w:rPrChange>
        </w:rPr>
        <w:t xml:space="preserve"> processes in muscle; including oxidative stress, the unfolded protein response, autophagy and lipid metabolism</w:t>
      </w:r>
      <w:r w:rsidR="00841897" w:rsidRPr="00ED672B">
        <w:rPr>
          <w:rFonts w:asciiTheme="minorHAnsi" w:hAnsiTheme="minorHAnsi"/>
          <w:rPrChange w:id="425" w:author="Erin Stephenson" w:date="2019-03-13T19:33:00Z">
            <w:rPr/>
          </w:rPrChange>
        </w:rPr>
        <w:t xml:space="preserve"> </w:t>
      </w:r>
      <w:r w:rsidRPr="00ED672B">
        <w:rPr>
          <w:rFonts w:asciiTheme="minorHAnsi" w:hAnsiTheme="minorHAnsi"/>
          <w:rPrChange w:id="426" w:author="Erin Stephenson" w:date="2019-03-13T19:33:00Z">
            <w:rPr/>
          </w:rPrChange>
        </w:rPr>
        <w:fldChar w:fldCharType="begin" w:fldLock="1"/>
      </w:r>
      <w:r w:rsidR="001B5133" w:rsidRPr="00ED672B">
        <w:rPr>
          <w:rFonts w:asciiTheme="minorHAnsi" w:hAnsiTheme="minorHAnsi"/>
          <w:rPrChange w:id="427" w:author="Erin Stephenson" w:date="2019-03-13T19:33:00Z">
            <w:rPr/>
          </w:rPrChange>
        </w:rPr>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5–27]","plainTextFormattedCitation":"[25–27]","previouslyFormattedCitation":"[25–27]"},"properties":{"noteIndex":0},"schema":"https://github.com/citation-style-language/schema/raw/master/csl-citation.json"}</w:instrText>
      </w:r>
      <w:r w:rsidRPr="00ED672B">
        <w:rPr>
          <w:rFonts w:asciiTheme="minorHAnsi" w:hAnsiTheme="minorHAnsi"/>
          <w:rPrChange w:id="428" w:author="Erin Stephenson" w:date="2019-03-13T19:33:00Z">
            <w:rPr/>
          </w:rPrChange>
        </w:rPr>
        <w:fldChar w:fldCharType="separate"/>
      </w:r>
      <w:r w:rsidRPr="00ED672B">
        <w:rPr>
          <w:rFonts w:asciiTheme="minorHAnsi" w:hAnsiTheme="minorHAnsi"/>
          <w:noProof/>
          <w:rPrChange w:id="429" w:author="Erin Stephenson" w:date="2019-03-13T19:33:00Z">
            <w:rPr>
              <w:noProof/>
            </w:rPr>
          </w:rPrChange>
        </w:rPr>
        <w:t>[25–27]</w:t>
      </w:r>
      <w:r w:rsidRPr="00ED672B">
        <w:rPr>
          <w:rFonts w:asciiTheme="minorHAnsi" w:hAnsiTheme="minorHAnsi"/>
          <w:rPrChange w:id="430" w:author="Erin Stephenson" w:date="2019-03-13T19:33:00Z">
            <w:rPr/>
          </w:rPrChange>
        </w:rPr>
        <w:fldChar w:fldCharType="end"/>
      </w:r>
      <w:r w:rsidRPr="00ED672B">
        <w:rPr>
          <w:rFonts w:asciiTheme="minorHAnsi" w:hAnsiTheme="minorHAnsi"/>
          <w:rPrChange w:id="431" w:author="Erin Stephenson" w:date="2019-03-13T19:33:00Z">
            <w:rPr/>
          </w:rPrChange>
        </w:rPr>
        <w:t xml:space="preserve">. </w:t>
      </w:r>
      <w:ins w:id="432" w:author="Erin Stephenson" w:date="2019-03-13T14:32:00Z">
        <w:r w:rsidR="006D1412" w:rsidRPr="00ED672B">
          <w:rPr>
            <w:rFonts w:asciiTheme="minorHAnsi" w:hAnsiTheme="minorHAnsi"/>
            <w:rPrChange w:id="433" w:author="Erin Stephenson" w:date="2019-03-13T19:33:00Z">
              <w:rPr/>
            </w:rPrChange>
          </w:rPr>
          <w:t xml:space="preserve">Thus, we hypothesized that chronic </w:t>
        </w:r>
      </w:ins>
      <w:ins w:id="434" w:author="Erin Stephenson" w:date="2019-03-13T14:33:00Z">
        <w:r w:rsidR="006D1412" w:rsidRPr="00ED672B">
          <w:rPr>
            <w:rFonts w:asciiTheme="minorHAnsi" w:hAnsiTheme="minorHAnsi"/>
            <w:rPrChange w:id="435" w:author="Erin Stephenson" w:date="2019-03-13T19:33:00Z">
              <w:rPr/>
            </w:rPrChange>
          </w:rPr>
          <w:t xml:space="preserve">mTORC1 activation </w:t>
        </w:r>
      </w:ins>
      <w:ins w:id="436" w:author="Erin Stephenson" w:date="2019-03-13T14:35:00Z">
        <w:r w:rsidR="00066817" w:rsidRPr="00ED672B">
          <w:rPr>
            <w:rFonts w:asciiTheme="minorHAnsi" w:hAnsiTheme="minorHAnsi"/>
            <w:rPrChange w:id="437" w:author="Erin Stephenson" w:date="2019-03-13T19:33:00Z">
              <w:rPr/>
            </w:rPrChange>
          </w:rPr>
          <w:t xml:space="preserve">in skeletal muscle </w:t>
        </w:r>
      </w:ins>
      <w:ins w:id="438" w:author="Erin Stephenson" w:date="2019-03-13T14:33:00Z">
        <w:r w:rsidR="00066817" w:rsidRPr="00ED672B">
          <w:rPr>
            <w:rFonts w:asciiTheme="minorHAnsi" w:hAnsiTheme="minorHAnsi"/>
            <w:rPrChange w:id="439" w:author="Erin Stephenson" w:date="2019-03-13T19:33:00Z">
              <w:rPr/>
            </w:rPrChange>
          </w:rPr>
          <w:t xml:space="preserve">would </w:t>
        </w:r>
        <w:r w:rsidR="006D1412" w:rsidRPr="00ED672B">
          <w:rPr>
            <w:rFonts w:asciiTheme="minorHAnsi" w:hAnsiTheme="minorHAnsi"/>
            <w:rPrChange w:id="440" w:author="Erin Stephenson" w:date="2019-03-13T19:33:00Z">
              <w:rPr/>
            </w:rPrChange>
          </w:rPr>
          <w:t xml:space="preserve">promote increases in energy expenditure, but </w:t>
        </w:r>
        <w:r w:rsidR="00066817" w:rsidRPr="00ED672B">
          <w:rPr>
            <w:rFonts w:asciiTheme="minorHAnsi" w:hAnsiTheme="minorHAnsi"/>
            <w:rPrChange w:id="441" w:author="Erin Stephenson" w:date="2019-03-13T19:33:00Z">
              <w:rPr/>
            </w:rPrChange>
          </w:rPr>
          <w:t>would</w:t>
        </w:r>
        <w:r w:rsidR="006D1412" w:rsidRPr="00ED672B">
          <w:rPr>
            <w:rFonts w:asciiTheme="minorHAnsi" w:hAnsiTheme="minorHAnsi"/>
            <w:rPrChange w:id="442" w:author="Erin Stephenson" w:date="2019-03-13T19:33:00Z">
              <w:rPr/>
            </w:rPrChange>
          </w:rPr>
          <w:t xml:space="preserve"> also play a role in reducing lifespan.</w:t>
        </w:r>
        <w:r w:rsidR="00066817" w:rsidRPr="00ED672B">
          <w:rPr>
            <w:rFonts w:asciiTheme="minorHAnsi" w:hAnsiTheme="minorHAnsi"/>
            <w:rPrChange w:id="443" w:author="Erin Stephenson" w:date="2019-03-13T19:33:00Z">
              <w:rPr/>
            </w:rPrChange>
          </w:rPr>
          <w:t xml:space="preserve"> </w:t>
        </w:r>
      </w:ins>
      <w:commentRangeStart w:id="444"/>
    </w:p>
    <w:p w14:paraId="1BC48227" w14:textId="1B4B70BB" w:rsidR="00886804" w:rsidRPr="00ED672B" w:rsidRDefault="00886804" w:rsidP="00886804">
      <w:pPr>
        <w:rPr>
          <w:ins w:id="445" w:author="Erin Stephenson" w:date="2019-03-13T14:20:00Z"/>
          <w:rFonts w:asciiTheme="minorHAnsi" w:hAnsiTheme="minorHAnsi"/>
          <w:rPrChange w:id="446" w:author="Erin Stephenson" w:date="2019-03-13T19:33:00Z">
            <w:rPr>
              <w:ins w:id="447" w:author="Erin Stephenson" w:date="2019-03-13T14:20:00Z"/>
            </w:rPr>
          </w:rPrChange>
        </w:rPr>
      </w:pPr>
      <w:ins w:id="448" w:author="Erin Stephenson" w:date="2019-03-13T14:22:00Z">
        <w:r w:rsidRPr="00ED672B">
          <w:rPr>
            <w:rFonts w:asciiTheme="minorHAnsi" w:hAnsiTheme="minorHAnsi"/>
            <w:strike/>
            <w:rPrChange w:id="449" w:author="Erin Stephenson" w:date="2019-03-13T19:33:00Z">
              <w:rPr/>
            </w:rPrChange>
          </w:rPr>
          <w:t>Furthermore,</w:t>
        </w:r>
      </w:ins>
      <w:ins w:id="450" w:author="Erin Stephenson" w:date="2019-03-13T14:20:00Z">
        <w:r w:rsidRPr="00ED672B">
          <w:rPr>
            <w:rFonts w:asciiTheme="minorHAnsi" w:hAnsiTheme="minorHAnsi"/>
            <w:strike/>
            <w:rPrChange w:id="451" w:author="Erin Stephenson" w:date="2019-03-13T19:33:00Z">
              <w:rPr/>
            </w:rPrChange>
          </w:rPr>
          <w:t xml:space="preserve"> mTORC1 is strongly activated in skeletal muscle in response to high protein diets or supplementation with essential amino acids </w:t>
        </w:r>
        <w:r w:rsidRPr="00ED672B">
          <w:rPr>
            <w:rFonts w:asciiTheme="minorHAnsi" w:hAnsiTheme="minorHAnsi"/>
            <w:strike/>
            <w:rPrChange w:id="452" w:author="Erin Stephenson" w:date="2019-03-13T19:33:00Z">
              <w:rPr/>
            </w:rPrChange>
          </w:rPr>
          <w:fldChar w:fldCharType="begin" w:fldLock="1"/>
        </w:r>
        <w:r w:rsidRPr="00ED672B">
          <w:rPr>
            <w:rFonts w:asciiTheme="minorHAnsi" w:hAnsiTheme="minorHAnsi"/>
            <w:strike/>
            <w:rPrChange w:id="453" w:author="Erin Stephenson" w:date="2019-03-13T19:33:00Z">
              <w:rPr/>
            </w:rPrChange>
          </w:rPr>
          <w:instrText>ADDIN CSL_CITATION {"citationItems":[{"id":"ITEM-1","itemData":{"DOI":"10.1113/jphysiol.2007.134593","ISSN":"0022-3751","PMID":"17478528","abstract":"The mammalian target of rapamycin (mTOR) and AMP-activated protein kinase (AMPK) are important nutrient- and energy-sensing and signalling proteins in skeletal muscle. AMPK activation decreases muscle protein synthesis by inhibiting mTOR signalling to regulatory proteins associated with translation initiation and elongation. On the other hand, essential amino acids (leucine in particular) and insulin stimulate mTOR signalling and protein synthesis. We hypothesized that anabolic nutrients would be sensed by both AMPK and mTOR, resulting in an acute and potent stimulation of human skeletal muscle protein synthesis via enhanced translation initiation and elongation. We measured muscle protein synthesis and mTOR-associated upstream and downstream signalling proteins in young male subjects (n=14) using stable isotopic and immunoblotting techniques. Following a first muscle biopsy, subjects in the 'Nutrition' group ingested a leucine-enriched essential amino acid-carbohydrate mixture (EAC). Subjects in the Control group did not consume nutrients. A second biopsy was obtained 1 h later. Ingestion of EAC significantly increased muscle protein synthesis, modestly reduced AMPK phosphorylation, and increased Akt/PKB (protein kinase B) and mTOR phosphorylation (P&lt;0.05). mTOR signalling to its downstream effectors (S6 kinase 1 (S6K1) and 4E-binding protein 1 (4E-BP1) phosphorylation status) was also increased (P&lt;0.05). In addition, eukaryotic elongation factor 2 (eEF2) phosphorylation was significantly reduced (P&lt;0.05). Protein synthesis and cell signalling (phosphorylation status) was unchanged in the control group (P&gt;0.05). We conclude that anabolic nutrients alter the phosphorylation status of both AMPK- and mTOR-associated signalling proteins in human muscle, in association with an increase in protein synthesis not only via enhanced translation initiation but also through signalling promoting translation elongation.","author":[{"dropping-particle":"","family":"Fujita","given":"Satoshi","non-dropping-particle":"","parse-names":false,"suffix":""},{"dropping-particle":"","family":"Dreyer","given":"Hans C","non-dropping-particle":"","parse-names":false,"suffix":""},{"dropping-particle":"","family":"Drummond","given":"Micah J","non-dropping-particle":"","parse-names":false,"suffix":""},{"dropping-particle":"","family":"Glynn","given":"Erin L","non-dropping-particle":"","parse-names":false,"suffix":""},{"dropping-particle":"","family":"Cadenas","given":"Jerson G","non-dropping-particle":"","parse-names":false,"suffix":""},{"dropping-particle":"","family":"Yoshizawa","given":"Fumiaki","non-dropping-particle":"","parse-names":false,"suffix":""},{"dropping-particle":"","family":"Volpi","given":"Elena","non-dropping-particle":"","parse-names":false,"suffix":""},{"dropping-particle":"","family":"Rasmussen","given":"Blake B","non-dropping-particle":"","parse-names":false,"suffix":""}],"container-title":"The Journal of physiology","id":"ITEM-1","issue":"Pt 2","issued":{"date-parts":[["2007","7","15"]]},"page":"813-23","title":"Nutrient signalling in the regulation of human muscle protein synthesis.","type":"article-journal","volume":"582"},"uris":["http://www.mendeley.com/documents/?uuid=3e3ae4d2-bd42-4765-b57c-de2775b56750"]},{"id":"ITEM-2","itemData":{"DOI":"10.1096/fj.04-2640fje","ISBN":"1530-6860","ISSN":"0892-6638","PMID":"15596483","abstract":"The nature of the deficit underlying age-related muscle wasting remains controversial. To test whether it could be due to a poor anabolic response to dietary amino acids, we measured the rates of myofibrillar and sarcoplasmic muscle protein synthesis (MPS) in 44 healthy young and old men, of similar body build, after ingesting different amounts of essential amino acids (EAA). Basal rates of MPS were indistinguishable, but the elderly showed less anabolic sensitivity and responsiveness of MPS to EAA, possibly due to decreased intramuscular expression, and activation (phosphorylation) after EAA, of amino acid sensing/signaling proteins (mammalian target of rapamycin, mTOR; p70 S6 kinase, or p70(S6k); eukaryotic initiation factor [eIF]4BP-1; and eIF2B). The effects were independent of insulin signaling since plasma insulin was clamped at basal values. Associated with the anabolic deficits were marked increases in NFkappaB, the inflammation-associated transcription factor. These results demonstrate first, EAA stimulate MPS independently of increased insulin availability; second, in the elderly, a deficit in MPS in the basal state is unlikely; and third, the decreased sensitivity and responsiveness of MPS to EAA, associated with decrements in the expression and activation of components of anabolic signaling pathways, are probably major contributors to the failure of muscle maintenance in the elderly. Countermeasures to maximize muscle maintenance should target these deficits.","author":[{"dropping-particle":"","family":"Cuthbertson","given":"Daniel","non-dropping-particle":"","parse-names":false,"suffix":""},{"dropping-particle":"","family":"Smith","given":"Kenneth","non-dropping-particle":"","parse-names":false,"suffix":""},{"dropping-particle":"","family":"Babraj","given":"John","non-dropping-particle":"","parse-names":false,"suffix":""},{"dropping-particle":"","family":"Leese","given":"Graham","non-dropping-particle":"","parse-names":false,"suffix":""},{"dropping-particle":"","family":"Waddell","given":"Tom","non-dropping-particle":"","parse-names":false,"suffix":""},{"dropping-particle":"","family":"Atherton","given":"Philip","non-dropping-particle":"","parse-names":false,"suffix":""},{"dropping-particle":"","family":"Wackerhage","given":"Henning","non-dropping-particle":"","parse-names":false,"suffix":""},{"dropping-particle":"","family":"Taylor","given":"Peter M","non-dropping-particle":"","parse-names":false,"suffix":""},{"dropping-particle":"","family":"Rennie","given":"Michael J","non-dropping-particle":"","parse-names":false,"suffix":""}],"container-title":"The FASEB journal : official publication of the Federation of American Societies for Experimental Biology","id":"ITEM-2","issue":"3","issued":{"date-parts":[["2005"]]},"page":"422-424","title":"Anabolic signaling deficits underlie amino acid resistance of wasting, aging muscle.","type":"article-journal","volume":"19"},"uris":["http://www.mendeley.com/documents/?uuid=bcd0def0-c6fb-4269-b45a-2febdd976fcc"]}],"mendeley":{"formattedCitation":"[35,36]","plainTextFormattedCitation":"[35,36]","previouslyFormattedCitation":"[35,36]"},"properties":{"noteIndex":0},"schema":"https://github.com/citation-style-language/schema/raw/master/csl-citation.json"}</w:instrText>
        </w:r>
        <w:r w:rsidRPr="00ED672B">
          <w:rPr>
            <w:rFonts w:asciiTheme="minorHAnsi" w:hAnsiTheme="minorHAnsi"/>
            <w:strike/>
            <w:rPrChange w:id="454" w:author="Erin Stephenson" w:date="2019-03-13T19:33:00Z">
              <w:rPr/>
            </w:rPrChange>
          </w:rPr>
          <w:fldChar w:fldCharType="separate"/>
        </w:r>
        <w:r w:rsidRPr="00ED672B">
          <w:rPr>
            <w:rFonts w:asciiTheme="minorHAnsi" w:hAnsiTheme="minorHAnsi"/>
            <w:strike/>
            <w:noProof/>
            <w:rPrChange w:id="455" w:author="Erin Stephenson" w:date="2019-03-13T19:33:00Z">
              <w:rPr>
                <w:noProof/>
              </w:rPr>
            </w:rPrChange>
          </w:rPr>
          <w:t>[35,36]</w:t>
        </w:r>
        <w:r w:rsidRPr="00ED672B">
          <w:rPr>
            <w:rFonts w:asciiTheme="minorHAnsi" w:hAnsiTheme="minorHAnsi"/>
            <w:strike/>
            <w:rPrChange w:id="456" w:author="Erin Stephenson" w:date="2019-03-13T19:33:00Z">
              <w:rPr/>
            </w:rPrChange>
          </w:rPr>
          <w:fldChar w:fldCharType="end"/>
        </w:r>
        <w:r w:rsidRPr="00ED672B">
          <w:rPr>
            <w:rFonts w:asciiTheme="minorHAnsi" w:hAnsiTheme="minorHAnsi"/>
            <w:strike/>
            <w:rPrChange w:id="457" w:author="Erin Stephenson" w:date="2019-03-13T19:33:00Z">
              <w:rPr/>
            </w:rPrChange>
          </w:rPr>
          <w:t xml:space="preserve">. </w:t>
        </w:r>
      </w:ins>
      <w:commentRangeEnd w:id="444"/>
      <w:ins w:id="458" w:author="Erin Stephenson" w:date="2019-03-13T14:22:00Z">
        <w:r w:rsidRPr="00ED672B">
          <w:rPr>
            <w:rStyle w:val="CommentReference"/>
            <w:rFonts w:asciiTheme="minorHAnsi" w:hAnsiTheme="minorHAnsi"/>
            <w:strike/>
            <w:rPrChange w:id="459" w:author="Erin Stephenson" w:date="2019-03-13T19:33:00Z">
              <w:rPr>
                <w:rStyle w:val="CommentReference"/>
              </w:rPr>
            </w:rPrChange>
          </w:rPr>
          <w:commentReference w:id="444"/>
        </w:r>
      </w:ins>
      <w:ins w:id="460" w:author="Erin Stephenson" w:date="2019-03-13T14:20:00Z">
        <w:r w:rsidRPr="00ED672B">
          <w:rPr>
            <w:rFonts w:asciiTheme="minorHAnsi" w:hAnsiTheme="minorHAnsi"/>
            <w:rPrChange w:id="461" w:author="Erin Stephenson" w:date="2019-03-13T19:33:00Z">
              <w:rPr/>
            </w:rPrChange>
          </w:rPr>
          <w:t xml:space="preserve"> </w:t>
        </w:r>
      </w:ins>
      <w:ins w:id="462" w:author="Erin Stephenson" w:date="2019-03-13T14:28:00Z">
        <w:r w:rsidR="006D1412" w:rsidRPr="00ED672B">
          <w:rPr>
            <w:rFonts w:asciiTheme="minorHAnsi" w:hAnsiTheme="minorHAnsi"/>
            <w:rPrChange w:id="463" w:author="Erin Stephenson" w:date="2019-03-13T19:33:00Z">
              <w:rPr/>
            </w:rPrChange>
          </w:rPr>
          <w:t xml:space="preserve"> </w:t>
        </w:r>
        <w:commentRangeStart w:id="464"/>
        <w:r w:rsidR="006D1412" w:rsidRPr="00ED672B">
          <w:rPr>
            <w:rFonts w:asciiTheme="minorHAnsi" w:hAnsiTheme="minorHAnsi"/>
            <w:rPrChange w:id="465" w:author="Erin Stephenson" w:date="2019-03-13T19:33:00Z">
              <w:rPr/>
            </w:rPrChange>
          </w:rPr>
          <w:t xml:space="preserve">Here, we </w:t>
        </w:r>
      </w:ins>
      <w:ins w:id="466" w:author="Erin Stephenson" w:date="2019-03-13T14:29:00Z">
        <w:r w:rsidR="006D1412" w:rsidRPr="00ED672B">
          <w:rPr>
            <w:rFonts w:asciiTheme="minorHAnsi" w:hAnsiTheme="minorHAnsi"/>
            <w:rPrChange w:id="467" w:author="Erin Stephenson" w:date="2019-03-13T19:33:00Z">
              <w:rPr/>
            </w:rPrChange>
          </w:rPr>
          <w:t xml:space="preserve">have performed unbiased transcriptional analyses to identify pathways and candidate genes that may explain how skeletal muscle mTORC1 activity regulates energy balance and aging. </w:t>
        </w:r>
      </w:ins>
      <w:commentRangeEnd w:id="464"/>
      <w:ins w:id="468" w:author="Erin Stephenson" w:date="2019-03-13T14:44:00Z">
        <w:r w:rsidR="00526CD9" w:rsidRPr="00ED672B">
          <w:rPr>
            <w:rStyle w:val="CommentReference"/>
            <w:rFonts w:asciiTheme="minorHAnsi" w:hAnsiTheme="minorHAnsi"/>
            <w:rPrChange w:id="469" w:author="Erin Stephenson" w:date="2019-03-13T19:33:00Z">
              <w:rPr>
                <w:rStyle w:val="CommentReference"/>
              </w:rPr>
            </w:rPrChange>
          </w:rPr>
          <w:commentReference w:id="464"/>
        </w:r>
      </w:ins>
    </w:p>
    <w:p w14:paraId="2A87A743" w14:textId="77777777" w:rsidR="009D1EBE" w:rsidRPr="00ED672B" w:rsidRDefault="009D1EBE" w:rsidP="004D4201">
      <w:pPr>
        <w:rPr>
          <w:rFonts w:asciiTheme="minorHAnsi" w:hAnsiTheme="minorHAnsi"/>
          <w:rPrChange w:id="470" w:author="Erin Stephenson" w:date="2019-03-13T19:33:00Z">
            <w:rPr/>
          </w:rPrChange>
        </w:rPr>
      </w:pPr>
    </w:p>
    <w:p w14:paraId="080084EC" w14:textId="7DC8AF0A" w:rsidR="004D4201" w:rsidRPr="00ED672B" w:rsidDel="0053186E" w:rsidRDefault="006929D3" w:rsidP="004D4201">
      <w:pPr>
        <w:rPr>
          <w:del w:id="471" w:author="Erin Stephenson" w:date="2019-03-13T14:09:00Z"/>
          <w:rFonts w:asciiTheme="minorHAnsi" w:hAnsiTheme="minorHAnsi"/>
          <w:rPrChange w:id="472" w:author="Erin Stephenson" w:date="2019-03-13T19:33:00Z">
            <w:rPr>
              <w:del w:id="473" w:author="Erin Stephenson" w:date="2019-03-13T14:09:00Z"/>
            </w:rPr>
          </w:rPrChange>
        </w:rPr>
      </w:pPr>
      <w:ins w:id="474" w:author="Microsoft Office User" w:date="2019-03-08T14:26:00Z">
        <w:del w:id="475" w:author="Erin Stephenson" w:date="2019-03-13T14:09:00Z">
          <w:r w:rsidRPr="00ED672B" w:rsidDel="0053186E">
            <w:rPr>
              <w:rFonts w:asciiTheme="minorHAnsi" w:hAnsiTheme="minorHAnsi"/>
              <w:rPrChange w:id="476" w:author="Erin Stephenson" w:date="2019-03-13T19:33:00Z">
                <w:rPr/>
              </w:rPrChange>
            </w:rPr>
            <w:delText>Skeletal m</w:delText>
          </w:r>
        </w:del>
      </w:ins>
      <w:del w:id="477" w:author="Erin Stephenson" w:date="2019-03-13T14:09:00Z">
        <w:r w:rsidR="009D1EBE" w:rsidRPr="00ED672B" w:rsidDel="0053186E">
          <w:rPr>
            <w:rFonts w:asciiTheme="minorHAnsi" w:hAnsiTheme="minorHAnsi"/>
            <w:rPrChange w:id="478" w:author="Erin Stephenson" w:date="2019-03-13T19:33:00Z">
              <w:rPr/>
            </w:rPrChange>
          </w:rPr>
          <w:delText xml:space="preserve">Muscle tissue is the </w:delText>
        </w:r>
        <w:r w:rsidR="00CE7E88" w:rsidRPr="00ED672B" w:rsidDel="0053186E">
          <w:rPr>
            <w:rFonts w:asciiTheme="minorHAnsi" w:hAnsiTheme="minorHAnsi"/>
            <w:rPrChange w:id="479" w:author="Erin Stephenson" w:date="2019-03-13T19:33:00Z">
              <w:rPr/>
            </w:rPrChange>
          </w:rPr>
          <w:delText>major</w:delText>
        </w:r>
        <w:r w:rsidR="009D1EBE" w:rsidRPr="00ED672B" w:rsidDel="0053186E">
          <w:rPr>
            <w:rFonts w:asciiTheme="minorHAnsi" w:hAnsiTheme="minorHAnsi"/>
            <w:rPrChange w:id="480" w:author="Erin Stephenson" w:date="2019-03-13T19:33:00Z">
              <w:rPr/>
            </w:rPrChange>
          </w:rPr>
          <w:delText xml:space="preserve"> site of postprandial glucose disposal, and </w:delText>
        </w:r>
      </w:del>
      <w:ins w:id="481" w:author="Microsoft Office User" w:date="2019-03-08T14:26:00Z">
        <w:del w:id="482" w:author="Erin Stephenson" w:date="2019-03-13T14:09:00Z">
          <w:r w:rsidRPr="00ED672B" w:rsidDel="0053186E">
            <w:rPr>
              <w:rFonts w:asciiTheme="minorHAnsi" w:hAnsiTheme="minorHAnsi"/>
              <w:rPrChange w:id="483" w:author="Erin Stephenson" w:date="2019-03-13T19:33:00Z">
                <w:rPr/>
              </w:rPrChange>
            </w:rPr>
            <w:delText xml:space="preserve">the primary determinant of resting </w:delText>
          </w:r>
        </w:del>
      </w:ins>
      <w:del w:id="484" w:author="Erin Stephenson" w:date="2019-03-13T14:09:00Z">
        <w:r w:rsidR="009D1EBE" w:rsidRPr="00ED672B" w:rsidDel="0053186E">
          <w:rPr>
            <w:rFonts w:asciiTheme="minorHAnsi" w:hAnsiTheme="minorHAnsi"/>
            <w:rPrChange w:id="485" w:author="Erin Stephenson" w:date="2019-03-13T19:33:00Z">
              <w:rPr/>
            </w:rPrChange>
          </w:rPr>
          <w:delText xml:space="preserve">energy expenditure </w:delText>
        </w:r>
        <w:r w:rsidR="00403E87" w:rsidRPr="00ED672B" w:rsidDel="0053186E">
          <w:rPr>
            <w:rFonts w:asciiTheme="minorHAnsi" w:hAnsiTheme="minorHAnsi"/>
            <w:rPrChange w:id="486" w:author="Erin Stephenson" w:date="2019-03-13T19:33:00Z">
              <w:rPr/>
            </w:rPrChange>
          </w:rPr>
          <w:fldChar w:fldCharType="begin" w:fldLock="1"/>
        </w:r>
        <w:r w:rsidR="00867669" w:rsidRPr="00ED672B" w:rsidDel="0053186E">
          <w:rPr>
            <w:rFonts w:asciiTheme="minorHAnsi" w:hAnsiTheme="minorHAnsi"/>
            <w:rPrChange w:id="487" w:author="Erin Stephenson" w:date="2019-03-13T19:33:00Z">
              <w:rPr/>
            </w:rPrChange>
          </w:rPr>
          <w:del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28,29]","plainTextFormattedCitation":"[28,29]","previouslyFormattedCitation":"[28,29]"},"properties":{"noteIndex":0},"schema":"https://github.com/citation-style-language/schema/raw/master/csl-citation.json"}</w:delInstrText>
        </w:r>
        <w:r w:rsidR="00403E87" w:rsidRPr="00ED672B" w:rsidDel="0053186E">
          <w:rPr>
            <w:rFonts w:asciiTheme="minorHAnsi" w:hAnsiTheme="minorHAnsi"/>
            <w:rPrChange w:id="488" w:author="Erin Stephenson" w:date="2019-03-13T19:33:00Z">
              <w:rPr/>
            </w:rPrChange>
          </w:rPr>
          <w:fldChar w:fldCharType="separate"/>
        </w:r>
        <w:r w:rsidR="004E21CF" w:rsidRPr="00ED672B" w:rsidDel="0053186E">
          <w:rPr>
            <w:rFonts w:asciiTheme="minorHAnsi" w:hAnsiTheme="minorHAnsi"/>
            <w:noProof/>
            <w:rPrChange w:id="489" w:author="Erin Stephenson" w:date="2019-03-13T19:33:00Z">
              <w:rPr>
                <w:noProof/>
              </w:rPr>
            </w:rPrChange>
          </w:rPr>
          <w:delText>[28,29]</w:delText>
        </w:r>
        <w:r w:rsidR="00403E87" w:rsidRPr="00ED672B" w:rsidDel="0053186E">
          <w:rPr>
            <w:rFonts w:asciiTheme="minorHAnsi" w:hAnsiTheme="minorHAnsi"/>
            <w:rPrChange w:id="490" w:author="Erin Stephenson" w:date="2019-03-13T19:33:00Z">
              <w:rPr/>
            </w:rPrChange>
          </w:rPr>
          <w:fldChar w:fldCharType="end"/>
        </w:r>
        <w:r w:rsidR="00403E87" w:rsidRPr="00ED672B" w:rsidDel="0053186E">
          <w:rPr>
            <w:rFonts w:asciiTheme="minorHAnsi" w:hAnsiTheme="minorHAnsi"/>
            <w:rPrChange w:id="491" w:author="Erin Stephenson" w:date="2019-03-13T19:33:00Z">
              <w:rPr/>
            </w:rPrChange>
          </w:rPr>
          <w:delText xml:space="preserve">.  Constitutive activation of mTORC1, via muscle-specific deletion of its negative regulator </w:delText>
        </w:r>
        <w:r w:rsidR="00403E87" w:rsidRPr="00ED672B" w:rsidDel="0053186E">
          <w:rPr>
            <w:rFonts w:asciiTheme="minorHAnsi" w:hAnsiTheme="minorHAnsi"/>
            <w:i/>
            <w:rPrChange w:id="492" w:author="Erin Stephenson" w:date="2019-03-13T19:33:00Z">
              <w:rPr>
                <w:i/>
              </w:rPr>
            </w:rPrChange>
          </w:rPr>
          <w:delText>Tsc1</w:delText>
        </w:r>
        <w:r w:rsidR="00403E87" w:rsidRPr="00ED672B" w:rsidDel="0053186E">
          <w:rPr>
            <w:rFonts w:asciiTheme="minorHAnsi" w:hAnsiTheme="minorHAnsi"/>
            <w:rPrChange w:id="493" w:author="Erin Stephenson" w:date="2019-03-13T19:33:00Z">
              <w:rPr/>
            </w:rPrChange>
          </w:rPr>
          <w:delText xml:space="preserve">, have identified age-related myoatrophy and a switch towards oxidative fiber types </w:delText>
        </w:r>
        <w:r w:rsidR="00403E87" w:rsidRPr="00ED672B" w:rsidDel="0053186E">
          <w:rPr>
            <w:rFonts w:asciiTheme="minorHAnsi" w:hAnsiTheme="minorHAnsi"/>
            <w:rPrChange w:id="494" w:author="Erin Stephenson" w:date="2019-03-13T19:33:00Z">
              <w:rPr/>
            </w:rPrChange>
          </w:rPr>
          <w:fldChar w:fldCharType="begin" w:fldLock="1"/>
        </w:r>
        <w:r w:rsidR="001B5133" w:rsidRPr="00ED672B" w:rsidDel="0053186E">
          <w:rPr>
            <w:rFonts w:asciiTheme="minorHAnsi" w:hAnsiTheme="minorHAnsi"/>
            <w:rPrChange w:id="495" w:author="Erin Stephenson" w:date="2019-03-13T19:33:00Z">
              <w:rPr/>
            </w:rPrChange>
          </w:rPr>
          <w:del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26,30,31]","plainTextFormattedCitation":"[26,30,31]","previouslyFormattedCitation":"[26,30,31]"},"properties":{"noteIndex":0},"schema":"https://github.com/citation-style-language/schema/raw/master/csl-citation.json"}</w:delInstrText>
        </w:r>
        <w:r w:rsidR="00403E87" w:rsidRPr="00ED672B" w:rsidDel="0053186E">
          <w:rPr>
            <w:rFonts w:asciiTheme="minorHAnsi" w:hAnsiTheme="minorHAnsi"/>
            <w:rPrChange w:id="496" w:author="Erin Stephenson" w:date="2019-03-13T19:33:00Z">
              <w:rPr/>
            </w:rPrChange>
          </w:rPr>
          <w:fldChar w:fldCharType="separate"/>
        </w:r>
        <w:r w:rsidR="003840F7" w:rsidRPr="00ED672B" w:rsidDel="0053186E">
          <w:rPr>
            <w:rFonts w:asciiTheme="minorHAnsi" w:hAnsiTheme="minorHAnsi"/>
            <w:noProof/>
            <w:rPrChange w:id="497" w:author="Erin Stephenson" w:date="2019-03-13T19:33:00Z">
              <w:rPr>
                <w:noProof/>
              </w:rPr>
            </w:rPrChange>
          </w:rPr>
          <w:delText>[26,30,31]</w:delText>
        </w:r>
        <w:r w:rsidR="00403E87" w:rsidRPr="00ED672B" w:rsidDel="0053186E">
          <w:rPr>
            <w:rFonts w:asciiTheme="minorHAnsi" w:hAnsiTheme="minorHAnsi"/>
            <w:rPrChange w:id="498" w:author="Erin Stephenson" w:date="2019-03-13T19:33:00Z">
              <w:rPr/>
            </w:rPrChange>
          </w:rPr>
          <w:fldChar w:fldCharType="end"/>
        </w:r>
        <w:r w:rsidR="00403E87" w:rsidRPr="00ED672B" w:rsidDel="0053186E">
          <w:rPr>
            <w:rFonts w:asciiTheme="minorHAnsi" w:hAnsiTheme="minorHAnsi"/>
            <w:rPrChange w:id="499" w:author="Erin Stephenson" w:date="2019-03-13T19:33:00Z">
              <w:rPr/>
            </w:rPrChange>
          </w:rPr>
          <w:delText>.  Consistent with this, s</w:delText>
        </w:r>
        <w:r w:rsidR="00FD43D2" w:rsidRPr="00ED672B" w:rsidDel="0053186E">
          <w:rPr>
            <w:rFonts w:asciiTheme="minorHAnsi" w:hAnsiTheme="minorHAnsi"/>
            <w:rPrChange w:id="500" w:author="Erin Stephenson" w:date="2019-03-13T19:33:00Z">
              <w:rPr/>
            </w:rPrChange>
          </w:rPr>
          <w:delText xml:space="preserve">tudies in </w:delText>
        </w:r>
        <w:r w:rsidR="00403E87" w:rsidRPr="00ED672B" w:rsidDel="0053186E">
          <w:rPr>
            <w:rFonts w:asciiTheme="minorHAnsi" w:hAnsiTheme="minorHAnsi"/>
            <w:rPrChange w:id="501" w:author="Erin Stephenson" w:date="2019-03-13T19:33:00Z">
              <w:rPr/>
            </w:rPrChange>
          </w:rPr>
          <w:delText>cell culture models</w:delText>
        </w:r>
        <w:r w:rsidR="00FD43D2" w:rsidRPr="00ED672B" w:rsidDel="0053186E">
          <w:rPr>
            <w:rFonts w:asciiTheme="minorHAnsi" w:hAnsiTheme="minorHAnsi"/>
            <w:rPrChange w:id="502" w:author="Erin Stephenson" w:date="2019-03-13T19:33:00Z">
              <w:rPr/>
            </w:rPrChange>
          </w:rPr>
          <w:delText xml:space="preserve"> implicate </w:delText>
        </w:r>
        <w:r w:rsidR="00C13E13" w:rsidRPr="00ED672B" w:rsidDel="0053186E">
          <w:rPr>
            <w:rFonts w:asciiTheme="minorHAnsi" w:hAnsiTheme="minorHAnsi"/>
            <w:rPrChange w:id="503" w:author="Erin Stephenson" w:date="2019-03-13T19:33:00Z">
              <w:rPr/>
            </w:rPrChange>
          </w:rPr>
          <w:delText xml:space="preserve">mTORC1 </w:delText>
        </w:r>
        <w:r w:rsidR="00FD43D2" w:rsidRPr="00ED672B" w:rsidDel="0053186E">
          <w:rPr>
            <w:rFonts w:asciiTheme="minorHAnsi" w:hAnsiTheme="minorHAnsi"/>
            <w:rPrChange w:id="504" w:author="Erin Stephenson" w:date="2019-03-13T19:33:00Z">
              <w:rPr/>
            </w:rPrChange>
          </w:rPr>
          <w:delText>as</w:delText>
        </w:r>
        <w:r w:rsidR="00C13E13" w:rsidRPr="00ED672B" w:rsidDel="0053186E">
          <w:rPr>
            <w:rFonts w:asciiTheme="minorHAnsi" w:hAnsiTheme="minorHAnsi"/>
            <w:rPrChange w:id="505" w:author="Erin Stephenson" w:date="2019-03-13T19:33:00Z">
              <w:rPr/>
            </w:rPrChange>
          </w:rPr>
          <w:delText xml:space="preserve"> also a pos</w:delText>
        </w:r>
        <w:r w:rsidR="00AC73D9" w:rsidRPr="00ED672B" w:rsidDel="0053186E">
          <w:rPr>
            <w:rFonts w:asciiTheme="minorHAnsi" w:hAnsiTheme="minorHAnsi"/>
            <w:rPrChange w:id="506" w:author="Erin Stephenson" w:date="2019-03-13T19:33:00Z">
              <w:rPr/>
            </w:rPrChange>
          </w:rPr>
          <w:delText>itiv</w:delText>
        </w:r>
        <w:r w:rsidR="00C13E13" w:rsidRPr="00ED672B" w:rsidDel="0053186E">
          <w:rPr>
            <w:rFonts w:asciiTheme="minorHAnsi" w:hAnsiTheme="minorHAnsi"/>
            <w:rPrChange w:id="507" w:author="Erin Stephenson" w:date="2019-03-13T19:33:00Z">
              <w:rPr/>
            </w:rPrChange>
          </w:rPr>
          <w:delText>e regulator of mitochondrial function</w:delText>
        </w:r>
        <w:r w:rsidR="00AC73D9" w:rsidRPr="00ED672B" w:rsidDel="0053186E">
          <w:rPr>
            <w:rFonts w:asciiTheme="minorHAnsi" w:hAnsiTheme="minorHAnsi"/>
            <w:rPrChange w:id="508" w:author="Erin Stephenson" w:date="2019-03-13T19:33:00Z">
              <w:rPr/>
            </w:rPrChange>
          </w:rPr>
          <w:delText xml:space="preserve"> and ATP production </w:delText>
        </w:r>
        <w:r w:rsidR="00AC73D9" w:rsidRPr="00ED672B" w:rsidDel="0053186E">
          <w:rPr>
            <w:rFonts w:asciiTheme="minorHAnsi" w:hAnsiTheme="minorHAnsi"/>
            <w:rPrChange w:id="509" w:author="Erin Stephenson" w:date="2019-03-13T19:33:00Z">
              <w:rPr/>
            </w:rPrChange>
          </w:rPr>
          <w:fldChar w:fldCharType="begin" w:fldLock="1"/>
        </w:r>
        <w:r w:rsidR="00867669" w:rsidRPr="00ED672B" w:rsidDel="0053186E">
          <w:rPr>
            <w:rFonts w:asciiTheme="minorHAnsi" w:hAnsiTheme="minorHAnsi"/>
            <w:rPrChange w:id="510" w:author="Erin Stephenson" w:date="2019-03-13T19:33:00Z">
              <w:rPr/>
            </w:rPrChange>
          </w:rPr>
          <w:del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32–34]","plainTextFormattedCitation":"[32–34]","previouslyFormattedCitation":"[32–34]"},"properties":{"noteIndex":0},"schema":"https://github.com/citation-style-language/schema/raw/master/csl-citation.json"}</w:delInstrText>
        </w:r>
        <w:r w:rsidR="00AC73D9" w:rsidRPr="00ED672B" w:rsidDel="0053186E">
          <w:rPr>
            <w:rFonts w:asciiTheme="minorHAnsi" w:hAnsiTheme="minorHAnsi"/>
            <w:rPrChange w:id="511" w:author="Erin Stephenson" w:date="2019-03-13T19:33:00Z">
              <w:rPr/>
            </w:rPrChange>
          </w:rPr>
          <w:fldChar w:fldCharType="separate"/>
        </w:r>
        <w:r w:rsidR="003840F7" w:rsidRPr="00ED672B" w:rsidDel="0053186E">
          <w:rPr>
            <w:rFonts w:asciiTheme="minorHAnsi" w:hAnsiTheme="minorHAnsi"/>
            <w:noProof/>
            <w:rPrChange w:id="512" w:author="Erin Stephenson" w:date="2019-03-13T19:33:00Z">
              <w:rPr>
                <w:noProof/>
              </w:rPr>
            </w:rPrChange>
          </w:rPr>
          <w:delText>[32–34]</w:delText>
        </w:r>
        <w:r w:rsidR="00AC73D9" w:rsidRPr="00ED672B" w:rsidDel="0053186E">
          <w:rPr>
            <w:rFonts w:asciiTheme="minorHAnsi" w:hAnsiTheme="minorHAnsi"/>
            <w:rPrChange w:id="513" w:author="Erin Stephenson" w:date="2019-03-13T19:33:00Z">
              <w:rPr/>
            </w:rPrChange>
          </w:rPr>
          <w:fldChar w:fldCharType="end"/>
        </w:r>
      </w:del>
      <w:ins w:id="514" w:author="Microsoft Office User" w:date="2019-03-08T14:27:00Z">
        <w:del w:id="515" w:author="Erin Stephenson" w:date="2019-03-13T14:09:00Z">
          <w:r w:rsidR="00227168" w:rsidRPr="00ED672B" w:rsidDel="0053186E">
            <w:rPr>
              <w:rFonts w:asciiTheme="minorHAnsi" w:hAnsiTheme="minorHAnsi"/>
              <w:rPrChange w:id="516" w:author="Erin Stephenson" w:date="2019-03-13T19:33:00Z">
                <w:rPr/>
              </w:rPrChange>
            </w:rPr>
            <w:delText xml:space="preserve">, </w:delText>
          </w:r>
          <w:commentRangeStart w:id="517"/>
          <w:r w:rsidR="00227168" w:rsidRPr="00ED672B" w:rsidDel="0053186E">
            <w:rPr>
              <w:rFonts w:asciiTheme="minorHAnsi" w:hAnsiTheme="minorHAnsi"/>
              <w:rPrChange w:id="518" w:author="Erin Stephenson" w:date="2019-03-13T19:33:00Z">
                <w:rPr/>
              </w:rPrChange>
            </w:rPr>
            <w:delText>whereas human skeletal muscle exhibits a fiber-type transformation towards more oxidative fibers during the aging process</w:delText>
          </w:r>
        </w:del>
      </w:ins>
      <w:ins w:id="519" w:author="Microsoft Office User" w:date="2019-03-08T14:28:00Z">
        <w:del w:id="520" w:author="Erin Stephenson" w:date="2019-03-13T14:09:00Z">
          <w:r w:rsidR="00227168" w:rsidRPr="00ED672B" w:rsidDel="0053186E">
            <w:rPr>
              <w:rFonts w:asciiTheme="minorHAnsi" w:hAnsiTheme="minorHAnsi"/>
              <w:rPrChange w:id="521" w:author="Erin Stephenson" w:date="2019-03-13T19:33:00Z">
                <w:rPr/>
              </w:rPrChange>
            </w:rPr>
            <w:delText xml:space="preserve"> [Ciciliot S Int J Biochem Cell Biol 2013 45(10):2191-9], a change concomitant with increased mTORC1 activity [Sandri M 2013 Biogerontology 14(3):303-323; Markofski M 2015 Exp Genrontol 65:1-7]</w:delText>
          </w:r>
          <w:commentRangeEnd w:id="517"/>
          <w:r w:rsidR="00227168" w:rsidRPr="00ED672B" w:rsidDel="0053186E">
            <w:rPr>
              <w:rStyle w:val="CommentReference"/>
              <w:rFonts w:asciiTheme="minorHAnsi" w:hAnsiTheme="minorHAnsi"/>
              <w:rPrChange w:id="522" w:author="Erin Stephenson" w:date="2019-03-13T19:33:00Z">
                <w:rPr>
                  <w:rStyle w:val="CommentReference"/>
                </w:rPr>
              </w:rPrChange>
            </w:rPr>
            <w:commentReference w:id="517"/>
          </w:r>
        </w:del>
      </w:ins>
      <w:del w:id="523" w:author="Erin Stephenson" w:date="2019-03-13T14:09:00Z">
        <w:r w:rsidR="00AC73D9" w:rsidRPr="00ED672B" w:rsidDel="0053186E">
          <w:rPr>
            <w:rFonts w:asciiTheme="minorHAnsi" w:hAnsiTheme="minorHAnsi"/>
            <w:rPrChange w:id="524" w:author="Erin Stephenson" w:date="2019-03-13T19:33:00Z">
              <w:rPr/>
            </w:rPrChange>
          </w:rPr>
          <w:delText xml:space="preserve">.  </w:delText>
        </w:r>
      </w:del>
      <w:ins w:id="525" w:author="Microsoft Office User" w:date="2019-03-08T14:34:00Z">
        <w:del w:id="526" w:author="Erin Stephenson" w:date="2019-03-13T14:09:00Z">
          <w:r w:rsidR="008B1EB7" w:rsidRPr="00ED672B" w:rsidDel="0053186E">
            <w:rPr>
              <w:rFonts w:asciiTheme="minorHAnsi" w:hAnsiTheme="minorHAnsi"/>
              <w:rPrChange w:id="527" w:author="Erin Stephenson" w:date="2019-03-13T19:33:00Z">
                <w:rPr/>
              </w:rPrChange>
            </w:rPr>
            <w:delText xml:space="preserve">Additionally, </w:delText>
          </w:r>
        </w:del>
      </w:ins>
      <w:del w:id="528" w:author="Erin Stephenson" w:date="2019-03-13T14:09:00Z">
        <w:r w:rsidR="00AC73D9" w:rsidRPr="00ED672B" w:rsidDel="0053186E">
          <w:rPr>
            <w:rFonts w:asciiTheme="minorHAnsi" w:hAnsiTheme="minorHAnsi"/>
            <w:rPrChange w:id="529" w:author="Erin Stephenson" w:date="2019-03-13T19:33:00Z">
              <w:rPr/>
            </w:rPrChange>
          </w:rPr>
          <w:delText xml:space="preserve">mTORC1 </w:delText>
        </w:r>
        <w:r w:rsidR="000B72BD" w:rsidRPr="00ED672B" w:rsidDel="0053186E">
          <w:rPr>
            <w:rFonts w:asciiTheme="minorHAnsi" w:hAnsiTheme="minorHAnsi"/>
            <w:rPrChange w:id="530" w:author="Erin Stephenson" w:date="2019-03-13T19:33:00Z">
              <w:rPr/>
            </w:rPrChange>
          </w:rPr>
          <w:delText xml:space="preserve">is strongly </w:delText>
        </w:r>
        <w:r w:rsidR="00AC7808" w:rsidRPr="00ED672B" w:rsidDel="0053186E">
          <w:rPr>
            <w:rFonts w:asciiTheme="minorHAnsi" w:hAnsiTheme="minorHAnsi"/>
            <w:rPrChange w:id="531" w:author="Erin Stephenson" w:date="2019-03-13T19:33:00Z">
              <w:rPr/>
            </w:rPrChange>
          </w:rPr>
          <w:delText>activated</w:delText>
        </w:r>
        <w:r w:rsidR="000B72BD" w:rsidRPr="00ED672B" w:rsidDel="0053186E">
          <w:rPr>
            <w:rFonts w:asciiTheme="minorHAnsi" w:hAnsiTheme="minorHAnsi"/>
            <w:rPrChange w:id="532" w:author="Erin Stephenson" w:date="2019-03-13T19:33:00Z">
              <w:rPr/>
            </w:rPrChange>
          </w:rPr>
          <w:delText xml:space="preserve"> in </w:delText>
        </w:r>
      </w:del>
      <w:ins w:id="533" w:author="Microsoft Office User" w:date="2019-03-08T14:34:00Z">
        <w:del w:id="534" w:author="Erin Stephenson" w:date="2019-03-13T14:09:00Z">
          <w:r w:rsidR="008B1EB7" w:rsidRPr="00ED672B" w:rsidDel="0053186E">
            <w:rPr>
              <w:rFonts w:asciiTheme="minorHAnsi" w:hAnsiTheme="minorHAnsi"/>
              <w:rPrChange w:id="535" w:author="Erin Stephenson" w:date="2019-03-13T19:33:00Z">
                <w:rPr/>
              </w:rPrChange>
            </w:rPr>
            <w:delText xml:space="preserve">skeletal muscle in </w:delText>
          </w:r>
        </w:del>
      </w:ins>
      <w:del w:id="536" w:author="Erin Stephenson" w:date="2019-03-13T14:09:00Z">
        <w:r w:rsidR="000B72BD" w:rsidRPr="00ED672B" w:rsidDel="0053186E">
          <w:rPr>
            <w:rFonts w:asciiTheme="minorHAnsi" w:hAnsiTheme="minorHAnsi"/>
            <w:rPrChange w:id="537" w:author="Erin Stephenson" w:date="2019-03-13T19:33:00Z">
              <w:rPr/>
            </w:rPrChange>
          </w:rPr>
          <w:delText>co-ordination with</w:delText>
        </w:r>
      </w:del>
      <w:ins w:id="538" w:author="Microsoft Office User" w:date="2019-03-08T14:35:00Z">
        <w:del w:id="539" w:author="Erin Stephenson" w:date="2019-03-13T14:09:00Z">
          <w:r w:rsidR="008B1EB7" w:rsidRPr="00ED672B" w:rsidDel="0053186E">
            <w:rPr>
              <w:rFonts w:asciiTheme="minorHAnsi" w:hAnsiTheme="minorHAnsi"/>
              <w:rPrChange w:id="540" w:author="Erin Stephenson" w:date="2019-03-13T19:33:00Z">
                <w:rPr/>
              </w:rPrChange>
            </w:rPr>
            <w:delText>response to</w:delText>
          </w:r>
        </w:del>
      </w:ins>
      <w:del w:id="541" w:author="Erin Stephenson" w:date="2019-03-13T14:09:00Z">
        <w:r w:rsidR="000B72BD" w:rsidRPr="00ED672B" w:rsidDel="0053186E">
          <w:rPr>
            <w:rFonts w:asciiTheme="minorHAnsi" w:hAnsiTheme="minorHAnsi"/>
            <w:rPrChange w:id="542" w:author="Erin Stephenson" w:date="2019-03-13T19:33:00Z">
              <w:rPr/>
            </w:rPrChange>
          </w:rPr>
          <w:delText xml:space="preserve"> high protein diets</w:delText>
        </w:r>
        <w:r w:rsidR="009010AA" w:rsidRPr="00ED672B" w:rsidDel="0053186E">
          <w:rPr>
            <w:rFonts w:asciiTheme="minorHAnsi" w:hAnsiTheme="minorHAnsi"/>
            <w:rPrChange w:id="543" w:author="Erin Stephenson" w:date="2019-03-13T19:33:00Z">
              <w:rPr/>
            </w:rPrChange>
          </w:rPr>
          <w:delText xml:space="preserve"> or supplementation with essential amino acids </w:delText>
        </w:r>
        <w:r w:rsidR="009010AA" w:rsidRPr="00ED672B" w:rsidDel="0053186E">
          <w:rPr>
            <w:rFonts w:asciiTheme="minorHAnsi" w:hAnsiTheme="minorHAnsi"/>
            <w:rPrChange w:id="544" w:author="Erin Stephenson" w:date="2019-03-13T19:33:00Z">
              <w:rPr/>
            </w:rPrChange>
          </w:rPr>
          <w:fldChar w:fldCharType="begin" w:fldLock="1"/>
        </w:r>
        <w:r w:rsidR="00867669" w:rsidRPr="00ED672B" w:rsidDel="0053186E">
          <w:rPr>
            <w:rFonts w:asciiTheme="minorHAnsi" w:hAnsiTheme="minorHAnsi"/>
            <w:rPrChange w:id="545" w:author="Erin Stephenson" w:date="2019-03-13T19:33:00Z">
              <w:rPr/>
            </w:rPrChange>
          </w:rPr>
          <w:delInstrText>ADDIN CSL_CITATION {"citationItems":[{"id":"ITEM-1","itemData":{"DOI":"10.1113/jphysiol.2007.134593","ISSN":"0022-3751","PMID":"17478528","abstract":"The mammalian target of rapamycin (mTOR) and AMP-activated protein kinase (AMPK) are important nutrient- and energy-sensing and signalling proteins in skeletal muscle. AMPK activation decreases muscle protein synthesis by inhibiting mTOR signalling to regulatory proteins associated with translation initiation and elongation. On the other hand, essential amino acids (leucine in particular) and insulin stimulate mTOR signalling and protein synthesis. We hypothesized that anabolic nutrients would be sensed by both AMPK and mTOR, resulting in an acute and potent stimulation of human skeletal muscle protein synthesis via enhanced translation initiation and elongation. We measured muscle protein synthesis and mTOR-associated upstream and downstream signalling proteins in young male subjects (n=14) using stable isotopic and immunoblotting techniques. Following a first muscle biopsy, subjects in the 'Nutrition' group ingested a leucine-enriched essential amino acid-carbohydrate mixture (EAC). Subjects in the Control group did not consume nutrients. A second biopsy was obtained 1 h later. Ingestion of EAC significantly increased muscle protein synthesis, modestly reduced AMPK phosphorylation, and increased Akt/PKB (protein kinase B) and mTOR phosphorylation (P&lt;0.05). mTOR signalling to its downstream effectors (S6 kinase 1 (S6K1) and 4E-binding protein 1 (4E-BP1) phosphorylation status) was also increased (P&lt;0.05). In addition, eukaryotic elongation factor 2 (eEF2) phosphorylation was significantly reduced (P&lt;0.05). Protein synthesis and cell signalling (phosphorylation status) was unchanged in the control group (P&gt;0.05). We conclude that anabolic nutrients alter the phosphorylation status of both AMPK- and mTOR-associated signalling proteins in human muscle, in association with an increase in protein synthesis not only via enhanced translation initiation but also through signalling promoting translation elongation.","author":[{"dropping-particle":"","family":"Fujita","given":"Satoshi","non-dropping-particle":"","parse-names":false,"suffix":""},{"dropping-particle":"","family":"Dreyer","given":"Hans C","non-dropping-particle":"","parse-names":false,"suffix":""},{"dropping-particle":"","family":"Drummond","given":"Micah J","non-dropping-particle":"","parse-names":false,"suffix":""},{"dropping-particle":"","family":"Glynn","given":"Erin L","non-dropping-particle":"","parse-names":false,"suffix":""},{"dropping-particle":"","family":"Cadenas","given":"Jerson G","non-dropping-particle":"","parse-names":false,"suffix":""},{"dropping-particle":"","family":"Yoshizawa","given":"Fumiaki","non-dropping-particle":"","parse-names":false,"suffix":""},{"dropping-particle":"","family":"Volpi","given":"Elena","non-dropping-particle":"","parse-names":false,"suffix":""},{"dropping-particle":"","family":"Rasmussen","given":"Blake B","non-dropping-particle":"","parse-names":false,"suffix":""}],"container-title":"The Journal of physiology","id":"ITEM-1","issue":"Pt 2","issued":{"date-parts":[["2007","7","15"]]},"page":"813-23","title":"Nutrient signalling in the regulation of human muscle protein synthesis.","type":"article-journal","volume":"582"},"uris":["http://www.mendeley.com/documents/?uuid=3e3ae4d2-bd42-4765-b57c-de2775b56750"]},{"id":"ITEM-2","itemData":{"DOI":"10.1096/fj.04-2640fje","ISBN":"1530-6860","ISSN":"0892-6638","PMID":"15596483","abstract":"The nature of the deficit underlying age-related muscle wasting remains controversial. To test whether it could be due to a poor anabolic response to dietary amino acids, we measured the rates of myofibrillar and sarcoplasmic muscle protein synthesis (MPS) in 44 healthy young and old men, of similar body build, after ingesting different amounts of essential amino acids (EAA). Basal rates of MPS were indistinguishable, but the elderly showed less anabolic sensitivity and responsiveness of MPS to EAA, possibly due to decreased intramuscular expression, and activation (phosphorylation) after EAA, of amino acid sensing/signaling proteins (mammalian target of rapamycin, mTOR; p70 S6 kinase, or p70(S6k); eukaryotic initiation factor [eIF]4BP-1; and eIF2B). The effects were independent of insulin signaling since plasma insulin was clamped at basal values. Associated with the anabolic deficits were marked increases in NFkappaB, the inflammation-associated transcription factor. These results demonstrate first, EAA stimulate MPS independently of increased insulin availability; second, in the elderly, a deficit in MPS in the basal state is unlikely; and third, the decreased sensitivity and responsiveness of MPS to EAA, associated with decrements in the expression and activation of components of anabolic signaling pathways, are probably major contributors to the failure of muscle maintenance in the elderly. Countermeasures to maximize muscle maintenance should target these deficits.","author":[{"dropping-particle":"","family":"Cuthbertson","given":"Daniel","non-dropping-particle":"","parse-names":false,"suffix":""},{"dropping-particle":"","family":"Smith","given":"Kenneth","non-dropping-particle":"","parse-names":false,"suffix":""},{"dropping-particle":"","family":"Babraj","given":"John","non-dropping-particle":"","parse-names":false,"suffix":""},{"dropping-particle":"","family":"Leese","given":"Graham","non-dropping-particle":"","parse-names":false,"suffix":""},{"dropping-particle":"","family":"Waddell","given":"Tom","non-dropping-particle":"","parse-names":false,"suffix":""},{"dropping-particle":"","family":"Atherton","given":"Philip","non-dropping-particle":"","parse-names":false,"suffix":""},{"dropping-particle":"","family":"Wackerhage","given":"Henning","non-dropping-particle":"","parse-names":false,"suffix":""},{"dropping-particle":"","family":"Taylor","given":"Peter M","non-dropping-particle":"","parse-names":false,"suffix":""},{"dropping-particle":"","family":"Rennie","given":"Michael J","non-dropping-particle":"","parse-names":false,"suffix":""}],"container-title":"The FASEB journal : official publication of the Federation of American Societies for Experimental Biology","id":"ITEM-2","issue":"3","issued":{"date-parts":[["2005"]]},"page":"422-424","title":"Anabolic signaling deficits underlie amino acid resistance of wasting, aging muscle.","type":"article-journal","volume":"19"},"uris":["http://www.mendeley.com/documents/?uuid=bcd0def0-c6fb-4269-b45a-2febdd976fcc"]}],"mendeley":{"formattedCitation":"[35,36]","plainTextFormattedCitation":"[35,36]","previouslyFormattedCitation":"[35,36]"},"properties":{"noteIndex":0},"schema":"https://github.com/citation-style-language/schema/raw/master/csl-citation.json"}</w:delInstrText>
        </w:r>
        <w:r w:rsidR="009010AA" w:rsidRPr="00ED672B" w:rsidDel="0053186E">
          <w:rPr>
            <w:rFonts w:asciiTheme="minorHAnsi" w:hAnsiTheme="minorHAnsi"/>
            <w:rPrChange w:id="546" w:author="Erin Stephenson" w:date="2019-03-13T19:33:00Z">
              <w:rPr/>
            </w:rPrChange>
          </w:rPr>
          <w:fldChar w:fldCharType="separate"/>
        </w:r>
        <w:r w:rsidR="003840F7" w:rsidRPr="00ED672B" w:rsidDel="0053186E">
          <w:rPr>
            <w:rFonts w:asciiTheme="minorHAnsi" w:hAnsiTheme="minorHAnsi"/>
            <w:noProof/>
            <w:rPrChange w:id="547" w:author="Erin Stephenson" w:date="2019-03-13T19:33:00Z">
              <w:rPr>
                <w:noProof/>
              </w:rPr>
            </w:rPrChange>
          </w:rPr>
          <w:delText>[35,36]</w:delText>
        </w:r>
        <w:r w:rsidR="009010AA" w:rsidRPr="00ED672B" w:rsidDel="0053186E">
          <w:rPr>
            <w:rFonts w:asciiTheme="minorHAnsi" w:hAnsiTheme="minorHAnsi"/>
            <w:rPrChange w:id="548" w:author="Erin Stephenson" w:date="2019-03-13T19:33:00Z">
              <w:rPr/>
            </w:rPrChange>
          </w:rPr>
          <w:fldChar w:fldCharType="end"/>
        </w:r>
        <w:r w:rsidR="000B72BD" w:rsidRPr="00ED672B" w:rsidDel="0053186E">
          <w:rPr>
            <w:rFonts w:asciiTheme="minorHAnsi" w:hAnsiTheme="minorHAnsi"/>
            <w:rPrChange w:id="549" w:author="Erin Stephenson" w:date="2019-03-13T19:33:00Z">
              <w:rPr/>
            </w:rPrChange>
          </w:rPr>
          <w:delText xml:space="preserve">.  </w:delText>
        </w:r>
        <w:r w:rsidR="00AC73D9" w:rsidRPr="00ED672B" w:rsidDel="0053186E">
          <w:rPr>
            <w:rFonts w:asciiTheme="minorHAnsi" w:hAnsiTheme="minorHAnsi"/>
            <w:rPrChange w:id="550" w:author="Erin Stephenson" w:date="2019-03-13T19:33:00Z">
              <w:rPr/>
            </w:rPrChange>
          </w:rPr>
          <w:delText xml:space="preserve">We therefore hypothesized that in oxidative tissues such as skeletal muscle, </w:delText>
        </w:r>
        <w:r w:rsidR="00623C92" w:rsidRPr="00ED672B" w:rsidDel="0053186E">
          <w:rPr>
            <w:rFonts w:asciiTheme="minorHAnsi" w:hAnsiTheme="minorHAnsi"/>
            <w:rPrChange w:id="551" w:author="Erin Stephenson" w:date="2019-03-13T19:33:00Z">
              <w:rPr/>
            </w:rPrChange>
          </w:rPr>
          <w:delText xml:space="preserve">chronic </w:delText>
        </w:r>
        <w:r w:rsidR="00AC73D9" w:rsidRPr="00ED672B" w:rsidDel="0053186E">
          <w:rPr>
            <w:rFonts w:asciiTheme="minorHAnsi" w:hAnsiTheme="minorHAnsi"/>
            <w:rPrChange w:id="552" w:author="Erin Stephenson" w:date="2019-03-13T19:33:00Z">
              <w:rPr/>
            </w:rPrChange>
          </w:rPr>
          <w:delText xml:space="preserve">mTORC1 </w:delText>
        </w:r>
        <w:r w:rsidR="00623C92" w:rsidRPr="00ED672B" w:rsidDel="0053186E">
          <w:rPr>
            <w:rFonts w:asciiTheme="minorHAnsi" w:hAnsiTheme="minorHAnsi"/>
            <w:rPrChange w:id="553" w:author="Erin Stephenson" w:date="2019-03-13T19:33:00Z">
              <w:rPr/>
            </w:rPrChange>
          </w:rPr>
          <w:delText xml:space="preserve">activation </w:delText>
        </w:r>
        <w:r w:rsidR="00AC73D9" w:rsidRPr="00ED672B" w:rsidDel="0053186E">
          <w:rPr>
            <w:rFonts w:asciiTheme="minorHAnsi" w:hAnsiTheme="minorHAnsi"/>
            <w:rPrChange w:id="554" w:author="Erin Stephenson" w:date="2019-03-13T19:33:00Z">
              <w:rPr/>
            </w:rPrChange>
          </w:rPr>
          <w:delText>may promote</w:delText>
        </w:r>
      </w:del>
      <w:ins w:id="555" w:author="Microsoft Office User" w:date="2019-03-08T14:35:00Z">
        <w:del w:id="556" w:author="Erin Stephenson" w:date="2019-03-13T14:09:00Z">
          <w:r w:rsidR="004B5ADF" w:rsidRPr="00ED672B" w:rsidDel="0053186E">
            <w:rPr>
              <w:rFonts w:asciiTheme="minorHAnsi" w:hAnsiTheme="minorHAnsi"/>
              <w:rPrChange w:id="557" w:author="Erin Stephenson" w:date="2019-03-13T19:33:00Z">
                <w:rPr/>
              </w:rPrChange>
            </w:rPr>
            <w:delText>s</w:delText>
          </w:r>
        </w:del>
      </w:ins>
      <w:del w:id="558" w:author="Erin Stephenson" w:date="2019-03-13T14:09:00Z">
        <w:r w:rsidR="00AC73D9" w:rsidRPr="00ED672B" w:rsidDel="0053186E">
          <w:rPr>
            <w:rFonts w:asciiTheme="minorHAnsi" w:hAnsiTheme="minorHAnsi"/>
            <w:rPrChange w:id="559" w:author="Erin Stephenson" w:date="2019-03-13T19:33:00Z">
              <w:rPr/>
            </w:rPrChange>
          </w:rPr>
          <w:delText xml:space="preserve"> </w:delText>
        </w:r>
        <w:r w:rsidR="00E2598A" w:rsidRPr="00ED672B" w:rsidDel="0053186E">
          <w:rPr>
            <w:rFonts w:asciiTheme="minorHAnsi" w:hAnsiTheme="minorHAnsi"/>
            <w:rPrChange w:id="560" w:author="Erin Stephenson" w:date="2019-03-13T19:33:00Z">
              <w:rPr/>
            </w:rPrChange>
          </w:rPr>
          <w:delText>increa</w:delText>
        </w:r>
        <w:r w:rsidR="00A86399" w:rsidRPr="00ED672B" w:rsidDel="0053186E">
          <w:rPr>
            <w:rFonts w:asciiTheme="minorHAnsi" w:hAnsiTheme="minorHAnsi"/>
            <w:rPrChange w:id="561" w:author="Erin Stephenson" w:date="2019-03-13T19:33:00Z">
              <w:rPr/>
            </w:rPrChange>
          </w:rPr>
          <w:delText>se</w:delText>
        </w:r>
        <w:r w:rsidR="00E2598A" w:rsidRPr="00ED672B" w:rsidDel="0053186E">
          <w:rPr>
            <w:rFonts w:asciiTheme="minorHAnsi" w:hAnsiTheme="minorHAnsi"/>
            <w:rPrChange w:id="562" w:author="Erin Stephenson" w:date="2019-03-13T19:33:00Z">
              <w:rPr/>
            </w:rPrChange>
          </w:rPr>
          <w:delText>s</w:delText>
        </w:r>
        <w:r w:rsidR="00A86399" w:rsidRPr="00ED672B" w:rsidDel="0053186E">
          <w:rPr>
            <w:rFonts w:asciiTheme="minorHAnsi" w:hAnsiTheme="minorHAnsi"/>
            <w:rPrChange w:id="563" w:author="Erin Stephenson" w:date="2019-03-13T19:33:00Z">
              <w:rPr/>
            </w:rPrChange>
          </w:rPr>
          <w:delText xml:space="preserve"> </w:delText>
        </w:r>
        <w:r w:rsidR="00E2598A" w:rsidRPr="00ED672B" w:rsidDel="0053186E">
          <w:rPr>
            <w:rFonts w:asciiTheme="minorHAnsi" w:hAnsiTheme="minorHAnsi"/>
            <w:rPrChange w:id="564" w:author="Erin Stephenson" w:date="2019-03-13T19:33:00Z">
              <w:rPr/>
            </w:rPrChange>
          </w:rPr>
          <w:delText xml:space="preserve">in </w:delText>
        </w:r>
        <w:r w:rsidR="00AC73D9" w:rsidRPr="00ED672B" w:rsidDel="0053186E">
          <w:rPr>
            <w:rFonts w:asciiTheme="minorHAnsi" w:hAnsiTheme="minorHAnsi"/>
            <w:rPrChange w:id="565" w:author="Erin Stephenson" w:date="2019-03-13T19:33:00Z">
              <w:rPr/>
            </w:rPrChange>
          </w:rPr>
          <w:delText>energy expenditure</w:delText>
        </w:r>
        <w:r w:rsidR="004E21CF" w:rsidRPr="00ED672B" w:rsidDel="0053186E">
          <w:rPr>
            <w:rFonts w:asciiTheme="minorHAnsi" w:hAnsiTheme="minorHAnsi"/>
            <w:rPrChange w:id="566" w:author="Erin Stephenson" w:date="2019-03-13T19:33:00Z">
              <w:rPr/>
            </w:rPrChange>
          </w:rPr>
          <w:delText xml:space="preserve">, but may also play a role in </w:delText>
        </w:r>
        <w:r w:rsidR="00662B0A" w:rsidRPr="00ED672B" w:rsidDel="0053186E">
          <w:rPr>
            <w:rFonts w:asciiTheme="minorHAnsi" w:hAnsiTheme="minorHAnsi"/>
            <w:rPrChange w:id="567" w:author="Erin Stephenson" w:date="2019-03-13T19:33:00Z">
              <w:rPr/>
            </w:rPrChange>
          </w:rPr>
          <w:delText xml:space="preserve">reducing </w:delText>
        </w:r>
        <w:r w:rsidR="004E21CF" w:rsidRPr="00ED672B" w:rsidDel="0053186E">
          <w:rPr>
            <w:rFonts w:asciiTheme="minorHAnsi" w:hAnsiTheme="minorHAnsi"/>
            <w:rPrChange w:id="568" w:author="Erin Stephenson" w:date="2019-03-13T19:33:00Z">
              <w:rPr/>
            </w:rPrChange>
          </w:rPr>
          <w:delText>organismal lifespan</w:delText>
        </w:r>
        <w:r w:rsidR="00AC73D9" w:rsidRPr="00ED672B" w:rsidDel="0053186E">
          <w:rPr>
            <w:rFonts w:asciiTheme="minorHAnsi" w:hAnsiTheme="minorHAnsi"/>
            <w:rPrChange w:id="569" w:author="Erin Stephenson" w:date="2019-03-13T19:33:00Z">
              <w:rPr/>
            </w:rPrChange>
          </w:rPr>
          <w:delText>.</w:delText>
        </w:r>
      </w:del>
    </w:p>
    <w:p w14:paraId="45E4D538" w14:textId="77777777" w:rsidR="007B624A" w:rsidRPr="00ED672B" w:rsidDel="00867693" w:rsidRDefault="007B624A" w:rsidP="007B624A">
      <w:pPr>
        <w:pStyle w:val="Heading1"/>
        <w:rPr>
          <w:del w:id="570" w:author="Erin Stephenson" w:date="2019-03-13T19:34:00Z"/>
          <w:rFonts w:asciiTheme="minorHAnsi" w:hAnsiTheme="minorHAnsi"/>
          <w:rPrChange w:id="571" w:author="Erin Stephenson" w:date="2019-03-13T19:33:00Z">
            <w:rPr>
              <w:del w:id="572" w:author="Erin Stephenson" w:date="2019-03-13T19:34:00Z"/>
            </w:rPr>
          </w:rPrChange>
        </w:rPr>
      </w:pPr>
      <w:r w:rsidRPr="00ED672B">
        <w:rPr>
          <w:rFonts w:asciiTheme="minorHAnsi" w:hAnsiTheme="minorHAnsi"/>
          <w:rPrChange w:id="573" w:author="Erin Stephenson" w:date="2019-03-13T19:33:00Z">
            <w:rPr/>
          </w:rPrChange>
        </w:rPr>
        <w:t>Methods and Materials</w:t>
      </w:r>
    </w:p>
    <w:p w14:paraId="3AB9FBBA" w14:textId="77777777" w:rsidR="009B110D" w:rsidRPr="00867693" w:rsidRDefault="009B110D" w:rsidP="00867693">
      <w:pPr>
        <w:pStyle w:val="Heading1"/>
        <w:pPrChange w:id="574" w:author="Erin Stephenson" w:date="2019-03-13T19:34:00Z">
          <w:pPr/>
        </w:pPrChange>
      </w:pPr>
    </w:p>
    <w:p w14:paraId="491E2678" w14:textId="1CADD910" w:rsidR="00802891" w:rsidRPr="00ED672B" w:rsidRDefault="00802891" w:rsidP="00531AD6">
      <w:pPr>
        <w:pStyle w:val="Heading2"/>
        <w:rPr>
          <w:rFonts w:asciiTheme="minorHAnsi" w:hAnsiTheme="minorHAnsi"/>
          <w:rPrChange w:id="575" w:author="Erin Stephenson" w:date="2019-03-13T19:33:00Z">
            <w:rPr/>
          </w:rPrChange>
        </w:rPr>
      </w:pPr>
      <w:r w:rsidRPr="00ED672B">
        <w:rPr>
          <w:rFonts w:asciiTheme="minorHAnsi" w:hAnsiTheme="minorHAnsi"/>
          <w:rPrChange w:id="576" w:author="Erin Stephenson" w:date="2019-03-13T19:33:00Z">
            <w:rPr/>
          </w:rPrChange>
        </w:rPr>
        <w:t>Animal Husbandry</w:t>
      </w:r>
    </w:p>
    <w:p w14:paraId="61818EC9" w14:textId="2BD83B21" w:rsidR="0039667E" w:rsidRPr="00ED672B" w:rsidRDefault="00996376" w:rsidP="00996376">
      <w:pPr>
        <w:rPr>
          <w:rFonts w:asciiTheme="minorHAnsi" w:hAnsiTheme="minorHAnsi"/>
          <w:rPrChange w:id="577" w:author="Erin Stephenson" w:date="2019-03-13T19:33:00Z">
            <w:rPr/>
          </w:rPrChange>
        </w:rPr>
      </w:pPr>
      <w:r w:rsidRPr="00ED672B">
        <w:rPr>
          <w:rFonts w:asciiTheme="minorHAnsi" w:hAnsiTheme="minorHAnsi"/>
          <w:rPrChange w:id="578" w:author="Erin Stephenson" w:date="2019-03-13T19:33:00Z">
            <w:rPr/>
          </w:rPrChange>
        </w:rPr>
        <w:t xml:space="preserve">All mice were purchased from The Jackson Laboratory.  </w:t>
      </w:r>
      <w:r w:rsidR="00B80ABE" w:rsidRPr="00ED672B">
        <w:rPr>
          <w:rFonts w:asciiTheme="minorHAnsi" w:hAnsiTheme="minorHAnsi"/>
          <w:rPrChange w:id="579" w:author="Erin Stephenson" w:date="2019-03-13T19:33:00Z">
            <w:rPr/>
          </w:rPrChange>
        </w:rPr>
        <w:t xml:space="preserve">Unless otherwise stated, animals were fed a normal chow diet from </w:t>
      </w:r>
      <w:commentRangeStart w:id="580"/>
      <w:r w:rsidR="00B80ABE" w:rsidRPr="00ED672B">
        <w:rPr>
          <w:rFonts w:asciiTheme="minorHAnsi" w:hAnsiTheme="minorHAnsi"/>
          <w:rPrChange w:id="581" w:author="Erin Stephenson" w:date="2019-03-13T19:33:00Z">
            <w:rPr/>
          </w:rPrChange>
        </w:rPr>
        <w:t xml:space="preserve">Harlan </w:t>
      </w:r>
      <w:proofErr w:type="spellStart"/>
      <w:r w:rsidR="00B80ABE" w:rsidRPr="00ED672B">
        <w:rPr>
          <w:rFonts w:asciiTheme="minorHAnsi" w:hAnsiTheme="minorHAnsi"/>
          <w:rPrChange w:id="582" w:author="Erin Stephenson" w:date="2019-03-13T19:33:00Z">
            <w:rPr/>
          </w:rPrChange>
        </w:rPr>
        <w:t>Teklad</w:t>
      </w:r>
      <w:commentRangeEnd w:id="580"/>
      <w:proofErr w:type="spellEnd"/>
      <w:r w:rsidR="00B80ABE" w:rsidRPr="00ED672B">
        <w:rPr>
          <w:rStyle w:val="CommentReference"/>
          <w:rFonts w:asciiTheme="minorHAnsi" w:hAnsiTheme="minorHAnsi"/>
          <w:rPrChange w:id="583" w:author="Erin Stephenson" w:date="2019-03-13T19:33:00Z">
            <w:rPr>
              <w:rStyle w:val="CommentReference"/>
            </w:rPr>
          </w:rPrChange>
        </w:rPr>
        <w:commentReference w:id="580"/>
      </w:r>
      <w:r w:rsidR="00B80ABE" w:rsidRPr="00ED672B">
        <w:rPr>
          <w:rFonts w:asciiTheme="minorHAnsi" w:hAnsiTheme="minorHAnsi"/>
          <w:rPrChange w:id="584" w:author="Erin Stephenson" w:date="2019-03-13T19:33:00Z">
            <w:rPr/>
          </w:rPrChange>
        </w:rPr>
        <w:t xml:space="preserve">. </w:t>
      </w:r>
      <w:r w:rsidR="00AC7808" w:rsidRPr="00ED672B">
        <w:rPr>
          <w:rFonts w:asciiTheme="minorHAnsi" w:hAnsiTheme="minorHAnsi"/>
          <w:rPrChange w:id="585" w:author="Erin Stephenson" w:date="2019-03-13T19:33:00Z">
            <w:rPr/>
          </w:rPrChange>
        </w:rPr>
        <w:t xml:space="preserve">For </w:t>
      </w:r>
      <w:del w:id="586" w:author="Microsoft Office User" w:date="2019-03-08T14:58:00Z">
        <w:r w:rsidR="00AC7808" w:rsidRPr="00ED672B" w:rsidDel="00686640">
          <w:rPr>
            <w:rFonts w:asciiTheme="minorHAnsi" w:hAnsiTheme="minorHAnsi"/>
            <w:rPrChange w:id="587" w:author="Erin Stephenson" w:date="2019-03-13T19:33:00Z">
              <w:rPr/>
            </w:rPrChange>
          </w:rPr>
          <w:delText xml:space="preserve">High </w:delText>
        </w:r>
      </w:del>
      <w:ins w:id="588" w:author="Microsoft Office User" w:date="2019-03-08T14:58:00Z">
        <w:r w:rsidR="00686640" w:rsidRPr="00ED672B">
          <w:rPr>
            <w:rFonts w:asciiTheme="minorHAnsi" w:hAnsiTheme="minorHAnsi"/>
            <w:rPrChange w:id="589" w:author="Erin Stephenson" w:date="2019-03-13T19:33:00Z">
              <w:rPr/>
            </w:rPrChange>
          </w:rPr>
          <w:t xml:space="preserve">high </w:t>
        </w:r>
      </w:ins>
      <w:del w:id="590" w:author="Microsoft Office User" w:date="2019-03-08T14:57:00Z">
        <w:r w:rsidR="00AC7808" w:rsidRPr="00ED672B" w:rsidDel="00686640">
          <w:rPr>
            <w:rFonts w:asciiTheme="minorHAnsi" w:hAnsiTheme="minorHAnsi"/>
            <w:rPrChange w:id="591" w:author="Erin Stephenson" w:date="2019-03-13T19:33:00Z">
              <w:rPr/>
            </w:rPrChange>
          </w:rPr>
          <w:delText xml:space="preserve">Fat </w:delText>
        </w:r>
      </w:del>
      <w:ins w:id="592" w:author="Microsoft Office User" w:date="2019-03-08T14:57:00Z">
        <w:r w:rsidR="00686640" w:rsidRPr="00ED672B">
          <w:rPr>
            <w:rFonts w:asciiTheme="minorHAnsi" w:hAnsiTheme="minorHAnsi"/>
            <w:rPrChange w:id="593" w:author="Erin Stephenson" w:date="2019-03-13T19:33:00Z">
              <w:rPr/>
            </w:rPrChange>
          </w:rPr>
          <w:t xml:space="preserve">fat </w:t>
        </w:r>
      </w:ins>
      <w:del w:id="594" w:author="Microsoft Office User" w:date="2019-03-08T14:57:00Z">
        <w:r w:rsidR="00AC7808" w:rsidRPr="00ED672B" w:rsidDel="00686640">
          <w:rPr>
            <w:rFonts w:asciiTheme="minorHAnsi" w:hAnsiTheme="minorHAnsi"/>
            <w:rPrChange w:id="595" w:author="Erin Stephenson" w:date="2019-03-13T19:33:00Z">
              <w:rPr/>
            </w:rPrChange>
          </w:rPr>
          <w:delText xml:space="preserve">Diet </w:delText>
        </w:r>
      </w:del>
      <w:ins w:id="596" w:author="Microsoft Office User" w:date="2019-03-08T14:57:00Z">
        <w:r w:rsidR="00686640" w:rsidRPr="00ED672B">
          <w:rPr>
            <w:rFonts w:asciiTheme="minorHAnsi" w:hAnsiTheme="minorHAnsi"/>
            <w:rPrChange w:id="597" w:author="Erin Stephenson" w:date="2019-03-13T19:33:00Z">
              <w:rPr/>
            </w:rPrChange>
          </w:rPr>
          <w:t xml:space="preserve">diet </w:t>
        </w:r>
      </w:ins>
      <w:r w:rsidR="00AC7808" w:rsidRPr="00ED672B">
        <w:rPr>
          <w:rFonts w:asciiTheme="minorHAnsi" w:hAnsiTheme="minorHAnsi"/>
          <w:rPrChange w:id="598" w:author="Erin Stephenson" w:date="2019-03-13T19:33:00Z">
            <w:rPr/>
          </w:rPrChange>
        </w:rPr>
        <w:t xml:space="preserve">studies, animals were provided </w:t>
      </w:r>
      <w:r w:rsidR="00AC7808" w:rsidRPr="00ED672B">
        <w:rPr>
          <w:rFonts w:asciiTheme="minorHAnsi" w:hAnsiTheme="minorHAnsi"/>
          <w:i/>
          <w:rPrChange w:id="599" w:author="Erin Stephenson" w:date="2019-03-13T19:33:00Z">
            <w:rPr>
              <w:i/>
            </w:rPr>
          </w:rPrChange>
        </w:rPr>
        <w:t xml:space="preserve">ad libitum access </w:t>
      </w:r>
      <w:r w:rsidR="00AC7808" w:rsidRPr="00ED672B">
        <w:rPr>
          <w:rFonts w:asciiTheme="minorHAnsi" w:hAnsiTheme="minorHAnsi"/>
          <w:rPrChange w:id="600" w:author="Erin Stephenson" w:date="2019-03-13T19:33:00Z">
            <w:rPr/>
          </w:rPrChange>
        </w:rPr>
        <w:t xml:space="preserve">to a diet with 45% of calories from lard (Research Diets </w:t>
      </w:r>
      <w:commentRangeStart w:id="601"/>
      <w:r w:rsidR="00AC7808" w:rsidRPr="00ED672B">
        <w:rPr>
          <w:rFonts w:asciiTheme="minorHAnsi" w:hAnsiTheme="minorHAnsi"/>
          <w:rPrChange w:id="602" w:author="Erin Stephenson" w:date="2019-03-13T19:33:00Z">
            <w:rPr/>
          </w:rPrChange>
        </w:rPr>
        <w:t>D1492</w:t>
      </w:r>
      <w:commentRangeEnd w:id="601"/>
      <w:r w:rsidR="00AC7808" w:rsidRPr="00ED672B">
        <w:rPr>
          <w:rStyle w:val="CommentReference"/>
          <w:rFonts w:asciiTheme="minorHAnsi" w:hAnsiTheme="minorHAnsi"/>
          <w:rPrChange w:id="603" w:author="Erin Stephenson" w:date="2019-03-13T19:33:00Z">
            <w:rPr>
              <w:rStyle w:val="CommentReference"/>
            </w:rPr>
          </w:rPrChange>
        </w:rPr>
        <w:commentReference w:id="601"/>
      </w:r>
      <w:r w:rsidR="00AC7808" w:rsidRPr="00ED672B">
        <w:rPr>
          <w:rFonts w:asciiTheme="minorHAnsi" w:hAnsiTheme="minorHAnsi"/>
          <w:rPrChange w:id="604" w:author="Erin Stephenson" w:date="2019-03-13T19:33:00Z">
            <w:rPr/>
          </w:rPrChange>
        </w:rPr>
        <w:t>).</w:t>
      </w:r>
      <w:r w:rsidR="003669B1" w:rsidRPr="00ED672B">
        <w:rPr>
          <w:rFonts w:asciiTheme="minorHAnsi" w:hAnsiTheme="minorHAnsi"/>
          <w:rPrChange w:id="605" w:author="Erin Stephenson" w:date="2019-03-13T19:33:00Z">
            <w:rPr/>
          </w:rPrChange>
        </w:rPr>
        <w:t xml:space="preserve">  This diet started when animals were approximately 10 weeks of age, animals were </w:t>
      </w:r>
      <w:commentRangeStart w:id="606"/>
      <w:r w:rsidR="003669B1" w:rsidRPr="00ED672B">
        <w:rPr>
          <w:rFonts w:asciiTheme="minorHAnsi" w:hAnsiTheme="minorHAnsi"/>
          <w:rPrChange w:id="607" w:author="Erin Stephenson" w:date="2019-03-13T19:33:00Z">
            <w:rPr/>
          </w:rPrChange>
        </w:rPr>
        <w:t>sacrificed at 25 weeks of age</w:t>
      </w:r>
      <w:commentRangeEnd w:id="606"/>
      <w:r w:rsidR="00E01EB0" w:rsidRPr="00ED672B">
        <w:rPr>
          <w:rStyle w:val="CommentReference"/>
          <w:rFonts w:asciiTheme="minorHAnsi" w:hAnsiTheme="minorHAnsi"/>
          <w:rPrChange w:id="608" w:author="Erin Stephenson" w:date="2019-03-13T19:33:00Z">
            <w:rPr>
              <w:rStyle w:val="CommentReference"/>
            </w:rPr>
          </w:rPrChange>
        </w:rPr>
        <w:commentReference w:id="606"/>
      </w:r>
      <w:r w:rsidR="003669B1" w:rsidRPr="00ED672B">
        <w:rPr>
          <w:rFonts w:asciiTheme="minorHAnsi" w:hAnsiTheme="minorHAnsi"/>
          <w:rPrChange w:id="609" w:author="Erin Stephenson" w:date="2019-03-13T19:33:00Z">
            <w:rPr/>
          </w:rPrChange>
        </w:rPr>
        <w:t>.</w:t>
      </w:r>
    </w:p>
    <w:p w14:paraId="04F3F3E3" w14:textId="77777777" w:rsidR="0039667E" w:rsidRPr="00ED672B" w:rsidRDefault="0039667E" w:rsidP="00996376">
      <w:pPr>
        <w:rPr>
          <w:rFonts w:asciiTheme="minorHAnsi" w:hAnsiTheme="minorHAnsi"/>
          <w:rPrChange w:id="610" w:author="Erin Stephenson" w:date="2019-03-13T19:33:00Z">
            <w:rPr/>
          </w:rPrChange>
        </w:rPr>
      </w:pPr>
    </w:p>
    <w:p w14:paraId="6871AEC9" w14:textId="64D2FC0D" w:rsidR="0039667E" w:rsidRPr="00ED672B" w:rsidDel="006F38F5" w:rsidRDefault="00996376" w:rsidP="00996376">
      <w:pPr>
        <w:rPr>
          <w:del w:id="611" w:author="Erin Stephenson" w:date="2019-03-13T19:34:00Z"/>
          <w:rFonts w:asciiTheme="minorHAnsi" w:hAnsiTheme="minorHAnsi"/>
          <w:bCs/>
          <w:rPrChange w:id="612" w:author="Erin Stephenson" w:date="2019-03-13T19:33:00Z">
            <w:rPr>
              <w:del w:id="613" w:author="Erin Stephenson" w:date="2019-03-13T19:34:00Z"/>
              <w:bCs/>
            </w:rPr>
          </w:rPrChange>
        </w:rPr>
      </w:pPr>
      <w:del w:id="614" w:author="Microsoft Office User" w:date="2019-03-08T14:43:00Z">
        <w:r w:rsidRPr="00ED672B" w:rsidDel="002E4621">
          <w:rPr>
            <w:rFonts w:asciiTheme="minorHAnsi" w:hAnsiTheme="minorHAnsi"/>
            <w:rPrChange w:id="615" w:author="Erin Stephenson" w:date="2019-03-13T19:33:00Z">
              <w:rPr/>
            </w:rPrChange>
          </w:rPr>
          <w:delText>For m</w:delText>
        </w:r>
      </w:del>
      <w:ins w:id="616" w:author="Microsoft Office User" w:date="2019-03-08T14:43:00Z">
        <w:r w:rsidR="002E4621" w:rsidRPr="00ED672B">
          <w:rPr>
            <w:rFonts w:asciiTheme="minorHAnsi" w:hAnsiTheme="minorHAnsi"/>
            <w:rPrChange w:id="617" w:author="Erin Stephenson" w:date="2019-03-13T19:33:00Z">
              <w:rPr/>
            </w:rPrChange>
          </w:rPr>
          <w:t>M</w:t>
        </w:r>
      </w:ins>
      <w:r w:rsidRPr="00ED672B">
        <w:rPr>
          <w:rFonts w:asciiTheme="minorHAnsi" w:hAnsiTheme="minorHAnsi"/>
          <w:rPrChange w:id="618" w:author="Erin Stephenson" w:date="2019-03-13T19:33:00Z">
            <w:rPr/>
          </w:rPrChange>
        </w:rPr>
        <w:t>uscle</w:t>
      </w:r>
      <w:ins w:id="619" w:author="Microsoft Office User" w:date="2019-03-08T14:43:00Z">
        <w:r w:rsidR="002E4621" w:rsidRPr="00ED672B">
          <w:rPr>
            <w:rFonts w:asciiTheme="minorHAnsi" w:hAnsiTheme="minorHAnsi"/>
            <w:rPrChange w:id="620" w:author="Erin Stephenson" w:date="2019-03-13T19:33:00Z">
              <w:rPr/>
            </w:rPrChange>
          </w:rPr>
          <w:t>-</w:t>
        </w:r>
      </w:ins>
      <w:del w:id="621" w:author="Microsoft Office User" w:date="2019-03-08T14:43:00Z">
        <w:r w:rsidRPr="00ED672B" w:rsidDel="002E4621">
          <w:rPr>
            <w:rFonts w:asciiTheme="minorHAnsi" w:hAnsiTheme="minorHAnsi"/>
            <w:rPrChange w:id="622" w:author="Erin Stephenson" w:date="2019-03-13T19:33:00Z">
              <w:rPr/>
            </w:rPrChange>
          </w:rPr>
          <w:delText xml:space="preserve"> </w:delText>
        </w:r>
      </w:del>
      <w:r w:rsidRPr="00ED672B">
        <w:rPr>
          <w:rFonts w:asciiTheme="minorHAnsi" w:hAnsiTheme="minorHAnsi"/>
          <w:rPrChange w:id="623" w:author="Erin Stephenson" w:date="2019-03-13T19:33:00Z">
            <w:rPr/>
          </w:rPrChange>
        </w:rPr>
        <w:t>specific knockouts</w:t>
      </w:r>
      <w:ins w:id="624" w:author="Microsoft Office User" w:date="2019-03-08T14:43:00Z">
        <w:r w:rsidR="002E4621" w:rsidRPr="00ED672B">
          <w:rPr>
            <w:rFonts w:asciiTheme="minorHAnsi" w:hAnsiTheme="minorHAnsi"/>
            <w:rPrChange w:id="625" w:author="Erin Stephenson" w:date="2019-03-13T19:33:00Z">
              <w:rPr/>
            </w:rPrChange>
          </w:rPr>
          <w:t xml:space="preserve"> were generated by crossing</w:t>
        </w:r>
      </w:ins>
      <w:del w:id="626" w:author="Microsoft Office User" w:date="2019-03-08T14:43:00Z">
        <w:r w:rsidRPr="00ED672B" w:rsidDel="002E4621">
          <w:rPr>
            <w:rFonts w:asciiTheme="minorHAnsi" w:hAnsiTheme="minorHAnsi"/>
            <w:rPrChange w:id="627" w:author="Erin Stephenson" w:date="2019-03-13T19:33:00Z">
              <w:rPr/>
            </w:rPrChange>
          </w:rPr>
          <w:delText>,</w:delText>
        </w:r>
      </w:del>
      <w:r w:rsidRPr="00ED672B">
        <w:rPr>
          <w:rFonts w:asciiTheme="minorHAnsi" w:hAnsiTheme="minorHAnsi"/>
          <w:rPrChange w:id="628" w:author="Erin Stephenson" w:date="2019-03-13T19:33:00Z">
            <w:rPr/>
          </w:rPrChange>
        </w:rPr>
        <w:t xml:space="preserve"> </w:t>
      </w:r>
      <w:r w:rsidRPr="00ED672B">
        <w:rPr>
          <w:rFonts w:asciiTheme="minorHAnsi" w:hAnsiTheme="minorHAnsi"/>
          <w:bCs/>
          <w:rPrChange w:id="629" w:author="Erin Stephenson" w:date="2019-03-13T19:33:00Z">
            <w:rPr>
              <w:bCs/>
            </w:rPr>
          </w:rPrChange>
        </w:rPr>
        <w:t>FVB-</w:t>
      </w:r>
      <w:proofErr w:type="spellStart"/>
      <w:r w:rsidRPr="00ED672B">
        <w:rPr>
          <w:rFonts w:asciiTheme="minorHAnsi" w:hAnsiTheme="minorHAnsi"/>
          <w:bCs/>
          <w:rPrChange w:id="630" w:author="Erin Stephenson" w:date="2019-03-13T19:33:00Z">
            <w:rPr>
              <w:bCs/>
            </w:rPr>
          </w:rPrChange>
        </w:rPr>
        <w:t>Tg</w:t>
      </w:r>
      <w:proofErr w:type="spellEnd"/>
      <w:r w:rsidRPr="00ED672B">
        <w:rPr>
          <w:rFonts w:asciiTheme="minorHAnsi" w:hAnsiTheme="minorHAnsi"/>
          <w:bCs/>
          <w:rPrChange w:id="631" w:author="Erin Stephenson" w:date="2019-03-13T19:33:00Z">
            <w:rPr>
              <w:bCs/>
            </w:rPr>
          </w:rPrChange>
        </w:rPr>
        <w:t>(</w:t>
      </w:r>
      <w:proofErr w:type="spellStart"/>
      <w:r w:rsidRPr="00ED672B">
        <w:rPr>
          <w:rFonts w:asciiTheme="minorHAnsi" w:hAnsiTheme="minorHAnsi"/>
          <w:bCs/>
          <w:rPrChange w:id="632" w:author="Erin Stephenson" w:date="2019-03-13T19:33:00Z">
            <w:rPr>
              <w:bCs/>
            </w:rPr>
          </w:rPrChange>
        </w:rPr>
        <w:t>Ckmm-cre</w:t>
      </w:r>
      <w:proofErr w:type="spellEnd"/>
      <w:r w:rsidRPr="00ED672B">
        <w:rPr>
          <w:rFonts w:asciiTheme="minorHAnsi" w:hAnsiTheme="minorHAnsi"/>
          <w:bCs/>
          <w:rPrChange w:id="633" w:author="Erin Stephenson" w:date="2019-03-13T19:33:00Z">
            <w:rPr>
              <w:bCs/>
            </w:rPr>
          </w:rPrChange>
        </w:rPr>
        <w:t xml:space="preserve">)5Khn/J transgenic mice (stock 006405) </w:t>
      </w:r>
      <w:del w:id="634" w:author="Microsoft Office User" w:date="2019-03-08T14:43:00Z">
        <w:r w:rsidRPr="00ED672B" w:rsidDel="002E4621">
          <w:rPr>
            <w:rFonts w:asciiTheme="minorHAnsi" w:hAnsiTheme="minorHAnsi"/>
            <w:bCs/>
            <w:rPrChange w:id="635" w:author="Erin Stephenson" w:date="2019-03-13T19:33:00Z">
              <w:rPr>
                <w:bCs/>
              </w:rPr>
            </w:rPrChange>
          </w:rPr>
          <w:delText xml:space="preserve">were crossed </w:delText>
        </w:r>
      </w:del>
      <w:r w:rsidRPr="00ED672B">
        <w:rPr>
          <w:rFonts w:asciiTheme="minorHAnsi" w:hAnsiTheme="minorHAnsi"/>
          <w:bCs/>
          <w:rPrChange w:id="636" w:author="Erin Stephenson" w:date="2019-03-13T19:33:00Z">
            <w:rPr>
              <w:bCs/>
            </w:rPr>
          </w:rPrChange>
        </w:rPr>
        <w:t xml:space="preserve">with </w:t>
      </w:r>
      <w:proofErr w:type="spellStart"/>
      <w:r w:rsidRPr="00ED672B">
        <w:rPr>
          <w:rFonts w:asciiTheme="minorHAnsi" w:hAnsiTheme="minorHAnsi"/>
          <w:bCs/>
          <w:rPrChange w:id="637" w:author="Erin Stephenson" w:date="2019-03-13T19:33:00Z">
            <w:rPr>
              <w:bCs/>
            </w:rPr>
          </w:rPrChange>
        </w:rPr>
        <w:t>floxed</w:t>
      </w:r>
      <w:proofErr w:type="spellEnd"/>
      <w:r w:rsidRPr="00ED672B">
        <w:rPr>
          <w:rFonts w:asciiTheme="minorHAnsi" w:hAnsiTheme="minorHAnsi"/>
          <w:bCs/>
          <w:rPrChange w:id="638" w:author="Erin Stephenson" w:date="2019-03-13T19:33:00Z">
            <w:rPr>
              <w:bCs/>
            </w:rPr>
          </w:rPrChange>
        </w:rPr>
        <w:t xml:space="preserve"> </w:t>
      </w:r>
      <w:r w:rsidRPr="00ED672B">
        <w:rPr>
          <w:rFonts w:asciiTheme="minorHAnsi" w:hAnsiTheme="minorHAnsi"/>
          <w:bCs/>
          <w:i/>
          <w:iCs/>
          <w:rPrChange w:id="639" w:author="Erin Stephenson" w:date="2019-03-13T19:33:00Z">
            <w:rPr>
              <w:bCs/>
              <w:i/>
              <w:iCs/>
            </w:rPr>
          </w:rPrChange>
        </w:rPr>
        <w:t>Tsc1</w:t>
      </w:r>
      <w:r w:rsidRPr="00ED672B">
        <w:rPr>
          <w:rFonts w:asciiTheme="minorHAnsi" w:hAnsiTheme="minorHAnsi"/>
          <w:bCs/>
          <w:i/>
          <w:iCs/>
          <w:vertAlign w:val="superscript"/>
          <w:rPrChange w:id="640" w:author="Erin Stephenson" w:date="2019-03-13T19:33:00Z">
            <w:rPr>
              <w:bCs/>
              <w:i/>
              <w:iCs/>
              <w:vertAlign w:val="superscript"/>
            </w:rPr>
          </w:rPrChange>
        </w:rPr>
        <w:t>tm1Djk</w:t>
      </w:r>
      <w:r w:rsidRPr="00ED672B">
        <w:rPr>
          <w:rFonts w:asciiTheme="minorHAnsi" w:hAnsiTheme="minorHAnsi"/>
          <w:bCs/>
          <w:rPrChange w:id="641" w:author="Erin Stephenson" w:date="2019-03-13T19:33:00Z">
            <w:rPr>
              <w:bCs/>
            </w:rPr>
          </w:rPrChange>
        </w:rPr>
        <w:t>/J mice (stock 005680). To generate F1</w:t>
      </w:r>
      <w:ins w:id="642" w:author="Microsoft Office User" w:date="2019-03-08T14:44:00Z">
        <w:r w:rsidR="00611922" w:rsidRPr="00ED672B">
          <w:rPr>
            <w:rFonts w:asciiTheme="minorHAnsi" w:hAnsiTheme="minorHAnsi"/>
            <w:bCs/>
            <w:rPrChange w:id="643" w:author="Erin Stephenson" w:date="2019-03-13T19:33:00Z">
              <w:rPr>
                <w:bCs/>
              </w:rPr>
            </w:rPrChange>
          </w:rPr>
          <w:t>,</w:t>
        </w:r>
      </w:ins>
      <w:r w:rsidRPr="00ED672B">
        <w:rPr>
          <w:rFonts w:asciiTheme="minorHAnsi" w:hAnsiTheme="minorHAnsi"/>
          <w:bCs/>
          <w:rPrChange w:id="644" w:author="Erin Stephenson" w:date="2019-03-13T19:33:00Z">
            <w:rPr>
              <w:bCs/>
            </w:rPr>
          </w:rPrChange>
        </w:rPr>
        <w:t xml:space="preserve"> mice that were heterozygous for the </w:t>
      </w:r>
      <w:proofErr w:type="spellStart"/>
      <w:r w:rsidRPr="00ED672B">
        <w:rPr>
          <w:rFonts w:asciiTheme="minorHAnsi" w:hAnsiTheme="minorHAnsi"/>
          <w:bCs/>
          <w:rPrChange w:id="645" w:author="Erin Stephenson" w:date="2019-03-13T19:33:00Z">
            <w:rPr>
              <w:bCs/>
            </w:rPr>
          </w:rPrChange>
        </w:rPr>
        <w:t>floxed</w:t>
      </w:r>
      <w:proofErr w:type="spellEnd"/>
      <w:r w:rsidRPr="00ED672B">
        <w:rPr>
          <w:rFonts w:asciiTheme="minorHAnsi" w:hAnsiTheme="minorHAnsi"/>
          <w:bCs/>
          <w:rPrChange w:id="646" w:author="Erin Stephenson" w:date="2019-03-13T19:33:00Z">
            <w:rPr>
              <w:bCs/>
            </w:rPr>
          </w:rPrChange>
        </w:rPr>
        <w:t xml:space="preserve"> allele, and either</w:t>
      </w:r>
      <w:r w:rsidR="00972512" w:rsidRPr="00ED672B">
        <w:rPr>
          <w:rFonts w:asciiTheme="minorHAnsi" w:hAnsiTheme="minorHAnsi"/>
          <w:bCs/>
          <w:rPrChange w:id="647" w:author="Erin Stephenson" w:date="2019-03-13T19:33:00Z">
            <w:rPr>
              <w:bCs/>
            </w:rPr>
          </w:rPrChange>
        </w:rPr>
        <w:t xml:space="preserve"> had or lacked the </w:t>
      </w:r>
      <w:proofErr w:type="spellStart"/>
      <w:r w:rsidR="00972512" w:rsidRPr="00ED672B">
        <w:rPr>
          <w:rFonts w:asciiTheme="minorHAnsi" w:hAnsiTheme="minorHAnsi"/>
          <w:bCs/>
          <w:i/>
          <w:rPrChange w:id="648" w:author="Erin Stephenson" w:date="2019-03-13T19:33:00Z">
            <w:rPr>
              <w:bCs/>
              <w:i/>
            </w:rPr>
          </w:rPrChange>
        </w:rPr>
        <w:t>Ckmm-Cre</w:t>
      </w:r>
      <w:proofErr w:type="spellEnd"/>
      <w:r w:rsidR="00972512" w:rsidRPr="00ED672B">
        <w:rPr>
          <w:rFonts w:asciiTheme="minorHAnsi" w:hAnsiTheme="minorHAnsi"/>
          <w:bCs/>
          <w:i/>
          <w:rPrChange w:id="649" w:author="Erin Stephenson" w:date="2019-03-13T19:33:00Z">
            <w:rPr>
              <w:bCs/>
              <w:i/>
            </w:rPr>
          </w:rPrChange>
        </w:rPr>
        <w:t xml:space="preserve"> </w:t>
      </w:r>
      <w:r w:rsidR="00972512" w:rsidRPr="00ED672B">
        <w:rPr>
          <w:rFonts w:asciiTheme="minorHAnsi" w:hAnsiTheme="minorHAnsi"/>
          <w:bCs/>
          <w:rPrChange w:id="650" w:author="Erin Stephenson" w:date="2019-03-13T19:33:00Z">
            <w:rPr>
              <w:bCs/>
            </w:rPr>
          </w:rPrChange>
        </w:rPr>
        <w:t>tra</w:t>
      </w:r>
      <w:r w:rsidRPr="00ED672B">
        <w:rPr>
          <w:rFonts w:asciiTheme="minorHAnsi" w:hAnsiTheme="minorHAnsi"/>
          <w:bCs/>
          <w:rPrChange w:id="651" w:author="Erin Stephenson" w:date="2019-03-13T19:33:00Z">
            <w:rPr>
              <w:bCs/>
            </w:rPr>
          </w:rPrChange>
        </w:rPr>
        <w:t>nsgene</w:t>
      </w:r>
      <w:ins w:id="652" w:author="Microsoft Office User" w:date="2019-03-08T14:45:00Z">
        <w:r w:rsidR="007B7563" w:rsidRPr="00ED672B">
          <w:rPr>
            <w:rFonts w:asciiTheme="minorHAnsi" w:hAnsiTheme="minorHAnsi"/>
            <w:bCs/>
            <w:rPrChange w:id="653" w:author="Erin Stephenson" w:date="2019-03-13T19:33:00Z">
              <w:rPr>
                <w:bCs/>
              </w:rPr>
            </w:rPrChange>
          </w:rPr>
          <w:t xml:space="preserve"> were</w:t>
        </w:r>
      </w:ins>
      <w:del w:id="654" w:author="Microsoft Office User" w:date="2019-03-08T14:45:00Z">
        <w:r w:rsidRPr="00ED672B" w:rsidDel="007B7563">
          <w:rPr>
            <w:rFonts w:asciiTheme="minorHAnsi" w:hAnsiTheme="minorHAnsi"/>
            <w:bCs/>
            <w:rPrChange w:id="655" w:author="Erin Stephenson" w:date="2019-03-13T19:33:00Z">
              <w:rPr>
                <w:bCs/>
              </w:rPr>
            </w:rPrChange>
          </w:rPr>
          <w:delText>.  These parents were</w:delText>
        </w:r>
      </w:del>
      <w:r w:rsidRPr="00ED672B">
        <w:rPr>
          <w:rFonts w:asciiTheme="minorHAnsi" w:hAnsiTheme="minorHAnsi"/>
          <w:bCs/>
          <w:rPrChange w:id="656" w:author="Erin Stephenson" w:date="2019-03-13T19:33:00Z">
            <w:rPr>
              <w:bCs/>
            </w:rPr>
          </w:rPrChange>
        </w:rPr>
        <w:t xml:space="preserve"> intercrossed to generate knockout mice (</w:t>
      </w:r>
      <w:r w:rsidRPr="00ED672B">
        <w:rPr>
          <w:rFonts w:asciiTheme="minorHAnsi" w:hAnsiTheme="minorHAnsi"/>
          <w:bCs/>
          <w:i/>
          <w:rPrChange w:id="657" w:author="Erin Stephenson" w:date="2019-03-13T19:33:00Z">
            <w:rPr>
              <w:bCs/>
              <w:i/>
            </w:rPr>
          </w:rPrChange>
        </w:rPr>
        <w:t>Tsc1</w:t>
      </w:r>
      <w:r w:rsidRPr="00ED672B">
        <w:rPr>
          <w:rFonts w:asciiTheme="minorHAnsi" w:hAnsiTheme="minorHAnsi"/>
          <w:bCs/>
          <w:i/>
          <w:vertAlign w:val="superscript"/>
          <w:rPrChange w:id="658" w:author="Erin Stephenson" w:date="2019-03-13T19:33:00Z">
            <w:rPr>
              <w:bCs/>
              <w:i/>
              <w:vertAlign w:val="superscript"/>
            </w:rPr>
          </w:rPrChange>
        </w:rPr>
        <w:t>fl</w:t>
      </w:r>
      <w:r w:rsidRPr="00ED672B">
        <w:rPr>
          <w:rFonts w:asciiTheme="minorHAnsi" w:hAnsiTheme="minorHAnsi"/>
          <w:bCs/>
          <w:vertAlign w:val="superscript"/>
          <w:rPrChange w:id="659" w:author="Erin Stephenson" w:date="2019-03-13T19:33:00Z">
            <w:rPr>
              <w:bCs/>
              <w:vertAlign w:val="superscript"/>
            </w:rPr>
          </w:rPrChange>
        </w:rPr>
        <w:t>/</w:t>
      </w:r>
      <w:proofErr w:type="spellStart"/>
      <w:r w:rsidRPr="00ED672B">
        <w:rPr>
          <w:rFonts w:asciiTheme="minorHAnsi" w:hAnsiTheme="minorHAnsi"/>
          <w:bCs/>
          <w:vertAlign w:val="superscript"/>
          <w:rPrChange w:id="660" w:author="Erin Stephenson" w:date="2019-03-13T19:33:00Z">
            <w:rPr>
              <w:bCs/>
              <w:vertAlign w:val="superscript"/>
            </w:rPr>
          </w:rPrChange>
        </w:rPr>
        <w:t>fl</w:t>
      </w:r>
      <w:proofErr w:type="spellEnd"/>
      <w:r w:rsidRPr="00ED672B">
        <w:rPr>
          <w:rFonts w:asciiTheme="minorHAnsi" w:hAnsiTheme="minorHAnsi"/>
          <w:bCs/>
          <w:rPrChange w:id="661" w:author="Erin Stephenson" w:date="2019-03-13T19:33:00Z">
            <w:rPr>
              <w:bCs/>
            </w:rPr>
          </w:rPrChange>
        </w:rPr>
        <w:t xml:space="preserve">, </w:t>
      </w:r>
      <w:proofErr w:type="spellStart"/>
      <w:r w:rsidRPr="00ED672B">
        <w:rPr>
          <w:rFonts w:asciiTheme="minorHAnsi" w:hAnsiTheme="minorHAnsi"/>
          <w:bCs/>
          <w:i/>
          <w:rPrChange w:id="662" w:author="Erin Stephenson" w:date="2019-03-13T19:33:00Z">
            <w:rPr>
              <w:bCs/>
              <w:i/>
            </w:rPr>
          </w:rPrChange>
        </w:rPr>
        <w:t>Ckmm-Cre</w:t>
      </w:r>
      <w:r w:rsidRPr="00ED672B">
        <w:rPr>
          <w:rFonts w:asciiTheme="minorHAnsi" w:hAnsiTheme="minorHAnsi"/>
          <w:bCs/>
          <w:vertAlign w:val="superscript"/>
          <w:rPrChange w:id="663" w:author="Erin Stephenson" w:date="2019-03-13T19:33:00Z">
            <w:rPr>
              <w:bCs/>
              <w:vertAlign w:val="superscript"/>
            </w:rPr>
          </w:rPrChange>
        </w:rPr>
        <w:t>Tg</w:t>
      </w:r>
      <w:proofErr w:type="spellEnd"/>
      <w:r w:rsidRPr="00ED672B">
        <w:rPr>
          <w:rFonts w:asciiTheme="minorHAnsi" w:hAnsiTheme="minorHAnsi"/>
          <w:bCs/>
          <w:vertAlign w:val="superscript"/>
          <w:rPrChange w:id="664" w:author="Erin Stephenson" w:date="2019-03-13T19:33:00Z">
            <w:rPr>
              <w:bCs/>
              <w:vertAlign w:val="superscript"/>
            </w:rPr>
          </w:rPrChange>
        </w:rPr>
        <w:t>/+</w:t>
      </w:r>
      <w:r w:rsidRPr="00ED672B">
        <w:rPr>
          <w:rFonts w:asciiTheme="minorHAnsi" w:hAnsiTheme="minorHAnsi"/>
          <w:bCs/>
          <w:rPrChange w:id="665" w:author="Erin Stephenson" w:date="2019-03-13T19:33:00Z">
            <w:rPr>
              <w:bCs/>
            </w:rPr>
          </w:rPrChange>
        </w:rPr>
        <w:t>), wild type mice</w:t>
      </w:r>
      <w:r w:rsidR="004E21CF" w:rsidRPr="00ED672B">
        <w:rPr>
          <w:rFonts w:asciiTheme="minorHAnsi" w:hAnsiTheme="minorHAnsi"/>
          <w:bCs/>
          <w:rPrChange w:id="666" w:author="Erin Stephenson" w:date="2019-03-13T19:33:00Z">
            <w:rPr>
              <w:bCs/>
            </w:rPr>
          </w:rPrChange>
        </w:rPr>
        <w:t xml:space="preserve"> </w:t>
      </w:r>
      <w:r w:rsidRPr="00ED672B">
        <w:rPr>
          <w:rFonts w:asciiTheme="minorHAnsi" w:hAnsiTheme="minorHAnsi"/>
          <w:bCs/>
          <w:rPrChange w:id="667" w:author="Erin Stephenson" w:date="2019-03-13T19:33:00Z">
            <w:rPr>
              <w:bCs/>
            </w:rPr>
          </w:rPrChange>
        </w:rPr>
        <w:t>(</w:t>
      </w:r>
      <w:r w:rsidRPr="00ED672B">
        <w:rPr>
          <w:rFonts w:asciiTheme="minorHAnsi" w:hAnsiTheme="minorHAnsi"/>
          <w:bCs/>
          <w:i/>
          <w:rPrChange w:id="668" w:author="Erin Stephenson" w:date="2019-03-13T19:33:00Z">
            <w:rPr>
              <w:bCs/>
              <w:i/>
            </w:rPr>
          </w:rPrChange>
        </w:rPr>
        <w:t>Tsc1</w:t>
      </w:r>
      <w:r w:rsidRPr="00ED672B">
        <w:rPr>
          <w:rFonts w:asciiTheme="minorHAnsi" w:hAnsiTheme="minorHAnsi"/>
          <w:bCs/>
          <w:i/>
          <w:vertAlign w:val="superscript"/>
          <w:rPrChange w:id="669" w:author="Erin Stephenson" w:date="2019-03-13T19:33:00Z">
            <w:rPr>
              <w:bCs/>
              <w:i/>
              <w:vertAlign w:val="superscript"/>
            </w:rPr>
          </w:rPrChange>
        </w:rPr>
        <w:t>+/+</w:t>
      </w:r>
      <w:r w:rsidRPr="00ED672B">
        <w:rPr>
          <w:rFonts w:asciiTheme="minorHAnsi" w:hAnsiTheme="minorHAnsi"/>
          <w:bCs/>
          <w:rPrChange w:id="670" w:author="Erin Stephenson" w:date="2019-03-13T19:33:00Z">
            <w:rPr>
              <w:bCs/>
            </w:rPr>
          </w:rPrChange>
        </w:rPr>
        <w:t xml:space="preserve">, </w:t>
      </w:r>
      <w:proofErr w:type="spellStart"/>
      <w:r w:rsidRPr="00ED672B">
        <w:rPr>
          <w:rFonts w:asciiTheme="minorHAnsi" w:hAnsiTheme="minorHAnsi"/>
          <w:bCs/>
          <w:i/>
          <w:rPrChange w:id="671" w:author="Erin Stephenson" w:date="2019-03-13T19:33:00Z">
            <w:rPr>
              <w:bCs/>
              <w:i/>
            </w:rPr>
          </w:rPrChange>
        </w:rPr>
        <w:t>Ckmm-Cre</w:t>
      </w:r>
      <w:proofErr w:type="spellEnd"/>
      <w:r w:rsidRPr="00ED672B">
        <w:rPr>
          <w:rFonts w:asciiTheme="minorHAnsi" w:hAnsiTheme="minorHAnsi"/>
          <w:bCs/>
          <w:vertAlign w:val="superscript"/>
          <w:rPrChange w:id="672" w:author="Erin Stephenson" w:date="2019-03-13T19:33:00Z">
            <w:rPr>
              <w:bCs/>
              <w:vertAlign w:val="superscript"/>
            </w:rPr>
          </w:rPrChange>
        </w:rPr>
        <w:t>+/+</w:t>
      </w:r>
      <w:r w:rsidRPr="00ED672B">
        <w:rPr>
          <w:rFonts w:asciiTheme="minorHAnsi" w:hAnsiTheme="minorHAnsi"/>
          <w:bCs/>
          <w:rPrChange w:id="673" w:author="Erin Stephenson" w:date="2019-03-13T19:33:00Z">
            <w:rPr>
              <w:bCs/>
            </w:rPr>
          </w:rPrChange>
        </w:rPr>
        <w:t>) and controls containing the transgene only (</w:t>
      </w:r>
      <w:r w:rsidRPr="00ED672B">
        <w:rPr>
          <w:rFonts w:asciiTheme="minorHAnsi" w:hAnsiTheme="minorHAnsi"/>
          <w:bCs/>
          <w:i/>
          <w:rPrChange w:id="674" w:author="Erin Stephenson" w:date="2019-03-13T19:33:00Z">
            <w:rPr>
              <w:bCs/>
              <w:i/>
            </w:rPr>
          </w:rPrChange>
        </w:rPr>
        <w:t>Tsc1</w:t>
      </w:r>
      <w:r w:rsidRPr="00ED672B">
        <w:rPr>
          <w:rFonts w:asciiTheme="minorHAnsi" w:hAnsiTheme="minorHAnsi"/>
          <w:bCs/>
          <w:i/>
          <w:vertAlign w:val="superscript"/>
          <w:rPrChange w:id="675" w:author="Erin Stephenson" w:date="2019-03-13T19:33:00Z">
            <w:rPr>
              <w:bCs/>
              <w:i/>
              <w:vertAlign w:val="superscript"/>
            </w:rPr>
          </w:rPrChange>
        </w:rPr>
        <w:t>+/+</w:t>
      </w:r>
      <w:r w:rsidRPr="00ED672B">
        <w:rPr>
          <w:rFonts w:asciiTheme="minorHAnsi" w:hAnsiTheme="minorHAnsi"/>
          <w:bCs/>
          <w:rPrChange w:id="676" w:author="Erin Stephenson" w:date="2019-03-13T19:33:00Z">
            <w:rPr>
              <w:bCs/>
            </w:rPr>
          </w:rPrChange>
        </w:rPr>
        <w:t xml:space="preserve">, </w:t>
      </w:r>
      <w:proofErr w:type="spellStart"/>
      <w:r w:rsidRPr="00ED672B">
        <w:rPr>
          <w:rFonts w:asciiTheme="minorHAnsi" w:hAnsiTheme="minorHAnsi"/>
          <w:bCs/>
          <w:i/>
          <w:rPrChange w:id="677" w:author="Erin Stephenson" w:date="2019-03-13T19:33:00Z">
            <w:rPr>
              <w:bCs/>
              <w:i/>
            </w:rPr>
          </w:rPrChange>
        </w:rPr>
        <w:t>Ckmm-Cre</w:t>
      </w:r>
      <w:r w:rsidRPr="00ED672B">
        <w:rPr>
          <w:rFonts w:asciiTheme="minorHAnsi" w:hAnsiTheme="minorHAnsi"/>
          <w:bCs/>
          <w:vertAlign w:val="superscript"/>
          <w:rPrChange w:id="678" w:author="Erin Stephenson" w:date="2019-03-13T19:33:00Z">
            <w:rPr>
              <w:bCs/>
              <w:vertAlign w:val="superscript"/>
            </w:rPr>
          </w:rPrChange>
        </w:rPr>
        <w:t>Tg</w:t>
      </w:r>
      <w:proofErr w:type="spellEnd"/>
      <w:r w:rsidRPr="00ED672B">
        <w:rPr>
          <w:rFonts w:asciiTheme="minorHAnsi" w:hAnsiTheme="minorHAnsi"/>
          <w:bCs/>
          <w:vertAlign w:val="superscript"/>
          <w:rPrChange w:id="679" w:author="Erin Stephenson" w:date="2019-03-13T19:33:00Z">
            <w:rPr>
              <w:bCs/>
              <w:vertAlign w:val="superscript"/>
            </w:rPr>
          </w:rPrChange>
        </w:rPr>
        <w:t>/</w:t>
      </w:r>
      <w:proofErr w:type="gramStart"/>
      <w:r w:rsidRPr="00ED672B">
        <w:rPr>
          <w:rFonts w:asciiTheme="minorHAnsi" w:hAnsiTheme="minorHAnsi"/>
          <w:bCs/>
          <w:vertAlign w:val="superscript"/>
          <w:rPrChange w:id="680" w:author="Erin Stephenson" w:date="2019-03-13T19:33:00Z">
            <w:rPr>
              <w:bCs/>
              <w:vertAlign w:val="superscript"/>
            </w:rPr>
          </w:rPrChange>
        </w:rPr>
        <w:t>+</w:t>
      </w:r>
      <w:r w:rsidRPr="00ED672B">
        <w:rPr>
          <w:rFonts w:asciiTheme="minorHAnsi" w:hAnsiTheme="minorHAnsi"/>
          <w:bCs/>
          <w:rPrChange w:id="681" w:author="Erin Stephenson" w:date="2019-03-13T19:33:00Z">
            <w:rPr>
              <w:bCs/>
            </w:rPr>
          </w:rPrChange>
        </w:rPr>
        <w:t>)or</w:t>
      </w:r>
      <w:proofErr w:type="gramEnd"/>
      <w:r w:rsidRPr="00ED672B">
        <w:rPr>
          <w:rFonts w:asciiTheme="minorHAnsi" w:hAnsiTheme="minorHAnsi"/>
          <w:bCs/>
          <w:rPrChange w:id="682" w:author="Erin Stephenson" w:date="2019-03-13T19:33:00Z">
            <w:rPr>
              <w:bCs/>
            </w:rPr>
          </w:rPrChange>
        </w:rPr>
        <w:t xml:space="preserve"> the </w:t>
      </w:r>
      <w:proofErr w:type="spellStart"/>
      <w:r w:rsidRPr="00ED672B">
        <w:rPr>
          <w:rFonts w:asciiTheme="minorHAnsi" w:hAnsiTheme="minorHAnsi"/>
          <w:bCs/>
          <w:rPrChange w:id="683" w:author="Erin Stephenson" w:date="2019-03-13T19:33:00Z">
            <w:rPr>
              <w:bCs/>
            </w:rPr>
          </w:rPrChange>
        </w:rPr>
        <w:t>floxed</w:t>
      </w:r>
      <w:proofErr w:type="spellEnd"/>
      <w:r w:rsidRPr="00ED672B">
        <w:rPr>
          <w:rFonts w:asciiTheme="minorHAnsi" w:hAnsiTheme="minorHAnsi"/>
          <w:bCs/>
          <w:rPrChange w:id="684" w:author="Erin Stephenson" w:date="2019-03-13T19:33:00Z">
            <w:rPr>
              <w:bCs/>
            </w:rPr>
          </w:rPrChange>
        </w:rPr>
        <w:t xml:space="preserve"> allele only (</w:t>
      </w:r>
      <w:r w:rsidRPr="00ED672B">
        <w:rPr>
          <w:rFonts w:asciiTheme="minorHAnsi" w:hAnsiTheme="minorHAnsi"/>
          <w:bCs/>
          <w:i/>
          <w:rPrChange w:id="685" w:author="Erin Stephenson" w:date="2019-03-13T19:33:00Z">
            <w:rPr>
              <w:bCs/>
              <w:i/>
            </w:rPr>
          </w:rPrChange>
        </w:rPr>
        <w:t>Tsc1</w:t>
      </w:r>
      <w:r w:rsidRPr="00ED672B">
        <w:rPr>
          <w:rFonts w:asciiTheme="minorHAnsi" w:hAnsiTheme="minorHAnsi"/>
          <w:bCs/>
          <w:i/>
          <w:vertAlign w:val="superscript"/>
          <w:rPrChange w:id="686" w:author="Erin Stephenson" w:date="2019-03-13T19:33:00Z">
            <w:rPr>
              <w:bCs/>
              <w:i/>
              <w:vertAlign w:val="superscript"/>
            </w:rPr>
          </w:rPrChange>
        </w:rPr>
        <w:t>fl</w:t>
      </w:r>
      <w:r w:rsidRPr="00ED672B">
        <w:rPr>
          <w:rFonts w:asciiTheme="minorHAnsi" w:hAnsiTheme="minorHAnsi"/>
          <w:bCs/>
          <w:vertAlign w:val="superscript"/>
          <w:rPrChange w:id="687" w:author="Erin Stephenson" w:date="2019-03-13T19:33:00Z">
            <w:rPr>
              <w:bCs/>
              <w:vertAlign w:val="superscript"/>
            </w:rPr>
          </w:rPrChange>
        </w:rPr>
        <w:t>/</w:t>
      </w:r>
      <w:proofErr w:type="spellStart"/>
      <w:r w:rsidRPr="00ED672B">
        <w:rPr>
          <w:rFonts w:asciiTheme="minorHAnsi" w:hAnsiTheme="minorHAnsi"/>
          <w:bCs/>
          <w:vertAlign w:val="superscript"/>
          <w:rPrChange w:id="688" w:author="Erin Stephenson" w:date="2019-03-13T19:33:00Z">
            <w:rPr>
              <w:bCs/>
              <w:vertAlign w:val="superscript"/>
            </w:rPr>
          </w:rPrChange>
        </w:rPr>
        <w:t>fl</w:t>
      </w:r>
      <w:proofErr w:type="spellEnd"/>
      <w:r w:rsidRPr="00ED672B">
        <w:rPr>
          <w:rFonts w:asciiTheme="minorHAnsi" w:hAnsiTheme="minorHAnsi"/>
          <w:bCs/>
          <w:rPrChange w:id="689" w:author="Erin Stephenson" w:date="2019-03-13T19:33:00Z">
            <w:rPr>
              <w:bCs/>
            </w:rPr>
          </w:rPrChange>
        </w:rPr>
        <w:t xml:space="preserve">, </w:t>
      </w:r>
      <w:proofErr w:type="spellStart"/>
      <w:r w:rsidRPr="00ED672B">
        <w:rPr>
          <w:rFonts w:asciiTheme="minorHAnsi" w:hAnsiTheme="minorHAnsi"/>
          <w:bCs/>
          <w:i/>
          <w:rPrChange w:id="690" w:author="Erin Stephenson" w:date="2019-03-13T19:33:00Z">
            <w:rPr>
              <w:bCs/>
              <w:i/>
            </w:rPr>
          </w:rPrChange>
        </w:rPr>
        <w:t>Ckmm-Cre</w:t>
      </w:r>
      <w:proofErr w:type="spellEnd"/>
      <w:r w:rsidRPr="00ED672B">
        <w:rPr>
          <w:rFonts w:asciiTheme="minorHAnsi" w:hAnsiTheme="minorHAnsi"/>
          <w:bCs/>
          <w:vertAlign w:val="superscript"/>
          <w:rPrChange w:id="691" w:author="Erin Stephenson" w:date="2019-03-13T19:33:00Z">
            <w:rPr>
              <w:bCs/>
              <w:vertAlign w:val="superscript"/>
            </w:rPr>
          </w:rPrChange>
        </w:rPr>
        <w:t>+/+</w:t>
      </w:r>
      <w:r w:rsidRPr="00ED672B">
        <w:rPr>
          <w:rFonts w:asciiTheme="minorHAnsi" w:hAnsiTheme="minorHAnsi"/>
          <w:bCs/>
          <w:rPrChange w:id="692" w:author="Erin Stephenson" w:date="2019-03-13T19:33:00Z">
            <w:rPr>
              <w:bCs/>
            </w:rPr>
          </w:rPrChange>
        </w:rPr>
        <w:t xml:space="preserve">).  All four genotypes were evaluated for all experiments.  If there were no significant differences between the three control </w:t>
      </w:r>
      <w:del w:id="693" w:author="Microsoft Office User" w:date="2019-03-08T14:46:00Z">
        <w:r w:rsidRPr="00ED672B" w:rsidDel="007B7563">
          <w:rPr>
            <w:rFonts w:asciiTheme="minorHAnsi" w:hAnsiTheme="minorHAnsi"/>
            <w:bCs/>
            <w:rPrChange w:id="694" w:author="Erin Stephenson" w:date="2019-03-13T19:33:00Z">
              <w:rPr>
                <w:bCs/>
              </w:rPr>
            </w:rPrChange>
          </w:rPr>
          <w:delText>strains</w:delText>
        </w:r>
      </w:del>
      <w:ins w:id="695" w:author="Microsoft Office User" w:date="2019-03-08T14:46:00Z">
        <w:r w:rsidR="007B7563" w:rsidRPr="00ED672B">
          <w:rPr>
            <w:rFonts w:asciiTheme="minorHAnsi" w:hAnsiTheme="minorHAnsi"/>
            <w:bCs/>
            <w:rPrChange w:id="696" w:author="Erin Stephenson" w:date="2019-03-13T19:33:00Z">
              <w:rPr>
                <w:bCs/>
              </w:rPr>
            </w:rPrChange>
          </w:rPr>
          <w:t>genotypes</w:t>
        </w:r>
      </w:ins>
      <w:r w:rsidRPr="00ED672B">
        <w:rPr>
          <w:rFonts w:asciiTheme="minorHAnsi" w:hAnsiTheme="minorHAnsi"/>
          <w:bCs/>
          <w:rPrChange w:id="697" w:author="Erin Stephenson" w:date="2019-03-13T19:33:00Z">
            <w:rPr>
              <w:bCs/>
            </w:rPr>
          </w:rPrChange>
        </w:rPr>
        <w:t xml:space="preserve">, these were combined </w:t>
      </w:r>
      <w:r w:rsidR="00426050" w:rsidRPr="00ED672B">
        <w:rPr>
          <w:rFonts w:asciiTheme="minorHAnsi" w:hAnsiTheme="minorHAnsi"/>
          <w:bCs/>
          <w:rPrChange w:id="698" w:author="Erin Stephenson" w:date="2019-03-13T19:33:00Z">
            <w:rPr>
              <w:bCs/>
            </w:rPr>
          </w:rPrChange>
        </w:rPr>
        <w:t>and labeled as Controls.</w:t>
      </w:r>
      <w:r w:rsidR="0039667E" w:rsidRPr="00ED672B">
        <w:rPr>
          <w:rFonts w:asciiTheme="minorHAnsi" w:hAnsiTheme="minorHAnsi"/>
          <w:bCs/>
          <w:rPrChange w:id="699" w:author="Erin Stephenson" w:date="2019-03-13T19:33:00Z">
            <w:rPr>
              <w:bCs/>
            </w:rPr>
          </w:rPrChange>
        </w:rPr>
        <w:t xml:space="preserve">  </w:t>
      </w:r>
      <w:r w:rsidR="00002EA6" w:rsidRPr="00ED672B">
        <w:rPr>
          <w:rFonts w:asciiTheme="minorHAnsi" w:hAnsiTheme="minorHAnsi"/>
          <w:bCs/>
          <w:rPrChange w:id="700" w:author="Erin Stephenson" w:date="2019-03-13T19:33:00Z">
            <w:rPr>
              <w:bCs/>
            </w:rPr>
          </w:rPrChange>
        </w:rPr>
        <w:t xml:space="preserve">Animals were sacrificed in either the fed or fasted state as indicated in the figure legends after isoflurane-induced </w:t>
      </w:r>
      <w:proofErr w:type="spellStart"/>
      <w:r w:rsidR="00002EA6" w:rsidRPr="00ED672B">
        <w:rPr>
          <w:rFonts w:asciiTheme="minorHAnsi" w:hAnsiTheme="minorHAnsi"/>
          <w:bCs/>
          <w:rPrChange w:id="701" w:author="Erin Stephenson" w:date="2019-03-13T19:33:00Z">
            <w:rPr>
              <w:bCs/>
            </w:rPr>
          </w:rPrChange>
        </w:rPr>
        <w:t>anaesthesia</w:t>
      </w:r>
      <w:proofErr w:type="spellEnd"/>
      <w:r w:rsidR="00002EA6" w:rsidRPr="00ED672B">
        <w:rPr>
          <w:rFonts w:asciiTheme="minorHAnsi" w:hAnsiTheme="minorHAnsi"/>
          <w:bCs/>
          <w:rPrChange w:id="702" w:author="Erin Stephenson" w:date="2019-03-13T19:33:00Z">
            <w:rPr>
              <w:bCs/>
            </w:rPr>
          </w:rPrChange>
        </w:rPr>
        <w:t xml:space="preserve"> </w:t>
      </w:r>
      <w:del w:id="703" w:author="Microsoft Office User" w:date="2019-03-08T14:47:00Z">
        <w:r w:rsidR="00002EA6" w:rsidRPr="00ED672B" w:rsidDel="007B7563">
          <w:rPr>
            <w:rFonts w:asciiTheme="minorHAnsi" w:hAnsiTheme="minorHAnsi"/>
            <w:bCs/>
            <w:rPrChange w:id="704" w:author="Erin Stephenson" w:date="2019-03-13T19:33:00Z">
              <w:rPr>
                <w:bCs/>
              </w:rPr>
            </w:rPrChange>
          </w:rPr>
          <w:delText xml:space="preserve">and </w:delText>
        </w:r>
      </w:del>
      <w:ins w:id="705" w:author="Microsoft Office User" w:date="2019-03-08T14:47:00Z">
        <w:r w:rsidR="007B7563" w:rsidRPr="00ED672B">
          <w:rPr>
            <w:rFonts w:asciiTheme="minorHAnsi" w:hAnsiTheme="minorHAnsi"/>
            <w:bCs/>
            <w:rPrChange w:id="706" w:author="Erin Stephenson" w:date="2019-03-13T19:33:00Z">
              <w:rPr>
                <w:bCs/>
              </w:rPr>
            </w:rPrChange>
          </w:rPr>
          <w:t xml:space="preserve">followed by </w:t>
        </w:r>
      </w:ins>
      <w:r w:rsidR="00002EA6" w:rsidRPr="00ED672B">
        <w:rPr>
          <w:rFonts w:asciiTheme="minorHAnsi" w:hAnsiTheme="minorHAnsi"/>
          <w:bCs/>
          <w:rPrChange w:id="707" w:author="Erin Stephenson" w:date="2019-03-13T19:33:00Z">
            <w:rPr>
              <w:bCs/>
            </w:rPr>
          </w:rPrChange>
        </w:rPr>
        <w:t xml:space="preserve">cervical dislocation at approximately ZT3. </w:t>
      </w:r>
      <w:r w:rsidR="0086281F" w:rsidRPr="00ED672B">
        <w:rPr>
          <w:rFonts w:asciiTheme="minorHAnsi" w:hAnsiTheme="minorHAnsi"/>
          <w:bCs/>
          <w:rPrChange w:id="708" w:author="Erin Stephenson" w:date="2019-03-13T19:33:00Z">
            <w:rPr>
              <w:bCs/>
            </w:rPr>
          </w:rPrChange>
        </w:rPr>
        <w:t xml:space="preserve">The University of Michigan and </w:t>
      </w:r>
      <w:r w:rsidR="0039667E" w:rsidRPr="00ED672B">
        <w:rPr>
          <w:rFonts w:asciiTheme="minorHAnsi" w:hAnsiTheme="minorHAnsi"/>
          <w:bCs/>
          <w:rPrChange w:id="709" w:author="Erin Stephenson" w:date="2019-03-13T19:33:00Z">
            <w:rPr>
              <w:bCs/>
            </w:rPr>
          </w:rPrChange>
        </w:rPr>
        <w:t>UTHSC Institutional Animal Care and Use Committee</w:t>
      </w:r>
      <w:r w:rsidR="0086281F" w:rsidRPr="00ED672B">
        <w:rPr>
          <w:rFonts w:asciiTheme="minorHAnsi" w:hAnsiTheme="minorHAnsi"/>
          <w:bCs/>
          <w:rPrChange w:id="710" w:author="Erin Stephenson" w:date="2019-03-13T19:33:00Z">
            <w:rPr>
              <w:bCs/>
            </w:rPr>
          </w:rPrChange>
        </w:rPr>
        <w:t>s</w:t>
      </w:r>
      <w:r w:rsidR="0039667E" w:rsidRPr="00ED672B">
        <w:rPr>
          <w:rFonts w:asciiTheme="minorHAnsi" w:hAnsiTheme="minorHAnsi"/>
          <w:bCs/>
          <w:rPrChange w:id="711" w:author="Erin Stephenson" w:date="2019-03-13T19:33:00Z">
            <w:rPr>
              <w:bCs/>
            </w:rPr>
          </w:rPrChange>
        </w:rPr>
        <w:t xml:space="preserve"> approved all </w:t>
      </w:r>
      <w:r w:rsidR="00972512" w:rsidRPr="00ED672B">
        <w:rPr>
          <w:rFonts w:asciiTheme="minorHAnsi" w:hAnsiTheme="minorHAnsi"/>
          <w:bCs/>
          <w:rPrChange w:id="712" w:author="Erin Stephenson" w:date="2019-03-13T19:33:00Z">
            <w:rPr>
              <w:bCs/>
            </w:rPr>
          </w:rPrChange>
        </w:rPr>
        <w:t xml:space="preserve">animal </w:t>
      </w:r>
      <w:r w:rsidR="0039667E" w:rsidRPr="00ED672B">
        <w:rPr>
          <w:rFonts w:asciiTheme="minorHAnsi" w:hAnsiTheme="minorHAnsi"/>
          <w:bCs/>
          <w:rPrChange w:id="713" w:author="Erin Stephenson" w:date="2019-03-13T19:33:00Z">
            <w:rPr>
              <w:bCs/>
            </w:rPr>
          </w:rPrChange>
        </w:rPr>
        <w:t>procedures.</w:t>
      </w:r>
    </w:p>
    <w:p w14:paraId="742D7BB5" w14:textId="0FEFCCF0" w:rsidR="00365FE9" w:rsidRPr="00ED672B" w:rsidRDefault="00365FE9" w:rsidP="00996376">
      <w:pPr>
        <w:rPr>
          <w:rFonts w:asciiTheme="minorHAnsi" w:hAnsiTheme="minorHAnsi"/>
          <w:bCs/>
          <w:rPrChange w:id="714" w:author="Erin Stephenson" w:date="2019-03-13T19:33:00Z">
            <w:rPr>
              <w:bCs/>
            </w:rPr>
          </w:rPrChange>
        </w:rPr>
      </w:pPr>
    </w:p>
    <w:p w14:paraId="7D95C22A" w14:textId="441D4E96" w:rsidR="00365FE9" w:rsidRPr="00ED672B" w:rsidRDefault="00365FE9" w:rsidP="00365FE9">
      <w:pPr>
        <w:pStyle w:val="Heading2"/>
        <w:rPr>
          <w:rFonts w:asciiTheme="minorHAnsi" w:hAnsiTheme="minorHAnsi"/>
          <w:rPrChange w:id="715" w:author="Erin Stephenson" w:date="2019-03-13T19:33:00Z">
            <w:rPr/>
          </w:rPrChange>
        </w:rPr>
      </w:pPr>
      <w:r w:rsidRPr="00ED672B">
        <w:rPr>
          <w:rFonts w:asciiTheme="minorHAnsi" w:hAnsiTheme="minorHAnsi"/>
          <w:rPrChange w:id="716" w:author="Erin Stephenson" w:date="2019-03-13T19:33:00Z">
            <w:rPr/>
          </w:rPrChange>
        </w:rPr>
        <w:lastRenderedPageBreak/>
        <w:t xml:space="preserve">Insulin Tolerance </w:t>
      </w:r>
      <w:commentRangeStart w:id="717"/>
      <w:r w:rsidRPr="00ED672B">
        <w:rPr>
          <w:rFonts w:asciiTheme="minorHAnsi" w:hAnsiTheme="minorHAnsi"/>
          <w:rPrChange w:id="718" w:author="Erin Stephenson" w:date="2019-03-13T19:33:00Z">
            <w:rPr/>
          </w:rPrChange>
        </w:rPr>
        <w:t>Test</w:t>
      </w:r>
      <w:commentRangeEnd w:id="717"/>
      <w:r w:rsidRPr="00ED672B">
        <w:rPr>
          <w:rStyle w:val="CommentReference"/>
          <w:rFonts w:asciiTheme="minorHAnsi" w:eastAsiaTheme="minorEastAsia" w:hAnsiTheme="minorHAnsi" w:cstheme="minorBidi"/>
          <w:b w:val="0"/>
          <w:bCs w:val="0"/>
          <w:color w:val="auto"/>
        </w:rPr>
        <w:commentReference w:id="717"/>
      </w:r>
    </w:p>
    <w:p w14:paraId="07AE51A5" w14:textId="56C716D5" w:rsidR="00365FE9" w:rsidRPr="00ED672B" w:rsidDel="006F38F5" w:rsidRDefault="00745DCE" w:rsidP="00365FE9">
      <w:pPr>
        <w:rPr>
          <w:del w:id="719" w:author="Erin Stephenson" w:date="2019-03-13T19:35:00Z"/>
          <w:rFonts w:asciiTheme="minorHAnsi" w:hAnsiTheme="minorHAnsi"/>
          <w:rPrChange w:id="720" w:author="Erin Stephenson" w:date="2019-03-13T19:33:00Z">
            <w:rPr>
              <w:del w:id="721" w:author="Erin Stephenson" w:date="2019-03-13T19:35:00Z"/>
            </w:rPr>
          </w:rPrChange>
        </w:rPr>
      </w:pPr>
      <w:commentRangeStart w:id="722"/>
      <w:ins w:id="723" w:author="Microsoft Office User" w:date="2019-03-08T14:57:00Z">
        <w:r w:rsidRPr="00ED672B">
          <w:rPr>
            <w:rFonts w:asciiTheme="minorHAnsi" w:hAnsiTheme="minorHAnsi"/>
            <w:rPrChange w:id="724" w:author="Erin Stephenson" w:date="2019-03-13T19:33:00Z">
              <w:rPr/>
            </w:rPrChange>
          </w:rPr>
          <w:t xml:space="preserve">Insulin tolerance tests were performed in </w:t>
        </w:r>
        <w:r w:rsidR="00686640" w:rsidRPr="00ED672B">
          <w:rPr>
            <w:rFonts w:asciiTheme="minorHAnsi" w:hAnsiTheme="minorHAnsi"/>
            <w:rPrChange w:id="725" w:author="Erin Stephenson" w:date="2019-03-13T19:33:00Z">
              <w:rPr/>
            </w:rPrChange>
          </w:rPr>
          <w:t xml:space="preserve">high </w:t>
        </w:r>
      </w:ins>
      <w:ins w:id="726" w:author="Microsoft Office User" w:date="2019-03-08T14:58:00Z">
        <w:r w:rsidR="00686640" w:rsidRPr="00ED672B">
          <w:rPr>
            <w:rFonts w:asciiTheme="minorHAnsi" w:hAnsiTheme="minorHAnsi"/>
            <w:rPrChange w:id="727" w:author="Erin Stephenson" w:date="2019-03-13T19:33:00Z">
              <w:rPr/>
            </w:rPrChange>
          </w:rPr>
          <w:t xml:space="preserve">fat fed mice at </w:t>
        </w:r>
      </w:ins>
      <w:ins w:id="728" w:author="Microsoft Office User" w:date="2019-03-08T15:01:00Z">
        <w:r w:rsidR="00ED65EB" w:rsidRPr="00ED672B">
          <w:rPr>
            <w:rFonts w:asciiTheme="minorHAnsi" w:hAnsiTheme="minorHAnsi"/>
            <w:rPrChange w:id="729" w:author="Erin Stephenson" w:date="2019-03-13T19:33:00Z">
              <w:rPr/>
            </w:rPrChange>
          </w:rPr>
          <w:t>24 weeks of age.</w:t>
        </w:r>
      </w:ins>
      <w:ins w:id="730" w:author="Microsoft Office User" w:date="2019-03-08T15:02:00Z">
        <w:r w:rsidR="007276B1" w:rsidRPr="00ED672B">
          <w:rPr>
            <w:rFonts w:asciiTheme="minorHAnsi" w:hAnsiTheme="minorHAnsi"/>
            <w:rPrChange w:id="731" w:author="Erin Stephenson" w:date="2019-03-13T19:33:00Z">
              <w:rPr/>
            </w:rPrChange>
          </w:rPr>
          <w:t xml:space="preserve"> </w:t>
        </w:r>
      </w:ins>
      <w:ins w:id="732" w:author="Microsoft Office User" w:date="2019-03-08T15:11:00Z">
        <w:r w:rsidR="00FF3C23" w:rsidRPr="00ED672B">
          <w:rPr>
            <w:rFonts w:asciiTheme="minorHAnsi" w:hAnsiTheme="minorHAnsi"/>
            <w:rPrChange w:id="733" w:author="Erin Stephenson" w:date="2019-03-13T19:33:00Z">
              <w:rPr/>
            </w:rPrChange>
          </w:rPr>
          <w:t>The day p</w:t>
        </w:r>
      </w:ins>
      <w:ins w:id="734" w:author="Microsoft Office User" w:date="2019-03-08T15:02:00Z">
        <w:r w:rsidR="007276B1" w:rsidRPr="00ED672B">
          <w:rPr>
            <w:rFonts w:asciiTheme="minorHAnsi" w:hAnsiTheme="minorHAnsi"/>
            <w:rPrChange w:id="735" w:author="Erin Stephenson" w:date="2019-03-13T19:33:00Z">
              <w:rPr/>
            </w:rPrChange>
          </w:rPr>
          <w:t xml:space="preserve">rior to the test, body composition was determined via </w:t>
        </w:r>
        <w:proofErr w:type="spellStart"/>
        <w:r w:rsidR="007276B1" w:rsidRPr="00ED672B">
          <w:rPr>
            <w:rFonts w:asciiTheme="minorHAnsi" w:hAnsiTheme="minorHAnsi"/>
            <w:rPrChange w:id="736" w:author="Erin Stephenson" w:date="2019-03-13T19:33:00Z">
              <w:rPr/>
            </w:rPrChange>
          </w:rPr>
          <w:t>EchoMRI</w:t>
        </w:r>
        <w:proofErr w:type="spellEnd"/>
        <w:r w:rsidR="007276B1" w:rsidRPr="00ED672B">
          <w:rPr>
            <w:rFonts w:asciiTheme="minorHAnsi" w:hAnsiTheme="minorHAnsi"/>
            <w:rPrChange w:id="737" w:author="Erin Stephenson" w:date="2019-03-13T19:33:00Z">
              <w:rPr/>
            </w:rPrChange>
          </w:rPr>
          <w:t xml:space="preserve"> (Echo MRI1100</w:t>
        </w:r>
      </w:ins>
      <w:ins w:id="738" w:author="Microsoft Office User" w:date="2019-03-08T15:03:00Z">
        <w:r w:rsidR="007276B1" w:rsidRPr="00ED672B">
          <w:rPr>
            <w:rFonts w:asciiTheme="minorHAnsi" w:hAnsiTheme="minorHAnsi"/>
            <w:rPrChange w:id="739" w:author="Erin Stephenson" w:date="2019-03-13T19:33:00Z">
              <w:rPr/>
            </w:rPrChange>
          </w:rPr>
          <w:t>, Houston, TX</w:t>
        </w:r>
      </w:ins>
      <w:ins w:id="740" w:author="Microsoft Office User" w:date="2019-03-08T15:02:00Z">
        <w:r w:rsidR="007276B1" w:rsidRPr="00ED672B">
          <w:rPr>
            <w:rFonts w:asciiTheme="minorHAnsi" w:hAnsiTheme="minorHAnsi"/>
            <w:rPrChange w:id="741" w:author="Erin Stephenson" w:date="2019-03-13T19:33:00Z">
              <w:rPr/>
            </w:rPrChange>
          </w:rPr>
          <w:t>)</w:t>
        </w:r>
      </w:ins>
      <w:ins w:id="742" w:author="Microsoft Office User" w:date="2019-03-08T15:03:00Z">
        <w:r w:rsidR="007276B1" w:rsidRPr="00ED672B">
          <w:rPr>
            <w:rFonts w:asciiTheme="minorHAnsi" w:hAnsiTheme="minorHAnsi"/>
            <w:rPrChange w:id="743" w:author="Erin Stephenson" w:date="2019-03-13T19:33:00Z">
              <w:rPr/>
            </w:rPrChange>
          </w:rPr>
          <w:t xml:space="preserve"> and lean mass values were used to calculate insulin dose</w:t>
        </w:r>
      </w:ins>
      <w:ins w:id="744" w:author="Microsoft Office User" w:date="2019-03-08T15:09:00Z">
        <w:r w:rsidR="002E6FE7" w:rsidRPr="00ED672B">
          <w:rPr>
            <w:rFonts w:asciiTheme="minorHAnsi" w:hAnsiTheme="minorHAnsi"/>
            <w:rPrChange w:id="745" w:author="Erin Stephenson" w:date="2019-03-13T19:33:00Z">
              <w:rPr/>
            </w:rPrChange>
          </w:rPr>
          <w:t xml:space="preserve"> (1 U/kg </w:t>
        </w:r>
      </w:ins>
      <w:ins w:id="746" w:author="Microsoft Office User" w:date="2019-03-08T15:15:00Z">
        <w:r w:rsidR="00FF3C23" w:rsidRPr="00ED672B">
          <w:rPr>
            <w:rFonts w:asciiTheme="minorHAnsi" w:hAnsiTheme="minorHAnsi"/>
            <w:rPrChange w:id="747" w:author="Erin Stephenson" w:date="2019-03-13T19:33:00Z">
              <w:rPr/>
            </w:rPrChange>
          </w:rPr>
          <w:t xml:space="preserve">of </w:t>
        </w:r>
      </w:ins>
      <w:ins w:id="748" w:author="Microsoft Office User" w:date="2019-03-08T15:09:00Z">
        <w:r w:rsidR="002E6FE7" w:rsidRPr="00ED672B">
          <w:rPr>
            <w:rFonts w:asciiTheme="minorHAnsi" w:hAnsiTheme="minorHAnsi"/>
            <w:rPrChange w:id="749" w:author="Erin Stephenson" w:date="2019-03-13T19:33:00Z">
              <w:rPr/>
            </w:rPrChange>
          </w:rPr>
          <w:t>lean mass</w:t>
        </w:r>
      </w:ins>
      <w:ins w:id="750" w:author="Microsoft Office User" w:date="2019-03-08T15:15:00Z">
        <w:r w:rsidR="00FF3C23" w:rsidRPr="00ED672B">
          <w:rPr>
            <w:rFonts w:asciiTheme="minorHAnsi" w:hAnsiTheme="minorHAnsi"/>
            <w:rPrChange w:id="751" w:author="Erin Stephenson" w:date="2019-03-13T19:33:00Z">
              <w:rPr/>
            </w:rPrChange>
          </w:rPr>
          <w:t xml:space="preserve">; </w:t>
        </w:r>
        <w:proofErr w:type="spellStart"/>
        <w:r w:rsidR="00FF3C23" w:rsidRPr="00ED672B">
          <w:rPr>
            <w:rFonts w:asciiTheme="minorHAnsi" w:hAnsiTheme="minorHAnsi"/>
            <w:rPrChange w:id="752" w:author="Erin Stephenson" w:date="2019-03-13T19:33:00Z">
              <w:rPr/>
            </w:rPrChange>
          </w:rPr>
          <w:t>Humulin</w:t>
        </w:r>
        <w:proofErr w:type="spellEnd"/>
        <w:r w:rsidR="00FF3C23" w:rsidRPr="00ED672B">
          <w:rPr>
            <w:rFonts w:asciiTheme="minorHAnsi" w:hAnsiTheme="minorHAnsi"/>
            <w:rPrChange w:id="753" w:author="Erin Stephenson" w:date="2019-03-13T19:33:00Z">
              <w:rPr/>
            </w:rPrChange>
          </w:rPr>
          <w:t xml:space="preserve"> R-100, Lilly, U.S.A</w:t>
        </w:r>
      </w:ins>
      <w:ins w:id="754" w:author="Microsoft Office User" w:date="2019-03-08T15:09:00Z">
        <w:r w:rsidR="002E6FE7" w:rsidRPr="00ED672B">
          <w:rPr>
            <w:rFonts w:asciiTheme="minorHAnsi" w:hAnsiTheme="minorHAnsi"/>
            <w:rPrChange w:id="755" w:author="Erin Stephenson" w:date="2019-03-13T19:33:00Z">
              <w:rPr/>
            </w:rPrChange>
          </w:rPr>
          <w:t>)</w:t>
        </w:r>
      </w:ins>
      <w:ins w:id="756" w:author="Microsoft Office User" w:date="2019-03-08T15:03:00Z">
        <w:r w:rsidR="007276B1" w:rsidRPr="00ED672B">
          <w:rPr>
            <w:rFonts w:asciiTheme="minorHAnsi" w:hAnsiTheme="minorHAnsi"/>
            <w:rPrChange w:id="757" w:author="Erin Stephenson" w:date="2019-03-13T19:33:00Z">
              <w:rPr/>
            </w:rPrChange>
          </w:rPr>
          <w:t xml:space="preserve">. </w:t>
        </w:r>
      </w:ins>
      <w:ins w:id="758" w:author="Microsoft Office User" w:date="2019-03-08T15:11:00Z">
        <w:r w:rsidR="00A055D7" w:rsidRPr="00ED672B">
          <w:rPr>
            <w:rFonts w:asciiTheme="minorHAnsi" w:hAnsiTheme="minorHAnsi"/>
            <w:rPrChange w:id="759" w:author="Erin Stephenson" w:date="2019-03-13T19:33:00Z">
              <w:rPr/>
            </w:rPrChange>
          </w:rPr>
          <w:t>On the</w:t>
        </w:r>
        <w:r w:rsidR="00A81190" w:rsidRPr="00ED672B">
          <w:rPr>
            <w:rFonts w:asciiTheme="minorHAnsi" w:hAnsiTheme="minorHAnsi"/>
            <w:rPrChange w:id="760" w:author="Erin Stephenson" w:date="2019-03-13T19:33:00Z">
              <w:rPr/>
            </w:rPrChange>
          </w:rPr>
          <w:t xml:space="preserve"> day of the </w:t>
        </w:r>
      </w:ins>
      <w:ins w:id="761" w:author="Microsoft Office User" w:date="2019-03-08T15:26:00Z">
        <w:r w:rsidR="00901916" w:rsidRPr="00ED672B">
          <w:rPr>
            <w:rFonts w:asciiTheme="minorHAnsi" w:hAnsiTheme="minorHAnsi"/>
            <w:rPrChange w:id="762" w:author="Erin Stephenson" w:date="2019-03-13T19:33:00Z">
              <w:rPr/>
            </w:rPrChange>
          </w:rPr>
          <w:t>test</w:t>
        </w:r>
      </w:ins>
      <w:ins w:id="763" w:author="Microsoft Office User" w:date="2019-03-08T15:21:00Z">
        <w:r w:rsidR="00A81190" w:rsidRPr="00ED672B">
          <w:rPr>
            <w:rFonts w:asciiTheme="minorHAnsi" w:hAnsiTheme="minorHAnsi"/>
            <w:rPrChange w:id="764" w:author="Erin Stephenson" w:date="2019-03-13T19:33:00Z">
              <w:rPr/>
            </w:rPrChange>
          </w:rPr>
          <w:t>,</w:t>
        </w:r>
      </w:ins>
      <w:ins w:id="765" w:author="Microsoft Office User" w:date="2019-03-08T15:11:00Z">
        <w:r w:rsidR="00A81190" w:rsidRPr="00ED672B">
          <w:rPr>
            <w:rFonts w:asciiTheme="minorHAnsi" w:hAnsiTheme="minorHAnsi"/>
            <w:rPrChange w:id="766" w:author="Erin Stephenson" w:date="2019-03-13T19:33:00Z">
              <w:rPr/>
            </w:rPrChange>
          </w:rPr>
          <w:t xml:space="preserve"> </w:t>
        </w:r>
      </w:ins>
      <w:ins w:id="767" w:author="Microsoft Office User" w:date="2019-03-08T15:20:00Z">
        <w:r w:rsidR="00A81190" w:rsidRPr="00ED672B">
          <w:rPr>
            <w:rFonts w:asciiTheme="minorHAnsi" w:hAnsiTheme="minorHAnsi"/>
            <w:rPrChange w:id="768" w:author="Erin Stephenson" w:date="2019-03-13T19:33:00Z">
              <w:rPr/>
            </w:rPrChange>
          </w:rPr>
          <w:t>f</w:t>
        </w:r>
      </w:ins>
      <w:ins w:id="769" w:author="Microsoft Office User" w:date="2019-03-08T15:11:00Z">
        <w:r w:rsidR="00FF3C23" w:rsidRPr="00ED672B">
          <w:rPr>
            <w:rFonts w:asciiTheme="minorHAnsi" w:hAnsiTheme="minorHAnsi"/>
            <w:rPrChange w:id="770" w:author="Erin Stephenson" w:date="2019-03-13T19:33:00Z">
              <w:rPr/>
            </w:rPrChange>
          </w:rPr>
          <w:t>asting blood glucose concentrations were determined</w:t>
        </w:r>
      </w:ins>
      <w:ins w:id="771" w:author="Microsoft Office User" w:date="2019-03-08T15:12:00Z">
        <w:r w:rsidR="00FF3C23" w:rsidRPr="00ED672B">
          <w:rPr>
            <w:rFonts w:asciiTheme="minorHAnsi" w:hAnsiTheme="minorHAnsi"/>
            <w:rPrChange w:id="772" w:author="Erin Stephenson" w:date="2019-03-13T19:33:00Z">
              <w:rPr/>
            </w:rPrChange>
          </w:rPr>
          <w:t xml:space="preserve"> f</w:t>
        </w:r>
      </w:ins>
      <w:ins w:id="773" w:author="Microsoft Office User" w:date="2019-03-08T15:04:00Z">
        <w:r w:rsidR="00CE506D" w:rsidRPr="00ED672B">
          <w:rPr>
            <w:rFonts w:asciiTheme="minorHAnsi" w:hAnsiTheme="minorHAnsi"/>
            <w:rPrChange w:id="774" w:author="Erin Stephenson" w:date="2019-03-13T19:33:00Z">
              <w:rPr/>
            </w:rPrChange>
          </w:rPr>
          <w:t xml:space="preserve">ollowing a 6 </w:t>
        </w:r>
        <w:proofErr w:type="spellStart"/>
        <w:r w:rsidR="00CE506D" w:rsidRPr="00ED672B">
          <w:rPr>
            <w:rFonts w:asciiTheme="minorHAnsi" w:hAnsiTheme="minorHAnsi"/>
            <w:rPrChange w:id="775" w:author="Erin Stephenson" w:date="2019-03-13T19:33:00Z">
              <w:rPr/>
            </w:rPrChange>
          </w:rPr>
          <w:t>hr</w:t>
        </w:r>
        <w:proofErr w:type="spellEnd"/>
        <w:r w:rsidR="00CE506D" w:rsidRPr="00ED672B">
          <w:rPr>
            <w:rFonts w:asciiTheme="minorHAnsi" w:hAnsiTheme="minorHAnsi"/>
            <w:rPrChange w:id="776" w:author="Erin Stephenson" w:date="2019-03-13T19:33:00Z">
              <w:rPr/>
            </w:rPrChange>
          </w:rPr>
          <w:t xml:space="preserve"> fast,</w:t>
        </w:r>
        <w:r w:rsidR="00FF3C23" w:rsidRPr="00ED672B">
          <w:rPr>
            <w:rFonts w:asciiTheme="minorHAnsi" w:hAnsiTheme="minorHAnsi"/>
            <w:rPrChange w:id="777" w:author="Erin Stephenson" w:date="2019-03-13T19:33:00Z">
              <w:rPr/>
            </w:rPrChange>
          </w:rPr>
          <w:t xml:space="preserve"> </w:t>
        </w:r>
      </w:ins>
      <w:ins w:id="778" w:author="Microsoft Office User" w:date="2019-03-08T15:12:00Z">
        <w:r w:rsidR="00FF3C23" w:rsidRPr="00ED672B">
          <w:rPr>
            <w:rFonts w:asciiTheme="minorHAnsi" w:hAnsiTheme="minorHAnsi"/>
            <w:rPrChange w:id="779" w:author="Erin Stephenson" w:date="2019-03-13T19:33:00Z">
              <w:rPr/>
            </w:rPrChange>
          </w:rPr>
          <w:t>after which</w:t>
        </w:r>
      </w:ins>
      <w:ins w:id="780" w:author="Microsoft Office User" w:date="2019-03-08T15:04:00Z">
        <w:r w:rsidR="00FF3C23" w:rsidRPr="00ED672B">
          <w:rPr>
            <w:rFonts w:asciiTheme="minorHAnsi" w:hAnsiTheme="minorHAnsi"/>
            <w:rPrChange w:id="781" w:author="Erin Stephenson" w:date="2019-03-13T19:33:00Z">
              <w:rPr/>
            </w:rPrChange>
          </w:rPr>
          <w:t xml:space="preserve"> </w:t>
        </w:r>
      </w:ins>
      <w:ins w:id="782" w:author="Microsoft Office User" w:date="2019-03-08T15:12:00Z">
        <w:r w:rsidR="00FF3C23" w:rsidRPr="00ED672B">
          <w:rPr>
            <w:rFonts w:asciiTheme="minorHAnsi" w:hAnsiTheme="minorHAnsi"/>
            <w:rPrChange w:id="783" w:author="Erin Stephenson" w:date="2019-03-13T19:33:00Z">
              <w:rPr/>
            </w:rPrChange>
          </w:rPr>
          <w:t>mice received an intraperitoneal injection of in</w:t>
        </w:r>
      </w:ins>
      <w:ins w:id="784" w:author="Microsoft Office User" w:date="2019-03-08T15:25:00Z">
        <w:r w:rsidR="0021683F" w:rsidRPr="00ED672B">
          <w:rPr>
            <w:rFonts w:asciiTheme="minorHAnsi" w:hAnsiTheme="minorHAnsi"/>
            <w:rPrChange w:id="785" w:author="Erin Stephenson" w:date="2019-03-13T19:33:00Z">
              <w:rPr/>
            </w:rPrChange>
          </w:rPr>
          <w:t>s</w:t>
        </w:r>
      </w:ins>
      <w:ins w:id="786" w:author="Microsoft Office User" w:date="2019-03-08T15:12:00Z">
        <w:r w:rsidR="00FF3C23" w:rsidRPr="00ED672B">
          <w:rPr>
            <w:rFonts w:asciiTheme="minorHAnsi" w:hAnsiTheme="minorHAnsi"/>
            <w:rPrChange w:id="787" w:author="Erin Stephenson" w:date="2019-03-13T19:33:00Z">
              <w:rPr/>
            </w:rPrChange>
          </w:rPr>
          <w:t xml:space="preserve">ulin. Blood </w:t>
        </w:r>
      </w:ins>
      <w:ins w:id="788" w:author="Microsoft Office User" w:date="2019-03-08T15:13:00Z">
        <w:r w:rsidR="00FF3C23" w:rsidRPr="00ED672B">
          <w:rPr>
            <w:rFonts w:asciiTheme="minorHAnsi" w:hAnsiTheme="minorHAnsi"/>
            <w:rPrChange w:id="789" w:author="Erin Stephenson" w:date="2019-03-13T19:33:00Z">
              <w:rPr/>
            </w:rPrChange>
          </w:rPr>
          <w:t xml:space="preserve">glucose was monitored over a </w:t>
        </w:r>
        <w:proofErr w:type="gramStart"/>
        <w:r w:rsidR="00FF3C23" w:rsidRPr="00ED672B">
          <w:rPr>
            <w:rFonts w:asciiTheme="minorHAnsi" w:hAnsiTheme="minorHAnsi"/>
            <w:rPrChange w:id="790" w:author="Erin Stephenson" w:date="2019-03-13T19:33:00Z">
              <w:rPr/>
            </w:rPrChange>
          </w:rPr>
          <w:t>two hour</w:t>
        </w:r>
        <w:proofErr w:type="gramEnd"/>
        <w:r w:rsidR="00FF3C23" w:rsidRPr="00ED672B">
          <w:rPr>
            <w:rFonts w:asciiTheme="minorHAnsi" w:hAnsiTheme="minorHAnsi"/>
            <w:rPrChange w:id="791" w:author="Erin Stephenson" w:date="2019-03-13T19:33:00Z">
              <w:rPr/>
            </w:rPrChange>
          </w:rPr>
          <w:t xml:space="preserve"> period post-injection</w:t>
        </w:r>
      </w:ins>
      <w:ins w:id="792" w:author="Microsoft Office User" w:date="2019-03-08T15:17:00Z">
        <w:r w:rsidR="00652649" w:rsidRPr="00ED672B">
          <w:rPr>
            <w:rFonts w:asciiTheme="minorHAnsi" w:hAnsiTheme="minorHAnsi"/>
            <w:rPrChange w:id="793" w:author="Erin Stephenson" w:date="2019-03-13T19:33:00Z">
              <w:rPr/>
            </w:rPrChange>
          </w:rPr>
          <w:t xml:space="preserve"> (</w:t>
        </w:r>
      </w:ins>
      <w:ins w:id="794" w:author="Microsoft Office User" w:date="2019-03-08T15:14:00Z">
        <w:r w:rsidR="00FF3C23" w:rsidRPr="00ED672B">
          <w:rPr>
            <w:rFonts w:asciiTheme="minorHAnsi" w:hAnsiTheme="minorHAnsi"/>
            <w:rPrChange w:id="795" w:author="Erin Stephenson" w:date="2019-03-13T19:33:00Z">
              <w:rPr/>
            </w:rPrChange>
          </w:rPr>
          <w:t>One Touch Ultra2 hand-held glucometer</w:t>
        </w:r>
      </w:ins>
      <w:ins w:id="796" w:author="Microsoft Office User" w:date="2019-03-08T15:17:00Z">
        <w:r w:rsidR="00652649" w:rsidRPr="00ED672B">
          <w:rPr>
            <w:rFonts w:asciiTheme="minorHAnsi" w:hAnsiTheme="minorHAnsi"/>
            <w:rPrChange w:id="797" w:author="Erin Stephenson" w:date="2019-03-13T19:33:00Z">
              <w:rPr/>
            </w:rPrChange>
          </w:rPr>
          <w:t>,</w:t>
        </w:r>
      </w:ins>
      <w:ins w:id="798" w:author="Microsoft Office User" w:date="2019-03-08T15:14:00Z">
        <w:r w:rsidR="00652649" w:rsidRPr="00ED672B">
          <w:rPr>
            <w:rFonts w:asciiTheme="minorHAnsi" w:hAnsiTheme="minorHAnsi"/>
            <w:rPrChange w:id="799" w:author="Erin Stephenson" w:date="2019-03-13T19:33:00Z">
              <w:rPr/>
            </w:rPrChange>
          </w:rPr>
          <w:t xml:space="preserve"> </w:t>
        </w:r>
        <w:proofErr w:type="spellStart"/>
        <w:r w:rsidR="00FF3C23" w:rsidRPr="00ED672B">
          <w:rPr>
            <w:rFonts w:asciiTheme="minorHAnsi" w:hAnsiTheme="minorHAnsi"/>
            <w:rPrChange w:id="800" w:author="Erin Stephenson" w:date="2019-03-13T19:33:00Z">
              <w:rPr/>
            </w:rPrChange>
          </w:rPr>
          <w:t>LifeScan</w:t>
        </w:r>
        <w:proofErr w:type="spellEnd"/>
        <w:r w:rsidR="00FF3C23" w:rsidRPr="00ED672B">
          <w:rPr>
            <w:rFonts w:asciiTheme="minorHAnsi" w:hAnsiTheme="minorHAnsi"/>
            <w:rPrChange w:id="801" w:author="Erin Stephenson" w:date="2019-03-13T19:33:00Z">
              <w:rPr/>
            </w:rPrChange>
          </w:rPr>
          <w:t xml:space="preserve"> Europe, Zug, Switzerland)</w:t>
        </w:r>
      </w:ins>
      <w:ins w:id="802" w:author="Microsoft Office User" w:date="2019-03-08T15:17:00Z">
        <w:r w:rsidR="00652649" w:rsidRPr="00ED672B">
          <w:rPr>
            <w:rFonts w:asciiTheme="minorHAnsi" w:hAnsiTheme="minorHAnsi"/>
            <w:rPrChange w:id="803" w:author="Erin Stephenson" w:date="2019-03-13T19:33:00Z">
              <w:rPr/>
            </w:rPrChange>
          </w:rPr>
          <w:t>.</w:t>
        </w:r>
      </w:ins>
      <w:commentRangeEnd w:id="722"/>
      <w:ins w:id="804" w:author="Microsoft Office User" w:date="2019-03-08T15:23:00Z">
        <w:r w:rsidR="00E6036F" w:rsidRPr="00ED672B">
          <w:rPr>
            <w:rStyle w:val="CommentReference"/>
            <w:rFonts w:asciiTheme="minorHAnsi" w:hAnsiTheme="minorHAnsi"/>
            <w:rPrChange w:id="805" w:author="Erin Stephenson" w:date="2019-03-13T19:33:00Z">
              <w:rPr>
                <w:rStyle w:val="CommentReference"/>
              </w:rPr>
            </w:rPrChange>
          </w:rPr>
          <w:commentReference w:id="722"/>
        </w:r>
      </w:ins>
    </w:p>
    <w:p w14:paraId="305CD7B9" w14:textId="77777777" w:rsidR="00365FE9" w:rsidRPr="00ED672B" w:rsidRDefault="00365FE9" w:rsidP="00365FE9">
      <w:pPr>
        <w:rPr>
          <w:rFonts w:asciiTheme="minorHAnsi" w:hAnsiTheme="minorHAnsi"/>
          <w:rPrChange w:id="806" w:author="Erin Stephenson" w:date="2019-03-13T19:33:00Z">
            <w:rPr/>
          </w:rPrChange>
        </w:rPr>
      </w:pPr>
    </w:p>
    <w:p w14:paraId="6C4B3B25" w14:textId="516E154B" w:rsidR="0039667E" w:rsidRPr="00ED672B" w:rsidRDefault="00B3409A" w:rsidP="0039667E">
      <w:pPr>
        <w:pStyle w:val="Heading2"/>
        <w:rPr>
          <w:rFonts w:asciiTheme="minorHAnsi" w:hAnsiTheme="minorHAnsi"/>
          <w:rPrChange w:id="807" w:author="Erin Stephenson" w:date="2019-03-13T19:33:00Z">
            <w:rPr/>
          </w:rPrChange>
        </w:rPr>
      </w:pPr>
      <w:r w:rsidRPr="00ED672B">
        <w:rPr>
          <w:rFonts w:asciiTheme="minorHAnsi" w:hAnsiTheme="minorHAnsi"/>
          <w:rPrChange w:id="808" w:author="Erin Stephenson" w:date="2019-03-13T19:33:00Z">
            <w:rPr/>
          </w:rPrChange>
        </w:rPr>
        <w:t>Body Composition</w:t>
      </w:r>
      <w:r w:rsidR="00E55F38" w:rsidRPr="00ED672B">
        <w:rPr>
          <w:rFonts w:asciiTheme="minorHAnsi" w:hAnsiTheme="minorHAnsi"/>
          <w:rPrChange w:id="809" w:author="Erin Stephenson" w:date="2019-03-13T19:33:00Z">
            <w:rPr/>
          </w:rPrChange>
        </w:rPr>
        <w:t xml:space="preserve"> and </w:t>
      </w:r>
      <w:commentRangeStart w:id="810"/>
      <w:ins w:id="811" w:author="Erin Stephenson" w:date="2019-03-08T16:13:00Z">
        <w:r w:rsidR="00107884" w:rsidRPr="00ED672B">
          <w:rPr>
            <w:rFonts w:asciiTheme="minorHAnsi" w:hAnsiTheme="minorHAnsi"/>
            <w:rPrChange w:id="812" w:author="Erin Stephenson" w:date="2019-03-13T19:33:00Z">
              <w:rPr/>
            </w:rPrChange>
          </w:rPr>
          <w:t xml:space="preserve">Indirect </w:t>
        </w:r>
      </w:ins>
      <w:r w:rsidR="00E55F38" w:rsidRPr="00ED672B">
        <w:rPr>
          <w:rFonts w:asciiTheme="minorHAnsi" w:hAnsiTheme="minorHAnsi"/>
          <w:rPrChange w:id="813" w:author="Erin Stephenson" w:date="2019-03-13T19:33:00Z">
            <w:rPr/>
          </w:rPrChange>
        </w:rPr>
        <w:t>Calorimetry</w:t>
      </w:r>
      <w:commentRangeEnd w:id="810"/>
      <w:r w:rsidR="00D4082C" w:rsidRPr="00ED672B">
        <w:rPr>
          <w:rStyle w:val="CommentReference"/>
          <w:rFonts w:asciiTheme="minorHAnsi" w:eastAsiaTheme="minorEastAsia" w:hAnsiTheme="minorHAnsi" w:cstheme="minorBidi"/>
          <w:b w:val="0"/>
          <w:bCs w:val="0"/>
          <w:color w:val="auto"/>
        </w:rPr>
        <w:commentReference w:id="810"/>
      </w:r>
    </w:p>
    <w:p w14:paraId="609ADDB8" w14:textId="3A7800D7" w:rsidR="00502BBA" w:rsidRPr="00ED672B" w:rsidRDefault="00247862" w:rsidP="0052183D">
      <w:pPr>
        <w:rPr>
          <w:rFonts w:asciiTheme="minorHAnsi" w:hAnsiTheme="minorHAnsi"/>
          <w:rPrChange w:id="814" w:author="Erin Stephenson" w:date="2019-03-13T19:33:00Z">
            <w:rPr/>
          </w:rPrChange>
        </w:rPr>
      </w:pPr>
      <w:moveToRangeStart w:id="815" w:author="Microsoft Office User" w:date="2019-03-08T15:40:00Z" w:name="move2952040"/>
      <w:moveTo w:id="816" w:author="Microsoft Office User" w:date="2019-03-08T15:40:00Z">
        <w:del w:id="817" w:author="Microsoft Office User" w:date="2019-03-08T15:40:00Z">
          <w:r w:rsidRPr="00ED672B" w:rsidDel="00247862">
            <w:rPr>
              <w:rFonts w:asciiTheme="minorHAnsi" w:hAnsiTheme="minorHAnsi"/>
              <w:bCs/>
              <w:rPrChange w:id="818" w:author="Erin Stephenson" w:date="2019-03-13T19:33:00Z">
                <w:rPr>
                  <w:bCs/>
                </w:rPr>
              </w:rPrChange>
            </w:rPr>
            <w:delText>B</w:delText>
          </w:r>
        </w:del>
      </w:moveTo>
      <w:ins w:id="819" w:author="Microsoft Office User" w:date="2019-03-08T15:40:00Z">
        <w:r w:rsidRPr="00ED672B">
          <w:rPr>
            <w:rFonts w:asciiTheme="minorHAnsi" w:hAnsiTheme="minorHAnsi"/>
            <w:bCs/>
            <w:rPrChange w:id="820" w:author="Erin Stephenson" w:date="2019-03-13T19:33:00Z">
              <w:rPr>
                <w:bCs/>
              </w:rPr>
            </w:rPrChange>
          </w:rPr>
          <w:t>Total b</w:t>
        </w:r>
      </w:ins>
      <w:moveTo w:id="821" w:author="Microsoft Office User" w:date="2019-03-08T15:40:00Z">
        <w:r w:rsidRPr="00ED672B">
          <w:rPr>
            <w:rFonts w:asciiTheme="minorHAnsi" w:hAnsiTheme="minorHAnsi"/>
            <w:bCs/>
            <w:rPrChange w:id="822" w:author="Erin Stephenson" w:date="2019-03-13T19:33:00Z">
              <w:rPr>
                <w:bCs/>
              </w:rPr>
            </w:rPrChange>
          </w:rPr>
          <w:t>ody weights were determined using a standard scale</w:t>
        </w:r>
      </w:moveTo>
      <w:ins w:id="823" w:author="Microsoft Office User" w:date="2019-03-08T15:40:00Z">
        <w:r w:rsidRPr="00ED672B">
          <w:rPr>
            <w:rFonts w:asciiTheme="minorHAnsi" w:hAnsiTheme="minorHAnsi"/>
            <w:bCs/>
            <w:rPrChange w:id="824" w:author="Erin Stephenson" w:date="2019-03-13T19:33:00Z">
              <w:rPr>
                <w:bCs/>
              </w:rPr>
            </w:rPrChange>
          </w:rPr>
          <w:t>, whereas b</w:t>
        </w:r>
      </w:ins>
      <w:moveTo w:id="825" w:author="Microsoft Office User" w:date="2019-03-08T15:40:00Z">
        <w:del w:id="826" w:author="Microsoft Office User" w:date="2019-03-08T15:40:00Z">
          <w:r w:rsidRPr="00ED672B" w:rsidDel="00247862">
            <w:rPr>
              <w:rFonts w:asciiTheme="minorHAnsi" w:hAnsiTheme="minorHAnsi"/>
              <w:bCs/>
              <w:rPrChange w:id="827" w:author="Erin Stephenson" w:date="2019-03-13T19:33:00Z">
                <w:rPr>
                  <w:bCs/>
                </w:rPr>
              </w:rPrChange>
            </w:rPr>
            <w:delText xml:space="preserve">. </w:delText>
          </w:r>
        </w:del>
      </w:moveTo>
      <w:moveToRangeEnd w:id="815"/>
      <w:del w:id="828" w:author="Microsoft Office User" w:date="2019-03-08T15:40:00Z">
        <w:r w:rsidR="0039667E" w:rsidRPr="00ED672B" w:rsidDel="00247862">
          <w:rPr>
            <w:rFonts w:asciiTheme="minorHAnsi" w:hAnsiTheme="minorHAnsi"/>
            <w:bCs/>
            <w:rPrChange w:id="829" w:author="Erin Stephenson" w:date="2019-03-13T19:33:00Z">
              <w:rPr>
                <w:bCs/>
              </w:rPr>
            </w:rPrChange>
          </w:rPr>
          <w:delText>B</w:delText>
        </w:r>
      </w:del>
      <w:r w:rsidR="0039667E" w:rsidRPr="00ED672B">
        <w:rPr>
          <w:rFonts w:asciiTheme="minorHAnsi" w:hAnsiTheme="minorHAnsi"/>
          <w:bCs/>
          <w:rPrChange w:id="830" w:author="Erin Stephenson" w:date="2019-03-13T19:33:00Z">
            <w:rPr>
              <w:bCs/>
            </w:rPr>
          </w:rPrChange>
        </w:rPr>
        <w:t>ody composition w</w:t>
      </w:r>
      <w:r w:rsidR="00B3409A" w:rsidRPr="00ED672B">
        <w:rPr>
          <w:rFonts w:asciiTheme="minorHAnsi" w:hAnsiTheme="minorHAnsi"/>
          <w:bCs/>
          <w:rPrChange w:id="831" w:author="Erin Stephenson" w:date="2019-03-13T19:33:00Z">
            <w:rPr>
              <w:bCs/>
            </w:rPr>
          </w:rPrChange>
        </w:rPr>
        <w:t xml:space="preserve">as determined </w:t>
      </w:r>
      <w:ins w:id="832" w:author="Erin Stephenson" w:date="2019-03-13T12:31:00Z">
        <w:r w:rsidR="00B6405D" w:rsidRPr="00ED672B">
          <w:rPr>
            <w:rFonts w:asciiTheme="minorHAnsi" w:hAnsiTheme="minorHAnsi"/>
            <w:bCs/>
            <w:rPrChange w:id="833" w:author="Erin Stephenson" w:date="2019-03-13T19:33:00Z">
              <w:rPr>
                <w:bCs/>
              </w:rPr>
            </w:rPrChange>
          </w:rPr>
          <w:t xml:space="preserve">in conscious animals </w:t>
        </w:r>
      </w:ins>
      <w:ins w:id="834" w:author="Erin Stephenson" w:date="2019-03-13T12:30:00Z">
        <w:r w:rsidR="00B6405D" w:rsidRPr="00ED672B">
          <w:rPr>
            <w:rFonts w:asciiTheme="minorHAnsi" w:hAnsiTheme="minorHAnsi"/>
            <w:bCs/>
            <w:rPrChange w:id="835" w:author="Erin Stephenson" w:date="2019-03-13T19:33:00Z">
              <w:rPr>
                <w:bCs/>
              </w:rPr>
            </w:rPrChange>
          </w:rPr>
          <w:t>by magnetic resonance (</w:t>
        </w:r>
      </w:ins>
      <w:del w:id="836" w:author="Erin Stephenson" w:date="2019-03-13T12:30:00Z">
        <w:r w:rsidR="00B3409A" w:rsidRPr="00ED672B" w:rsidDel="00B6405D">
          <w:rPr>
            <w:rFonts w:asciiTheme="minorHAnsi" w:hAnsiTheme="minorHAnsi"/>
            <w:bCs/>
            <w:rPrChange w:id="837" w:author="Erin Stephenson" w:date="2019-03-13T19:33:00Z">
              <w:rPr>
                <w:bCs/>
              </w:rPr>
            </w:rPrChange>
          </w:rPr>
          <w:delText xml:space="preserve">using an </w:delText>
        </w:r>
      </w:del>
      <w:del w:id="838" w:author="Microsoft Office User" w:date="2019-03-08T15:27:00Z">
        <w:r w:rsidR="00B3409A" w:rsidRPr="00ED672B" w:rsidDel="00362533">
          <w:rPr>
            <w:rFonts w:asciiTheme="minorHAnsi" w:hAnsiTheme="minorHAnsi"/>
            <w:bCs/>
            <w:rPrChange w:id="839" w:author="Erin Stephenson" w:date="2019-03-13T19:33:00Z">
              <w:rPr>
                <w:bCs/>
              </w:rPr>
            </w:rPrChange>
          </w:rPr>
          <w:delText xml:space="preserve">echoMRI </w:delText>
        </w:r>
      </w:del>
      <w:proofErr w:type="spellStart"/>
      <w:ins w:id="840" w:author="Microsoft Office User" w:date="2019-03-08T15:27:00Z">
        <w:r w:rsidR="00362533" w:rsidRPr="00ED672B">
          <w:rPr>
            <w:rFonts w:asciiTheme="minorHAnsi" w:hAnsiTheme="minorHAnsi"/>
            <w:bCs/>
            <w:rPrChange w:id="841" w:author="Erin Stephenson" w:date="2019-03-13T19:33:00Z">
              <w:rPr>
                <w:bCs/>
              </w:rPr>
            </w:rPrChange>
          </w:rPr>
          <w:t>EchoMRI</w:t>
        </w:r>
        <w:proofErr w:type="spellEnd"/>
        <w:r w:rsidR="00362533" w:rsidRPr="00ED672B">
          <w:rPr>
            <w:rFonts w:asciiTheme="minorHAnsi" w:hAnsiTheme="minorHAnsi"/>
            <w:bCs/>
            <w:rPrChange w:id="842" w:author="Erin Stephenson" w:date="2019-03-13T19:33:00Z">
              <w:rPr>
                <w:bCs/>
              </w:rPr>
            </w:rPrChange>
          </w:rPr>
          <w:t xml:space="preserve"> </w:t>
        </w:r>
      </w:ins>
      <w:r w:rsidR="00B3409A" w:rsidRPr="00ED672B">
        <w:rPr>
          <w:rFonts w:asciiTheme="minorHAnsi" w:hAnsiTheme="minorHAnsi"/>
          <w:bCs/>
          <w:rPrChange w:id="843" w:author="Erin Stephenson" w:date="2019-03-13T19:33:00Z">
            <w:rPr>
              <w:bCs/>
            </w:rPr>
          </w:rPrChange>
        </w:rPr>
        <w:t>1</w:t>
      </w:r>
      <w:r w:rsidR="00D2057A" w:rsidRPr="00ED672B">
        <w:rPr>
          <w:rFonts w:asciiTheme="minorHAnsi" w:hAnsiTheme="minorHAnsi"/>
          <w:bCs/>
          <w:rPrChange w:id="844" w:author="Erin Stephenson" w:date="2019-03-13T19:33:00Z">
            <w:rPr>
              <w:bCs/>
            </w:rPr>
          </w:rPrChange>
        </w:rPr>
        <w:t>100</w:t>
      </w:r>
      <w:ins w:id="845" w:author="Erin Stephenson" w:date="2019-03-13T12:30:00Z">
        <w:r w:rsidR="00B6405D" w:rsidRPr="00ED672B">
          <w:rPr>
            <w:rFonts w:asciiTheme="minorHAnsi" w:hAnsiTheme="minorHAnsi"/>
            <w:bCs/>
            <w:rPrChange w:id="846" w:author="Erin Stephenson" w:date="2019-03-13T19:33:00Z">
              <w:rPr>
                <w:bCs/>
              </w:rPr>
            </w:rPrChange>
          </w:rPr>
          <w:t xml:space="preserve">, </w:t>
        </w:r>
        <w:proofErr w:type="spellStart"/>
        <w:r w:rsidR="00B6405D" w:rsidRPr="00ED672B">
          <w:rPr>
            <w:rFonts w:asciiTheme="minorHAnsi" w:hAnsiTheme="minorHAnsi"/>
            <w:bCs/>
            <w:rPrChange w:id="847" w:author="Erin Stephenson" w:date="2019-03-13T19:33:00Z">
              <w:rPr>
                <w:bCs/>
              </w:rPr>
            </w:rPrChange>
          </w:rPr>
          <w:t>EchoMRI</w:t>
        </w:r>
        <w:proofErr w:type="spellEnd"/>
        <w:r w:rsidR="00B6405D" w:rsidRPr="00ED672B">
          <w:rPr>
            <w:rFonts w:asciiTheme="minorHAnsi" w:hAnsiTheme="minorHAnsi"/>
            <w:bCs/>
            <w:rPrChange w:id="848" w:author="Erin Stephenson" w:date="2019-03-13T19:33:00Z">
              <w:rPr>
                <w:bCs/>
              </w:rPr>
            </w:rPrChange>
          </w:rPr>
          <w:t>, Houston, TX)</w:t>
        </w:r>
      </w:ins>
      <w:del w:id="849" w:author="Erin Stephenson" w:date="2019-03-13T14:36:00Z">
        <w:r w:rsidR="000850D2" w:rsidRPr="00ED672B" w:rsidDel="00827549">
          <w:rPr>
            <w:rFonts w:asciiTheme="minorHAnsi" w:hAnsiTheme="minorHAnsi"/>
            <w:bCs/>
            <w:rPrChange w:id="850" w:author="Erin Stephenson" w:date="2019-03-13T19:33:00Z">
              <w:rPr>
                <w:bCs/>
              </w:rPr>
            </w:rPrChange>
          </w:rPr>
          <w:delText xml:space="preserve"> at approximately ZT10</w:delText>
        </w:r>
      </w:del>
      <w:r w:rsidR="00D2057A" w:rsidRPr="00ED672B">
        <w:rPr>
          <w:rFonts w:asciiTheme="minorHAnsi" w:hAnsiTheme="minorHAnsi"/>
          <w:bCs/>
          <w:rPrChange w:id="851" w:author="Erin Stephenson" w:date="2019-03-13T19:33:00Z">
            <w:rPr>
              <w:bCs/>
            </w:rPr>
          </w:rPrChange>
        </w:rPr>
        <w:t xml:space="preserve">. </w:t>
      </w:r>
      <w:moveToRangeStart w:id="852" w:author="Erin Stephenson" w:date="2019-03-08T16:13:00Z" w:name="move2954020"/>
      <w:moveTo w:id="853" w:author="Erin Stephenson" w:date="2019-03-08T16:13:00Z">
        <w:r w:rsidR="003E0F4D" w:rsidRPr="00ED672B">
          <w:rPr>
            <w:rFonts w:asciiTheme="minorHAnsi" w:hAnsiTheme="minorHAnsi"/>
            <w:bCs/>
            <w:rPrChange w:id="854" w:author="Erin Stephenson" w:date="2019-03-13T19:33:00Z">
              <w:rPr>
                <w:bCs/>
              </w:rPr>
            </w:rPrChange>
          </w:rPr>
          <w:t>Adipose tissue depot weights were determined post-mortem for both the left and right hand side and combined as total weights.</w:t>
        </w:r>
        <w:r w:rsidR="003E0F4D" w:rsidRPr="00ED672B">
          <w:rPr>
            <w:rFonts w:asciiTheme="minorHAnsi" w:hAnsiTheme="minorHAnsi"/>
            <w:rPrChange w:id="855" w:author="Erin Stephenson" w:date="2019-03-13T19:33:00Z">
              <w:rPr/>
            </w:rPrChange>
          </w:rPr>
          <w:t xml:space="preserve">  </w:t>
        </w:r>
      </w:moveTo>
      <w:moveFromRangeStart w:id="856" w:author="Microsoft Office User" w:date="2019-03-08T15:40:00Z" w:name="move2952040"/>
      <w:moveToRangeEnd w:id="852"/>
      <w:commentRangeStart w:id="857"/>
      <w:moveFrom w:id="858" w:author="Microsoft Office User" w:date="2019-03-08T15:40:00Z">
        <w:r w:rsidR="00D2057A" w:rsidRPr="00ED672B" w:rsidDel="00247862">
          <w:rPr>
            <w:rFonts w:asciiTheme="minorHAnsi" w:hAnsiTheme="minorHAnsi"/>
            <w:bCs/>
            <w:rPrChange w:id="859" w:author="Erin Stephenson" w:date="2019-03-13T19:33:00Z">
              <w:rPr>
                <w:bCs/>
              </w:rPr>
            </w:rPrChange>
          </w:rPr>
          <w:t xml:space="preserve"> </w:t>
        </w:r>
        <w:r w:rsidR="00B3409A" w:rsidRPr="00ED672B" w:rsidDel="00247862">
          <w:rPr>
            <w:rFonts w:asciiTheme="minorHAnsi" w:hAnsiTheme="minorHAnsi"/>
            <w:bCs/>
            <w:rPrChange w:id="860" w:author="Erin Stephenson" w:date="2019-03-13T19:33:00Z">
              <w:rPr>
                <w:bCs/>
              </w:rPr>
            </w:rPrChange>
          </w:rPr>
          <w:t>Body weights were determined using a standard scale.</w:t>
        </w:r>
        <w:r w:rsidR="00583F7C" w:rsidRPr="00ED672B" w:rsidDel="00247862">
          <w:rPr>
            <w:rFonts w:asciiTheme="minorHAnsi" w:hAnsiTheme="minorHAnsi"/>
            <w:bCs/>
            <w:rPrChange w:id="861" w:author="Erin Stephenson" w:date="2019-03-13T19:33:00Z">
              <w:rPr>
                <w:bCs/>
              </w:rPr>
            </w:rPrChange>
          </w:rPr>
          <w:t xml:space="preserve"> </w:t>
        </w:r>
        <w:r w:rsidR="00583F7C" w:rsidRPr="00ED672B" w:rsidDel="008C51BA">
          <w:rPr>
            <w:rFonts w:asciiTheme="minorHAnsi" w:hAnsiTheme="minorHAnsi"/>
            <w:bCs/>
            <w:rPrChange w:id="862" w:author="Erin Stephenson" w:date="2019-03-13T19:33:00Z">
              <w:rPr>
                <w:bCs/>
              </w:rPr>
            </w:rPrChange>
          </w:rPr>
          <w:t xml:space="preserve"> </w:t>
        </w:r>
      </w:moveFrom>
      <w:moveFromRangeEnd w:id="856"/>
      <w:del w:id="863" w:author="Microsoft Office User" w:date="2019-03-08T15:36:00Z">
        <w:r w:rsidR="000C5F3E" w:rsidRPr="00ED672B" w:rsidDel="008C51BA">
          <w:rPr>
            <w:rFonts w:asciiTheme="minorHAnsi" w:hAnsiTheme="minorHAnsi"/>
            <w:bCs/>
            <w:rPrChange w:id="864" w:author="Erin Stephenson" w:date="2019-03-13T19:33:00Z">
              <w:rPr>
                <w:bCs/>
              </w:rPr>
            </w:rPrChange>
          </w:rPr>
          <w:delText>Tissue</w:delText>
        </w:r>
        <w:r w:rsidR="00583F7C" w:rsidRPr="00ED672B" w:rsidDel="008C51BA">
          <w:rPr>
            <w:rFonts w:asciiTheme="minorHAnsi" w:hAnsiTheme="minorHAnsi"/>
            <w:bCs/>
            <w:rPrChange w:id="865" w:author="Erin Stephenson" w:date="2019-03-13T19:33:00Z">
              <w:rPr>
                <w:bCs/>
              </w:rPr>
            </w:rPrChange>
          </w:rPr>
          <w:delText xml:space="preserve"> weights were </w:delText>
        </w:r>
        <w:r w:rsidR="000C5F3E" w:rsidRPr="00ED672B" w:rsidDel="008C51BA">
          <w:rPr>
            <w:rFonts w:asciiTheme="minorHAnsi" w:hAnsiTheme="minorHAnsi"/>
            <w:bCs/>
            <w:rPrChange w:id="866" w:author="Erin Stephenson" w:date="2019-03-13T19:33:00Z">
              <w:rPr>
                <w:bCs/>
              </w:rPr>
            </w:rPrChange>
          </w:rPr>
          <w:delText>determined</w:delText>
        </w:r>
        <w:r w:rsidR="00583F7C" w:rsidRPr="00ED672B" w:rsidDel="008C51BA">
          <w:rPr>
            <w:rFonts w:asciiTheme="minorHAnsi" w:hAnsiTheme="minorHAnsi"/>
            <w:bCs/>
            <w:rPrChange w:id="867" w:author="Erin Stephenson" w:date="2019-03-13T19:33:00Z">
              <w:rPr>
                <w:bCs/>
              </w:rPr>
            </w:rPrChange>
          </w:rPr>
          <w:delText xml:space="preserve"> for both the left and righ</w:delText>
        </w:r>
        <w:r w:rsidR="000C5F3E" w:rsidRPr="00ED672B" w:rsidDel="008C51BA">
          <w:rPr>
            <w:rFonts w:asciiTheme="minorHAnsi" w:hAnsiTheme="minorHAnsi"/>
            <w:bCs/>
            <w:rPrChange w:id="868" w:author="Erin Stephenson" w:date="2019-03-13T19:33:00Z">
              <w:rPr>
                <w:bCs/>
              </w:rPr>
            </w:rPrChange>
          </w:rPr>
          <w:delText xml:space="preserve">t hand side </w:delText>
        </w:r>
      </w:del>
      <w:del w:id="869" w:author="Microsoft Office User" w:date="2019-03-08T15:32:00Z">
        <w:r w:rsidR="000C5F3E" w:rsidRPr="00ED672B" w:rsidDel="005365AD">
          <w:rPr>
            <w:rFonts w:asciiTheme="minorHAnsi" w:hAnsiTheme="minorHAnsi"/>
            <w:bCs/>
            <w:rPrChange w:id="870" w:author="Erin Stephenson" w:date="2019-03-13T19:33:00Z">
              <w:rPr>
                <w:bCs/>
              </w:rPr>
            </w:rPrChange>
          </w:rPr>
          <w:delText xml:space="preserve">tissue </w:delText>
        </w:r>
      </w:del>
      <w:del w:id="871" w:author="Microsoft Office User" w:date="2019-03-08T15:36:00Z">
        <w:r w:rsidR="000C5F3E" w:rsidRPr="00ED672B" w:rsidDel="008C51BA">
          <w:rPr>
            <w:rFonts w:asciiTheme="minorHAnsi" w:hAnsiTheme="minorHAnsi"/>
            <w:bCs/>
            <w:rPrChange w:id="872" w:author="Erin Stephenson" w:date="2019-03-13T19:33:00Z">
              <w:rPr>
                <w:bCs/>
              </w:rPr>
            </w:rPrChange>
          </w:rPr>
          <w:delText>and combined as total weights</w:delText>
        </w:r>
        <w:r w:rsidR="001B5133" w:rsidRPr="00ED672B" w:rsidDel="008C51BA">
          <w:rPr>
            <w:rFonts w:asciiTheme="minorHAnsi" w:hAnsiTheme="minorHAnsi"/>
            <w:bCs/>
            <w:rPrChange w:id="873" w:author="Erin Stephenson" w:date="2019-03-13T19:33:00Z">
              <w:rPr>
                <w:bCs/>
              </w:rPr>
            </w:rPrChange>
          </w:rPr>
          <w:delText>.</w:delText>
        </w:r>
        <w:r w:rsidR="001B5133" w:rsidRPr="00ED672B" w:rsidDel="008C51BA">
          <w:rPr>
            <w:rFonts w:asciiTheme="minorHAnsi" w:hAnsiTheme="minorHAnsi"/>
            <w:rPrChange w:id="874" w:author="Erin Stephenson" w:date="2019-03-13T19:33:00Z">
              <w:rPr/>
            </w:rPrChange>
          </w:rPr>
          <w:delText xml:space="preserve">  </w:delText>
        </w:r>
      </w:del>
      <w:r w:rsidR="0052183D" w:rsidRPr="00ED672B">
        <w:rPr>
          <w:rFonts w:asciiTheme="minorHAnsi" w:hAnsiTheme="minorHAnsi"/>
          <w:rPrChange w:id="875" w:author="Erin Stephenson" w:date="2019-03-13T19:33:00Z">
            <w:rPr/>
          </w:rPrChange>
        </w:rPr>
        <w:t xml:space="preserve">For </w:t>
      </w:r>
      <w:ins w:id="876" w:author="Microsoft Office User" w:date="2019-03-08T15:32:00Z">
        <w:r w:rsidR="005365AD" w:rsidRPr="00ED672B">
          <w:rPr>
            <w:rFonts w:asciiTheme="minorHAnsi" w:hAnsiTheme="minorHAnsi"/>
            <w:rPrChange w:id="877" w:author="Erin Stephenson" w:date="2019-03-13T19:33:00Z">
              <w:rPr/>
            </w:rPrChange>
          </w:rPr>
          <w:t xml:space="preserve">indirect </w:t>
        </w:r>
      </w:ins>
      <w:r w:rsidR="00D86AFE" w:rsidRPr="00ED672B">
        <w:rPr>
          <w:rFonts w:asciiTheme="minorHAnsi" w:hAnsiTheme="minorHAnsi"/>
          <w:rPrChange w:id="878" w:author="Erin Stephenson" w:date="2019-03-13T19:33:00Z">
            <w:rPr/>
          </w:rPrChange>
        </w:rPr>
        <w:t xml:space="preserve">calorimetry </w:t>
      </w:r>
      <w:r w:rsidR="0052183D" w:rsidRPr="00ED672B">
        <w:rPr>
          <w:rFonts w:asciiTheme="minorHAnsi" w:hAnsiTheme="minorHAnsi"/>
          <w:rPrChange w:id="879" w:author="Erin Stephenson" w:date="2019-03-13T19:33:00Z">
            <w:rPr/>
          </w:rPrChange>
        </w:rPr>
        <w:t xml:space="preserve">studies, </w:t>
      </w:r>
      <w:r w:rsidR="002A7B4B" w:rsidRPr="00ED672B">
        <w:rPr>
          <w:rFonts w:asciiTheme="minorHAnsi" w:hAnsiTheme="minorHAnsi"/>
          <w:rPrChange w:id="880" w:author="Erin Stephenson" w:date="2019-03-13T19:33:00Z">
            <w:rPr/>
          </w:rPrChange>
        </w:rPr>
        <w:t xml:space="preserve">physical </w:t>
      </w:r>
      <w:del w:id="881" w:author="Microsoft Office User" w:date="2019-03-08T15:33:00Z">
        <w:r w:rsidR="002A7B4B" w:rsidRPr="00ED672B" w:rsidDel="005365AD">
          <w:rPr>
            <w:rFonts w:asciiTheme="minorHAnsi" w:hAnsiTheme="minorHAnsi"/>
            <w:rPrChange w:id="882" w:author="Erin Stephenson" w:date="2019-03-13T19:33:00Z">
              <w:rPr/>
            </w:rPrChange>
          </w:rPr>
          <w:delText>movement</w:delText>
        </w:r>
      </w:del>
      <w:ins w:id="883" w:author="Microsoft Office User" w:date="2019-03-08T15:33:00Z">
        <w:r w:rsidR="005365AD" w:rsidRPr="00ED672B">
          <w:rPr>
            <w:rFonts w:asciiTheme="minorHAnsi" w:hAnsiTheme="minorHAnsi"/>
            <w:rPrChange w:id="884" w:author="Erin Stephenson" w:date="2019-03-13T19:33:00Z">
              <w:rPr/>
            </w:rPrChange>
          </w:rPr>
          <w:t>activity</w:t>
        </w:r>
      </w:ins>
      <w:del w:id="885" w:author="Microsoft Office User" w:date="2019-03-08T15:33:00Z">
        <w:r w:rsidR="002A7B4B" w:rsidRPr="00ED672B" w:rsidDel="005365AD">
          <w:rPr>
            <w:rFonts w:asciiTheme="minorHAnsi" w:hAnsiTheme="minorHAnsi"/>
            <w:rPrChange w:id="886" w:author="Erin Stephenson" w:date="2019-03-13T19:33:00Z">
              <w:rPr/>
            </w:rPrChange>
          </w:rPr>
          <w:delText xml:space="preserve"> and calorimetry</w:delText>
        </w:r>
      </w:del>
      <w:ins w:id="887" w:author="Microsoft Office User" w:date="2019-03-08T15:33:00Z">
        <w:r w:rsidR="005365AD" w:rsidRPr="00ED672B">
          <w:rPr>
            <w:rFonts w:asciiTheme="minorHAnsi" w:hAnsiTheme="minorHAnsi"/>
            <w:rPrChange w:id="888" w:author="Erin Stephenson" w:date="2019-03-13T19:33:00Z">
              <w:rPr/>
            </w:rPrChange>
          </w:rPr>
          <w:t>, VO</w:t>
        </w:r>
        <w:r w:rsidR="005365AD" w:rsidRPr="00ED672B">
          <w:rPr>
            <w:rFonts w:asciiTheme="minorHAnsi" w:hAnsiTheme="minorHAnsi"/>
            <w:vertAlign w:val="subscript"/>
            <w:rPrChange w:id="889" w:author="Erin Stephenson" w:date="2019-03-13T19:33:00Z">
              <w:rPr/>
            </w:rPrChange>
          </w:rPr>
          <w:t>2</w:t>
        </w:r>
        <w:r w:rsidR="005365AD" w:rsidRPr="00ED672B">
          <w:rPr>
            <w:rFonts w:asciiTheme="minorHAnsi" w:hAnsiTheme="minorHAnsi"/>
            <w:rPrChange w:id="890" w:author="Erin Stephenson" w:date="2019-03-13T19:33:00Z">
              <w:rPr/>
            </w:rPrChange>
          </w:rPr>
          <w:t xml:space="preserve"> and VCO</w:t>
        </w:r>
        <w:r w:rsidR="005365AD" w:rsidRPr="00ED672B">
          <w:rPr>
            <w:rFonts w:asciiTheme="minorHAnsi" w:hAnsiTheme="minorHAnsi"/>
            <w:vertAlign w:val="subscript"/>
            <w:rPrChange w:id="891" w:author="Erin Stephenson" w:date="2019-03-13T19:33:00Z">
              <w:rPr/>
            </w:rPrChange>
          </w:rPr>
          <w:t>2</w:t>
        </w:r>
      </w:ins>
      <w:r w:rsidR="002A7B4B" w:rsidRPr="00ED672B">
        <w:rPr>
          <w:rFonts w:asciiTheme="minorHAnsi" w:hAnsiTheme="minorHAnsi"/>
          <w:rPrChange w:id="892" w:author="Erin Stephenson" w:date="2019-03-13T19:33:00Z">
            <w:rPr/>
          </w:rPrChange>
        </w:rPr>
        <w:t xml:space="preserve"> </w:t>
      </w:r>
      <w:del w:id="893" w:author="Microsoft Office User" w:date="2019-03-08T15:32:00Z">
        <w:r w:rsidR="002A7B4B" w:rsidRPr="00ED672B" w:rsidDel="005365AD">
          <w:rPr>
            <w:rFonts w:asciiTheme="minorHAnsi" w:hAnsiTheme="minorHAnsi"/>
            <w:rPrChange w:id="894" w:author="Erin Stephenson" w:date="2019-03-13T19:33:00Z">
              <w:rPr/>
            </w:rPrChange>
          </w:rPr>
          <w:delText xml:space="preserve">was </w:delText>
        </w:r>
      </w:del>
      <w:ins w:id="895" w:author="Microsoft Office User" w:date="2019-03-08T15:32:00Z">
        <w:r w:rsidR="005365AD" w:rsidRPr="00ED672B">
          <w:rPr>
            <w:rFonts w:asciiTheme="minorHAnsi" w:hAnsiTheme="minorHAnsi"/>
            <w:rPrChange w:id="896" w:author="Erin Stephenson" w:date="2019-03-13T19:33:00Z">
              <w:rPr/>
            </w:rPrChange>
          </w:rPr>
          <w:t xml:space="preserve">were </w:t>
        </w:r>
      </w:ins>
      <w:r w:rsidR="002A7B4B" w:rsidRPr="00ED672B">
        <w:rPr>
          <w:rFonts w:asciiTheme="minorHAnsi" w:hAnsiTheme="minorHAnsi"/>
          <w:rPrChange w:id="897" w:author="Erin Stephenson" w:date="2019-03-13T19:33:00Z">
            <w:rPr/>
          </w:rPrChange>
        </w:rPr>
        <w:t xml:space="preserve">determined using a </w:t>
      </w:r>
      <w:ins w:id="898" w:author="Microsoft Office User" w:date="2019-03-08T15:35:00Z">
        <w:r w:rsidR="005365AD" w:rsidRPr="00ED672B">
          <w:rPr>
            <w:rFonts w:asciiTheme="minorHAnsi" w:hAnsiTheme="minorHAnsi"/>
            <w:rPrChange w:id="899" w:author="Erin Stephenson" w:date="2019-03-13T19:33:00Z">
              <w:rPr/>
            </w:rPrChange>
          </w:rPr>
          <w:t xml:space="preserve">home-cage style </w:t>
        </w:r>
      </w:ins>
      <w:del w:id="900" w:author="Microsoft Office User" w:date="2019-03-08T15:34:00Z">
        <w:r w:rsidR="002A7B4B" w:rsidRPr="00ED672B" w:rsidDel="005365AD">
          <w:rPr>
            <w:rFonts w:asciiTheme="minorHAnsi" w:hAnsiTheme="minorHAnsi"/>
            <w:rPrChange w:id="901" w:author="Erin Stephenson" w:date="2019-03-13T19:33:00Z">
              <w:rPr/>
            </w:rPrChange>
          </w:rPr>
          <w:delText xml:space="preserve">comprehensive </w:delText>
        </w:r>
      </w:del>
      <w:ins w:id="902" w:author="Microsoft Office User" w:date="2019-03-08T15:34:00Z">
        <w:r w:rsidR="005365AD" w:rsidRPr="00ED672B">
          <w:rPr>
            <w:rFonts w:asciiTheme="minorHAnsi" w:hAnsiTheme="minorHAnsi"/>
            <w:rPrChange w:id="903" w:author="Erin Stephenson" w:date="2019-03-13T19:33:00Z">
              <w:rPr/>
            </w:rPrChange>
          </w:rPr>
          <w:t>Comprehensive L</w:t>
        </w:r>
      </w:ins>
      <w:del w:id="904" w:author="Microsoft Office User" w:date="2019-03-08T15:34:00Z">
        <w:r w:rsidR="002A7B4B" w:rsidRPr="00ED672B" w:rsidDel="005365AD">
          <w:rPr>
            <w:rFonts w:asciiTheme="minorHAnsi" w:hAnsiTheme="minorHAnsi"/>
            <w:rPrChange w:id="905" w:author="Erin Stephenson" w:date="2019-03-13T19:33:00Z">
              <w:rPr/>
            </w:rPrChange>
          </w:rPr>
          <w:delText>l</w:delText>
        </w:r>
      </w:del>
      <w:r w:rsidR="002A7B4B" w:rsidRPr="00ED672B">
        <w:rPr>
          <w:rFonts w:asciiTheme="minorHAnsi" w:hAnsiTheme="minorHAnsi"/>
          <w:rPrChange w:id="906" w:author="Erin Stephenson" w:date="2019-03-13T19:33:00Z">
            <w:rPr/>
          </w:rPrChange>
        </w:rPr>
        <w:t xml:space="preserve">aboratory </w:t>
      </w:r>
      <w:ins w:id="907" w:author="Microsoft Office User" w:date="2019-03-08T15:34:00Z">
        <w:r w:rsidR="005365AD" w:rsidRPr="00ED672B">
          <w:rPr>
            <w:rFonts w:asciiTheme="minorHAnsi" w:hAnsiTheme="minorHAnsi"/>
            <w:rPrChange w:id="908" w:author="Erin Stephenson" w:date="2019-03-13T19:33:00Z">
              <w:rPr/>
            </w:rPrChange>
          </w:rPr>
          <w:t>A</w:t>
        </w:r>
      </w:ins>
      <w:del w:id="909" w:author="Microsoft Office User" w:date="2019-03-08T15:34:00Z">
        <w:r w:rsidR="002A7B4B" w:rsidRPr="00ED672B" w:rsidDel="005365AD">
          <w:rPr>
            <w:rFonts w:asciiTheme="minorHAnsi" w:hAnsiTheme="minorHAnsi"/>
            <w:rPrChange w:id="910" w:author="Erin Stephenson" w:date="2019-03-13T19:33:00Z">
              <w:rPr/>
            </w:rPrChange>
          </w:rPr>
          <w:delText>a</w:delText>
        </w:r>
      </w:del>
      <w:r w:rsidR="002A7B4B" w:rsidRPr="00ED672B">
        <w:rPr>
          <w:rFonts w:asciiTheme="minorHAnsi" w:hAnsiTheme="minorHAnsi"/>
          <w:rPrChange w:id="911" w:author="Erin Stephenson" w:date="2019-03-13T19:33:00Z">
            <w:rPr/>
          </w:rPrChange>
        </w:rPr>
        <w:t xml:space="preserve">nimal </w:t>
      </w:r>
      <w:ins w:id="912" w:author="Microsoft Office User" w:date="2019-03-08T15:34:00Z">
        <w:r w:rsidR="005365AD" w:rsidRPr="00ED672B">
          <w:rPr>
            <w:rFonts w:asciiTheme="minorHAnsi" w:hAnsiTheme="minorHAnsi"/>
            <w:rPrChange w:id="913" w:author="Erin Stephenson" w:date="2019-03-13T19:33:00Z">
              <w:rPr/>
            </w:rPrChange>
          </w:rPr>
          <w:t>M</w:t>
        </w:r>
      </w:ins>
      <w:del w:id="914" w:author="Microsoft Office User" w:date="2019-03-08T15:34:00Z">
        <w:r w:rsidR="002A7B4B" w:rsidRPr="00ED672B" w:rsidDel="005365AD">
          <w:rPr>
            <w:rFonts w:asciiTheme="minorHAnsi" w:hAnsiTheme="minorHAnsi"/>
            <w:rPrChange w:id="915" w:author="Erin Stephenson" w:date="2019-03-13T19:33:00Z">
              <w:rPr/>
            </w:rPrChange>
          </w:rPr>
          <w:delText>m</w:delText>
        </w:r>
      </w:del>
      <w:r w:rsidR="002A7B4B" w:rsidRPr="00ED672B">
        <w:rPr>
          <w:rFonts w:asciiTheme="minorHAnsi" w:hAnsiTheme="minorHAnsi"/>
          <w:rPrChange w:id="916" w:author="Erin Stephenson" w:date="2019-03-13T19:33:00Z">
            <w:rPr/>
          </w:rPrChange>
        </w:rPr>
        <w:t xml:space="preserve">onitoring </w:t>
      </w:r>
      <w:ins w:id="917" w:author="Microsoft Office User" w:date="2019-03-08T15:34:00Z">
        <w:r w:rsidR="005365AD" w:rsidRPr="00ED672B">
          <w:rPr>
            <w:rFonts w:asciiTheme="minorHAnsi" w:hAnsiTheme="minorHAnsi"/>
            <w:rPrChange w:id="918" w:author="Erin Stephenson" w:date="2019-03-13T19:33:00Z">
              <w:rPr/>
            </w:rPrChange>
          </w:rPr>
          <w:t>S</w:t>
        </w:r>
      </w:ins>
      <w:del w:id="919" w:author="Microsoft Office User" w:date="2019-03-08T15:34:00Z">
        <w:r w:rsidR="002A7B4B" w:rsidRPr="00ED672B" w:rsidDel="005365AD">
          <w:rPr>
            <w:rFonts w:asciiTheme="minorHAnsi" w:hAnsiTheme="minorHAnsi"/>
            <w:rPrChange w:id="920" w:author="Erin Stephenson" w:date="2019-03-13T19:33:00Z">
              <w:rPr/>
            </w:rPrChange>
          </w:rPr>
          <w:delText>s</w:delText>
        </w:r>
      </w:del>
      <w:r w:rsidR="002A7B4B" w:rsidRPr="00ED672B">
        <w:rPr>
          <w:rFonts w:asciiTheme="minorHAnsi" w:hAnsiTheme="minorHAnsi"/>
          <w:rPrChange w:id="921" w:author="Erin Stephenson" w:date="2019-03-13T19:33:00Z">
            <w:rPr/>
          </w:rPrChange>
        </w:rPr>
        <w:t>ystem</w:t>
      </w:r>
      <w:del w:id="922" w:author="Microsoft Office User" w:date="2019-03-08T15:34:00Z">
        <w:r w:rsidR="002A7B4B" w:rsidRPr="00ED672B" w:rsidDel="005365AD">
          <w:rPr>
            <w:rFonts w:asciiTheme="minorHAnsi" w:hAnsiTheme="minorHAnsi"/>
            <w:rPrChange w:id="923" w:author="Erin Stephenson" w:date="2019-03-13T19:33:00Z">
              <w:rPr/>
            </w:rPrChange>
          </w:rPr>
          <w:delText xml:space="preserve"> from</w:delText>
        </w:r>
      </w:del>
      <w:r w:rsidR="002A7B4B" w:rsidRPr="00ED672B">
        <w:rPr>
          <w:rFonts w:asciiTheme="minorHAnsi" w:hAnsiTheme="minorHAnsi"/>
          <w:rPrChange w:id="924" w:author="Erin Stephenson" w:date="2019-03-13T19:33:00Z">
            <w:rPr/>
          </w:rPrChange>
        </w:rPr>
        <w:t xml:space="preserve"> </w:t>
      </w:r>
      <w:ins w:id="925" w:author="Microsoft Office User" w:date="2019-03-08T15:34:00Z">
        <w:r w:rsidR="005365AD" w:rsidRPr="00ED672B">
          <w:rPr>
            <w:rFonts w:asciiTheme="minorHAnsi" w:hAnsiTheme="minorHAnsi"/>
            <w:rPrChange w:id="926" w:author="Erin Stephenson" w:date="2019-03-13T19:33:00Z">
              <w:rPr/>
            </w:rPrChange>
          </w:rPr>
          <w:t>(</w:t>
        </w:r>
      </w:ins>
      <w:ins w:id="927" w:author="Erin Stephenson" w:date="2019-03-08T16:06:00Z">
        <w:r w:rsidR="00FE63C1" w:rsidRPr="00ED672B">
          <w:rPr>
            <w:rFonts w:asciiTheme="minorHAnsi" w:hAnsiTheme="minorHAnsi"/>
            <w:rPrChange w:id="928" w:author="Erin Stephenson" w:date="2019-03-13T19:33:00Z">
              <w:rPr/>
            </w:rPrChange>
          </w:rPr>
          <w:t xml:space="preserve">CLAMS, </w:t>
        </w:r>
      </w:ins>
      <w:r w:rsidR="002A7B4B" w:rsidRPr="00ED672B">
        <w:rPr>
          <w:rFonts w:asciiTheme="minorHAnsi" w:hAnsiTheme="minorHAnsi"/>
          <w:rPrChange w:id="929" w:author="Erin Stephenson" w:date="2019-03-13T19:33:00Z">
            <w:rPr/>
          </w:rPrChange>
        </w:rPr>
        <w:t>Columbus Instruments</w:t>
      </w:r>
      <w:ins w:id="930" w:author="Microsoft Office User" w:date="2019-03-08T15:34:00Z">
        <w:r w:rsidR="005365AD" w:rsidRPr="00ED672B">
          <w:rPr>
            <w:rFonts w:asciiTheme="minorHAnsi" w:hAnsiTheme="minorHAnsi"/>
            <w:rPrChange w:id="931" w:author="Erin Stephenson" w:date="2019-03-13T19:33:00Z">
              <w:rPr/>
            </w:rPrChange>
          </w:rPr>
          <w:t>, Columbus, OH</w:t>
        </w:r>
      </w:ins>
      <w:ins w:id="932" w:author="Microsoft Office User" w:date="2019-03-08T15:35:00Z">
        <w:r w:rsidR="005365AD" w:rsidRPr="00ED672B">
          <w:rPr>
            <w:rFonts w:asciiTheme="minorHAnsi" w:hAnsiTheme="minorHAnsi"/>
            <w:rPrChange w:id="933" w:author="Erin Stephenson" w:date="2019-03-13T19:33:00Z">
              <w:rPr/>
            </w:rPrChange>
          </w:rPr>
          <w:t>) with hanging feeders</w:t>
        </w:r>
      </w:ins>
      <w:ins w:id="934" w:author="Microsoft Office User" w:date="2019-03-08T15:41:00Z">
        <w:r w:rsidRPr="00ED672B">
          <w:rPr>
            <w:rFonts w:asciiTheme="minorHAnsi" w:hAnsiTheme="minorHAnsi"/>
            <w:rPrChange w:id="935" w:author="Erin Stephenson" w:date="2019-03-13T19:33:00Z">
              <w:rPr/>
            </w:rPrChange>
          </w:rPr>
          <w:t>,</w:t>
        </w:r>
      </w:ins>
      <w:ins w:id="936" w:author="Microsoft Office User" w:date="2019-03-08T15:35:00Z">
        <w:r w:rsidR="005365AD" w:rsidRPr="00ED672B">
          <w:rPr>
            <w:rFonts w:asciiTheme="minorHAnsi" w:hAnsiTheme="minorHAnsi"/>
            <w:rPrChange w:id="937" w:author="Erin Stephenson" w:date="2019-03-13T19:33:00Z">
              <w:rPr/>
            </w:rPrChange>
          </w:rPr>
          <w:t xml:space="preserve"> under </w:t>
        </w:r>
      </w:ins>
      <w:del w:id="938" w:author="Microsoft Office User" w:date="2019-03-08T15:35:00Z">
        <w:r w:rsidR="002A7B4B" w:rsidRPr="00ED672B" w:rsidDel="005365AD">
          <w:rPr>
            <w:rFonts w:asciiTheme="minorHAnsi" w:hAnsiTheme="minorHAnsi"/>
            <w:rPrChange w:id="939" w:author="Erin Stephenson" w:date="2019-03-13T19:33:00Z">
              <w:rPr/>
            </w:rPrChange>
          </w:rPr>
          <w:delText>.  These experiments were per</w:delText>
        </w:r>
        <w:r w:rsidR="00D86AFE" w:rsidRPr="00ED672B" w:rsidDel="005365AD">
          <w:rPr>
            <w:rFonts w:asciiTheme="minorHAnsi" w:hAnsiTheme="minorHAnsi"/>
            <w:rPrChange w:id="940" w:author="Erin Stephenson" w:date="2019-03-13T19:33:00Z">
              <w:rPr/>
            </w:rPrChange>
          </w:rPr>
          <w:delText xml:space="preserve">formed in </w:delText>
        </w:r>
      </w:del>
      <w:r w:rsidR="00D86AFE" w:rsidRPr="00ED672B">
        <w:rPr>
          <w:rFonts w:asciiTheme="minorHAnsi" w:hAnsiTheme="minorHAnsi"/>
          <w:rPrChange w:id="941" w:author="Erin Stephenson" w:date="2019-03-13T19:33:00Z">
            <w:rPr/>
          </w:rPrChange>
        </w:rPr>
        <w:t>light and temperature-</w:t>
      </w:r>
      <w:r w:rsidR="002A7B4B" w:rsidRPr="00ED672B">
        <w:rPr>
          <w:rFonts w:asciiTheme="minorHAnsi" w:hAnsiTheme="minorHAnsi"/>
          <w:rPrChange w:id="942" w:author="Erin Stephenson" w:date="2019-03-13T19:33:00Z">
            <w:rPr/>
          </w:rPrChange>
        </w:rPr>
        <w:t xml:space="preserve">controlled </w:t>
      </w:r>
      <w:del w:id="943" w:author="Microsoft Office User" w:date="2019-03-08T15:35:00Z">
        <w:r w:rsidR="002A7B4B" w:rsidRPr="00ED672B" w:rsidDel="005365AD">
          <w:rPr>
            <w:rFonts w:asciiTheme="minorHAnsi" w:hAnsiTheme="minorHAnsi"/>
            <w:rPrChange w:id="944" w:author="Erin Stephenson" w:date="2019-03-13T19:33:00Z">
              <w:rPr/>
            </w:rPrChange>
          </w:rPr>
          <w:delText>enclosures a</w:delText>
        </w:r>
      </w:del>
      <w:ins w:id="945" w:author="Microsoft Office User" w:date="2019-03-08T15:35:00Z">
        <w:r w:rsidR="005365AD" w:rsidRPr="00ED672B">
          <w:rPr>
            <w:rFonts w:asciiTheme="minorHAnsi" w:hAnsiTheme="minorHAnsi"/>
            <w:rPrChange w:id="946" w:author="Erin Stephenson" w:date="2019-03-13T19:33:00Z">
              <w:rPr/>
            </w:rPrChange>
          </w:rPr>
          <w:t>conditions</w:t>
        </w:r>
      </w:ins>
      <w:del w:id="947" w:author="Microsoft Office User" w:date="2019-03-08T15:35:00Z">
        <w:r w:rsidR="002A7B4B" w:rsidRPr="00ED672B" w:rsidDel="005365AD">
          <w:rPr>
            <w:rFonts w:asciiTheme="minorHAnsi" w:hAnsiTheme="minorHAnsi"/>
            <w:rPrChange w:id="948" w:author="Erin Stephenson" w:date="2019-03-13T19:33:00Z">
              <w:rPr/>
            </w:rPrChange>
          </w:rPr>
          <w:delText>t</w:delText>
        </w:r>
      </w:del>
      <w:r w:rsidR="002A7B4B" w:rsidRPr="00ED672B">
        <w:rPr>
          <w:rFonts w:asciiTheme="minorHAnsi" w:hAnsiTheme="minorHAnsi"/>
          <w:rPrChange w:id="949" w:author="Erin Stephenson" w:date="2019-03-13T19:33:00Z">
            <w:rPr/>
          </w:rPrChange>
        </w:rPr>
        <w:t xml:space="preserve"> </w:t>
      </w:r>
      <w:ins w:id="950" w:author="Microsoft Office User" w:date="2019-03-08T15:35:00Z">
        <w:r w:rsidRPr="00ED672B">
          <w:rPr>
            <w:rFonts w:asciiTheme="minorHAnsi" w:hAnsiTheme="minorHAnsi"/>
            <w:rPrChange w:id="951" w:author="Erin Stephenson" w:date="2019-03-13T19:33:00Z">
              <w:rPr/>
            </w:rPrChange>
          </w:rPr>
          <w:t>(</w:t>
        </w:r>
      </w:ins>
      <w:ins w:id="952" w:author="Microsoft Office User" w:date="2019-03-08T15:41:00Z">
        <w:r w:rsidRPr="00ED672B">
          <w:rPr>
            <w:rFonts w:asciiTheme="minorHAnsi" w:hAnsiTheme="minorHAnsi"/>
            <w:rPrChange w:id="953" w:author="Erin Stephenson" w:date="2019-03-13T19:33:00Z">
              <w:rPr/>
            </w:rPrChange>
          </w:rPr>
          <w:t xml:space="preserve">12:12hr, </w:t>
        </w:r>
      </w:ins>
      <w:r w:rsidR="002A7B4B" w:rsidRPr="00ED672B">
        <w:rPr>
          <w:rFonts w:asciiTheme="minorHAnsi" w:hAnsiTheme="minorHAnsi"/>
          <w:rPrChange w:id="954" w:author="Erin Stephenson" w:date="2019-03-13T19:33:00Z">
            <w:rPr/>
          </w:rPrChange>
        </w:rPr>
        <w:t>25</w:t>
      </w:r>
      <w:ins w:id="955" w:author="Microsoft Office User" w:date="2019-03-08T15:41:00Z">
        <w:r w:rsidRPr="00ED672B">
          <w:rPr>
            <w:rFonts w:asciiTheme="minorHAnsi" w:hAnsiTheme="minorHAnsi"/>
            <w:rPrChange w:id="956" w:author="Erin Stephenson" w:date="2019-03-13T19:33:00Z">
              <w:rPr>
                <w:rFonts w:ascii="Garamond" w:hAnsi="Garamond"/>
              </w:rPr>
            </w:rPrChange>
          </w:rPr>
          <w:t>º</w:t>
        </w:r>
      </w:ins>
      <w:r w:rsidR="002A7B4B" w:rsidRPr="00ED672B">
        <w:rPr>
          <w:rFonts w:asciiTheme="minorHAnsi" w:hAnsiTheme="minorHAnsi"/>
          <w:rPrChange w:id="957" w:author="Erin Stephenson" w:date="2019-03-13T19:33:00Z">
            <w:rPr/>
          </w:rPrChange>
        </w:rPr>
        <w:t>C</w:t>
      </w:r>
      <w:ins w:id="958" w:author="Microsoft Office User" w:date="2019-03-08T15:41:00Z">
        <w:r w:rsidRPr="00ED672B">
          <w:rPr>
            <w:rFonts w:asciiTheme="minorHAnsi" w:hAnsiTheme="minorHAnsi"/>
            <w:rPrChange w:id="959" w:author="Erin Stephenson" w:date="2019-03-13T19:33:00Z">
              <w:rPr/>
            </w:rPrChange>
          </w:rPr>
          <w:t>)</w:t>
        </w:r>
      </w:ins>
      <w:del w:id="960" w:author="Microsoft Office User" w:date="2019-03-08T15:35:00Z">
        <w:r w:rsidR="002A7B4B" w:rsidRPr="00ED672B" w:rsidDel="005365AD">
          <w:rPr>
            <w:rFonts w:asciiTheme="minorHAnsi" w:hAnsiTheme="minorHAnsi"/>
            <w:rPrChange w:id="961" w:author="Erin Stephenson" w:date="2019-03-13T19:33:00Z">
              <w:rPr/>
            </w:rPrChange>
          </w:rPr>
          <w:delText>, in home-cage style cages with hanging feeders</w:delText>
        </w:r>
      </w:del>
      <w:r w:rsidR="002A7B4B" w:rsidRPr="00ED672B">
        <w:rPr>
          <w:rFonts w:asciiTheme="minorHAnsi" w:hAnsiTheme="minorHAnsi"/>
          <w:rPrChange w:id="962" w:author="Erin Stephenson" w:date="2019-03-13T19:33:00Z">
            <w:rPr/>
          </w:rPrChange>
        </w:rPr>
        <w:t>.</w:t>
      </w:r>
      <w:del w:id="963" w:author="Microsoft Office User" w:date="2019-03-08T15:36:00Z">
        <w:r w:rsidR="002A7B4B" w:rsidRPr="00ED672B" w:rsidDel="008F615C">
          <w:rPr>
            <w:rFonts w:asciiTheme="minorHAnsi" w:hAnsiTheme="minorHAnsi"/>
            <w:rPrChange w:id="964" w:author="Erin Stephenson" w:date="2019-03-13T19:33:00Z">
              <w:rPr/>
            </w:rPrChange>
          </w:rPr>
          <w:delText xml:space="preserve"> </w:delText>
        </w:r>
      </w:del>
      <w:r w:rsidR="002A7B4B" w:rsidRPr="00ED672B">
        <w:rPr>
          <w:rFonts w:asciiTheme="minorHAnsi" w:hAnsiTheme="minorHAnsi"/>
          <w:rPrChange w:id="965" w:author="Erin Stephenson" w:date="2019-03-13T19:33:00Z">
            <w:rPr/>
          </w:rPrChange>
        </w:rPr>
        <w:t xml:space="preserve"> The first 6h of measurements were discarded</w:t>
      </w:r>
      <w:ins w:id="966" w:author="Microsoft Office User" w:date="2019-03-08T15:36:00Z">
        <w:r w:rsidR="008C51BA" w:rsidRPr="00ED672B">
          <w:rPr>
            <w:rFonts w:asciiTheme="minorHAnsi" w:hAnsiTheme="minorHAnsi"/>
            <w:rPrChange w:id="967" w:author="Erin Stephenson" w:date="2019-03-13T19:33:00Z">
              <w:rPr/>
            </w:rPrChange>
          </w:rPr>
          <w:t xml:space="preserve"> to accommodate acclimation</w:t>
        </w:r>
      </w:ins>
      <w:r w:rsidR="002A7B4B" w:rsidRPr="00ED672B">
        <w:rPr>
          <w:rFonts w:asciiTheme="minorHAnsi" w:hAnsiTheme="minorHAnsi"/>
          <w:rPrChange w:id="968" w:author="Erin Stephenson" w:date="2019-03-13T19:33:00Z">
            <w:rPr/>
          </w:rPrChange>
        </w:rPr>
        <w:t xml:space="preserve">, after which </w:t>
      </w:r>
      <w:del w:id="969" w:author="Microsoft Office User" w:date="2019-03-08T15:37:00Z">
        <w:r w:rsidR="002A7B4B" w:rsidRPr="00ED672B" w:rsidDel="008C51BA">
          <w:rPr>
            <w:rFonts w:asciiTheme="minorHAnsi" w:hAnsiTheme="minorHAnsi"/>
            <w:rPrChange w:id="970" w:author="Erin Stephenson" w:date="2019-03-13T19:33:00Z">
              <w:rPr/>
            </w:rPrChange>
          </w:rPr>
          <w:delText xml:space="preserve">animals were acclimatized to their new surroundings.  Single-animal </w:delText>
        </w:r>
      </w:del>
      <w:r w:rsidR="002A7B4B" w:rsidRPr="00ED672B">
        <w:rPr>
          <w:rFonts w:asciiTheme="minorHAnsi" w:hAnsiTheme="minorHAnsi"/>
          <w:rPrChange w:id="971" w:author="Erin Stephenson" w:date="2019-03-13T19:33:00Z">
            <w:rPr/>
          </w:rPrChange>
        </w:rPr>
        <w:t xml:space="preserve">measurements </w:t>
      </w:r>
      <w:del w:id="972" w:author="Erin Stephenson" w:date="2019-03-08T16:14:00Z">
        <w:r w:rsidR="002A7B4B" w:rsidRPr="00ED672B" w:rsidDel="00F7415D">
          <w:rPr>
            <w:rFonts w:asciiTheme="minorHAnsi" w:hAnsiTheme="minorHAnsi"/>
            <w:rPrChange w:id="973" w:author="Erin Stephenson" w:date="2019-03-13T19:33:00Z">
              <w:rPr/>
            </w:rPrChange>
          </w:rPr>
          <w:delText>were collected</w:delText>
        </w:r>
      </w:del>
      <w:ins w:id="974" w:author="Erin Stephenson" w:date="2019-03-08T16:14:00Z">
        <w:r w:rsidR="00F7415D" w:rsidRPr="00ED672B">
          <w:rPr>
            <w:rFonts w:asciiTheme="minorHAnsi" w:hAnsiTheme="minorHAnsi"/>
            <w:rPrChange w:id="975" w:author="Erin Stephenson" w:date="2019-03-13T19:33:00Z">
              <w:rPr/>
            </w:rPrChange>
          </w:rPr>
          <w:t>continued</w:t>
        </w:r>
      </w:ins>
      <w:r w:rsidR="002A7B4B" w:rsidRPr="00ED672B">
        <w:rPr>
          <w:rFonts w:asciiTheme="minorHAnsi" w:hAnsiTheme="minorHAnsi"/>
          <w:rPrChange w:id="976" w:author="Erin Stephenson" w:date="2019-03-13T19:33:00Z">
            <w:rPr/>
          </w:rPrChange>
        </w:rPr>
        <w:t xml:space="preserve"> over th</w:t>
      </w:r>
      <w:ins w:id="977" w:author="Erin Stephenson" w:date="2019-03-08T16:14:00Z">
        <w:r w:rsidR="00F7415D" w:rsidRPr="00ED672B">
          <w:rPr>
            <w:rFonts w:asciiTheme="minorHAnsi" w:hAnsiTheme="minorHAnsi"/>
            <w:rPrChange w:id="978" w:author="Erin Stephenson" w:date="2019-03-13T19:33:00Z">
              <w:rPr/>
            </w:rPrChange>
          </w:rPr>
          <w:t>r</w:t>
        </w:r>
      </w:ins>
      <w:r w:rsidR="002A7B4B" w:rsidRPr="00ED672B">
        <w:rPr>
          <w:rFonts w:asciiTheme="minorHAnsi" w:hAnsiTheme="minorHAnsi"/>
          <w:rPrChange w:id="979" w:author="Erin Stephenson" w:date="2019-03-13T19:33:00Z">
            <w:rPr/>
          </w:rPrChange>
        </w:rPr>
        <w:t>e</w:t>
      </w:r>
      <w:ins w:id="980" w:author="Erin Stephenson" w:date="2019-03-08T16:14:00Z">
        <w:r w:rsidR="00F7415D" w:rsidRPr="00ED672B">
          <w:rPr>
            <w:rFonts w:asciiTheme="minorHAnsi" w:hAnsiTheme="minorHAnsi"/>
            <w:rPrChange w:id="981" w:author="Erin Stephenson" w:date="2019-03-13T19:33:00Z">
              <w:rPr/>
            </w:rPrChange>
          </w:rPr>
          <w:t>e</w:t>
        </w:r>
      </w:ins>
      <w:r w:rsidR="002A7B4B" w:rsidRPr="00ED672B">
        <w:rPr>
          <w:rFonts w:asciiTheme="minorHAnsi" w:hAnsiTheme="minorHAnsi"/>
          <w:rPrChange w:id="982" w:author="Erin Stephenson" w:date="2019-03-13T19:33:00Z">
            <w:rPr/>
          </w:rPrChange>
        </w:rPr>
        <w:t xml:space="preserve"> co</w:t>
      </w:r>
      <w:ins w:id="983" w:author="Erin Stephenson" w:date="2019-03-08T16:14:00Z">
        <w:r w:rsidR="00F7415D" w:rsidRPr="00ED672B">
          <w:rPr>
            <w:rFonts w:asciiTheme="minorHAnsi" w:hAnsiTheme="minorHAnsi"/>
            <w:rPrChange w:id="984" w:author="Erin Stephenson" w:date="2019-03-13T19:33:00Z">
              <w:rPr/>
            </w:rPrChange>
          </w:rPr>
          <w:t>nsecutive</w:t>
        </w:r>
      </w:ins>
      <w:del w:id="985" w:author="Erin Stephenson" w:date="2019-03-08T16:14:00Z">
        <w:r w:rsidR="002A7B4B" w:rsidRPr="00ED672B" w:rsidDel="00F7415D">
          <w:rPr>
            <w:rFonts w:asciiTheme="minorHAnsi" w:hAnsiTheme="minorHAnsi"/>
            <w:rPrChange w:id="986" w:author="Erin Stephenson" w:date="2019-03-13T19:33:00Z">
              <w:rPr/>
            </w:rPrChange>
          </w:rPr>
          <w:delText>urse of</w:delText>
        </w:r>
      </w:del>
      <w:del w:id="987" w:author="Erin Stephenson" w:date="2019-03-08T16:15:00Z">
        <w:r w:rsidR="002A7B4B" w:rsidRPr="00ED672B" w:rsidDel="00F7415D">
          <w:rPr>
            <w:rFonts w:asciiTheme="minorHAnsi" w:hAnsiTheme="minorHAnsi"/>
            <w:rPrChange w:id="988" w:author="Erin Stephenson" w:date="2019-03-13T19:33:00Z">
              <w:rPr/>
            </w:rPrChange>
          </w:rPr>
          <w:delText xml:space="preserve"> 3</w:delText>
        </w:r>
      </w:del>
      <w:r w:rsidR="002A7B4B" w:rsidRPr="00ED672B">
        <w:rPr>
          <w:rFonts w:asciiTheme="minorHAnsi" w:hAnsiTheme="minorHAnsi"/>
          <w:rPrChange w:id="989" w:author="Erin Stephenson" w:date="2019-03-13T19:33:00Z">
            <w:rPr/>
          </w:rPrChange>
        </w:rPr>
        <w:t xml:space="preserve"> days.  </w:t>
      </w:r>
      <w:commentRangeStart w:id="990"/>
      <w:r w:rsidR="002A7B4B" w:rsidRPr="00ED672B">
        <w:rPr>
          <w:rFonts w:asciiTheme="minorHAnsi" w:hAnsiTheme="minorHAnsi"/>
          <w:rPrChange w:id="991" w:author="Erin Stephenson" w:date="2019-03-13T19:33:00Z">
            <w:rPr/>
          </w:rPrChange>
        </w:rPr>
        <w:t xml:space="preserve">Oxygen consumption was </w:t>
      </w:r>
      <w:del w:id="992" w:author="Erin Stephenson" w:date="2019-03-08T16:02:00Z">
        <w:r w:rsidR="002A7B4B" w:rsidRPr="00ED672B" w:rsidDel="006F76FF">
          <w:rPr>
            <w:rFonts w:asciiTheme="minorHAnsi" w:hAnsiTheme="minorHAnsi"/>
            <w:rPrChange w:id="993" w:author="Erin Stephenson" w:date="2019-03-13T19:33:00Z">
              <w:rPr/>
            </w:rPrChange>
          </w:rPr>
          <w:delText xml:space="preserve">normalized to lean body mass (as determined by echoMRI, described above) and </w:delText>
        </w:r>
      </w:del>
      <w:r w:rsidR="002A7B4B" w:rsidRPr="00ED672B">
        <w:rPr>
          <w:rFonts w:asciiTheme="minorHAnsi" w:hAnsiTheme="minorHAnsi"/>
          <w:rPrChange w:id="994" w:author="Erin Stephenson" w:date="2019-03-13T19:33:00Z">
            <w:rPr/>
          </w:rPrChange>
        </w:rPr>
        <w:t>analyzed by mixed linear models with the consideration</w:t>
      </w:r>
      <w:commentRangeEnd w:id="857"/>
      <w:r w:rsidR="008F37A7" w:rsidRPr="00ED672B">
        <w:rPr>
          <w:rStyle w:val="CommentReference"/>
          <w:rFonts w:asciiTheme="minorHAnsi" w:hAnsiTheme="minorHAnsi"/>
          <w:rPrChange w:id="995" w:author="Erin Stephenson" w:date="2019-03-13T19:33:00Z">
            <w:rPr>
              <w:rStyle w:val="CommentReference"/>
            </w:rPr>
          </w:rPrChange>
        </w:rPr>
        <w:commentReference w:id="857"/>
      </w:r>
      <w:r w:rsidR="002A7B4B" w:rsidRPr="00ED672B">
        <w:rPr>
          <w:rFonts w:asciiTheme="minorHAnsi" w:hAnsiTheme="minorHAnsi"/>
          <w:rPrChange w:id="996" w:author="Erin Stephenson" w:date="2019-03-13T19:33:00Z">
            <w:rPr/>
          </w:rPrChange>
        </w:rPr>
        <w:t xml:space="preserve">s described in </w:t>
      </w:r>
      <w:r w:rsidR="002A7B4B" w:rsidRPr="00ED672B">
        <w:rPr>
          <w:rFonts w:asciiTheme="minorHAnsi" w:hAnsiTheme="minorHAnsi"/>
          <w:rPrChange w:id="997" w:author="Erin Stephenson" w:date="2019-03-13T19:33:00Z">
            <w:rPr/>
          </w:rPrChange>
        </w:rPr>
        <w:fldChar w:fldCharType="begin" w:fldLock="1"/>
      </w:r>
      <w:r w:rsidR="00867669" w:rsidRPr="00ED672B">
        <w:rPr>
          <w:rFonts w:asciiTheme="minorHAnsi" w:hAnsiTheme="minorHAnsi"/>
          <w:rPrChange w:id="998" w:author="Erin Stephenson" w:date="2019-03-13T19:33:00Z">
            <w:rPr/>
          </w:rPrChange>
        </w:rP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mendeley":{"formattedCitation":"[37]","plainTextFormattedCitation":"[37]","previouslyFormattedCitation":"[37]"},"properties":{"noteIndex":0},"schema":"https://github.com/citation-style-language/schema/raw/master/csl-citation.json"}</w:instrText>
      </w:r>
      <w:r w:rsidR="002A7B4B" w:rsidRPr="00ED672B">
        <w:rPr>
          <w:rFonts w:asciiTheme="minorHAnsi" w:hAnsiTheme="minorHAnsi"/>
          <w:rPrChange w:id="999" w:author="Erin Stephenson" w:date="2019-03-13T19:33:00Z">
            <w:rPr/>
          </w:rPrChange>
        </w:rPr>
        <w:fldChar w:fldCharType="separate"/>
      </w:r>
      <w:r w:rsidR="003840F7" w:rsidRPr="00ED672B">
        <w:rPr>
          <w:rFonts w:asciiTheme="minorHAnsi" w:hAnsiTheme="minorHAnsi"/>
          <w:noProof/>
          <w:rPrChange w:id="1000" w:author="Erin Stephenson" w:date="2019-03-13T19:33:00Z">
            <w:rPr>
              <w:noProof/>
            </w:rPr>
          </w:rPrChange>
        </w:rPr>
        <w:t>[37]</w:t>
      </w:r>
      <w:r w:rsidR="002A7B4B" w:rsidRPr="00ED672B">
        <w:rPr>
          <w:rFonts w:asciiTheme="minorHAnsi" w:hAnsiTheme="minorHAnsi"/>
          <w:rPrChange w:id="1001" w:author="Erin Stephenson" w:date="2019-03-13T19:33:00Z">
            <w:rPr/>
          </w:rPrChange>
        </w:rPr>
        <w:fldChar w:fldCharType="end"/>
      </w:r>
      <w:ins w:id="1002" w:author="Microsoft Office User" w:date="2019-03-08T15:47:00Z">
        <w:r w:rsidR="001F1F8C" w:rsidRPr="00ED672B">
          <w:rPr>
            <w:rFonts w:asciiTheme="minorHAnsi" w:hAnsiTheme="minorHAnsi"/>
            <w:rPrChange w:id="1003" w:author="Erin Stephenson" w:date="2019-03-13T19:33:00Z">
              <w:rPr/>
            </w:rPrChange>
          </w:rPr>
          <w:t xml:space="preserve"> </w:t>
        </w:r>
        <w:r w:rsidR="001F1F8C" w:rsidRPr="00ED672B">
          <w:rPr>
            <w:rFonts w:asciiTheme="minorHAnsi" w:hAnsiTheme="minorHAnsi"/>
            <w:strike/>
            <w:rPrChange w:id="1004" w:author="Erin Stephenson" w:date="2019-03-13T19:33:00Z">
              <w:rPr/>
            </w:rPrChange>
          </w:rPr>
          <w:t>and normalized to lean body mass</w:t>
        </w:r>
      </w:ins>
      <w:r w:rsidR="002A7B4B" w:rsidRPr="00ED672B">
        <w:rPr>
          <w:rFonts w:asciiTheme="minorHAnsi" w:hAnsiTheme="minorHAnsi"/>
          <w:rPrChange w:id="1005" w:author="Erin Stephenson" w:date="2019-03-13T19:33:00Z">
            <w:rPr/>
          </w:rPrChange>
        </w:rPr>
        <w:t>.</w:t>
      </w:r>
      <w:commentRangeEnd w:id="990"/>
      <w:r w:rsidR="001F1F8C" w:rsidRPr="00ED672B">
        <w:rPr>
          <w:rStyle w:val="CommentReference"/>
          <w:rFonts w:asciiTheme="minorHAnsi" w:hAnsiTheme="minorHAnsi"/>
          <w:rPrChange w:id="1006" w:author="Erin Stephenson" w:date="2019-03-13T19:33:00Z">
            <w:rPr>
              <w:rStyle w:val="CommentReference"/>
            </w:rPr>
          </w:rPrChange>
        </w:rPr>
        <w:commentReference w:id="990"/>
      </w:r>
      <w:r w:rsidR="00B2365E" w:rsidRPr="00ED672B">
        <w:rPr>
          <w:rFonts w:asciiTheme="minorHAnsi" w:hAnsiTheme="minorHAnsi"/>
          <w:rPrChange w:id="1007" w:author="Erin Stephenson" w:date="2019-03-13T19:33:00Z">
            <w:rPr/>
          </w:rPrChange>
        </w:rPr>
        <w:t xml:space="preserve">  </w:t>
      </w:r>
      <w:ins w:id="1008" w:author="Erin Stephenson" w:date="2019-03-08T16:11:00Z">
        <w:r w:rsidR="009B5ED5" w:rsidRPr="00ED672B">
          <w:rPr>
            <w:rFonts w:asciiTheme="minorHAnsi" w:hAnsiTheme="minorHAnsi"/>
            <w:rPrChange w:id="1009" w:author="Erin Stephenson" w:date="2019-03-13T19:33:00Z">
              <w:rPr/>
            </w:rPrChange>
          </w:rPr>
          <w:t xml:space="preserve">Energy expenditure was calculated as heat, using the Lusk equation in </w:t>
        </w:r>
        <w:proofErr w:type="spellStart"/>
        <w:r w:rsidR="009B5ED5" w:rsidRPr="00ED672B">
          <w:rPr>
            <w:rFonts w:asciiTheme="minorHAnsi" w:hAnsiTheme="minorHAnsi"/>
            <w:rPrChange w:id="1010" w:author="Erin Stephenson" w:date="2019-03-13T19:33:00Z">
              <w:rPr/>
            </w:rPrChange>
          </w:rPr>
          <w:t>Oxymax</w:t>
        </w:r>
        <w:proofErr w:type="spellEnd"/>
        <w:r w:rsidR="009B5ED5" w:rsidRPr="00ED672B">
          <w:rPr>
            <w:rFonts w:asciiTheme="minorHAnsi" w:hAnsiTheme="minorHAnsi"/>
            <w:rPrChange w:id="1011" w:author="Erin Stephenson" w:date="2019-03-13T19:33:00Z">
              <w:rPr/>
            </w:rPrChange>
          </w:rPr>
          <w:t xml:space="preserve"> software (Columbus Instruments, Columbus, OH). </w:t>
        </w:r>
      </w:ins>
      <w:r w:rsidR="00502BBA" w:rsidRPr="00ED672B">
        <w:rPr>
          <w:rFonts w:asciiTheme="minorHAnsi" w:hAnsiTheme="minorHAnsi"/>
          <w:rPrChange w:id="1012" w:author="Erin Stephenson" w:date="2019-03-13T19:33:00Z">
            <w:rPr/>
          </w:rPrChange>
        </w:rPr>
        <w:t>For rapamycin treatment</w:t>
      </w:r>
      <w:r w:rsidR="00C868B8" w:rsidRPr="00ED672B">
        <w:rPr>
          <w:rFonts w:asciiTheme="minorHAnsi" w:hAnsiTheme="minorHAnsi"/>
          <w:rPrChange w:id="1013" w:author="Erin Stephenson" w:date="2019-03-13T19:33:00Z">
            <w:rPr/>
          </w:rPrChange>
        </w:rPr>
        <w:t>s</w:t>
      </w:r>
      <w:r w:rsidR="00502BBA" w:rsidRPr="00ED672B">
        <w:rPr>
          <w:rFonts w:asciiTheme="minorHAnsi" w:hAnsiTheme="minorHAnsi"/>
          <w:rPrChange w:id="1014" w:author="Erin Stephenson" w:date="2019-03-13T19:33:00Z">
            <w:rPr/>
          </w:rPrChange>
        </w:rPr>
        <w:t xml:space="preserve">, </w:t>
      </w:r>
      <w:ins w:id="1015" w:author="Erin Stephenson" w:date="2019-03-08T16:06:00Z">
        <w:r w:rsidR="00FE63C1" w:rsidRPr="00ED672B">
          <w:rPr>
            <w:rFonts w:asciiTheme="minorHAnsi" w:hAnsiTheme="minorHAnsi"/>
            <w:rPrChange w:id="1016" w:author="Erin Stephenson" w:date="2019-03-13T19:33:00Z">
              <w:rPr/>
            </w:rPrChange>
          </w:rPr>
          <w:t xml:space="preserve">animals were </w:t>
        </w:r>
      </w:ins>
      <w:ins w:id="1017" w:author="Erin Stephenson" w:date="2019-03-11T13:46:00Z">
        <w:r w:rsidR="00A77FBD" w:rsidRPr="00ED672B">
          <w:rPr>
            <w:rFonts w:asciiTheme="minorHAnsi" w:hAnsiTheme="minorHAnsi"/>
            <w:rPrChange w:id="1018" w:author="Erin Stephenson" w:date="2019-03-13T19:33:00Z">
              <w:rPr/>
            </w:rPrChange>
          </w:rPr>
          <w:t xml:space="preserve">individually </w:t>
        </w:r>
      </w:ins>
      <w:ins w:id="1019" w:author="Erin Stephenson" w:date="2019-03-08T16:06:00Z">
        <w:r w:rsidR="00FE63C1" w:rsidRPr="00ED672B">
          <w:rPr>
            <w:rFonts w:asciiTheme="minorHAnsi" w:hAnsiTheme="minorHAnsi"/>
            <w:rPrChange w:id="1020" w:author="Erin Stephenson" w:date="2019-03-13T19:33:00Z">
              <w:rPr/>
            </w:rPrChange>
          </w:rPr>
          <w:t xml:space="preserve">housed </w:t>
        </w:r>
      </w:ins>
      <w:ins w:id="1021" w:author="Erin Stephenson" w:date="2019-03-11T13:46:00Z">
        <w:r w:rsidR="00A77FBD" w:rsidRPr="00ED672B">
          <w:rPr>
            <w:rFonts w:asciiTheme="minorHAnsi" w:hAnsiTheme="minorHAnsi"/>
            <w:rPrChange w:id="1022" w:author="Erin Stephenson" w:date="2019-03-13T19:33:00Z">
              <w:rPr/>
            </w:rPrChange>
          </w:rPr>
          <w:t xml:space="preserve">for 10 consecutive days (days 3-10 </w:t>
        </w:r>
        <w:r w:rsidR="000529E0" w:rsidRPr="00ED672B">
          <w:rPr>
            <w:rFonts w:asciiTheme="minorHAnsi" w:hAnsiTheme="minorHAnsi"/>
            <w:rPrChange w:id="1023" w:author="Erin Stephenson" w:date="2019-03-13T19:33:00Z">
              <w:rPr/>
            </w:rPrChange>
          </w:rPr>
          <w:t xml:space="preserve">were in </w:t>
        </w:r>
      </w:ins>
      <w:ins w:id="1024" w:author="Erin Stephenson" w:date="2019-03-08T16:06:00Z">
        <w:r w:rsidR="000529E0" w:rsidRPr="00ED672B">
          <w:rPr>
            <w:rFonts w:asciiTheme="minorHAnsi" w:hAnsiTheme="minorHAnsi"/>
            <w:rPrChange w:id="1025" w:author="Erin Stephenson" w:date="2019-03-13T19:33:00Z">
              <w:rPr/>
            </w:rPrChange>
          </w:rPr>
          <w:t>CLAM</w:t>
        </w:r>
      </w:ins>
      <w:ins w:id="1026" w:author="Erin Stephenson" w:date="2019-03-11T13:47:00Z">
        <w:r w:rsidR="000529E0" w:rsidRPr="00ED672B">
          <w:rPr>
            <w:rFonts w:asciiTheme="minorHAnsi" w:hAnsiTheme="minorHAnsi"/>
            <w:rPrChange w:id="1027" w:author="Erin Stephenson" w:date="2019-03-13T19:33:00Z">
              <w:rPr/>
            </w:rPrChange>
          </w:rPr>
          <w:t>S cages</w:t>
        </w:r>
      </w:ins>
      <w:ins w:id="1028" w:author="Erin Stephenson" w:date="2019-03-08T16:06:00Z">
        <w:r w:rsidR="000529E0" w:rsidRPr="00ED672B">
          <w:rPr>
            <w:rFonts w:asciiTheme="minorHAnsi" w:hAnsiTheme="minorHAnsi"/>
            <w:rPrChange w:id="1029" w:author="Erin Stephenson" w:date="2019-03-13T19:33:00Z">
              <w:rPr/>
            </w:rPrChange>
          </w:rPr>
          <w:t>)</w:t>
        </w:r>
        <w:r w:rsidR="00FE63C1" w:rsidRPr="00ED672B">
          <w:rPr>
            <w:rFonts w:asciiTheme="minorHAnsi" w:hAnsiTheme="minorHAnsi"/>
            <w:rPrChange w:id="1030" w:author="Erin Stephenson" w:date="2019-03-13T19:33:00Z">
              <w:rPr/>
            </w:rPrChange>
          </w:rPr>
          <w:t xml:space="preserve">. </w:t>
        </w:r>
      </w:ins>
      <w:ins w:id="1031" w:author="Erin Stephenson" w:date="2019-03-08T16:07:00Z">
        <w:r w:rsidR="000655C9" w:rsidRPr="00ED672B">
          <w:rPr>
            <w:rFonts w:asciiTheme="minorHAnsi" w:hAnsiTheme="minorHAnsi"/>
            <w:rPrChange w:id="1032" w:author="Erin Stephenson" w:date="2019-03-13T19:33:00Z">
              <w:rPr/>
            </w:rPrChange>
          </w:rPr>
          <w:t>Mice received four d</w:t>
        </w:r>
      </w:ins>
      <w:ins w:id="1033" w:author="Erin Stephenson" w:date="2019-03-08T16:09:00Z">
        <w:r w:rsidR="0062778A" w:rsidRPr="00ED672B">
          <w:rPr>
            <w:rFonts w:asciiTheme="minorHAnsi" w:hAnsiTheme="minorHAnsi"/>
            <w:rPrChange w:id="1034" w:author="Erin Stephenson" w:date="2019-03-13T19:33:00Z">
              <w:rPr/>
            </w:rPrChange>
          </w:rPr>
          <w:t>ays</w:t>
        </w:r>
      </w:ins>
      <w:ins w:id="1035" w:author="Erin Stephenson" w:date="2019-03-08T16:07:00Z">
        <w:r w:rsidR="000655C9" w:rsidRPr="00ED672B">
          <w:rPr>
            <w:rFonts w:asciiTheme="minorHAnsi" w:hAnsiTheme="minorHAnsi"/>
            <w:rPrChange w:id="1036" w:author="Erin Stephenson" w:date="2019-03-13T19:33:00Z">
              <w:rPr/>
            </w:rPrChange>
          </w:rPr>
          <w:t xml:space="preserve"> of vehicle </w:t>
        </w:r>
      </w:ins>
      <w:ins w:id="1037" w:author="Erin Stephenson" w:date="2019-03-08T16:09:00Z">
        <w:r w:rsidR="0062778A" w:rsidRPr="00ED672B">
          <w:rPr>
            <w:rFonts w:asciiTheme="minorHAnsi" w:hAnsiTheme="minorHAnsi"/>
            <w:rPrChange w:id="1038" w:author="Erin Stephenson" w:date="2019-03-13T19:33:00Z">
              <w:rPr/>
            </w:rPrChange>
          </w:rPr>
          <w:t xml:space="preserve">treatment </w:t>
        </w:r>
      </w:ins>
      <w:ins w:id="1039" w:author="Erin Stephenson" w:date="2019-03-08T16:07:00Z">
        <w:r w:rsidR="000655C9" w:rsidRPr="00ED672B">
          <w:rPr>
            <w:rFonts w:asciiTheme="minorHAnsi" w:hAnsiTheme="minorHAnsi"/>
            <w:rPrChange w:id="1040" w:author="Erin Stephenson" w:date="2019-03-13T19:33:00Z">
              <w:rPr/>
            </w:rPrChange>
          </w:rPr>
          <w:t>(1% Tween, 1% PEG-8000), followed by three d</w:t>
        </w:r>
      </w:ins>
      <w:ins w:id="1041" w:author="Erin Stephenson" w:date="2019-03-08T16:08:00Z">
        <w:r w:rsidR="000655C9" w:rsidRPr="00ED672B">
          <w:rPr>
            <w:rFonts w:asciiTheme="minorHAnsi" w:hAnsiTheme="minorHAnsi"/>
            <w:rPrChange w:id="1042" w:author="Erin Stephenson" w:date="2019-03-13T19:33:00Z">
              <w:rPr/>
            </w:rPrChange>
          </w:rPr>
          <w:t>ays</w:t>
        </w:r>
      </w:ins>
      <w:ins w:id="1043" w:author="Erin Stephenson" w:date="2019-03-08T16:07:00Z">
        <w:r w:rsidR="000655C9" w:rsidRPr="00ED672B">
          <w:rPr>
            <w:rFonts w:asciiTheme="minorHAnsi" w:hAnsiTheme="minorHAnsi"/>
            <w:rPrChange w:id="1044" w:author="Erin Stephenson" w:date="2019-03-13T19:33:00Z">
              <w:rPr/>
            </w:rPrChange>
          </w:rPr>
          <w:t xml:space="preserve"> of </w:t>
        </w:r>
      </w:ins>
      <w:ins w:id="1045" w:author="Erin Stephenson" w:date="2019-03-11T13:49:00Z">
        <w:r w:rsidR="000F0D4D" w:rsidRPr="00ED672B">
          <w:rPr>
            <w:rFonts w:asciiTheme="minorHAnsi" w:hAnsiTheme="minorHAnsi"/>
            <w:rPrChange w:id="1046" w:author="Erin Stephenson" w:date="2019-03-13T19:33:00Z">
              <w:rPr/>
            </w:rPrChange>
          </w:rPr>
          <w:t xml:space="preserve">treatment with </w:t>
        </w:r>
      </w:ins>
      <w:ins w:id="1047" w:author="Erin Stephenson" w:date="2019-03-08T16:07:00Z">
        <w:r w:rsidR="000655C9" w:rsidRPr="00ED672B">
          <w:rPr>
            <w:rFonts w:asciiTheme="minorHAnsi" w:hAnsiTheme="minorHAnsi"/>
            <w:rPrChange w:id="1048" w:author="Erin Stephenson" w:date="2019-03-13T19:33:00Z">
              <w:rPr/>
            </w:rPrChange>
          </w:rPr>
          <w:t xml:space="preserve">either vehicle or </w:t>
        </w:r>
      </w:ins>
      <w:ins w:id="1049" w:author="Erin Stephenson" w:date="2019-03-11T13:49:00Z">
        <w:r w:rsidR="000F0D4D" w:rsidRPr="00ED672B">
          <w:rPr>
            <w:rFonts w:asciiTheme="minorHAnsi" w:hAnsiTheme="minorHAnsi"/>
            <w:rPrChange w:id="1050" w:author="Erin Stephenson" w:date="2019-03-13T19:33:00Z">
              <w:rPr/>
            </w:rPrChange>
          </w:rPr>
          <w:t xml:space="preserve">the </w:t>
        </w:r>
      </w:ins>
      <w:ins w:id="1051" w:author="Erin Stephenson" w:date="2019-03-13T14:37:00Z">
        <w:r w:rsidR="00827549" w:rsidRPr="00ED672B">
          <w:rPr>
            <w:rFonts w:asciiTheme="minorHAnsi" w:hAnsiTheme="minorHAnsi"/>
            <w:rPrChange w:id="1052" w:author="Erin Stephenson" w:date="2019-03-13T19:33:00Z">
              <w:rPr/>
            </w:rPrChange>
          </w:rPr>
          <w:t xml:space="preserve">selective </w:t>
        </w:r>
      </w:ins>
      <w:proofErr w:type="spellStart"/>
      <w:ins w:id="1053" w:author="Erin Stephenson" w:date="2019-03-11T13:49:00Z">
        <w:r w:rsidR="000F0D4D" w:rsidRPr="00ED672B">
          <w:rPr>
            <w:rFonts w:asciiTheme="minorHAnsi" w:hAnsiTheme="minorHAnsi"/>
            <w:rPrChange w:id="1054" w:author="Erin Stephenson" w:date="2019-03-13T19:33:00Z">
              <w:rPr/>
            </w:rPrChange>
          </w:rPr>
          <w:t>mTOR</w:t>
        </w:r>
        <w:proofErr w:type="spellEnd"/>
        <w:r w:rsidR="000F0D4D" w:rsidRPr="00ED672B">
          <w:rPr>
            <w:rFonts w:asciiTheme="minorHAnsi" w:hAnsiTheme="minorHAnsi"/>
            <w:rPrChange w:id="1055" w:author="Erin Stephenson" w:date="2019-03-13T19:33:00Z">
              <w:rPr/>
            </w:rPrChange>
          </w:rPr>
          <w:t xml:space="preserve"> inhibitor </w:t>
        </w:r>
      </w:ins>
      <w:ins w:id="1056" w:author="Erin Stephenson" w:date="2019-03-08T16:08:00Z">
        <w:r w:rsidR="000655C9" w:rsidRPr="00ED672B">
          <w:rPr>
            <w:rFonts w:asciiTheme="minorHAnsi" w:hAnsiTheme="minorHAnsi"/>
            <w:rPrChange w:id="1057" w:author="Erin Stephenson" w:date="2019-03-13T19:33:00Z">
              <w:rPr/>
            </w:rPrChange>
          </w:rPr>
          <w:t>rapamycin (</w:t>
        </w:r>
      </w:ins>
      <w:del w:id="1058" w:author="Erin Stephenson" w:date="2019-03-08T16:08:00Z">
        <w:r w:rsidR="00502BBA" w:rsidRPr="00ED672B" w:rsidDel="000655C9">
          <w:rPr>
            <w:rFonts w:asciiTheme="minorHAnsi" w:hAnsiTheme="minorHAnsi"/>
            <w:rPrChange w:id="1059" w:author="Erin Stephenson" w:date="2019-03-13T19:33:00Z">
              <w:rPr/>
            </w:rPrChange>
          </w:rPr>
          <w:delText xml:space="preserve">animals were injected with </w:delText>
        </w:r>
      </w:del>
      <w:r w:rsidR="00502BBA" w:rsidRPr="00ED672B">
        <w:rPr>
          <w:rFonts w:asciiTheme="minorHAnsi" w:hAnsiTheme="minorHAnsi"/>
          <w:rPrChange w:id="1060" w:author="Erin Stephenson" w:date="2019-03-13T19:33:00Z">
            <w:rPr/>
          </w:rPrChange>
        </w:rPr>
        <w:t>3 mg/kg</w:t>
      </w:r>
      <w:ins w:id="1061" w:author="Erin Stephenson" w:date="2019-03-08T16:05:00Z">
        <w:r w:rsidR="004B474D" w:rsidRPr="00ED672B">
          <w:rPr>
            <w:rFonts w:asciiTheme="minorHAnsi" w:hAnsiTheme="minorHAnsi"/>
            <w:rPrChange w:id="1062" w:author="Erin Stephenson" w:date="2019-03-13T19:33:00Z">
              <w:rPr/>
            </w:rPrChange>
          </w:rPr>
          <w:t>/d</w:t>
        </w:r>
      </w:ins>
      <w:ins w:id="1063" w:author="Erin Stephenson" w:date="2019-03-11T13:33:00Z">
        <w:r w:rsidR="000012FD" w:rsidRPr="00ED672B">
          <w:rPr>
            <w:rFonts w:asciiTheme="minorHAnsi" w:hAnsiTheme="minorHAnsi"/>
            <w:rPrChange w:id="1064" w:author="Erin Stephenson" w:date="2019-03-13T19:33:00Z">
              <w:rPr/>
            </w:rPrChange>
          </w:rPr>
          <w:t>, via intraperitoneal injection</w:t>
        </w:r>
      </w:ins>
      <w:ins w:id="1065" w:author="Erin Stephenson" w:date="2019-03-08T16:08:00Z">
        <w:r w:rsidR="000655C9" w:rsidRPr="00ED672B">
          <w:rPr>
            <w:rFonts w:asciiTheme="minorHAnsi" w:hAnsiTheme="minorHAnsi"/>
            <w:rPrChange w:id="1066" w:author="Erin Stephenson" w:date="2019-03-13T19:33:00Z">
              <w:rPr/>
            </w:rPrChange>
          </w:rPr>
          <w:t xml:space="preserve">). </w:t>
        </w:r>
      </w:ins>
      <w:ins w:id="1067" w:author="Erin Stephenson" w:date="2019-03-08T16:09:00Z">
        <w:r w:rsidR="0062778A" w:rsidRPr="00ED672B">
          <w:rPr>
            <w:rFonts w:asciiTheme="minorHAnsi" w:hAnsiTheme="minorHAnsi"/>
            <w:rPrChange w:id="1068" w:author="Erin Stephenson" w:date="2019-03-13T19:33:00Z">
              <w:rPr/>
            </w:rPrChange>
          </w:rPr>
          <w:t>Mice were then switched to a high fat diet</w:t>
        </w:r>
      </w:ins>
      <w:ins w:id="1069" w:author="Erin Stephenson" w:date="2019-03-11T13:48:00Z">
        <w:r w:rsidR="00D94798" w:rsidRPr="00ED672B">
          <w:rPr>
            <w:rFonts w:asciiTheme="minorHAnsi" w:hAnsiTheme="minorHAnsi"/>
            <w:rPrChange w:id="1070" w:author="Erin Stephenson" w:date="2019-03-13T19:33:00Z">
              <w:rPr/>
            </w:rPrChange>
          </w:rPr>
          <w:t xml:space="preserve"> and were monitored for an additional three days</w:t>
        </w:r>
      </w:ins>
      <w:ins w:id="1071" w:author="Erin Stephenson" w:date="2019-03-08T16:09:00Z">
        <w:r w:rsidR="0062778A" w:rsidRPr="00ED672B">
          <w:rPr>
            <w:rFonts w:asciiTheme="minorHAnsi" w:hAnsiTheme="minorHAnsi"/>
            <w:rPrChange w:id="1072" w:author="Erin Stephenson" w:date="2019-03-13T19:33:00Z">
              <w:rPr/>
            </w:rPrChange>
          </w:rPr>
          <w:t xml:space="preserve">, during which time mice continued to receive daily injections of either vehicle or rapamycin. </w:t>
        </w:r>
      </w:ins>
      <w:del w:id="1073" w:author="Erin Stephenson" w:date="2019-03-08T16:08:00Z">
        <w:r w:rsidR="00502BBA" w:rsidRPr="00ED672B" w:rsidDel="000655C9">
          <w:rPr>
            <w:rFonts w:asciiTheme="minorHAnsi" w:hAnsiTheme="minorHAnsi"/>
            <w:rPrChange w:id="1074" w:author="Erin Stephenson" w:date="2019-03-13T19:33:00Z">
              <w:rPr/>
            </w:rPrChange>
          </w:rPr>
          <w:delText xml:space="preserve"> of rapamycin or </w:delText>
        </w:r>
      </w:del>
      <w:del w:id="1075" w:author="Erin Stephenson" w:date="2019-03-08T16:10:00Z">
        <w:r w:rsidR="00502BBA" w:rsidRPr="00ED672B" w:rsidDel="0062778A">
          <w:rPr>
            <w:rFonts w:asciiTheme="minorHAnsi" w:hAnsiTheme="minorHAnsi"/>
            <w:rPrChange w:id="1076" w:author="Erin Stephenson" w:date="2019-03-13T19:33:00Z">
              <w:rPr/>
            </w:rPrChange>
          </w:rPr>
          <w:delText xml:space="preserve">a </w:delText>
        </w:r>
        <w:commentRangeStart w:id="1077"/>
        <w:r w:rsidR="00502BBA" w:rsidRPr="00ED672B" w:rsidDel="0062778A">
          <w:rPr>
            <w:rFonts w:asciiTheme="minorHAnsi" w:hAnsiTheme="minorHAnsi"/>
            <w:rPrChange w:id="1078" w:author="Erin Stephenson" w:date="2019-03-13T19:33:00Z">
              <w:rPr/>
            </w:rPrChange>
          </w:rPr>
          <w:delText xml:space="preserve">vehicle </w:delText>
        </w:r>
        <w:commentRangeEnd w:id="1077"/>
        <w:r w:rsidR="00502BBA" w:rsidRPr="00ED672B" w:rsidDel="0062778A">
          <w:rPr>
            <w:rStyle w:val="CommentReference"/>
            <w:rFonts w:asciiTheme="minorHAnsi" w:hAnsiTheme="minorHAnsi"/>
            <w:rPrChange w:id="1079" w:author="Erin Stephenson" w:date="2019-03-13T19:33:00Z">
              <w:rPr>
                <w:rStyle w:val="CommentReference"/>
              </w:rPr>
            </w:rPrChange>
          </w:rPr>
          <w:commentReference w:id="1077"/>
        </w:r>
      </w:del>
      <w:del w:id="1080" w:author="Erin Stephenson" w:date="2019-03-08T16:07:00Z">
        <w:r w:rsidR="00502BBA" w:rsidRPr="00ED672B" w:rsidDel="000655C9">
          <w:rPr>
            <w:rFonts w:asciiTheme="minorHAnsi" w:hAnsiTheme="minorHAnsi"/>
            <w:rPrChange w:id="1081" w:author="Erin Stephenson" w:date="2019-03-13T19:33:00Z">
              <w:rPr/>
            </w:rPrChange>
          </w:rPr>
          <w:delText xml:space="preserve">(1% Tween, 1% PEG-8000).  </w:delText>
        </w:r>
      </w:del>
      <w:del w:id="1082" w:author="Erin Stephenson" w:date="2019-03-08T16:10:00Z">
        <w:r w:rsidR="00502BBA" w:rsidRPr="00ED672B" w:rsidDel="0062778A">
          <w:rPr>
            <w:rFonts w:asciiTheme="minorHAnsi" w:hAnsiTheme="minorHAnsi"/>
            <w:rPrChange w:id="1083" w:author="Erin Stephenson" w:date="2019-03-13T19:33:00Z">
              <w:rPr/>
            </w:rPrChange>
          </w:rPr>
          <w:delText>For acute studies, animals were injected daily before switching diet to a high fat diet</w:delText>
        </w:r>
        <w:r w:rsidR="00AC7808" w:rsidRPr="00ED672B" w:rsidDel="0062778A">
          <w:rPr>
            <w:rFonts w:asciiTheme="minorHAnsi" w:hAnsiTheme="minorHAnsi"/>
            <w:rPrChange w:id="1084" w:author="Erin Stephenson" w:date="2019-03-13T19:33:00Z">
              <w:rPr/>
            </w:rPrChange>
          </w:rPr>
          <w:delText>.</w:delText>
        </w:r>
        <w:r w:rsidR="00502BBA" w:rsidRPr="00ED672B" w:rsidDel="0062778A">
          <w:rPr>
            <w:rFonts w:asciiTheme="minorHAnsi" w:hAnsiTheme="minorHAnsi"/>
            <w:rPrChange w:id="1085" w:author="Erin Stephenson" w:date="2019-03-13T19:33:00Z">
              <w:rPr/>
            </w:rPrChange>
          </w:rPr>
          <w:delText xml:space="preserve"> </w:delText>
        </w:r>
      </w:del>
      <w:moveFromRangeStart w:id="1086" w:author="Erin Stephenson" w:date="2019-03-08T16:13:00Z" w:name="move2954020"/>
      <w:moveFrom w:id="1087" w:author="Erin Stephenson" w:date="2019-03-08T16:13:00Z">
        <w:ins w:id="1088" w:author="Microsoft Office User" w:date="2019-03-08T15:39:00Z">
          <w:r w:rsidRPr="00ED672B" w:rsidDel="003E0F4D">
            <w:rPr>
              <w:rFonts w:asciiTheme="minorHAnsi" w:hAnsiTheme="minorHAnsi"/>
              <w:bCs/>
              <w:rPrChange w:id="1089" w:author="Erin Stephenson" w:date="2019-03-13T19:33:00Z">
                <w:rPr>
                  <w:bCs/>
                </w:rPr>
              </w:rPrChange>
            </w:rPr>
            <w:t>Adipose tissue depot weights were determined post-mortem for both the left and right hand side and combined as total weights.</w:t>
          </w:r>
          <w:r w:rsidRPr="00ED672B" w:rsidDel="003E0F4D">
            <w:rPr>
              <w:rFonts w:asciiTheme="minorHAnsi" w:hAnsiTheme="minorHAnsi"/>
              <w:rPrChange w:id="1090" w:author="Erin Stephenson" w:date="2019-03-13T19:33:00Z">
                <w:rPr/>
              </w:rPrChange>
            </w:rPr>
            <w:t xml:space="preserve">  </w:t>
          </w:r>
        </w:ins>
      </w:moveFrom>
      <w:moveFromRangeEnd w:id="1086"/>
    </w:p>
    <w:p w14:paraId="01B056BA" w14:textId="2D6CB591" w:rsidR="0045067A" w:rsidRPr="00ED672B" w:rsidRDefault="0045067A" w:rsidP="0045067A">
      <w:pPr>
        <w:pStyle w:val="Heading2"/>
        <w:rPr>
          <w:rFonts w:asciiTheme="minorHAnsi" w:hAnsiTheme="minorHAnsi"/>
          <w:rPrChange w:id="1091" w:author="Erin Stephenson" w:date="2019-03-13T19:33:00Z">
            <w:rPr/>
          </w:rPrChange>
        </w:rPr>
      </w:pPr>
      <w:r w:rsidRPr="00ED672B">
        <w:rPr>
          <w:rFonts w:asciiTheme="minorHAnsi" w:hAnsiTheme="minorHAnsi"/>
          <w:rPrChange w:id="1092" w:author="Erin Stephenson" w:date="2019-03-13T19:33:00Z">
            <w:rPr/>
          </w:rPrChange>
        </w:rPr>
        <w:t>Western Blotting</w:t>
      </w:r>
    </w:p>
    <w:p w14:paraId="64FBDD7B" w14:textId="1705FA05" w:rsidR="0045067A" w:rsidRPr="00ED672B" w:rsidRDefault="0045067A" w:rsidP="0052183D">
      <w:pPr>
        <w:rPr>
          <w:rFonts w:asciiTheme="minorHAnsi" w:hAnsiTheme="minorHAnsi"/>
          <w:rPrChange w:id="1093" w:author="Erin Stephenson" w:date="2019-03-13T19:33:00Z">
            <w:rPr/>
          </w:rPrChange>
        </w:rPr>
      </w:pPr>
      <w:r w:rsidRPr="00ED672B">
        <w:rPr>
          <w:rFonts w:asciiTheme="minorHAnsi" w:hAnsiTheme="minorHAnsi"/>
          <w:rPrChange w:id="1094" w:author="Erin Stephenson" w:date="2019-03-13T19:33:00Z">
            <w:rPr/>
          </w:rPrChange>
        </w:rPr>
        <w:t>Protein lysates were generated in RIPA buffer</w:t>
      </w:r>
      <w:r w:rsidR="00C50D02" w:rsidRPr="00ED672B">
        <w:rPr>
          <w:rFonts w:asciiTheme="minorHAnsi" w:hAnsiTheme="minorHAnsi"/>
          <w:rPrChange w:id="1095" w:author="Erin Stephenson" w:date="2019-03-13T19:33:00Z">
            <w:rPr/>
          </w:rPrChange>
        </w:rPr>
        <w:t xml:space="preserve"> (50 </w:t>
      </w:r>
      <w:proofErr w:type="spellStart"/>
      <w:r w:rsidR="00C50D02" w:rsidRPr="00ED672B">
        <w:rPr>
          <w:rFonts w:asciiTheme="minorHAnsi" w:hAnsiTheme="minorHAnsi"/>
          <w:rPrChange w:id="1096" w:author="Erin Stephenson" w:date="2019-03-13T19:33:00Z">
            <w:rPr/>
          </w:rPrChange>
        </w:rPr>
        <w:t>mM</w:t>
      </w:r>
      <w:proofErr w:type="spellEnd"/>
      <w:r w:rsidR="00C50D02" w:rsidRPr="00ED672B">
        <w:rPr>
          <w:rFonts w:asciiTheme="minorHAnsi" w:hAnsiTheme="minorHAnsi"/>
          <w:rPrChange w:id="1097" w:author="Erin Stephenson" w:date="2019-03-13T19:33:00Z">
            <w:rPr/>
          </w:rPrChange>
        </w:rPr>
        <w:t xml:space="preserve"> </w:t>
      </w:r>
      <w:proofErr w:type="spellStart"/>
      <w:r w:rsidR="00C50D02" w:rsidRPr="00ED672B">
        <w:rPr>
          <w:rFonts w:asciiTheme="minorHAnsi" w:hAnsiTheme="minorHAnsi"/>
          <w:rPrChange w:id="1098" w:author="Erin Stephenson" w:date="2019-03-13T19:33:00Z">
            <w:rPr/>
          </w:rPrChange>
        </w:rPr>
        <w:t>Tris</w:t>
      </w:r>
      <w:proofErr w:type="spellEnd"/>
      <w:r w:rsidR="00C50D02" w:rsidRPr="00ED672B">
        <w:rPr>
          <w:rFonts w:asciiTheme="minorHAnsi" w:hAnsiTheme="minorHAnsi"/>
          <w:rPrChange w:id="1099" w:author="Erin Stephenson" w:date="2019-03-13T19:33:00Z">
            <w:rPr/>
          </w:rPrChange>
        </w:rPr>
        <w:t xml:space="preserve"> pH 7.4, 0.25% sodium deoxycholate, 1% NP40, 150 </w:t>
      </w:r>
      <w:proofErr w:type="spellStart"/>
      <w:r w:rsidR="00C50D02" w:rsidRPr="00ED672B">
        <w:rPr>
          <w:rFonts w:asciiTheme="minorHAnsi" w:hAnsiTheme="minorHAnsi"/>
          <w:rPrChange w:id="1100" w:author="Erin Stephenson" w:date="2019-03-13T19:33:00Z">
            <w:rPr/>
          </w:rPrChange>
        </w:rPr>
        <w:t>mM</w:t>
      </w:r>
      <w:proofErr w:type="spellEnd"/>
      <w:r w:rsidR="00C50D02" w:rsidRPr="00ED672B">
        <w:rPr>
          <w:rFonts w:asciiTheme="minorHAnsi" w:hAnsiTheme="minorHAnsi"/>
          <w:rPrChange w:id="1101" w:author="Erin Stephenson" w:date="2019-03-13T19:33:00Z">
            <w:rPr/>
          </w:rPrChange>
        </w:rPr>
        <w:t xml:space="preserve"> sodium </w:t>
      </w:r>
      <w:proofErr w:type="spellStart"/>
      <w:r w:rsidR="00C50D02" w:rsidRPr="00ED672B">
        <w:rPr>
          <w:rFonts w:asciiTheme="minorHAnsi" w:hAnsiTheme="minorHAnsi"/>
          <w:rPrChange w:id="1102" w:author="Erin Stephenson" w:date="2019-03-13T19:33:00Z">
            <w:rPr/>
          </w:rPrChange>
        </w:rPr>
        <w:t>choride</w:t>
      </w:r>
      <w:proofErr w:type="spellEnd"/>
      <w:r w:rsidR="00C50D02" w:rsidRPr="00ED672B">
        <w:rPr>
          <w:rFonts w:asciiTheme="minorHAnsi" w:hAnsiTheme="minorHAnsi"/>
          <w:rPrChange w:id="1103" w:author="Erin Stephenson" w:date="2019-03-13T19:33:00Z">
            <w:rPr/>
          </w:rPrChange>
        </w:rPr>
        <w:t xml:space="preserve">, 1 </w:t>
      </w:r>
      <w:proofErr w:type="spellStart"/>
      <w:r w:rsidR="00C50D02" w:rsidRPr="00ED672B">
        <w:rPr>
          <w:rFonts w:asciiTheme="minorHAnsi" w:hAnsiTheme="minorHAnsi"/>
          <w:rPrChange w:id="1104" w:author="Erin Stephenson" w:date="2019-03-13T19:33:00Z">
            <w:rPr/>
          </w:rPrChange>
        </w:rPr>
        <w:t>mM</w:t>
      </w:r>
      <w:proofErr w:type="spellEnd"/>
      <w:r w:rsidR="00C50D02" w:rsidRPr="00ED672B">
        <w:rPr>
          <w:rFonts w:asciiTheme="minorHAnsi" w:hAnsiTheme="minorHAnsi"/>
          <w:rPrChange w:id="1105" w:author="Erin Stephenson" w:date="2019-03-13T19:33:00Z">
            <w:rPr/>
          </w:rPrChange>
        </w:rPr>
        <w:t xml:space="preserve"> EDTA, 100 </w:t>
      </w:r>
      <w:proofErr w:type="spellStart"/>
      <w:r w:rsidR="006F5D2C" w:rsidRPr="00ED672B">
        <w:rPr>
          <w:rFonts w:asciiTheme="minorHAnsi" w:hAnsiTheme="minorHAnsi"/>
          <w:rPrChange w:id="1106" w:author="Erin Stephenson" w:date="2019-03-13T19:33:00Z">
            <w:rPr/>
          </w:rPrChange>
        </w:rPr>
        <w:t>μ</w:t>
      </w:r>
      <w:r w:rsidR="00C50D02" w:rsidRPr="00ED672B">
        <w:rPr>
          <w:rFonts w:asciiTheme="minorHAnsi" w:hAnsiTheme="minorHAnsi"/>
          <w:rPrChange w:id="1107" w:author="Erin Stephenson" w:date="2019-03-13T19:33:00Z">
            <w:rPr/>
          </w:rPrChange>
        </w:rPr>
        <w:t>M</w:t>
      </w:r>
      <w:proofErr w:type="spellEnd"/>
      <w:r w:rsidR="00C50D02" w:rsidRPr="00ED672B">
        <w:rPr>
          <w:rFonts w:asciiTheme="minorHAnsi" w:hAnsiTheme="minorHAnsi"/>
          <w:rPrChange w:id="1108" w:author="Erin Stephenson" w:date="2019-03-13T19:33:00Z">
            <w:rPr/>
          </w:rPrChange>
        </w:rPr>
        <w:t xml:space="preserve"> sodium vanadate, 5mM sodium fluoride, 10 </w:t>
      </w:r>
      <w:proofErr w:type="spellStart"/>
      <w:r w:rsidR="00C50D02" w:rsidRPr="00ED672B">
        <w:rPr>
          <w:rFonts w:asciiTheme="minorHAnsi" w:hAnsiTheme="minorHAnsi"/>
          <w:rPrChange w:id="1109" w:author="Erin Stephenson" w:date="2019-03-13T19:33:00Z">
            <w:rPr/>
          </w:rPrChange>
        </w:rPr>
        <w:t>mM</w:t>
      </w:r>
      <w:proofErr w:type="spellEnd"/>
      <w:r w:rsidR="00C50D02" w:rsidRPr="00ED672B">
        <w:rPr>
          <w:rFonts w:asciiTheme="minorHAnsi" w:hAnsiTheme="minorHAnsi"/>
          <w:rPrChange w:id="1110" w:author="Erin Stephenson" w:date="2019-03-13T19:33:00Z">
            <w:rPr/>
          </w:rPrChange>
        </w:rPr>
        <w:t xml:space="preserve"> sodium pyrophosphate and 1X protease inhibitors)</w:t>
      </w:r>
      <w:r w:rsidRPr="00ED672B">
        <w:rPr>
          <w:rFonts w:asciiTheme="minorHAnsi" w:hAnsiTheme="minorHAnsi"/>
          <w:rPrChange w:id="1111" w:author="Erin Stephenson" w:date="2019-03-13T19:33:00Z">
            <w:rPr/>
          </w:rPrChange>
        </w:rPr>
        <w:t xml:space="preserve"> </w:t>
      </w:r>
      <w:r w:rsidR="001A7E83" w:rsidRPr="00ED672B">
        <w:rPr>
          <w:rFonts w:asciiTheme="minorHAnsi" w:hAnsiTheme="minorHAnsi"/>
          <w:rPrChange w:id="1112" w:author="Erin Stephenson" w:date="2019-03-13T19:33:00Z">
            <w:rPr/>
          </w:rPrChange>
        </w:rPr>
        <w:t xml:space="preserve">or HTNG buffer (50 </w:t>
      </w:r>
      <w:proofErr w:type="spellStart"/>
      <w:r w:rsidR="001A7E83" w:rsidRPr="00ED672B">
        <w:rPr>
          <w:rFonts w:asciiTheme="minorHAnsi" w:hAnsiTheme="minorHAnsi"/>
          <w:rPrChange w:id="1113" w:author="Erin Stephenson" w:date="2019-03-13T19:33:00Z">
            <w:rPr/>
          </w:rPrChange>
        </w:rPr>
        <w:t>mM</w:t>
      </w:r>
      <w:proofErr w:type="spellEnd"/>
      <w:r w:rsidR="001A7E83" w:rsidRPr="00ED672B">
        <w:rPr>
          <w:rFonts w:asciiTheme="minorHAnsi" w:hAnsiTheme="minorHAnsi"/>
          <w:rPrChange w:id="1114" w:author="Erin Stephenson" w:date="2019-03-13T19:33:00Z">
            <w:rPr/>
          </w:rPrChange>
        </w:rPr>
        <w:t xml:space="preserve"> HEPES, pH 7.4, 150 </w:t>
      </w:r>
      <w:proofErr w:type="spellStart"/>
      <w:r w:rsidR="001A7E83" w:rsidRPr="00ED672B">
        <w:rPr>
          <w:rFonts w:asciiTheme="minorHAnsi" w:hAnsiTheme="minorHAnsi"/>
          <w:rPrChange w:id="1115" w:author="Erin Stephenson" w:date="2019-03-13T19:33:00Z">
            <w:rPr/>
          </w:rPrChange>
        </w:rPr>
        <w:t>mM</w:t>
      </w:r>
      <w:proofErr w:type="spellEnd"/>
      <w:r w:rsidR="001A7E83" w:rsidRPr="00ED672B">
        <w:rPr>
          <w:rFonts w:asciiTheme="minorHAnsi" w:hAnsiTheme="minorHAnsi"/>
          <w:rPrChange w:id="1116" w:author="Erin Stephenson" w:date="2019-03-13T19:33:00Z">
            <w:rPr/>
          </w:rPrChange>
        </w:rPr>
        <w:t xml:space="preserve"> sodium chloride, 10% glycerol, 10% triton X-100 and 1X protease inhibitors) </w:t>
      </w:r>
      <w:r w:rsidRPr="00ED672B">
        <w:rPr>
          <w:rFonts w:asciiTheme="minorHAnsi" w:hAnsiTheme="minorHAnsi"/>
          <w:rPrChange w:id="1117" w:author="Erin Stephenson" w:date="2019-03-13T19:33:00Z">
            <w:rPr/>
          </w:rPrChange>
        </w:rPr>
        <w:t xml:space="preserve">by mechanical disruption in a </w:t>
      </w:r>
      <w:proofErr w:type="spellStart"/>
      <w:r w:rsidRPr="00ED672B">
        <w:rPr>
          <w:rFonts w:asciiTheme="minorHAnsi" w:hAnsiTheme="minorHAnsi"/>
          <w:rPrChange w:id="1118" w:author="Erin Stephenson" w:date="2019-03-13T19:33:00Z">
            <w:rPr/>
          </w:rPrChange>
        </w:rPr>
        <w:t>Qialyser</w:t>
      </w:r>
      <w:proofErr w:type="spellEnd"/>
      <w:r w:rsidRPr="00ED672B">
        <w:rPr>
          <w:rFonts w:asciiTheme="minorHAnsi" w:hAnsiTheme="minorHAnsi"/>
          <w:rPrChange w:id="1119" w:author="Erin Stephenson" w:date="2019-03-13T19:33:00Z">
            <w:rPr/>
          </w:rPrChange>
        </w:rPr>
        <w:t xml:space="preserve"> for 5 minutes at 30Hz.  L</w:t>
      </w:r>
      <w:r w:rsidR="00C50D02" w:rsidRPr="00ED672B">
        <w:rPr>
          <w:rFonts w:asciiTheme="minorHAnsi" w:hAnsiTheme="minorHAnsi"/>
          <w:rPrChange w:id="1120" w:author="Erin Stephenson" w:date="2019-03-13T19:33:00Z">
            <w:rPr/>
          </w:rPrChange>
        </w:rPr>
        <w:t>ysates were clarified at 14 000 RPM</w:t>
      </w:r>
      <w:r w:rsidRPr="00ED672B">
        <w:rPr>
          <w:rFonts w:asciiTheme="minorHAnsi" w:hAnsiTheme="minorHAnsi"/>
          <w:rPrChange w:id="1121" w:author="Erin Stephenson" w:date="2019-03-13T19:33:00Z">
            <w:rPr/>
          </w:rPrChange>
        </w:rPr>
        <w:t xml:space="preserve"> for 15 minutes and quantified by Bradford assays.  Proteins were separated by SDS-PAGE and blotted with antibodies described in the figure legends.  </w:t>
      </w:r>
      <w:commentRangeStart w:id="1122"/>
      <w:r w:rsidRPr="00ED672B">
        <w:rPr>
          <w:rFonts w:asciiTheme="minorHAnsi" w:hAnsiTheme="minorHAnsi"/>
          <w:rPrChange w:id="1123" w:author="Erin Stephenson" w:date="2019-03-13T19:33:00Z">
            <w:rPr/>
          </w:rPrChange>
        </w:rPr>
        <w:t>Antibodies</w:t>
      </w:r>
      <w:r w:rsidR="002D65EF" w:rsidRPr="00ED672B">
        <w:rPr>
          <w:rFonts w:asciiTheme="minorHAnsi" w:hAnsiTheme="minorHAnsi"/>
          <w:rPrChange w:id="1124" w:author="Erin Stephenson" w:date="2019-03-13T19:33:00Z">
            <w:rPr/>
          </w:rPrChange>
        </w:rPr>
        <w:t xml:space="preserve"> used in this study were</w:t>
      </w:r>
      <w:r w:rsidRPr="00ED672B">
        <w:rPr>
          <w:rFonts w:asciiTheme="minorHAnsi" w:hAnsiTheme="minorHAnsi"/>
          <w:rPrChange w:id="1125" w:author="Erin Stephenson" w:date="2019-03-13T19:33:00Z">
            <w:rPr/>
          </w:rPrChange>
        </w:rPr>
        <w:t xml:space="preserve"> raised against </w:t>
      </w:r>
      <w:r w:rsidR="00723E82" w:rsidRPr="00ED672B">
        <w:rPr>
          <w:rFonts w:asciiTheme="minorHAnsi" w:hAnsiTheme="minorHAnsi"/>
          <w:rPrChange w:id="1126" w:author="Erin Stephenson" w:date="2019-03-13T19:33:00Z">
            <w:rPr/>
          </w:rPrChange>
        </w:rPr>
        <w:t xml:space="preserve">pS6 (pSer236/236, Cell Signaling #2211), S6 (Cell Signaling #2317), </w:t>
      </w:r>
      <w:r w:rsidR="009365EA" w:rsidRPr="00ED672B">
        <w:rPr>
          <w:rFonts w:asciiTheme="minorHAnsi" w:hAnsiTheme="minorHAnsi"/>
          <w:rPrChange w:id="1127" w:author="Erin Stephenson" w:date="2019-03-13T19:33:00Z">
            <w:rPr/>
          </w:rPrChange>
        </w:rPr>
        <w:t>GAPDH and Sarcolipin</w:t>
      </w:r>
      <w:r w:rsidR="002D65EF" w:rsidRPr="00ED672B">
        <w:rPr>
          <w:rFonts w:asciiTheme="minorHAnsi" w:hAnsiTheme="minorHAnsi"/>
          <w:rPrChange w:id="1128" w:author="Erin Stephenson" w:date="2019-03-13T19:33:00Z">
            <w:rPr/>
          </w:rPrChange>
        </w:rPr>
        <w:t xml:space="preserve">.  </w:t>
      </w:r>
      <w:commentRangeEnd w:id="1122"/>
      <w:r w:rsidR="00A269C3" w:rsidRPr="00ED672B">
        <w:rPr>
          <w:rStyle w:val="CommentReference"/>
          <w:rFonts w:asciiTheme="minorHAnsi" w:hAnsiTheme="minorHAnsi"/>
          <w:rPrChange w:id="1129" w:author="Erin Stephenson" w:date="2019-03-13T19:33:00Z">
            <w:rPr>
              <w:rStyle w:val="CommentReference"/>
            </w:rPr>
          </w:rPrChange>
        </w:rPr>
        <w:commentReference w:id="1122"/>
      </w:r>
      <w:r w:rsidR="002D65EF" w:rsidRPr="00ED672B">
        <w:rPr>
          <w:rFonts w:asciiTheme="minorHAnsi" w:hAnsiTheme="minorHAnsi"/>
          <w:rPrChange w:id="1130" w:author="Erin Stephenson" w:date="2019-03-13T19:33:00Z">
            <w:rPr/>
          </w:rPrChange>
        </w:rPr>
        <w:t xml:space="preserve">Blots were visualized on a </w:t>
      </w:r>
      <w:proofErr w:type="spellStart"/>
      <w:r w:rsidR="002D65EF" w:rsidRPr="00ED672B">
        <w:rPr>
          <w:rFonts w:asciiTheme="minorHAnsi" w:hAnsiTheme="minorHAnsi"/>
          <w:rPrChange w:id="1131" w:author="Erin Stephenson" w:date="2019-03-13T19:33:00Z">
            <w:rPr/>
          </w:rPrChange>
        </w:rPr>
        <w:t>LiCor</w:t>
      </w:r>
      <w:proofErr w:type="spellEnd"/>
      <w:r w:rsidR="002D65EF" w:rsidRPr="00ED672B">
        <w:rPr>
          <w:rFonts w:asciiTheme="minorHAnsi" w:hAnsiTheme="minorHAnsi"/>
          <w:rPrChange w:id="1132" w:author="Erin Stephenson" w:date="2019-03-13T19:33:00Z">
            <w:rPr/>
          </w:rPrChange>
        </w:rPr>
        <w:t xml:space="preserve"> Odyssey and quantified using</w:t>
      </w:r>
      <w:r w:rsidR="00D86AFE" w:rsidRPr="00ED672B">
        <w:rPr>
          <w:rFonts w:asciiTheme="minorHAnsi" w:hAnsiTheme="minorHAnsi"/>
          <w:rPrChange w:id="1133" w:author="Erin Stephenson" w:date="2019-03-13T19:33:00Z">
            <w:rPr/>
          </w:rPrChange>
        </w:rPr>
        <w:t xml:space="preserve"> near-IR secondary antibodies</w:t>
      </w:r>
      <w:r w:rsidR="002D65EF" w:rsidRPr="00ED672B">
        <w:rPr>
          <w:rFonts w:asciiTheme="minorHAnsi" w:hAnsiTheme="minorHAnsi"/>
          <w:rPrChange w:id="1134" w:author="Erin Stephenson" w:date="2019-03-13T19:33:00Z">
            <w:rPr/>
          </w:rPrChange>
        </w:rPr>
        <w:t xml:space="preserve"> Image Studio software.</w:t>
      </w:r>
    </w:p>
    <w:p w14:paraId="5E5213C5" w14:textId="3B768FA9" w:rsidR="0039397E" w:rsidRPr="00ED672B" w:rsidDel="006F38F5" w:rsidRDefault="0039397E" w:rsidP="0052183D">
      <w:pPr>
        <w:rPr>
          <w:del w:id="1135" w:author="Erin Stephenson" w:date="2019-03-13T19:35:00Z"/>
          <w:rFonts w:asciiTheme="minorHAnsi" w:hAnsiTheme="minorHAnsi"/>
          <w:rPrChange w:id="1136" w:author="Erin Stephenson" w:date="2019-03-13T19:33:00Z">
            <w:rPr>
              <w:del w:id="1137" w:author="Erin Stephenson" w:date="2019-03-13T19:35:00Z"/>
            </w:rPr>
          </w:rPrChange>
        </w:rPr>
      </w:pPr>
    </w:p>
    <w:p w14:paraId="5B4A182B" w14:textId="49A18A53" w:rsidR="00F82FCB" w:rsidRPr="00ED672B" w:rsidDel="006F38F5" w:rsidRDefault="00F82FCB" w:rsidP="00C868B8">
      <w:pPr>
        <w:rPr>
          <w:del w:id="1138" w:author="Erin Stephenson" w:date="2019-03-13T19:34:00Z"/>
          <w:rFonts w:asciiTheme="minorHAnsi" w:hAnsiTheme="minorHAnsi"/>
          <w:rPrChange w:id="1139" w:author="Erin Stephenson" w:date="2019-03-13T19:33:00Z">
            <w:rPr>
              <w:del w:id="1140" w:author="Erin Stephenson" w:date="2019-03-13T19:34:00Z"/>
            </w:rPr>
          </w:rPrChange>
        </w:rPr>
      </w:pPr>
    </w:p>
    <w:p w14:paraId="1B6BE666" w14:textId="49B1FB80" w:rsidR="00F82FCB" w:rsidRPr="00ED672B" w:rsidRDefault="00F82FCB" w:rsidP="00F82FCB">
      <w:pPr>
        <w:pStyle w:val="Heading2"/>
        <w:rPr>
          <w:rFonts w:asciiTheme="minorHAnsi" w:hAnsiTheme="minorHAnsi"/>
          <w:rPrChange w:id="1141" w:author="Erin Stephenson" w:date="2019-03-13T19:33:00Z">
            <w:rPr/>
          </w:rPrChange>
        </w:rPr>
      </w:pPr>
      <w:r w:rsidRPr="00ED672B">
        <w:rPr>
          <w:rFonts w:asciiTheme="minorHAnsi" w:hAnsiTheme="minorHAnsi"/>
          <w:rPrChange w:id="1142" w:author="Erin Stephenson" w:date="2019-03-13T19:33:00Z">
            <w:rPr/>
          </w:rPrChange>
        </w:rPr>
        <w:t>RNA</w:t>
      </w:r>
      <w:r w:rsidR="00863DEF" w:rsidRPr="00ED672B">
        <w:rPr>
          <w:rFonts w:asciiTheme="minorHAnsi" w:hAnsiTheme="minorHAnsi"/>
          <w:rPrChange w:id="1143" w:author="Erin Stephenson" w:date="2019-03-13T19:33:00Z">
            <w:rPr/>
          </w:rPrChange>
        </w:rPr>
        <w:t xml:space="preserve"> S</w:t>
      </w:r>
      <w:r w:rsidRPr="00ED672B">
        <w:rPr>
          <w:rFonts w:asciiTheme="minorHAnsi" w:hAnsiTheme="minorHAnsi"/>
          <w:rPrChange w:id="1144" w:author="Erin Stephenson" w:date="2019-03-13T19:33:00Z">
            <w:rPr/>
          </w:rPrChange>
        </w:rPr>
        <w:t>eq</w:t>
      </w:r>
      <w:r w:rsidR="00863DEF" w:rsidRPr="00ED672B">
        <w:rPr>
          <w:rFonts w:asciiTheme="minorHAnsi" w:hAnsiTheme="minorHAnsi"/>
          <w:rPrChange w:id="1145" w:author="Erin Stephenson" w:date="2019-03-13T19:33:00Z">
            <w:rPr/>
          </w:rPrChange>
        </w:rPr>
        <w:t>uencing</w:t>
      </w:r>
      <w:r w:rsidRPr="00ED672B">
        <w:rPr>
          <w:rFonts w:asciiTheme="minorHAnsi" w:hAnsiTheme="minorHAnsi"/>
          <w:rPrChange w:id="1146" w:author="Erin Stephenson" w:date="2019-03-13T19:33:00Z">
            <w:rPr/>
          </w:rPrChange>
        </w:rPr>
        <w:t xml:space="preserve"> Analysis</w:t>
      </w:r>
      <w:r w:rsidR="00863DEF" w:rsidRPr="00ED672B">
        <w:rPr>
          <w:rFonts w:asciiTheme="minorHAnsi" w:hAnsiTheme="minorHAnsi"/>
          <w:rPrChange w:id="1147" w:author="Erin Stephenson" w:date="2019-03-13T19:33:00Z">
            <w:rPr/>
          </w:rPrChange>
        </w:rPr>
        <w:t xml:space="preserve"> and Bioinformatics</w:t>
      </w:r>
    </w:p>
    <w:p w14:paraId="7BC1C3E2" w14:textId="1FB5CF61" w:rsidR="00A269C3" w:rsidRPr="00ED672B" w:rsidRDefault="00A269C3" w:rsidP="00F82FCB">
      <w:pPr>
        <w:pStyle w:val="Heading2"/>
        <w:rPr>
          <w:rFonts w:asciiTheme="minorHAnsi" w:eastAsiaTheme="minorEastAsia" w:hAnsiTheme="minorHAnsi" w:cstheme="minorBidi"/>
          <w:b w:val="0"/>
          <w:bCs w:val="0"/>
          <w:color w:val="auto"/>
          <w:sz w:val="24"/>
          <w:szCs w:val="24"/>
        </w:rPr>
      </w:pPr>
      <w:r w:rsidRPr="00ED672B">
        <w:rPr>
          <w:rFonts w:asciiTheme="minorHAnsi" w:eastAsiaTheme="minorEastAsia" w:hAnsiTheme="minorHAnsi" w:cstheme="minorBidi"/>
          <w:b w:val="0"/>
          <w:bCs w:val="0"/>
          <w:color w:val="auto"/>
          <w:sz w:val="24"/>
          <w:szCs w:val="24"/>
        </w:rPr>
        <w:t xml:space="preserve">Total RNA was purified using </w:t>
      </w:r>
      <w:r w:rsidR="005208D2" w:rsidRPr="00ED672B">
        <w:rPr>
          <w:rFonts w:asciiTheme="minorHAnsi" w:eastAsiaTheme="minorEastAsia" w:hAnsiTheme="minorHAnsi" w:cstheme="minorBidi"/>
          <w:b w:val="0"/>
          <w:bCs w:val="0"/>
          <w:color w:val="auto"/>
          <w:sz w:val="24"/>
          <w:szCs w:val="24"/>
        </w:rPr>
        <w:t xml:space="preserve">a Pure Link RNA mini kit from </w:t>
      </w:r>
      <w:r w:rsidRPr="00ED672B">
        <w:rPr>
          <w:rFonts w:asciiTheme="minorHAnsi" w:eastAsiaTheme="minorEastAsia" w:hAnsiTheme="minorHAnsi" w:cstheme="minorBidi"/>
          <w:b w:val="0"/>
          <w:bCs w:val="0"/>
          <w:color w:val="auto"/>
          <w:sz w:val="24"/>
          <w:szCs w:val="24"/>
        </w:rPr>
        <w:t xml:space="preserve">Life Technologies and then analyzed using an </w:t>
      </w:r>
      <w:proofErr w:type="spellStart"/>
      <w:r w:rsidRPr="00ED672B">
        <w:rPr>
          <w:rFonts w:asciiTheme="minorHAnsi" w:eastAsiaTheme="minorEastAsia" w:hAnsiTheme="minorHAnsi" w:cstheme="minorBidi"/>
          <w:b w:val="0"/>
          <w:bCs w:val="0"/>
          <w:color w:val="auto"/>
          <w:sz w:val="24"/>
          <w:szCs w:val="24"/>
        </w:rPr>
        <w:t>Agielent</w:t>
      </w:r>
      <w:proofErr w:type="spellEnd"/>
      <w:r w:rsidRPr="00ED672B">
        <w:rPr>
          <w:rFonts w:asciiTheme="minorHAnsi" w:eastAsiaTheme="minorEastAsia" w:hAnsiTheme="minorHAnsi" w:cstheme="minorBidi"/>
          <w:b w:val="0"/>
          <w:bCs w:val="0"/>
          <w:color w:val="auto"/>
          <w:sz w:val="24"/>
          <w:szCs w:val="24"/>
        </w:rPr>
        <w:t xml:space="preserve"> </w:t>
      </w:r>
      <w:proofErr w:type="spellStart"/>
      <w:r w:rsidRPr="00ED672B">
        <w:rPr>
          <w:rFonts w:asciiTheme="minorHAnsi" w:eastAsiaTheme="minorEastAsia" w:hAnsiTheme="minorHAnsi" w:cstheme="minorBidi"/>
          <w:b w:val="0"/>
          <w:bCs w:val="0"/>
          <w:color w:val="auto"/>
          <w:sz w:val="24"/>
          <w:szCs w:val="24"/>
        </w:rPr>
        <w:t>Bioanalyzer</w:t>
      </w:r>
      <w:proofErr w:type="spellEnd"/>
      <w:r w:rsidRPr="00ED672B">
        <w:rPr>
          <w:rFonts w:asciiTheme="minorHAnsi" w:eastAsiaTheme="minorEastAsia" w:hAnsiTheme="minorHAnsi" w:cstheme="minorBidi"/>
          <w:b w:val="0"/>
          <w:bCs w:val="0"/>
          <w:color w:val="auto"/>
          <w:sz w:val="24"/>
          <w:szCs w:val="24"/>
        </w:rPr>
        <w:t xml:space="preserve"> DNA High </w:t>
      </w:r>
      <w:r w:rsidR="00F346A2" w:rsidRPr="00ED672B">
        <w:rPr>
          <w:rFonts w:asciiTheme="minorHAnsi" w:eastAsiaTheme="minorEastAsia" w:hAnsiTheme="minorHAnsi" w:cstheme="minorBidi"/>
          <w:b w:val="0"/>
          <w:bCs w:val="0"/>
          <w:color w:val="auto"/>
          <w:sz w:val="24"/>
          <w:szCs w:val="24"/>
        </w:rPr>
        <w:t>Sensitivity</w:t>
      </w:r>
      <w:r w:rsidRPr="00ED672B">
        <w:rPr>
          <w:rFonts w:asciiTheme="minorHAnsi" w:eastAsiaTheme="minorEastAsia" w:hAnsiTheme="minorHAnsi" w:cstheme="minorBidi"/>
          <w:b w:val="0"/>
          <w:bCs w:val="0"/>
          <w:color w:val="auto"/>
          <w:sz w:val="24"/>
          <w:szCs w:val="24"/>
        </w:rPr>
        <w:t xml:space="preserve"> kit.  All samples had a RNA Integrity number</w:t>
      </w:r>
      <w:ins w:id="1148" w:author="Erin Stephenson" w:date="2019-03-08T16:17:00Z">
        <w:r w:rsidR="00285248" w:rsidRPr="00ED672B">
          <w:rPr>
            <w:rFonts w:asciiTheme="minorHAnsi" w:eastAsiaTheme="minorEastAsia" w:hAnsiTheme="minorHAnsi" w:cstheme="minorBidi"/>
            <w:b w:val="0"/>
            <w:bCs w:val="0"/>
            <w:color w:val="auto"/>
            <w:sz w:val="24"/>
            <w:szCs w:val="24"/>
          </w:rPr>
          <w:t>s</w:t>
        </w:r>
      </w:ins>
      <w:r w:rsidRPr="00ED672B">
        <w:rPr>
          <w:rFonts w:asciiTheme="minorHAnsi" w:eastAsiaTheme="minorEastAsia" w:hAnsiTheme="minorHAnsi" w:cstheme="minorBidi"/>
          <w:b w:val="0"/>
          <w:bCs w:val="0"/>
          <w:color w:val="auto"/>
          <w:sz w:val="24"/>
          <w:szCs w:val="24"/>
        </w:rPr>
        <w:t xml:space="preserve"> &gt;7.9.  The RNA (1 </w:t>
      </w:r>
      <w:proofErr w:type="spellStart"/>
      <w:r w:rsidRPr="00ED672B">
        <w:rPr>
          <w:rFonts w:asciiTheme="minorHAnsi" w:eastAsiaTheme="minorEastAsia" w:hAnsiTheme="minorHAnsi" w:cstheme="minorBidi"/>
          <w:b w:val="0"/>
          <w:bCs w:val="0"/>
          <w:color w:val="auto"/>
          <w:sz w:val="24"/>
          <w:szCs w:val="24"/>
        </w:rPr>
        <w:t>μg</w:t>
      </w:r>
      <w:proofErr w:type="spellEnd"/>
      <w:r w:rsidRPr="00ED672B">
        <w:rPr>
          <w:rFonts w:asciiTheme="minorHAnsi" w:eastAsiaTheme="minorEastAsia" w:hAnsiTheme="minorHAnsi" w:cstheme="minorBidi"/>
          <w:b w:val="0"/>
          <w:bCs w:val="0"/>
          <w:color w:val="auto"/>
          <w:sz w:val="24"/>
          <w:szCs w:val="24"/>
        </w:rPr>
        <w:t xml:space="preserve">) was enriched for Poly A RNA using </w:t>
      </w:r>
      <w:r w:rsidR="005208D2" w:rsidRPr="00ED672B">
        <w:rPr>
          <w:rFonts w:asciiTheme="minorHAnsi" w:eastAsiaTheme="minorEastAsia" w:hAnsiTheme="minorHAnsi" w:cstheme="minorBidi"/>
          <w:b w:val="0"/>
          <w:bCs w:val="0"/>
          <w:color w:val="auto"/>
          <w:sz w:val="24"/>
          <w:szCs w:val="24"/>
        </w:rPr>
        <w:t xml:space="preserve">an </w:t>
      </w:r>
      <w:proofErr w:type="spellStart"/>
      <w:r w:rsidRPr="00ED672B">
        <w:rPr>
          <w:rFonts w:asciiTheme="minorHAnsi" w:eastAsiaTheme="minorEastAsia" w:hAnsiTheme="minorHAnsi" w:cstheme="minorBidi"/>
          <w:b w:val="0"/>
          <w:bCs w:val="0"/>
          <w:color w:val="auto"/>
          <w:sz w:val="24"/>
          <w:szCs w:val="24"/>
        </w:rPr>
        <w:t>Ambion</w:t>
      </w:r>
      <w:proofErr w:type="spellEnd"/>
      <w:r w:rsidRPr="00ED672B">
        <w:rPr>
          <w:rFonts w:asciiTheme="minorHAnsi" w:eastAsiaTheme="minorEastAsia" w:hAnsiTheme="minorHAnsi" w:cstheme="minorBidi"/>
          <w:b w:val="0"/>
          <w:bCs w:val="0"/>
          <w:color w:val="auto"/>
          <w:sz w:val="24"/>
          <w:szCs w:val="24"/>
        </w:rPr>
        <w:t xml:space="preserve"> </w:t>
      </w:r>
      <w:proofErr w:type="spellStart"/>
      <w:r w:rsidRPr="00ED672B">
        <w:rPr>
          <w:rFonts w:asciiTheme="minorHAnsi" w:eastAsiaTheme="minorEastAsia" w:hAnsiTheme="minorHAnsi" w:cstheme="minorBidi"/>
          <w:b w:val="0"/>
          <w:bCs w:val="0"/>
          <w:color w:val="auto"/>
          <w:sz w:val="24"/>
          <w:szCs w:val="24"/>
        </w:rPr>
        <w:t>Dynabeads</w:t>
      </w:r>
      <w:proofErr w:type="spellEnd"/>
      <w:r w:rsidRPr="00ED672B">
        <w:rPr>
          <w:rFonts w:asciiTheme="minorHAnsi" w:eastAsiaTheme="minorEastAsia" w:hAnsiTheme="minorHAnsi" w:cstheme="minorBidi"/>
          <w:b w:val="0"/>
          <w:bCs w:val="0"/>
          <w:color w:val="auto"/>
          <w:sz w:val="24"/>
          <w:szCs w:val="24"/>
        </w:rPr>
        <w:t xml:space="preserve"> mRNA Direct Micro kit and barcoded libraries for sequencing were prepared using the Life Technologies </w:t>
      </w:r>
      <w:proofErr w:type="spellStart"/>
      <w:r w:rsidRPr="00ED672B">
        <w:rPr>
          <w:rFonts w:asciiTheme="minorHAnsi" w:eastAsiaTheme="minorEastAsia" w:hAnsiTheme="minorHAnsi" w:cstheme="minorBidi"/>
          <w:b w:val="0"/>
          <w:bCs w:val="0"/>
          <w:color w:val="auto"/>
          <w:sz w:val="24"/>
          <w:szCs w:val="24"/>
        </w:rPr>
        <w:t>RNAseq</w:t>
      </w:r>
      <w:proofErr w:type="spellEnd"/>
      <w:r w:rsidRPr="00ED672B">
        <w:rPr>
          <w:rFonts w:asciiTheme="minorHAnsi" w:eastAsiaTheme="minorEastAsia" w:hAnsiTheme="minorHAnsi" w:cstheme="minorBidi"/>
          <w:b w:val="0"/>
          <w:bCs w:val="0"/>
          <w:color w:val="auto"/>
          <w:sz w:val="24"/>
          <w:szCs w:val="24"/>
        </w:rPr>
        <w:t xml:space="preserve">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w:t>
      </w:r>
      <w:proofErr w:type="spellStart"/>
      <w:r w:rsidRPr="00ED672B">
        <w:rPr>
          <w:rFonts w:asciiTheme="minorHAnsi" w:eastAsiaTheme="minorEastAsia" w:hAnsiTheme="minorHAnsi" w:cstheme="minorBidi"/>
          <w:b w:val="0"/>
          <w:bCs w:val="0"/>
          <w:color w:val="auto"/>
          <w:sz w:val="24"/>
          <w:szCs w:val="24"/>
        </w:rPr>
        <w:t>Tophat</w:t>
      </w:r>
      <w:proofErr w:type="spellEnd"/>
      <w:r w:rsidRPr="00ED672B">
        <w:rPr>
          <w:rFonts w:asciiTheme="minorHAnsi" w:eastAsiaTheme="minorEastAsia" w:hAnsiTheme="minorHAnsi" w:cstheme="minorBidi"/>
          <w:b w:val="0"/>
          <w:bCs w:val="0"/>
          <w:color w:val="auto"/>
          <w:sz w:val="24"/>
          <w:szCs w:val="24"/>
        </w:rPr>
        <w:t xml:space="preserve"> 2.0.10 </w:t>
      </w:r>
      <w:r w:rsidRPr="00ED672B">
        <w:rPr>
          <w:rFonts w:asciiTheme="minorHAnsi" w:eastAsiaTheme="minorEastAsia" w:hAnsiTheme="minorHAnsi" w:cstheme="minorBidi"/>
          <w:b w:val="0"/>
          <w:bCs w:val="0"/>
          <w:color w:val="auto"/>
          <w:sz w:val="24"/>
          <w:szCs w:val="24"/>
        </w:rPr>
        <w:fldChar w:fldCharType="begin" w:fldLock="1"/>
      </w:r>
      <w:r w:rsidRPr="00ED672B">
        <w:rPr>
          <w:rFonts w:asciiTheme="minorHAnsi" w:eastAsiaTheme="minorEastAsia" w:hAnsiTheme="minorHAnsi" w:cstheme="minorBidi"/>
          <w:b w:val="0"/>
          <w:bCs w:val="0"/>
          <w:color w:val="auto"/>
          <w:sz w:val="24"/>
          <w:szCs w:val="24"/>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40]","plainTextFormattedCitation":"[40]","previouslyFormattedCitation":"[40]"},"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Pr="00ED672B">
        <w:rPr>
          <w:rFonts w:asciiTheme="minorHAnsi" w:eastAsiaTheme="minorEastAsia" w:hAnsiTheme="minorHAnsi" w:cstheme="minorBidi"/>
          <w:b w:val="0"/>
          <w:bCs w:val="0"/>
          <w:noProof/>
          <w:color w:val="auto"/>
          <w:sz w:val="24"/>
          <w:szCs w:val="24"/>
        </w:rPr>
        <w:t>[40]</w:t>
      </w:r>
      <w:r w:rsidRPr="00ED672B">
        <w:rPr>
          <w:rFonts w:asciiTheme="minorHAnsi" w:eastAsiaTheme="minorEastAsia" w:hAnsiTheme="minorHAnsi" w:cstheme="minorBidi"/>
          <w:b w:val="0"/>
          <w:bCs w:val="0"/>
          <w:color w:val="auto"/>
          <w:sz w:val="24"/>
          <w:szCs w:val="24"/>
        </w:rPr>
        <w:fldChar w:fldCharType="end"/>
      </w:r>
      <w:r w:rsidRPr="00ED672B">
        <w:rPr>
          <w:rFonts w:asciiTheme="minorHAnsi" w:eastAsiaTheme="minorEastAsia" w:hAnsiTheme="minorHAnsi" w:cstheme="minorBidi"/>
          <w:b w:val="0"/>
          <w:bCs w:val="0"/>
          <w:color w:val="auto"/>
          <w:sz w:val="24"/>
          <w:szCs w:val="24"/>
        </w:rPr>
        <w:t xml:space="preserve"> and Bowtie 1.0.0 </w:t>
      </w:r>
      <w:r w:rsidRPr="00ED672B">
        <w:rPr>
          <w:rFonts w:asciiTheme="minorHAnsi" w:eastAsiaTheme="minorEastAsia" w:hAnsiTheme="minorHAnsi" w:cstheme="minorBidi"/>
          <w:b w:val="0"/>
          <w:bCs w:val="0"/>
          <w:color w:val="auto"/>
          <w:sz w:val="24"/>
          <w:szCs w:val="24"/>
        </w:rPr>
        <w:fldChar w:fldCharType="begin" w:fldLock="1"/>
      </w:r>
      <w:r w:rsidRPr="00ED672B">
        <w:rPr>
          <w:rFonts w:asciiTheme="minorHAnsi" w:eastAsiaTheme="minorEastAsia" w:hAnsiTheme="minorHAnsi" w:cstheme="minorBidi"/>
          <w:b w:val="0"/>
          <w:bCs w:val="0"/>
          <w:color w:val="auto"/>
          <w:sz w:val="24"/>
          <w:szCs w:val="24"/>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41]","plainTextFormattedCitation":"[41]","previouslyFormattedCitation":"[41]"},"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Pr="00ED672B">
        <w:rPr>
          <w:rFonts w:asciiTheme="minorHAnsi" w:eastAsiaTheme="minorEastAsia" w:hAnsiTheme="minorHAnsi" w:cstheme="minorBidi"/>
          <w:b w:val="0"/>
          <w:bCs w:val="0"/>
          <w:noProof/>
          <w:color w:val="auto"/>
          <w:sz w:val="24"/>
          <w:szCs w:val="24"/>
        </w:rPr>
        <w:t>[41]</w:t>
      </w:r>
      <w:r w:rsidRPr="00ED672B">
        <w:rPr>
          <w:rFonts w:asciiTheme="minorHAnsi" w:eastAsiaTheme="minorEastAsia" w:hAnsiTheme="minorHAnsi" w:cstheme="minorBidi"/>
          <w:b w:val="0"/>
          <w:bCs w:val="0"/>
          <w:color w:val="auto"/>
          <w:sz w:val="24"/>
          <w:szCs w:val="24"/>
        </w:rPr>
        <w:fldChar w:fldCharType="end"/>
      </w:r>
      <w:r w:rsidR="0087402B" w:rsidRPr="00ED672B">
        <w:rPr>
          <w:rFonts w:asciiTheme="minorHAnsi" w:eastAsiaTheme="minorEastAsia" w:hAnsiTheme="minorHAnsi" w:cstheme="minorBidi"/>
          <w:b w:val="0"/>
          <w:bCs w:val="0"/>
          <w:color w:val="auto"/>
          <w:sz w:val="24"/>
          <w:szCs w:val="24"/>
        </w:rPr>
        <w:t xml:space="preserve"> </w:t>
      </w:r>
      <w:r w:rsidRPr="00ED672B">
        <w:rPr>
          <w:rFonts w:asciiTheme="minorHAnsi" w:eastAsiaTheme="minorEastAsia" w:hAnsiTheme="minorHAnsi" w:cstheme="minorBidi"/>
          <w:b w:val="0"/>
          <w:bCs w:val="0"/>
          <w:color w:val="auto"/>
          <w:sz w:val="24"/>
          <w:szCs w:val="24"/>
        </w:rPr>
        <w:t xml:space="preserve">to incorporate </w:t>
      </w:r>
      <w:proofErr w:type="spellStart"/>
      <w:r w:rsidRPr="00ED672B">
        <w:rPr>
          <w:rFonts w:asciiTheme="minorHAnsi" w:eastAsiaTheme="minorEastAsia" w:hAnsiTheme="minorHAnsi" w:cstheme="minorBidi"/>
          <w:b w:val="0"/>
          <w:bCs w:val="0"/>
          <w:color w:val="auto"/>
          <w:sz w:val="24"/>
          <w:szCs w:val="24"/>
        </w:rPr>
        <w:t>colorspace</w:t>
      </w:r>
      <w:proofErr w:type="spellEnd"/>
      <w:r w:rsidRPr="00ED672B">
        <w:rPr>
          <w:rFonts w:asciiTheme="minorHAnsi" w:eastAsiaTheme="minorEastAsia" w:hAnsiTheme="minorHAnsi" w:cstheme="minorBidi"/>
          <w:b w:val="0"/>
          <w:bCs w:val="0"/>
          <w:color w:val="auto"/>
          <w:sz w:val="24"/>
          <w:szCs w:val="24"/>
        </w:rPr>
        <w:t xml:space="preserve"> data.  Counts tables were generated using </w:t>
      </w:r>
      <w:proofErr w:type="spellStart"/>
      <w:r w:rsidRPr="00ED672B">
        <w:rPr>
          <w:rFonts w:asciiTheme="minorHAnsi" w:eastAsiaTheme="minorEastAsia" w:hAnsiTheme="minorHAnsi" w:cstheme="minorBidi"/>
          <w:b w:val="0"/>
          <w:bCs w:val="0"/>
          <w:color w:val="auto"/>
          <w:sz w:val="24"/>
          <w:szCs w:val="24"/>
        </w:rPr>
        <w:t>HTSeq</w:t>
      </w:r>
      <w:proofErr w:type="spellEnd"/>
      <w:r w:rsidRPr="00ED672B">
        <w:rPr>
          <w:rFonts w:asciiTheme="minorHAnsi" w:eastAsiaTheme="minorEastAsia" w:hAnsiTheme="minorHAnsi" w:cstheme="minorBidi"/>
          <w:b w:val="0"/>
          <w:bCs w:val="0"/>
          <w:color w:val="auto"/>
          <w:sz w:val="24"/>
          <w:szCs w:val="24"/>
        </w:rPr>
        <w:t xml:space="preserve"> version 0.5.4p5 </w:t>
      </w:r>
      <w:r w:rsidRPr="00ED672B">
        <w:rPr>
          <w:rFonts w:asciiTheme="minorHAnsi" w:eastAsiaTheme="minorEastAsia" w:hAnsiTheme="minorHAnsi" w:cstheme="minorBidi"/>
          <w:b w:val="0"/>
          <w:bCs w:val="0"/>
          <w:color w:val="auto"/>
          <w:sz w:val="24"/>
          <w:szCs w:val="24"/>
        </w:rPr>
        <w:fldChar w:fldCharType="begin" w:fldLock="1"/>
      </w:r>
      <w:r w:rsidR="00F346A2" w:rsidRPr="00ED672B">
        <w:rPr>
          <w:rFonts w:asciiTheme="minorHAnsi" w:eastAsiaTheme="minorEastAsia" w:hAnsiTheme="minorHAnsi" w:cstheme="minorBidi"/>
          <w:b w:val="0"/>
          <w:bCs w:val="0"/>
          <w:color w:val="auto"/>
          <w:sz w:val="24"/>
          <w:szCs w:val="24"/>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2]","plainTextFormattedCitation":"[42]","previouslyFormattedCitation":"[42]"},"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Pr="00ED672B">
        <w:rPr>
          <w:rFonts w:asciiTheme="minorHAnsi" w:eastAsiaTheme="minorEastAsia" w:hAnsiTheme="minorHAnsi" w:cstheme="minorBidi"/>
          <w:b w:val="0"/>
          <w:bCs w:val="0"/>
          <w:noProof/>
          <w:color w:val="auto"/>
          <w:sz w:val="24"/>
          <w:szCs w:val="24"/>
        </w:rPr>
        <w:t>[42]</w:t>
      </w:r>
      <w:r w:rsidRPr="00ED672B">
        <w:rPr>
          <w:rFonts w:asciiTheme="minorHAnsi" w:eastAsiaTheme="minorEastAsia" w:hAnsiTheme="minorHAnsi" w:cstheme="minorBidi"/>
          <w:b w:val="0"/>
          <w:bCs w:val="0"/>
          <w:color w:val="auto"/>
          <w:sz w:val="24"/>
          <w:szCs w:val="24"/>
        </w:rPr>
        <w:fldChar w:fldCharType="end"/>
      </w:r>
      <w:r w:rsidRPr="00ED672B">
        <w:rPr>
          <w:rFonts w:asciiTheme="minorHAnsi" w:eastAsiaTheme="minorEastAsia" w:hAnsiTheme="minorHAnsi" w:cstheme="minorBidi"/>
          <w:b w:val="0"/>
          <w:bCs w:val="0"/>
          <w:color w:val="auto"/>
          <w:sz w:val="24"/>
          <w:szCs w:val="24"/>
        </w:rPr>
        <w:t>.  Differential expression analyses were performed using DESeq</w:t>
      </w:r>
      <w:r w:rsidR="00F346A2" w:rsidRPr="00ED672B">
        <w:rPr>
          <w:rFonts w:asciiTheme="minorHAnsi" w:eastAsiaTheme="minorEastAsia" w:hAnsiTheme="minorHAnsi" w:cstheme="minorBidi"/>
          <w:b w:val="0"/>
          <w:bCs w:val="0"/>
          <w:color w:val="auto"/>
          <w:sz w:val="24"/>
          <w:szCs w:val="24"/>
        </w:rPr>
        <w:t xml:space="preserve">2 version 1.20.0 </w:t>
      </w:r>
      <w:r w:rsidR="00F346A2" w:rsidRPr="00ED672B">
        <w:rPr>
          <w:rFonts w:asciiTheme="minorHAnsi" w:eastAsiaTheme="minorEastAsia" w:hAnsiTheme="minorHAnsi" w:cstheme="minorBidi"/>
          <w:b w:val="0"/>
          <w:bCs w:val="0"/>
          <w:color w:val="auto"/>
          <w:sz w:val="24"/>
          <w:szCs w:val="24"/>
        </w:rPr>
        <w:fldChar w:fldCharType="begin" w:fldLock="1"/>
      </w:r>
      <w:r w:rsidR="00B421EE" w:rsidRPr="00ED672B">
        <w:rPr>
          <w:rFonts w:asciiTheme="minorHAnsi" w:eastAsiaTheme="minorEastAsia" w:hAnsiTheme="minorHAnsi" w:cstheme="minorBidi"/>
          <w:b w:val="0"/>
          <w:bCs w:val="0"/>
          <w:color w:val="auto"/>
          <w:sz w:val="24"/>
          <w:szCs w:val="24"/>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43]","plainTextFormattedCitation":"[43]","previouslyFormattedCitation":"[43]"},"properties":{"noteIndex":0},"schema":"https://github.com/citation-style-language/schema/raw/master/csl-citation.json"}</w:instrText>
      </w:r>
      <w:r w:rsidR="00F346A2" w:rsidRPr="00ED672B">
        <w:rPr>
          <w:rFonts w:asciiTheme="minorHAnsi" w:eastAsiaTheme="minorEastAsia" w:hAnsiTheme="minorHAnsi" w:cstheme="minorBidi"/>
          <w:b w:val="0"/>
          <w:bCs w:val="0"/>
          <w:color w:val="auto"/>
          <w:sz w:val="24"/>
          <w:szCs w:val="24"/>
        </w:rPr>
        <w:fldChar w:fldCharType="separate"/>
      </w:r>
      <w:r w:rsidR="00F346A2" w:rsidRPr="00ED672B">
        <w:rPr>
          <w:rFonts w:asciiTheme="minorHAnsi" w:eastAsiaTheme="minorEastAsia" w:hAnsiTheme="minorHAnsi" w:cstheme="minorBidi"/>
          <w:b w:val="0"/>
          <w:bCs w:val="0"/>
          <w:noProof/>
          <w:color w:val="auto"/>
          <w:sz w:val="24"/>
          <w:szCs w:val="24"/>
        </w:rPr>
        <w:t>[43]</w:t>
      </w:r>
      <w:r w:rsidR="00F346A2" w:rsidRPr="00ED672B">
        <w:rPr>
          <w:rFonts w:asciiTheme="minorHAnsi" w:eastAsiaTheme="minorEastAsia" w:hAnsiTheme="minorHAnsi" w:cstheme="minorBidi"/>
          <w:b w:val="0"/>
          <w:bCs w:val="0"/>
          <w:color w:val="auto"/>
          <w:sz w:val="24"/>
          <w:szCs w:val="24"/>
        </w:rPr>
        <w:fldChar w:fldCharType="end"/>
      </w:r>
      <w:r w:rsidR="00F346A2" w:rsidRPr="00ED672B">
        <w:rPr>
          <w:rFonts w:asciiTheme="minorHAnsi" w:eastAsiaTheme="minorEastAsia" w:hAnsiTheme="minorHAnsi" w:cstheme="minorBidi"/>
          <w:b w:val="0"/>
          <w:bCs w:val="0"/>
          <w:color w:val="auto"/>
          <w:sz w:val="24"/>
          <w:szCs w:val="24"/>
        </w:rPr>
        <w:t xml:space="preserve">.  All results are presented in Supplementary </w:t>
      </w:r>
      <w:r w:rsidR="003B3167" w:rsidRPr="00ED672B">
        <w:rPr>
          <w:rFonts w:asciiTheme="minorHAnsi" w:eastAsiaTheme="minorEastAsia" w:hAnsiTheme="minorHAnsi" w:cstheme="minorBidi"/>
          <w:b w:val="0"/>
          <w:bCs w:val="0"/>
          <w:color w:val="auto"/>
          <w:sz w:val="24"/>
          <w:szCs w:val="24"/>
        </w:rPr>
        <w:t>Table</w:t>
      </w:r>
      <w:r w:rsidR="00F346A2" w:rsidRPr="00ED672B">
        <w:rPr>
          <w:rFonts w:asciiTheme="minorHAnsi" w:eastAsiaTheme="minorEastAsia" w:hAnsiTheme="minorHAnsi" w:cstheme="minorBidi"/>
          <w:b w:val="0"/>
          <w:bCs w:val="0"/>
          <w:color w:val="auto"/>
          <w:sz w:val="24"/>
          <w:szCs w:val="24"/>
        </w:rPr>
        <w:t xml:space="preserve"> 1, and </w:t>
      </w:r>
      <w:r w:rsidR="005208D2" w:rsidRPr="00ED672B">
        <w:rPr>
          <w:rFonts w:asciiTheme="minorHAnsi" w:eastAsiaTheme="minorEastAsia" w:hAnsiTheme="minorHAnsi" w:cstheme="minorBidi"/>
          <w:b w:val="0"/>
          <w:bCs w:val="0"/>
          <w:color w:val="auto"/>
          <w:sz w:val="24"/>
          <w:szCs w:val="24"/>
        </w:rPr>
        <w:t>deposited</w:t>
      </w:r>
      <w:r w:rsidR="00F346A2" w:rsidRPr="00ED672B">
        <w:rPr>
          <w:rFonts w:asciiTheme="minorHAnsi" w:eastAsiaTheme="minorEastAsia" w:hAnsiTheme="minorHAnsi" w:cstheme="minorBidi"/>
          <w:b w:val="0"/>
          <w:bCs w:val="0"/>
          <w:color w:val="auto"/>
          <w:sz w:val="24"/>
          <w:szCs w:val="24"/>
        </w:rPr>
        <w:t xml:space="preserve"> into the Gene Expression Omnibus as </w:t>
      </w:r>
      <w:commentRangeStart w:id="1149"/>
      <w:r w:rsidR="00F346A2" w:rsidRPr="00ED672B">
        <w:rPr>
          <w:rFonts w:asciiTheme="minorHAnsi" w:eastAsiaTheme="minorEastAsia" w:hAnsiTheme="minorHAnsi" w:cstheme="minorBidi"/>
          <w:b w:val="0"/>
          <w:bCs w:val="0"/>
          <w:color w:val="auto"/>
          <w:sz w:val="24"/>
          <w:szCs w:val="24"/>
        </w:rPr>
        <w:t>XXXX</w:t>
      </w:r>
      <w:commentRangeEnd w:id="1149"/>
      <w:r w:rsidR="00F346A2" w:rsidRPr="00ED672B">
        <w:rPr>
          <w:rStyle w:val="CommentReference"/>
          <w:rFonts w:asciiTheme="minorHAnsi" w:eastAsiaTheme="minorEastAsia" w:hAnsiTheme="minorHAnsi" w:cstheme="minorBidi"/>
          <w:b w:val="0"/>
          <w:bCs w:val="0"/>
          <w:color w:val="auto"/>
        </w:rPr>
        <w:commentReference w:id="1149"/>
      </w:r>
      <w:r w:rsidR="00F346A2" w:rsidRPr="00ED672B">
        <w:rPr>
          <w:rFonts w:asciiTheme="minorHAnsi" w:eastAsiaTheme="minorEastAsia" w:hAnsiTheme="minorHAnsi" w:cstheme="minorBidi"/>
          <w:b w:val="0"/>
          <w:bCs w:val="0"/>
          <w:color w:val="auto"/>
          <w:sz w:val="24"/>
          <w:szCs w:val="24"/>
        </w:rPr>
        <w:t>.</w:t>
      </w:r>
      <w:r w:rsidR="00800F89" w:rsidRPr="00ED672B">
        <w:rPr>
          <w:rFonts w:asciiTheme="minorHAnsi" w:eastAsiaTheme="minorEastAsia" w:hAnsiTheme="minorHAnsi" w:cstheme="minorBidi"/>
          <w:b w:val="0"/>
          <w:bCs w:val="0"/>
          <w:color w:val="auto"/>
          <w:sz w:val="24"/>
          <w:szCs w:val="24"/>
        </w:rPr>
        <w:t xml:space="preserve">  To compare our results to other gene-sets we performed Gene Set Enrichment Analyses (GSEA) comparing </w:t>
      </w:r>
      <w:r w:rsidR="00B421EE" w:rsidRPr="00ED672B">
        <w:rPr>
          <w:rFonts w:asciiTheme="minorHAnsi" w:eastAsiaTheme="minorEastAsia" w:hAnsiTheme="minorHAnsi" w:cstheme="minorBidi"/>
          <w:b w:val="0"/>
          <w:bCs w:val="0"/>
          <w:color w:val="auto"/>
          <w:sz w:val="24"/>
          <w:szCs w:val="24"/>
        </w:rPr>
        <w:t xml:space="preserve">our rank-ordered gene lists to annotated gene sets from Gene Ontology, KEGG, </w:t>
      </w:r>
      <w:proofErr w:type="spellStart"/>
      <w:r w:rsidR="00B421EE" w:rsidRPr="00ED672B">
        <w:rPr>
          <w:rFonts w:asciiTheme="minorHAnsi" w:eastAsiaTheme="minorEastAsia" w:hAnsiTheme="minorHAnsi" w:cstheme="minorBidi"/>
          <w:b w:val="0"/>
          <w:bCs w:val="0"/>
          <w:color w:val="auto"/>
          <w:sz w:val="24"/>
          <w:szCs w:val="24"/>
        </w:rPr>
        <w:t>Biocarta</w:t>
      </w:r>
      <w:proofErr w:type="spellEnd"/>
      <w:r w:rsidR="00B421EE" w:rsidRPr="00ED672B">
        <w:rPr>
          <w:rFonts w:asciiTheme="minorHAnsi" w:eastAsiaTheme="minorEastAsia" w:hAnsiTheme="minorHAnsi" w:cstheme="minorBidi"/>
          <w:b w:val="0"/>
          <w:bCs w:val="0"/>
          <w:color w:val="auto"/>
          <w:sz w:val="24"/>
          <w:szCs w:val="24"/>
        </w:rPr>
        <w:t xml:space="preserve">, </w:t>
      </w:r>
      <w:proofErr w:type="spellStart"/>
      <w:r w:rsidR="00631986" w:rsidRPr="00ED672B">
        <w:rPr>
          <w:rFonts w:asciiTheme="minorHAnsi" w:eastAsiaTheme="minorEastAsia" w:hAnsiTheme="minorHAnsi" w:cstheme="minorBidi"/>
          <w:b w:val="0"/>
          <w:bCs w:val="0"/>
          <w:color w:val="auto"/>
          <w:sz w:val="24"/>
          <w:szCs w:val="24"/>
        </w:rPr>
        <w:t>Reactome</w:t>
      </w:r>
      <w:proofErr w:type="spellEnd"/>
      <w:r w:rsidR="00631986" w:rsidRPr="00ED672B">
        <w:rPr>
          <w:rFonts w:asciiTheme="minorHAnsi" w:eastAsiaTheme="minorEastAsia" w:hAnsiTheme="minorHAnsi" w:cstheme="minorBidi"/>
          <w:b w:val="0"/>
          <w:bCs w:val="0"/>
          <w:color w:val="auto"/>
          <w:sz w:val="24"/>
          <w:szCs w:val="24"/>
        </w:rPr>
        <w:t xml:space="preserve">, </w:t>
      </w:r>
      <w:r w:rsidR="00B421EE" w:rsidRPr="00ED672B">
        <w:rPr>
          <w:rFonts w:asciiTheme="minorHAnsi" w:eastAsiaTheme="minorEastAsia" w:hAnsiTheme="minorHAnsi" w:cstheme="minorBidi"/>
          <w:b w:val="0"/>
          <w:bCs w:val="0"/>
          <w:color w:val="auto"/>
          <w:sz w:val="24"/>
          <w:szCs w:val="24"/>
        </w:rPr>
        <w:t xml:space="preserve">TRANSFAC and CGP provided as part of </w:t>
      </w:r>
      <w:proofErr w:type="spellStart"/>
      <w:r w:rsidR="00B421EE" w:rsidRPr="00ED672B">
        <w:rPr>
          <w:rFonts w:asciiTheme="minorHAnsi" w:eastAsiaTheme="minorEastAsia" w:hAnsiTheme="minorHAnsi" w:cstheme="minorBidi"/>
          <w:b w:val="0"/>
          <w:bCs w:val="0"/>
          <w:color w:val="auto"/>
          <w:sz w:val="24"/>
          <w:szCs w:val="24"/>
        </w:rPr>
        <w:t>MSigDB</w:t>
      </w:r>
      <w:proofErr w:type="spellEnd"/>
      <w:r w:rsidR="00B421EE" w:rsidRPr="00ED672B">
        <w:rPr>
          <w:rFonts w:asciiTheme="minorHAnsi" w:eastAsiaTheme="minorEastAsia" w:hAnsiTheme="minorHAnsi" w:cstheme="minorBidi"/>
          <w:b w:val="0"/>
          <w:bCs w:val="0"/>
          <w:color w:val="auto"/>
          <w:sz w:val="24"/>
          <w:szCs w:val="24"/>
        </w:rPr>
        <w:t xml:space="preserve"> v6.2 </w:t>
      </w:r>
      <w:r w:rsidR="00B421EE" w:rsidRPr="00ED672B">
        <w:rPr>
          <w:rFonts w:asciiTheme="minorHAnsi" w:eastAsiaTheme="minorEastAsia" w:hAnsiTheme="minorHAnsi" w:cstheme="minorBidi"/>
          <w:b w:val="0"/>
          <w:bCs w:val="0"/>
          <w:color w:val="auto"/>
          <w:sz w:val="24"/>
          <w:szCs w:val="24"/>
        </w:rPr>
        <w:fldChar w:fldCharType="begin" w:fldLock="1"/>
      </w:r>
      <w:r w:rsidR="00B421EE" w:rsidRPr="00ED672B">
        <w:rPr>
          <w:rFonts w:asciiTheme="minorHAnsi" w:eastAsiaTheme="minorEastAsia" w:hAnsiTheme="minorHAnsi" w:cstheme="minorBidi"/>
          <w:b w:val="0"/>
          <w:bCs w:val="0"/>
          <w:color w:val="auto"/>
          <w:sz w:val="24"/>
          <w:szCs w:val="24"/>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44,45]","plainTextFormattedCitation":"[44,45]","previouslyFormattedCitation":"[44,45]"},"properties":{"noteIndex":0},"schema":"https://github.com/citation-style-language/schema/raw/master/csl-citation.json"}</w:instrText>
      </w:r>
      <w:r w:rsidR="00B421EE" w:rsidRPr="00ED672B">
        <w:rPr>
          <w:rFonts w:asciiTheme="minorHAnsi" w:eastAsiaTheme="minorEastAsia" w:hAnsiTheme="minorHAnsi" w:cstheme="minorBidi"/>
          <w:b w:val="0"/>
          <w:bCs w:val="0"/>
          <w:color w:val="auto"/>
          <w:sz w:val="24"/>
          <w:szCs w:val="24"/>
        </w:rPr>
        <w:fldChar w:fldCharType="separate"/>
      </w:r>
      <w:r w:rsidR="00B421EE" w:rsidRPr="00ED672B">
        <w:rPr>
          <w:rFonts w:asciiTheme="minorHAnsi" w:eastAsiaTheme="minorEastAsia" w:hAnsiTheme="minorHAnsi" w:cstheme="minorBidi"/>
          <w:b w:val="0"/>
          <w:bCs w:val="0"/>
          <w:noProof/>
          <w:color w:val="auto"/>
          <w:sz w:val="24"/>
          <w:szCs w:val="24"/>
        </w:rPr>
        <w:t>[44,45]</w:t>
      </w:r>
      <w:r w:rsidR="00B421EE" w:rsidRPr="00ED672B">
        <w:rPr>
          <w:rFonts w:asciiTheme="minorHAnsi" w:eastAsiaTheme="minorEastAsia" w:hAnsiTheme="minorHAnsi" w:cstheme="minorBidi"/>
          <w:b w:val="0"/>
          <w:bCs w:val="0"/>
          <w:color w:val="auto"/>
          <w:sz w:val="24"/>
          <w:szCs w:val="24"/>
        </w:rPr>
        <w:fldChar w:fldCharType="end"/>
      </w:r>
      <w:r w:rsidR="00B421EE" w:rsidRPr="00ED672B">
        <w:rPr>
          <w:rFonts w:asciiTheme="minorHAnsi" w:eastAsiaTheme="minorEastAsia" w:hAnsiTheme="minorHAnsi" w:cstheme="minorBidi"/>
          <w:b w:val="0"/>
          <w:bCs w:val="0"/>
          <w:color w:val="auto"/>
          <w:sz w:val="24"/>
          <w:szCs w:val="24"/>
        </w:rPr>
        <w:t xml:space="preserve">.  </w:t>
      </w:r>
      <w:r w:rsidR="00CB360B" w:rsidRPr="00ED672B">
        <w:rPr>
          <w:rFonts w:asciiTheme="minorHAnsi" w:eastAsiaTheme="minorEastAsia" w:hAnsiTheme="minorHAnsi" w:cstheme="minorBidi"/>
          <w:b w:val="0"/>
          <w:bCs w:val="0"/>
          <w:color w:val="auto"/>
          <w:sz w:val="24"/>
          <w:szCs w:val="24"/>
        </w:rPr>
        <w:t>All pathways that met significance at an adjusted p-value of 0.25 are</w:t>
      </w:r>
      <w:r w:rsidR="00B421EE" w:rsidRPr="00ED672B">
        <w:rPr>
          <w:rFonts w:asciiTheme="minorHAnsi" w:eastAsiaTheme="minorEastAsia" w:hAnsiTheme="minorHAnsi" w:cstheme="minorBidi"/>
          <w:b w:val="0"/>
          <w:bCs w:val="0"/>
          <w:color w:val="auto"/>
          <w:sz w:val="24"/>
          <w:szCs w:val="24"/>
        </w:rPr>
        <w:t xml:space="preserve"> presented in Supplementary Table 2.</w:t>
      </w:r>
      <w:r w:rsidR="00512B02" w:rsidRPr="00ED672B">
        <w:rPr>
          <w:rFonts w:asciiTheme="minorHAnsi" w:eastAsiaTheme="minorEastAsia" w:hAnsiTheme="minorHAnsi" w:cstheme="minorBidi"/>
          <w:b w:val="0"/>
          <w:bCs w:val="0"/>
          <w:color w:val="auto"/>
          <w:sz w:val="24"/>
          <w:szCs w:val="24"/>
        </w:rPr>
        <w:t xml:space="preserve">  For comparison </w:t>
      </w:r>
      <w:r w:rsidR="007151C0" w:rsidRPr="00ED672B">
        <w:rPr>
          <w:rFonts w:asciiTheme="minorHAnsi" w:eastAsiaTheme="minorEastAsia" w:hAnsiTheme="minorHAnsi" w:cstheme="minorBidi"/>
          <w:b w:val="0"/>
          <w:bCs w:val="0"/>
          <w:color w:val="auto"/>
          <w:sz w:val="24"/>
          <w:szCs w:val="24"/>
        </w:rPr>
        <w:t xml:space="preserve">of differentially expressed genes we re-analyzed just the </w:t>
      </w:r>
      <w:r w:rsidR="007151C0" w:rsidRPr="00ED672B">
        <w:rPr>
          <w:rFonts w:asciiTheme="minorHAnsi" w:eastAsiaTheme="minorEastAsia" w:hAnsiTheme="minorHAnsi" w:cstheme="minorBidi"/>
          <w:b w:val="0"/>
          <w:bCs w:val="0"/>
          <w:i/>
          <w:color w:val="auto"/>
          <w:sz w:val="24"/>
          <w:szCs w:val="24"/>
        </w:rPr>
        <w:t>Tsc2</w:t>
      </w:r>
      <w:r w:rsidR="007151C0" w:rsidRPr="00ED672B">
        <w:rPr>
          <w:rFonts w:asciiTheme="minorHAnsi" w:eastAsiaTheme="minorEastAsia" w:hAnsiTheme="minorHAnsi" w:cstheme="minorBidi"/>
          <w:b w:val="0"/>
          <w:bCs w:val="0"/>
          <w:color w:val="auto"/>
          <w:sz w:val="24"/>
          <w:szCs w:val="24"/>
        </w:rPr>
        <w:t xml:space="preserve"> knockout MEFs from GSE21755 </w:t>
      </w:r>
      <w:r w:rsidR="007151C0" w:rsidRPr="00ED672B">
        <w:rPr>
          <w:rFonts w:asciiTheme="minorHAnsi" w:eastAsiaTheme="minorEastAsia" w:hAnsiTheme="minorHAnsi" w:cstheme="minorBidi"/>
          <w:b w:val="0"/>
          <w:bCs w:val="0"/>
          <w:color w:val="auto"/>
          <w:sz w:val="24"/>
          <w:szCs w:val="24"/>
        </w:rPr>
        <w:fldChar w:fldCharType="begin" w:fldLock="1"/>
      </w:r>
      <w:r w:rsidR="007151C0" w:rsidRPr="00ED672B">
        <w:rPr>
          <w:rFonts w:asciiTheme="minorHAnsi" w:eastAsiaTheme="minorEastAsia" w:hAnsiTheme="minorHAnsi" w:cstheme="minorBidi"/>
          <w:b w:val="0"/>
          <w:bCs w:val="0"/>
          <w:color w:val="auto"/>
          <w:sz w:val="24"/>
          <w:szCs w:val="24"/>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6]","plainTextFormattedCitation":"[46]"},"properties":{"noteIndex":0},"schema":"https://github.com/citation-style-language/schema/raw/master/csl-citation.json"}</w:instrText>
      </w:r>
      <w:r w:rsidR="007151C0" w:rsidRPr="00ED672B">
        <w:rPr>
          <w:rFonts w:asciiTheme="minorHAnsi" w:eastAsiaTheme="minorEastAsia" w:hAnsiTheme="minorHAnsi" w:cstheme="minorBidi"/>
          <w:b w:val="0"/>
          <w:bCs w:val="0"/>
          <w:color w:val="auto"/>
          <w:sz w:val="24"/>
          <w:szCs w:val="24"/>
        </w:rPr>
        <w:fldChar w:fldCharType="separate"/>
      </w:r>
      <w:r w:rsidR="007151C0" w:rsidRPr="00ED672B">
        <w:rPr>
          <w:rFonts w:asciiTheme="minorHAnsi" w:eastAsiaTheme="minorEastAsia" w:hAnsiTheme="minorHAnsi" w:cstheme="minorBidi"/>
          <w:b w:val="0"/>
          <w:bCs w:val="0"/>
          <w:noProof/>
          <w:color w:val="auto"/>
          <w:sz w:val="24"/>
          <w:szCs w:val="24"/>
        </w:rPr>
        <w:t>[46]</w:t>
      </w:r>
      <w:r w:rsidR="007151C0" w:rsidRPr="00ED672B">
        <w:rPr>
          <w:rFonts w:asciiTheme="minorHAnsi" w:eastAsiaTheme="minorEastAsia" w:hAnsiTheme="minorHAnsi" w:cstheme="minorBidi"/>
          <w:b w:val="0"/>
          <w:bCs w:val="0"/>
          <w:color w:val="auto"/>
          <w:sz w:val="24"/>
          <w:szCs w:val="24"/>
        </w:rPr>
        <w:fldChar w:fldCharType="end"/>
      </w:r>
      <w:r w:rsidR="007151C0" w:rsidRPr="00ED672B">
        <w:rPr>
          <w:rFonts w:asciiTheme="minorHAnsi" w:eastAsiaTheme="minorEastAsia" w:hAnsiTheme="minorHAnsi" w:cstheme="minorBidi"/>
          <w:b w:val="0"/>
          <w:bCs w:val="0"/>
          <w:color w:val="auto"/>
          <w:sz w:val="24"/>
          <w:szCs w:val="24"/>
        </w:rPr>
        <w:t xml:space="preserve"> and compared with our differentially regulated gene sets.</w:t>
      </w:r>
    </w:p>
    <w:p w14:paraId="4C294C40" w14:textId="34C473E1" w:rsidR="00F82FCB" w:rsidRPr="00ED672B" w:rsidRDefault="00F82FCB" w:rsidP="00F82FCB">
      <w:pPr>
        <w:pStyle w:val="Heading2"/>
        <w:rPr>
          <w:rFonts w:asciiTheme="minorHAnsi" w:eastAsiaTheme="minorEastAsia" w:hAnsiTheme="minorHAnsi" w:cstheme="minorBidi"/>
          <w:b w:val="0"/>
          <w:bCs w:val="0"/>
          <w:color w:val="auto"/>
          <w:sz w:val="24"/>
          <w:szCs w:val="24"/>
        </w:rPr>
      </w:pPr>
      <w:commentRangeStart w:id="1150"/>
      <w:r w:rsidRPr="00ED672B">
        <w:rPr>
          <w:rFonts w:asciiTheme="minorHAnsi" w:hAnsiTheme="minorHAnsi"/>
          <w:rPrChange w:id="1151" w:author="Erin Stephenson" w:date="2019-03-13T19:33:00Z">
            <w:rPr/>
          </w:rPrChange>
        </w:rPr>
        <w:t xml:space="preserve">NADH </w:t>
      </w:r>
      <w:ins w:id="1152" w:author="Erin Stephenson" w:date="2019-03-08T16:32:00Z">
        <w:r w:rsidR="000D52B5" w:rsidRPr="00ED672B">
          <w:rPr>
            <w:rFonts w:asciiTheme="minorHAnsi" w:hAnsiTheme="minorHAnsi"/>
            <w:rPrChange w:id="1153" w:author="Erin Stephenson" w:date="2019-03-13T19:33:00Z">
              <w:rPr/>
            </w:rPrChange>
          </w:rPr>
          <w:t xml:space="preserve">Tetrazolium Reductase </w:t>
        </w:r>
      </w:ins>
      <w:r w:rsidRPr="00ED672B">
        <w:rPr>
          <w:rFonts w:asciiTheme="minorHAnsi" w:hAnsiTheme="minorHAnsi"/>
          <w:rPrChange w:id="1154" w:author="Erin Stephenson" w:date="2019-03-13T19:33:00Z">
            <w:rPr/>
          </w:rPrChange>
        </w:rPr>
        <w:t>Staining</w:t>
      </w:r>
      <w:del w:id="1155" w:author="Erin Stephenson" w:date="2019-03-08T16:32:00Z">
        <w:r w:rsidRPr="00ED672B" w:rsidDel="000D52B5">
          <w:rPr>
            <w:rFonts w:asciiTheme="minorHAnsi" w:hAnsiTheme="minorHAnsi"/>
            <w:rPrChange w:id="1156" w:author="Erin Stephenson" w:date="2019-03-13T19:33:00Z">
              <w:rPr/>
            </w:rPrChange>
          </w:rPr>
          <w:delText xml:space="preserve"> of Muscle Sections</w:delText>
        </w:r>
        <w:commentRangeEnd w:id="1150"/>
        <w:r w:rsidR="00BA3BA0" w:rsidRPr="00ED672B" w:rsidDel="000D52B5">
          <w:rPr>
            <w:rStyle w:val="CommentReference"/>
            <w:rFonts w:asciiTheme="minorHAnsi" w:eastAsiaTheme="minorEastAsia" w:hAnsiTheme="minorHAnsi" w:cstheme="minorBidi"/>
            <w:b w:val="0"/>
            <w:bCs w:val="0"/>
            <w:color w:val="auto"/>
          </w:rPr>
          <w:commentReference w:id="1150"/>
        </w:r>
      </w:del>
    </w:p>
    <w:p w14:paraId="297FA3EB" w14:textId="0B00EAA0" w:rsidR="00024386" w:rsidRPr="00ED672B" w:rsidRDefault="00A11350" w:rsidP="00AE30D5">
      <w:pPr>
        <w:pStyle w:val="Heading2"/>
        <w:rPr>
          <w:ins w:id="1157" w:author="Erin Stephenson" w:date="2019-03-08T16:18:00Z"/>
          <w:rFonts w:asciiTheme="minorHAnsi" w:hAnsiTheme="minorHAnsi"/>
          <w:b w:val="0"/>
          <w:sz w:val="24"/>
          <w:szCs w:val="24"/>
          <w:rPrChange w:id="1158" w:author="Erin Stephenson" w:date="2019-03-13T19:33:00Z">
            <w:rPr>
              <w:ins w:id="1159" w:author="Erin Stephenson" w:date="2019-03-08T16:18:00Z"/>
            </w:rPr>
          </w:rPrChange>
        </w:rPr>
      </w:pPr>
      <w:ins w:id="1160" w:author="Erin Stephenson" w:date="2019-03-08T16:23:00Z">
        <w:r w:rsidRPr="00ED672B">
          <w:rPr>
            <w:rFonts w:asciiTheme="minorHAnsi" w:hAnsiTheme="minorHAnsi"/>
            <w:b w:val="0"/>
            <w:sz w:val="24"/>
            <w:szCs w:val="24"/>
            <w:rPrChange w:id="1161" w:author="Erin Stephenson" w:date="2019-03-13T19:33:00Z">
              <w:rPr>
                <w:b w:val="0"/>
              </w:rPr>
            </w:rPrChange>
          </w:rPr>
          <w:t xml:space="preserve">Quadriceps </w:t>
        </w:r>
      </w:ins>
      <w:ins w:id="1162" w:author="Erin Stephenson" w:date="2019-03-08T16:25:00Z">
        <w:r w:rsidRPr="00ED672B">
          <w:rPr>
            <w:rFonts w:asciiTheme="minorHAnsi" w:hAnsiTheme="minorHAnsi"/>
            <w:b w:val="0"/>
            <w:sz w:val="24"/>
            <w:szCs w:val="24"/>
            <w:rPrChange w:id="1163" w:author="Erin Stephenson" w:date="2019-03-13T19:33:00Z">
              <w:rPr>
                <w:b w:val="0"/>
                <w:sz w:val="24"/>
                <w:szCs w:val="24"/>
              </w:rPr>
            </w:rPrChange>
          </w:rPr>
          <w:t xml:space="preserve">muscles </w:t>
        </w:r>
      </w:ins>
      <w:ins w:id="1164" w:author="Erin Stephenson" w:date="2019-03-08T16:23:00Z">
        <w:r w:rsidRPr="00ED672B">
          <w:rPr>
            <w:rFonts w:asciiTheme="minorHAnsi" w:hAnsiTheme="minorHAnsi"/>
            <w:b w:val="0"/>
            <w:sz w:val="24"/>
            <w:szCs w:val="24"/>
            <w:rPrChange w:id="1165" w:author="Erin Stephenson" w:date="2019-03-13T19:33:00Z">
              <w:rPr>
                <w:b w:val="0"/>
              </w:rPr>
            </w:rPrChange>
          </w:rPr>
          <w:t xml:space="preserve">were frozen in </w:t>
        </w:r>
        <w:proofErr w:type="spellStart"/>
        <w:r w:rsidRPr="00ED672B">
          <w:rPr>
            <w:rFonts w:asciiTheme="minorHAnsi" w:hAnsiTheme="minorHAnsi"/>
            <w:b w:val="0"/>
            <w:sz w:val="24"/>
            <w:szCs w:val="24"/>
            <w:rPrChange w:id="1166" w:author="Erin Stephenson" w:date="2019-03-13T19:33:00Z">
              <w:rPr>
                <w:b w:val="0"/>
              </w:rPr>
            </w:rPrChange>
          </w:rPr>
          <w:t>isopentane</w:t>
        </w:r>
      </w:ins>
      <w:proofErr w:type="spellEnd"/>
      <w:ins w:id="1167" w:author="Erin Stephenson" w:date="2019-03-08T16:25:00Z">
        <w:r w:rsidRPr="00ED672B">
          <w:rPr>
            <w:rFonts w:asciiTheme="minorHAnsi" w:hAnsiTheme="minorHAnsi"/>
            <w:b w:val="0"/>
            <w:sz w:val="24"/>
            <w:szCs w:val="24"/>
            <w:rPrChange w:id="1168" w:author="Erin Stephenson" w:date="2019-03-13T19:33:00Z">
              <w:rPr>
                <w:b w:val="0"/>
                <w:sz w:val="24"/>
                <w:szCs w:val="24"/>
              </w:rPr>
            </w:rPrChange>
          </w:rPr>
          <w:t>, mounted in OTC</w:t>
        </w:r>
      </w:ins>
      <w:ins w:id="1169" w:author="Erin Stephenson" w:date="2019-03-08T16:23:00Z">
        <w:r w:rsidRPr="00ED672B">
          <w:rPr>
            <w:rFonts w:asciiTheme="minorHAnsi" w:hAnsiTheme="minorHAnsi"/>
            <w:b w:val="0"/>
            <w:sz w:val="24"/>
            <w:szCs w:val="24"/>
            <w:rPrChange w:id="1170" w:author="Erin Stephenson" w:date="2019-03-13T19:33:00Z">
              <w:rPr>
                <w:b w:val="0"/>
              </w:rPr>
            </w:rPrChange>
          </w:rPr>
          <w:t xml:space="preserve"> and sectioned </w:t>
        </w:r>
      </w:ins>
      <w:ins w:id="1171" w:author="Erin Stephenson" w:date="2019-03-08T16:24:00Z">
        <w:r w:rsidRPr="00ED672B">
          <w:rPr>
            <w:rFonts w:asciiTheme="minorHAnsi" w:hAnsiTheme="minorHAnsi"/>
            <w:b w:val="0"/>
            <w:sz w:val="24"/>
            <w:szCs w:val="24"/>
            <w:rPrChange w:id="1172" w:author="Erin Stephenson" w:date="2019-03-13T19:33:00Z">
              <w:rPr>
                <w:b w:val="0"/>
                <w:sz w:val="24"/>
                <w:szCs w:val="24"/>
              </w:rPr>
            </w:rPrChange>
          </w:rPr>
          <w:t xml:space="preserve">using a cryostat </w:t>
        </w:r>
      </w:ins>
      <w:ins w:id="1173" w:author="Erin Stephenson" w:date="2019-03-08T16:23:00Z">
        <w:r w:rsidRPr="00ED672B">
          <w:rPr>
            <w:rFonts w:asciiTheme="minorHAnsi" w:hAnsiTheme="minorHAnsi"/>
            <w:b w:val="0"/>
            <w:sz w:val="24"/>
            <w:szCs w:val="24"/>
            <w:rPrChange w:id="1174" w:author="Erin Stephenson" w:date="2019-03-13T19:33:00Z">
              <w:rPr>
                <w:b w:val="0"/>
              </w:rPr>
            </w:rPrChange>
          </w:rPr>
          <w:t>to 10</w:t>
        </w:r>
      </w:ins>
      <w:ins w:id="1175" w:author="Erin Stephenson" w:date="2019-03-08T16:25:00Z">
        <w:r w:rsidRPr="00ED672B">
          <w:rPr>
            <w:rFonts w:asciiTheme="minorHAnsi" w:hAnsiTheme="minorHAnsi"/>
            <w:b w:val="0"/>
            <w:sz w:val="24"/>
            <w:szCs w:val="24"/>
            <w:rPrChange w:id="1176" w:author="Erin Stephenson" w:date="2019-03-13T19:33:00Z">
              <w:rPr>
                <w:b w:val="0"/>
                <w:sz w:val="24"/>
                <w:szCs w:val="24"/>
              </w:rPr>
            </w:rPrChange>
          </w:rPr>
          <w:t xml:space="preserve"> </w:t>
        </w:r>
      </w:ins>
      <w:ins w:id="1177" w:author="Erin Stephenson" w:date="2019-03-08T16:24:00Z">
        <w:r w:rsidRPr="00ED672B">
          <w:rPr>
            <w:rFonts w:asciiTheme="minorHAnsi" w:hAnsiTheme="minorHAnsi"/>
            <w:b w:val="0"/>
            <w:sz w:val="24"/>
            <w:szCs w:val="24"/>
            <w:rPrChange w:id="1178" w:author="Erin Stephenson" w:date="2019-03-13T19:33:00Z">
              <w:rPr>
                <w:rFonts w:ascii="Garamond" w:hAnsi="Garamond"/>
                <w:b w:val="0"/>
              </w:rPr>
            </w:rPrChange>
          </w:rPr>
          <w:t>µm thickness</w:t>
        </w:r>
      </w:ins>
      <w:ins w:id="1179" w:author="Erin Stephenson" w:date="2019-03-08T16:25:00Z">
        <w:r w:rsidRPr="00ED672B">
          <w:rPr>
            <w:rFonts w:asciiTheme="minorHAnsi" w:hAnsiTheme="minorHAnsi"/>
            <w:b w:val="0"/>
            <w:sz w:val="24"/>
            <w:szCs w:val="24"/>
            <w:rPrChange w:id="1180" w:author="Erin Stephenson" w:date="2019-03-13T19:33:00Z">
              <w:rPr>
                <w:b w:val="0"/>
                <w:sz w:val="24"/>
                <w:szCs w:val="24"/>
              </w:rPr>
            </w:rPrChange>
          </w:rPr>
          <w:t xml:space="preserve">. </w:t>
        </w:r>
      </w:ins>
      <w:ins w:id="1181" w:author="Erin Stephenson" w:date="2019-03-08T16:27:00Z">
        <w:r w:rsidR="000A3D43" w:rsidRPr="00ED672B">
          <w:rPr>
            <w:rFonts w:asciiTheme="minorHAnsi" w:hAnsiTheme="minorHAnsi"/>
            <w:b w:val="0"/>
            <w:sz w:val="24"/>
            <w:szCs w:val="24"/>
            <w:rPrChange w:id="1182" w:author="Erin Stephenson" w:date="2019-03-13T19:33:00Z">
              <w:rPr>
                <w:b w:val="0"/>
                <w:sz w:val="24"/>
                <w:szCs w:val="24"/>
              </w:rPr>
            </w:rPrChange>
          </w:rPr>
          <w:t xml:space="preserve">Frozen sections were incubated </w:t>
        </w:r>
      </w:ins>
      <w:ins w:id="1183" w:author="Erin Stephenson" w:date="2019-03-08T16:44:00Z">
        <w:r w:rsidR="00105481" w:rsidRPr="00ED672B">
          <w:rPr>
            <w:rFonts w:asciiTheme="minorHAnsi" w:hAnsiTheme="minorHAnsi"/>
            <w:b w:val="0"/>
            <w:sz w:val="24"/>
            <w:szCs w:val="24"/>
            <w:rPrChange w:id="1184" w:author="Erin Stephenson" w:date="2019-03-13T19:33:00Z">
              <w:rPr>
                <w:b w:val="0"/>
                <w:sz w:val="24"/>
                <w:szCs w:val="24"/>
              </w:rPr>
            </w:rPrChange>
          </w:rPr>
          <w:t xml:space="preserve">at 37°C </w:t>
        </w:r>
      </w:ins>
      <w:ins w:id="1185" w:author="Erin Stephenson" w:date="2019-03-08T16:29:00Z">
        <w:r w:rsidR="000A3D43" w:rsidRPr="00ED672B">
          <w:rPr>
            <w:rFonts w:asciiTheme="minorHAnsi" w:hAnsiTheme="minorHAnsi"/>
            <w:b w:val="0"/>
            <w:sz w:val="24"/>
            <w:szCs w:val="24"/>
            <w:rPrChange w:id="1186" w:author="Erin Stephenson" w:date="2019-03-13T19:33:00Z">
              <w:rPr>
                <w:b w:val="0"/>
                <w:sz w:val="24"/>
                <w:szCs w:val="24"/>
              </w:rPr>
            </w:rPrChange>
          </w:rPr>
          <w:t xml:space="preserve">for 30 min </w:t>
        </w:r>
      </w:ins>
      <w:ins w:id="1187" w:author="Erin Stephenson" w:date="2019-03-08T16:27:00Z">
        <w:r w:rsidR="000A3D43" w:rsidRPr="00ED672B">
          <w:rPr>
            <w:rFonts w:asciiTheme="minorHAnsi" w:hAnsiTheme="minorHAnsi"/>
            <w:b w:val="0"/>
            <w:sz w:val="24"/>
            <w:szCs w:val="24"/>
            <w:rPrChange w:id="1188" w:author="Erin Stephenson" w:date="2019-03-13T19:33:00Z">
              <w:rPr>
                <w:b w:val="0"/>
                <w:sz w:val="24"/>
                <w:szCs w:val="24"/>
              </w:rPr>
            </w:rPrChange>
          </w:rPr>
          <w:t xml:space="preserve">in </w:t>
        </w:r>
      </w:ins>
      <w:ins w:id="1189" w:author="Erin Stephenson" w:date="2019-03-08T16:44:00Z">
        <w:r w:rsidR="00105481" w:rsidRPr="00ED672B">
          <w:rPr>
            <w:rFonts w:asciiTheme="minorHAnsi" w:hAnsiTheme="minorHAnsi"/>
            <w:b w:val="0"/>
            <w:sz w:val="24"/>
            <w:szCs w:val="24"/>
            <w:rPrChange w:id="1190" w:author="Erin Stephenson" w:date="2019-03-13T19:33:00Z">
              <w:rPr>
                <w:b w:val="0"/>
                <w:sz w:val="24"/>
                <w:szCs w:val="24"/>
              </w:rPr>
            </w:rPrChange>
          </w:rPr>
          <w:t xml:space="preserve">pre-warmed </w:t>
        </w:r>
      </w:ins>
      <w:ins w:id="1191" w:author="Erin Stephenson" w:date="2019-03-11T13:32:00Z">
        <w:r w:rsidR="002A27DB" w:rsidRPr="00ED672B">
          <w:rPr>
            <w:rFonts w:asciiTheme="minorHAnsi" w:hAnsiTheme="minorHAnsi"/>
            <w:b w:val="0"/>
            <w:sz w:val="24"/>
            <w:szCs w:val="24"/>
            <w:rPrChange w:id="1192" w:author="Erin Stephenson" w:date="2019-03-13T19:33:00Z">
              <w:rPr>
                <w:b w:val="0"/>
                <w:sz w:val="24"/>
                <w:szCs w:val="24"/>
              </w:rPr>
            </w:rPrChange>
          </w:rPr>
          <w:t xml:space="preserve">200 </w:t>
        </w:r>
        <w:proofErr w:type="spellStart"/>
        <w:r w:rsidR="002A27DB" w:rsidRPr="00ED672B">
          <w:rPr>
            <w:rFonts w:asciiTheme="minorHAnsi" w:hAnsiTheme="minorHAnsi"/>
            <w:b w:val="0"/>
            <w:sz w:val="24"/>
            <w:szCs w:val="24"/>
            <w:rPrChange w:id="1193" w:author="Erin Stephenson" w:date="2019-03-13T19:33:00Z">
              <w:rPr>
                <w:b w:val="0"/>
                <w:sz w:val="24"/>
                <w:szCs w:val="24"/>
              </w:rPr>
            </w:rPrChange>
          </w:rPr>
          <w:t>mM</w:t>
        </w:r>
        <w:proofErr w:type="spellEnd"/>
        <w:r w:rsidR="002A27DB" w:rsidRPr="00ED672B">
          <w:rPr>
            <w:rFonts w:asciiTheme="minorHAnsi" w:hAnsiTheme="minorHAnsi"/>
            <w:b w:val="0"/>
            <w:sz w:val="24"/>
            <w:szCs w:val="24"/>
            <w:rPrChange w:id="1194" w:author="Erin Stephenson" w:date="2019-03-13T19:33:00Z">
              <w:rPr>
                <w:b w:val="0"/>
                <w:sz w:val="24"/>
                <w:szCs w:val="24"/>
              </w:rPr>
            </w:rPrChange>
          </w:rPr>
          <w:t xml:space="preserve"> </w:t>
        </w:r>
      </w:ins>
      <w:proofErr w:type="spellStart"/>
      <w:ins w:id="1195" w:author="Erin Stephenson" w:date="2019-03-08T16:27:00Z">
        <w:r w:rsidR="002A27DB" w:rsidRPr="00ED672B">
          <w:rPr>
            <w:rFonts w:asciiTheme="minorHAnsi" w:hAnsiTheme="minorHAnsi"/>
            <w:b w:val="0"/>
            <w:sz w:val="24"/>
            <w:szCs w:val="24"/>
            <w:rPrChange w:id="1196" w:author="Erin Stephenson" w:date="2019-03-13T19:33:00Z">
              <w:rPr>
                <w:b w:val="0"/>
                <w:sz w:val="24"/>
                <w:szCs w:val="24"/>
              </w:rPr>
            </w:rPrChange>
          </w:rPr>
          <w:t>Tris</w:t>
        </w:r>
        <w:proofErr w:type="spellEnd"/>
        <w:r w:rsidR="002A27DB" w:rsidRPr="00ED672B">
          <w:rPr>
            <w:rFonts w:asciiTheme="minorHAnsi" w:hAnsiTheme="minorHAnsi"/>
            <w:b w:val="0"/>
            <w:sz w:val="24"/>
            <w:szCs w:val="24"/>
            <w:rPrChange w:id="1197" w:author="Erin Stephenson" w:date="2019-03-13T19:33:00Z">
              <w:rPr>
                <w:b w:val="0"/>
                <w:sz w:val="24"/>
                <w:szCs w:val="24"/>
              </w:rPr>
            </w:rPrChange>
          </w:rPr>
          <w:t xml:space="preserve"> buffer</w:t>
        </w:r>
      </w:ins>
      <w:ins w:id="1198" w:author="Erin Stephenson" w:date="2019-03-08T16:33:00Z">
        <w:r w:rsidR="000D52B5" w:rsidRPr="00ED672B">
          <w:rPr>
            <w:rFonts w:asciiTheme="minorHAnsi" w:hAnsiTheme="minorHAnsi"/>
            <w:b w:val="0"/>
            <w:sz w:val="24"/>
            <w:szCs w:val="24"/>
            <w:rPrChange w:id="1199" w:author="Erin Stephenson" w:date="2019-03-13T19:33:00Z">
              <w:rPr>
                <w:b w:val="0"/>
                <w:sz w:val="24"/>
                <w:szCs w:val="24"/>
              </w:rPr>
            </w:rPrChange>
          </w:rPr>
          <w:t xml:space="preserve"> pH7.4, </w:t>
        </w:r>
      </w:ins>
      <w:ins w:id="1200" w:author="Erin Stephenson" w:date="2019-03-08T16:27:00Z">
        <w:r w:rsidR="000A3D43" w:rsidRPr="00ED672B">
          <w:rPr>
            <w:rFonts w:asciiTheme="minorHAnsi" w:hAnsiTheme="minorHAnsi"/>
            <w:b w:val="0"/>
            <w:sz w:val="24"/>
            <w:szCs w:val="24"/>
            <w:rPrChange w:id="1201" w:author="Erin Stephenson" w:date="2019-03-13T19:33:00Z">
              <w:rPr>
                <w:b w:val="0"/>
                <w:sz w:val="24"/>
                <w:szCs w:val="24"/>
              </w:rPr>
            </w:rPrChange>
          </w:rPr>
          <w:t xml:space="preserve">containing </w:t>
        </w:r>
      </w:ins>
      <w:ins w:id="1202" w:author="Erin Stephenson" w:date="2019-03-11T13:32:00Z">
        <w:r w:rsidR="002A27DB" w:rsidRPr="00ED672B">
          <w:rPr>
            <w:rFonts w:asciiTheme="minorHAnsi" w:hAnsiTheme="minorHAnsi"/>
            <w:b w:val="0"/>
            <w:sz w:val="24"/>
            <w:szCs w:val="24"/>
            <w:rPrChange w:id="1203" w:author="Erin Stephenson" w:date="2019-03-13T19:33:00Z">
              <w:rPr>
                <w:b w:val="0"/>
                <w:sz w:val="24"/>
                <w:szCs w:val="24"/>
              </w:rPr>
            </w:rPrChange>
          </w:rPr>
          <w:t xml:space="preserve">245 µM </w:t>
        </w:r>
      </w:ins>
      <w:ins w:id="1204" w:author="Erin Stephenson" w:date="2019-03-08T16:27:00Z">
        <w:r w:rsidR="000A3D43" w:rsidRPr="00ED672B">
          <w:rPr>
            <w:rFonts w:asciiTheme="minorHAnsi" w:hAnsiTheme="minorHAnsi"/>
            <w:b w:val="0"/>
            <w:sz w:val="24"/>
            <w:szCs w:val="24"/>
            <w:rPrChange w:id="1205" w:author="Erin Stephenson" w:date="2019-03-13T19:33:00Z">
              <w:rPr>
                <w:b w:val="0"/>
                <w:sz w:val="24"/>
                <w:szCs w:val="24"/>
              </w:rPr>
            </w:rPrChange>
          </w:rPr>
          <w:t>nitro</w:t>
        </w:r>
      </w:ins>
      <w:ins w:id="1206" w:author="Erin Stephenson" w:date="2019-03-08T16:35:00Z">
        <w:r w:rsidR="002B47DD" w:rsidRPr="00ED672B">
          <w:rPr>
            <w:rFonts w:asciiTheme="minorHAnsi" w:hAnsiTheme="minorHAnsi"/>
            <w:b w:val="0"/>
            <w:sz w:val="24"/>
            <w:szCs w:val="24"/>
            <w:rPrChange w:id="1207" w:author="Erin Stephenson" w:date="2019-03-13T19:33:00Z">
              <w:rPr>
                <w:b w:val="0"/>
                <w:sz w:val="24"/>
                <w:szCs w:val="24"/>
              </w:rPr>
            </w:rPrChange>
          </w:rPr>
          <w:t xml:space="preserve"> </w:t>
        </w:r>
      </w:ins>
      <w:ins w:id="1208" w:author="Erin Stephenson" w:date="2019-03-08T16:27:00Z">
        <w:r w:rsidR="000A3D43" w:rsidRPr="00ED672B">
          <w:rPr>
            <w:rFonts w:asciiTheme="minorHAnsi" w:hAnsiTheme="minorHAnsi"/>
            <w:b w:val="0"/>
            <w:sz w:val="24"/>
            <w:szCs w:val="24"/>
            <w:rPrChange w:id="1209" w:author="Erin Stephenson" w:date="2019-03-13T19:33:00Z">
              <w:rPr>
                <w:b w:val="0"/>
                <w:sz w:val="24"/>
                <w:szCs w:val="24"/>
              </w:rPr>
            </w:rPrChange>
          </w:rPr>
          <w:t xml:space="preserve">blue </w:t>
        </w:r>
      </w:ins>
      <w:ins w:id="1210" w:author="Erin Stephenson" w:date="2019-03-08T16:35:00Z">
        <w:r w:rsidR="002B47DD" w:rsidRPr="00ED672B">
          <w:rPr>
            <w:rFonts w:asciiTheme="minorHAnsi" w:hAnsiTheme="minorHAnsi"/>
            <w:b w:val="0"/>
            <w:sz w:val="24"/>
            <w:szCs w:val="24"/>
            <w:rPrChange w:id="1211" w:author="Erin Stephenson" w:date="2019-03-13T19:33:00Z">
              <w:rPr>
                <w:b w:val="0"/>
                <w:sz w:val="24"/>
                <w:szCs w:val="24"/>
              </w:rPr>
            </w:rPrChange>
          </w:rPr>
          <w:t xml:space="preserve">tetrazolium </w:t>
        </w:r>
      </w:ins>
      <w:ins w:id="1212" w:author="Erin Stephenson" w:date="2019-03-08T16:27:00Z">
        <w:r w:rsidR="000A3D43" w:rsidRPr="00ED672B">
          <w:rPr>
            <w:rFonts w:asciiTheme="minorHAnsi" w:hAnsiTheme="minorHAnsi"/>
            <w:b w:val="0"/>
            <w:sz w:val="24"/>
            <w:szCs w:val="24"/>
            <w:rPrChange w:id="1213" w:author="Erin Stephenson" w:date="2019-03-13T19:33:00Z">
              <w:rPr>
                <w:b w:val="0"/>
                <w:sz w:val="24"/>
                <w:szCs w:val="24"/>
              </w:rPr>
            </w:rPrChange>
          </w:rPr>
          <w:t xml:space="preserve">and </w:t>
        </w:r>
      </w:ins>
      <w:ins w:id="1214" w:author="Erin Stephenson" w:date="2019-03-11T13:32:00Z">
        <w:r w:rsidR="002A27DB" w:rsidRPr="00ED672B">
          <w:rPr>
            <w:rFonts w:asciiTheme="minorHAnsi" w:hAnsiTheme="minorHAnsi"/>
            <w:b w:val="0"/>
            <w:sz w:val="24"/>
            <w:szCs w:val="24"/>
            <w:rPrChange w:id="1215" w:author="Erin Stephenson" w:date="2019-03-13T19:33:00Z">
              <w:rPr>
                <w:b w:val="0"/>
                <w:sz w:val="24"/>
                <w:szCs w:val="24"/>
              </w:rPr>
            </w:rPrChange>
          </w:rPr>
          <w:t xml:space="preserve">1.13 </w:t>
        </w:r>
        <w:proofErr w:type="spellStart"/>
        <w:r w:rsidR="002A27DB" w:rsidRPr="00ED672B">
          <w:rPr>
            <w:rFonts w:asciiTheme="minorHAnsi" w:hAnsiTheme="minorHAnsi"/>
            <w:b w:val="0"/>
            <w:sz w:val="24"/>
            <w:szCs w:val="24"/>
            <w:rPrChange w:id="1216" w:author="Erin Stephenson" w:date="2019-03-13T19:33:00Z">
              <w:rPr>
                <w:b w:val="0"/>
                <w:sz w:val="24"/>
                <w:szCs w:val="24"/>
              </w:rPr>
            </w:rPrChange>
          </w:rPr>
          <w:t>mM</w:t>
        </w:r>
        <w:proofErr w:type="spellEnd"/>
        <w:r w:rsidR="002A27DB" w:rsidRPr="00ED672B">
          <w:rPr>
            <w:rFonts w:asciiTheme="minorHAnsi" w:hAnsiTheme="minorHAnsi"/>
            <w:b w:val="0"/>
            <w:sz w:val="24"/>
            <w:szCs w:val="24"/>
            <w:rPrChange w:id="1217" w:author="Erin Stephenson" w:date="2019-03-13T19:33:00Z">
              <w:rPr>
                <w:b w:val="0"/>
                <w:sz w:val="24"/>
                <w:szCs w:val="24"/>
              </w:rPr>
            </w:rPrChange>
          </w:rPr>
          <w:t xml:space="preserve"> </w:t>
        </w:r>
      </w:ins>
      <w:ins w:id="1218" w:author="Erin Stephenson" w:date="2019-03-08T16:27:00Z">
        <w:r w:rsidR="002A27DB" w:rsidRPr="00ED672B">
          <w:rPr>
            <w:rFonts w:asciiTheme="minorHAnsi" w:hAnsiTheme="minorHAnsi"/>
            <w:b w:val="0"/>
            <w:sz w:val="24"/>
            <w:szCs w:val="24"/>
            <w:rPrChange w:id="1219" w:author="Erin Stephenson" w:date="2019-03-13T19:33:00Z">
              <w:rPr>
                <w:b w:val="0"/>
                <w:sz w:val="24"/>
                <w:szCs w:val="24"/>
              </w:rPr>
            </w:rPrChange>
          </w:rPr>
          <w:t>NADH</w:t>
        </w:r>
      </w:ins>
      <w:ins w:id="1220" w:author="Erin Stephenson" w:date="2019-03-08T16:29:00Z">
        <w:r w:rsidR="000A3D43" w:rsidRPr="00ED672B">
          <w:rPr>
            <w:rFonts w:asciiTheme="minorHAnsi" w:hAnsiTheme="minorHAnsi"/>
            <w:b w:val="0"/>
            <w:sz w:val="24"/>
            <w:szCs w:val="24"/>
            <w:rPrChange w:id="1221" w:author="Erin Stephenson" w:date="2019-03-13T19:33:00Z">
              <w:rPr>
                <w:b w:val="0"/>
                <w:sz w:val="24"/>
                <w:szCs w:val="24"/>
              </w:rPr>
            </w:rPrChange>
          </w:rPr>
          <w:t>.</w:t>
        </w:r>
      </w:ins>
      <w:ins w:id="1222" w:author="Erin Stephenson" w:date="2019-03-08T16:44:00Z">
        <w:r w:rsidR="00105481" w:rsidRPr="00ED672B">
          <w:rPr>
            <w:rFonts w:asciiTheme="minorHAnsi" w:hAnsiTheme="minorHAnsi"/>
            <w:b w:val="0"/>
            <w:sz w:val="24"/>
            <w:szCs w:val="24"/>
            <w:rPrChange w:id="1223" w:author="Erin Stephenson" w:date="2019-03-13T19:33:00Z">
              <w:rPr>
                <w:b w:val="0"/>
                <w:sz w:val="24"/>
                <w:szCs w:val="24"/>
              </w:rPr>
            </w:rPrChange>
          </w:rPr>
          <w:t xml:space="preserve"> </w:t>
        </w:r>
      </w:ins>
      <w:ins w:id="1224" w:author="Erin Stephenson" w:date="2019-03-08T16:46:00Z">
        <w:r w:rsidR="00B508DD" w:rsidRPr="00ED672B">
          <w:rPr>
            <w:rFonts w:asciiTheme="minorHAnsi" w:hAnsiTheme="minorHAnsi"/>
            <w:b w:val="0"/>
            <w:sz w:val="24"/>
            <w:szCs w:val="24"/>
            <w:rPrChange w:id="1225" w:author="Erin Stephenson" w:date="2019-03-13T19:33:00Z">
              <w:rPr>
                <w:b w:val="0"/>
                <w:sz w:val="24"/>
                <w:szCs w:val="24"/>
              </w:rPr>
            </w:rPrChange>
          </w:rPr>
          <w:t>Sections were rinsed in water, dehydrated</w:t>
        </w:r>
      </w:ins>
      <w:ins w:id="1226" w:author="Erin Stephenson" w:date="2019-03-08T16:57:00Z">
        <w:r w:rsidR="00D57C8E" w:rsidRPr="00ED672B">
          <w:rPr>
            <w:rFonts w:asciiTheme="minorHAnsi" w:hAnsiTheme="minorHAnsi"/>
            <w:b w:val="0"/>
            <w:sz w:val="24"/>
            <w:szCs w:val="24"/>
            <w:rPrChange w:id="1227" w:author="Erin Stephenson" w:date="2019-03-13T19:33:00Z">
              <w:rPr>
                <w:b w:val="0"/>
                <w:sz w:val="24"/>
                <w:szCs w:val="24"/>
              </w:rPr>
            </w:rPrChange>
          </w:rPr>
          <w:t>,</w:t>
        </w:r>
      </w:ins>
      <w:ins w:id="1228" w:author="Erin Stephenson" w:date="2019-03-08T16:46:00Z">
        <w:r w:rsidR="00B508DD" w:rsidRPr="00ED672B">
          <w:rPr>
            <w:rFonts w:asciiTheme="minorHAnsi" w:hAnsiTheme="minorHAnsi"/>
            <w:b w:val="0"/>
            <w:sz w:val="24"/>
            <w:szCs w:val="24"/>
            <w:rPrChange w:id="1229" w:author="Erin Stephenson" w:date="2019-03-13T19:33:00Z">
              <w:rPr>
                <w:b w:val="0"/>
                <w:sz w:val="24"/>
                <w:szCs w:val="24"/>
              </w:rPr>
            </w:rPrChange>
          </w:rPr>
          <w:t xml:space="preserve"> and mounted under coverslips. S</w:t>
        </w:r>
      </w:ins>
      <w:ins w:id="1230" w:author="Erin Stephenson" w:date="2019-03-08T16:45:00Z">
        <w:r w:rsidR="00EF2394" w:rsidRPr="00ED672B">
          <w:rPr>
            <w:rFonts w:asciiTheme="minorHAnsi" w:hAnsiTheme="minorHAnsi"/>
            <w:b w:val="0"/>
            <w:sz w:val="24"/>
            <w:szCs w:val="24"/>
            <w:rPrChange w:id="1231" w:author="Erin Stephenson" w:date="2019-03-13T19:33:00Z">
              <w:rPr>
                <w:b w:val="0"/>
                <w:sz w:val="24"/>
                <w:szCs w:val="24"/>
              </w:rPr>
            </w:rPrChange>
          </w:rPr>
          <w:t>taining was visualized</w:t>
        </w:r>
      </w:ins>
      <w:ins w:id="1232" w:author="Erin Stephenson" w:date="2019-03-08T16:44:00Z">
        <w:r w:rsidR="00EF2394" w:rsidRPr="00ED672B">
          <w:rPr>
            <w:rFonts w:asciiTheme="minorHAnsi" w:hAnsiTheme="minorHAnsi"/>
            <w:b w:val="0"/>
            <w:sz w:val="24"/>
            <w:szCs w:val="24"/>
            <w:rPrChange w:id="1233" w:author="Erin Stephenson" w:date="2019-03-13T19:33:00Z">
              <w:rPr>
                <w:b w:val="0"/>
                <w:sz w:val="24"/>
                <w:szCs w:val="24"/>
              </w:rPr>
            </w:rPrChange>
          </w:rPr>
          <w:t xml:space="preserve"> </w:t>
        </w:r>
      </w:ins>
      <w:ins w:id="1234" w:author="Erin Stephenson" w:date="2019-03-08T16:47:00Z">
        <w:r w:rsidR="0024205C" w:rsidRPr="00ED672B">
          <w:rPr>
            <w:rFonts w:asciiTheme="minorHAnsi" w:hAnsiTheme="minorHAnsi"/>
            <w:b w:val="0"/>
            <w:sz w:val="24"/>
            <w:szCs w:val="24"/>
            <w:rPrChange w:id="1235" w:author="Erin Stephenson" w:date="2019-03-13T19:33:00Z">
              <w:rPr>
                <w:b w:val="0"/>
                <w:sz w:val="24"/>
                <w:szCs w:val="24"/>
              </w:rPr>
            </w:rPrChange>
          </w:rPr>
          <w:t xml:space="preserve">and photographed </w:t>
        </w:r>
      </w:ins>
      <w:ins w:id="1236" w:author="Erin Stephenson" w:date="2019-03-08T16:45:00Z">
        <w:r w:rsidR="0024205C" w:rsidRPr="00ED672B">
          <w:rPr>
            <w:rFonts w:asciiTheme="minorHAnsi" w:hAnsiTheme="minorHAnsi"/>
            <w:b w:val="0"/>
            <w:sz w:val="24"/>
            <w:szCs w:val="24"/>
            <w:rPrChange w:id="1237" w:author="Erin Stephenson" w:date="2019-03-13T19:33:00Z">
              <w:rPr>
                <w:b w:val="0"/>
                <w:sz w:val="24"/>
                <w:szCs w:val="24"/>
              </w:rPr>
            </w:rPrChange>
          </w:rPr>
          <w:t xml:space="preserve">using </w:t>
        </w:r>
      </w:ins>
      <w:ins w:id="1238" w:author="Erin Stephenson" w:date="2019-03-08T16:53:00Z">
        <w:r w:rsidR="00C17855" w:rsidRPr="00ED672B">
          <w:rPr>
            <w:rFonts w:asciiTheme="minorHAnsi" w:hAnsiTheme="minorHAnsi"/>
            <w:b w:val="0"/>
            <w:sz w:val="24"/>
            <w:szCs w:val="24"/>
            <w:rPrChange w:id="1239" w:author="Erin Stephenson" w:date="2019-03-13T19:33:00Z">
              <w:rPr>
                <w:b w:val="0"/>
                <w:sz w:val="24"/>
                <w:szCs w:val="24"/>
              </w:rPr>
            </w:rPrChange>
          </w:rPr>
          <w:t xml:space="preserve">an </w:t>
        </w:r>
      </w:ins>
      <w:proofErr w:type="spellStart"/>
      <w:ins w:id="1240" w:author="Erin Stephenson" w:date="2019-03-08T16:45:00Z">
        <w:r w:rsidR="0024205C" w:rsidRPr="00ED672B">
          <w:rPr>
            <w:rFonts w:asciiTheme="minorHAnsi" w:hAnsiTheme="minorHAnsi"/>
            <w:b w:val="0"/>
            <w:sz w:val="24"/>
            <w:szCs w:val="24"/>
            <w:rPrChange w:id="1241" w:author="Erin Stephenson" w:date="2019-03-13T19:33:00Z">
              <w:rPr>
                <w:b w:val="0"/>
                <w:sz w:val="24"/>
                <w:szCs w:val="24"/>
              </w:rPr>
            </w:rPrChange>
          </w:rPr>
          <w:t>E</w:t>
        </w:r>
      </w:ins>
      <w:ins w:id="1242" w:author="Erin Stephenson" w:date="2019-03-08T16:48:00Z">
        <w:r w:rsidR="0024205C" w:rsidRPr="00ED672B">
          <w:rPr>
            <w:rFonts w:asciiTheme="minorHAnsi" w:hAnsiTheme="minorHAnsi"/>
            <w:b w:val="0"/>
            <w:sz w:val="24"/>
            <w:szCs w:val="24"/>
            <w:rPrChange w:id="1243" w:author="Erin Stephenson" w:date="2019-03-13T19:33:00Z">
              <w:rPr>
                <w:b w:val="0"/>
                <w:sz w:val="24"/>
                <w:szCs w:val="24"/>
              </w:rPr>
            </w:rPrChange>
          </w:rPr>
          <w:t>vos</w:t>
        </w:r>
      </w:ins>
      <w:proofErr w:type="spellEnd"/>
      <w:ins w:id="1244" w:author="Erin Stephenson" w:date="2019-03-08T16:52:00Z">
        <w:r w:rsidR="00E511CC" w:rsidRPr="00ED672B">
          <w:rPr>
            <w:rFonts w:asciiTheme="minorHAnsi" w:hAnsiTheme="minorHAnsi"/>
            <w:b w:val="0"/>
            <w:sz w:val="24"/>
            <w:szCs w:val="24"/>
            <w:rPrChange w:id="1245" w:author="Erin Stephenson" w:date="2019-03-13T19:33:00Z">
              <w:rPr>
                <w:b w:val="0"/>
                <w:sz w:val="24"/>
                <w:szCs w:val="24"/>
              </w:rPr>
            </w:rPrChange>
          </w:rPr>
          <w:t xml:space="preserve"> XL Core</w:t>
        </w:r>
      </w:ins>
      <w:ins w:id="1246" w:author="Erin Stephenson" w:date="2019-03-08T16:53:00Z">
        <w:r w:rsidR="00C17855" w:rsidRPr="00ED672B">
          <w:rPr>
            <w:rFonts w:asciiTheme="minorHAnsi" w:hAnsiTheme="minorHAnsi"/>
            <w:b w:val="0"/>
            <w:sz w:val="24"/>
            <w:szCs w:val="24"/>
            <w:rPrChange w:id="1247" w:author="Erin Stephenson" w:date="2019-03-13T19:33:00Z">
              <w:rPr>
                <w:b w:val="0"/>
                <w:sz w:val="24"/>
                <w:szCs w:val="24"/>
              </w:rPr>
            </w:rPrChange>
          </w:rPr>
          <w:t xml:space="preserve"> transmitted-light inverted imaging system (</w:t>
        </w:r>
      </w:ins>
      <w:proofErr w:type="spellStart"/>
      <w:ins w:id="1248" w:author="Erin Stephenson" w:date="2019-03-08T16:55:00Z">
        <w:r w:rsidR="001C6BCC" w:rsidRPr="00ED672B">
          <w:rPr>
            <w:rFonts w:asciiTheme="minorHAnsi" w:hAnsiTheme="minorHAnsi"/>
            <w:b w:val="0"/>
            <w:sz w:val="24"/>
            <w:szCs w:val="24"/>
            <w:rPrChange w:id="1249" w:author="Erin Stephenson" w:date="2019-03-13T19:33:00Z">
              <w:rPr>
                <w:b w:val="0"/>
                <w:sz w:val="24"/>
                <w:szCs w:val="24"/>
              </w:rPr>
            </w:rPrChange>
          </w:rPr>
          <w:t>Thermo</w:t>
        </w:r>
        <w:proofErr w:type="spellEnd"/>
        <w:r w:rsidR="001C6BCC" w:rsidRPr="00ED672B">
          <w:rPr>
            <w:rFonts w:asciiTheme="minorHAnsi" w:hAnsiTheme="minorHAnsi"/>
            <w:b w:val="0"/>
            <w:sz w:val="24"/>
            <w:szCs w:val="24"/>
            <w:rPrChange w:id="1250" w:author="Erin Stephenson" w:date="2019-03-13T19:33:00Z">
              <w:rPr>
                <w:b w:val="0"/>
                <w:sz w:val="24"/>
                <w:szCs w:val="24"/>
              </w:rPr>
            </w:rPrChange>
          </w:rPr>
          <w:t xml:space="preserve"> Fisher Scientific, </w:t>
        </w:r>
      </w:ins>
      <w:ins w:id="1251" w:author="Erin Stephenson" w:date="2019-03-08T16:56:00Z">
        <w:r w:rsidR="001C6BCC" w:rsidRPr="00ED672B">
          <w:rPr>
            <w:rFonts w:asciiTheme="minorHAnsi" w:hAnsiTheme="minorHAnsi"/>
            <w:b w:val="0"/>
            <w:sz w:val="24"/>
            <w:szCs w:val="24"/>
            <w:rPrChange w:id="1252" w:author="Erin Stephenson" w:date="2019-03-13T19:33:00Z">
              <w:rPr>
                <w:b w:val="0"/>
                <w:sz w:val="24"/>
                <w:szCs w:val="24"/>
              </w:rPr>
            </w:rPrChange>
          </w:rPr>
          <w:t>Waltham, MA</w:t>
        </w:r>
      </w:ins>
      <w:ins w:id="1253" w:author="Erin Stephenson" w:date="2019-03-08T16:48:00Z">
        <w:r w:rsidR="0024205C" w:rsidRPr="00ED672B">
          <w:rPr>
            <w:rFonts w:asciiTheme="minorHAnsi" w:hAnsiTheme="minorHAnsi"/>
            <w:b w:val="0"/>
            <w:sz w:val="24"/>
            <w:szCs w:val="24"/>
            <w:rPrChange w:id="1254" w:author="Erin Stephenson" w:date="2019-03-13T19:33:00Z">
              <w:rPr>
                <w:b w:val="0"/>
                <w:sz w:val="24"/>
                <w:szCs w:val="24"/>
              </w:rPr>
            </w:rPrChange>
          </w:rPr>
          <w:t>)</w:t>
        </w:r>
      </w:ins>
      <w:ins w:id="1255" w:author="Erin Stephenson" w:date="2019-03-08T16:55:00Z">
        <w:r w:rsidR="001C6BCC" w:rsidRPr="00ED672B">
          <w:rPr>
            <w:rFonts w:asciiTheme="minorHAnsi" w:hAnsiTheme="minorHAnsi"/>
            <w:b w:val="0"/>
            <w:sz w:val="24"/>
            <w:szCs w:val="24"/>
            <w:rPrChange w:id="1256" w:author="Erin Stephenson" w:date="2019-03-13T19:33:00Z">
              <w:rPr>
                <w:b w:val="0"/>
                <w:sz w:val="24"/>
                <w:szCs w:val="24"/>
              </w:rPr>
            </w:rPrChange>
          </w:rPr>
          <w:t>.</w:t>
        </w:r>
      </w:ins>
    </w:p>
    <w:p w14:paraId="25428308" w14:textId="03A99F67" w:rsidR="00AE30D5" w:rsidRPr="00ED672B" w:rsidRDefault="00AE30D5" w:rsidP="00AE30D5">
      <w:pPr>
        <w:pStyle w:val="Heading2"/>
        <w:rPr>
          <w:rFonts w:asciiTheme="minorHAnsi" w:hAnsiTheme="minorHAnsi"/>
          <w:rPrChange w:id="1257" w:author="Erin Stephenson" w:date="2019-03-13T19:33:00Z">
            <w:rPr/>
          </w:rPrChange>
        </w:rPr>
      </w:pPr>
      <w:r w:rsidRPr="00ED672B">
        <w:rPr>
          <w:rFonts w:asciiTheme="minorHAnsi" w:hAnsiTheme="minorHAnsi"/>
          <w:rPrChange w:id="1258" w:author="Erin Stephenson" w:date="2019-03-13T19:33:00Z">
            <w:rPr/>
          </w:rPrChange>
        </w:rPr>
        <w:t>Statistical Analyses</w:t>
      </w:r>
    </w:p>
    <w:p w14:paraId="08382C47" w14:textId="00374A03" w:rsidR="00396BD8" w:rsidRPr="00ED672B" w:rsidRDefault="00D52992" w:rsidP="00396BD8">
      <w:pPr>
        <w:rPr>
          <w:rFonts w:asciiTheme="minorHAnsi" w:hAnsiTheme="minorHAnsi"/>
          <w:rPrChange w:id="1259" w:author="Erin Stephenson" w:date="2019-03-13T19:33:00Z">
            <w:rPr/>
          </w:rPrChange>
        </w:rPr>
      </w:pPr>
      <w:r w:rsidRPr="00ED672B">
        <w:rPr>
          <w:rFonts w:asciiTheme="minorHAnsi" w:hAnsiTheme="minorHAnsi"/>
          <w:rPrChange w:id="1260" w:author="Erin Stephenson" w:date="2019-03-13T19:33:00Z">
            <w:rPr/>
          </w:rPrChange>
        </w:rPr>
        <w:t>All statistical ana</w:t>
      </w:r>
      <w:r w:rsidR="00AC53AD" w:rsidRPr="00ED672B">
        <w:rPr>
          <w:rFonts w:asciiTheme="minorHAnsi" w:hAnsiTheme="minorHAnsi"/>
          <w:rPrChange w:id="1261" w:author="Erin Stephenson" w:date="2019-03-13T19:33:00Z">
            <w:rPr/>
          </w:rPrChange>
        </w:rPr>
        <w:t>lyses were performed using the R</w:t>
      </w:r>
      <w:r w:rsidRPr="00ED672B">
        <w:rPr>
          <w:rFonts w:asciiTheme="minorHAnsi" w:hAnsiTheme="minorHAnsi"/>
          <w:rPrChange w:id="1262" w:author="Erin Stephenson" w:date="2019-03-13T19:33:00Z">
            <w:rPr/>
          </w:rPrChange>
        </w:rPr>
        <w:t xml:space="preserve">, version 3.2.2 </w:t>
      </w:r>
      <w:r w:rsidRPr="00ED672B">
        <w:rPr>
          <w:rFonts w:asciiTheme="minorHAnsi" w:hAnsiTheme="minorHAnsi"/>
          <w:rPrChange w:id="1263" w:author="Erin Stephenson" w:date="2019-03-13T19:33:00Z">
            <w:rPr/>
          </w:rPrChange>
        </w:rPr>
        <w:fldChar w:fldCharType="begin" w:fldLock="1"/>
      </w:r>
      <w:r w:rsidR="007151C0" w:rsidRPr="00ED672B">
        <w:rPr>
          <w:rFonts w:asciiTheme="minorHAnsi" w:hAnsiTheme="minorHAnsi"/>
          <w:rPrChange w:id="1264" w:author="Erin Stephenson" w:date="2019-03-13T19:33:00Z">
            <w:rPr/>
          </w:rPrChange>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47]","plainTextFormattedCitation":"[47]","previouslyFormattedCitation":"[46]"},"properties":{"noteIndex":0},"schema":"https://github.com/citation-style-language/schema/raw/master/csl-citation.json"}</w:instrText>
      </w:r>
      <w:r w:rsidRPr="00ED672B">
        <w:rPr>
          <w:rFonts w:asciiTheme="minorHAnsi" w:hAnsiTheme="minorHAnsi"/>
          <w:rPrChange w:id="1265" w:author="Erin Stephenson" w:date="2019-03-13T19:33:00Z">
            <w:rPr/>
          </w:rPrChange>
        </w:rPr>
        <w:fldChar w:fldCharType="separate"/>
      </w:r>
      <w:r w:rsidR="007151C0" w:rsidRPr="00ED672B">
        <w:rPr>
          <w:rFonts w:asciiTheme="minorHAnsi" w:hAnsiTheme="minorHAnsi"/>
          <w:noProof/>
          <w:rPrChange w:id="1266" w:author="Erin Stephenson" w:date="2019-03-13T19:33:00Z">
            <w:rPr>
              <w:noProof/>
            </w:rPr>
          </w:rPrChange>
        </w:rPr>
        <w:t>[47]</w:t>
      </w:r>
      <w:r w:rsidRPr="00ED672B">
        <w:rPr>
          <w:rFonts w:asciiTheme="minorHAnsi" w:hAnsiTheme="minorHAnsi"/>
          <w:rPrChange w:id="1267" w:author="Erin Stephenson" w:date="2019-03-13T19:33:00Z">
            <w:rPr/>
          </w:rPrChange>
        </w:rPr>
        <w:fldChar w:fldCharType="end"/>
      </w:r>
      <w:r w:rsidRPr="00ED672B">
        <w:rPr>
          <w:rFonts w:asciiTheme="minorHAnsi" w:hAnsiTheme="minorHAnsi"/>
          <w:rPrChange w:id="1268" w:author="Erin Stephenson" w:date="2019-03-13T19:33:00Z">
            <w:rPr/>
          </w:rPrChange>
        </w:rPr>
        <w:t xml:space="preserve">.  </w:t>
      </w:r>
      <w:r w:rsidR="00396BD8" w:rsidRPr="00ED672B">
        <w:rPr>
          <w:rFonts w:asciiTheme="minorHAnsi" w:hAnsiTheme="minorHAnsi"/>
          <w:rPrChange w:id="1269" w:author="Erin Stephenson" w:date="2019-03-13T19:33:00Z">
            <w:rPr/>
          </w:rPrChange>
        </w:rPr>
        <w:t>For longitudinal measurements (body weights, fat mass and lean mass), the data were analyzed by mixed linear models using uncorrelated random slopes and intercepts</w:t>
      </w:r>
      <w:r w:rsidRPr="00ED672B">
        <w:rPr>
          <w:rFonts w:asciiTheme="minorHAnsi" w:hAnsiTheme="minorHAnsi"/>
          <w:rPrChange w:id="1270" w:author="Erin Stephenson" w:date="2019-03-13T19:33:00Z">
            <w:rPr/>
          </w:rPrChange>
        </w:rPr>
        <w:t xml:space="preserve"> using the lme4 package version 1.1-8 </w:t>
      </w:r>
      <w:r w:rsidRPr="00ED672B">
        <w:rPr>
          <w:rFonts w:asciiTheme="minorHAnsi" w:hAnsiTheme="minorHAnsi"/>
          <w:rPrChange w:id="1271" w:author="Erin Stephenson" w:date="2019-03-13T19:33:00Z">
            <w:rPr/>
          </w:rPrChange>
        </w:rPr>
        <w:fldChar w:fldCharType="begin" w:fldLock="1"/>
      </w:r>
      <w:r w:rsidR="007151C0" w:rsidRPr="00ED672B">
        <w:rPr>
          <w:rFonts w:asciiTheme="minorHAnsi" w:hAnsiTheme="minorHAnsi"/>
          <w:rPrChange w:id="1272" w:author="Erin Stephenson" w:date="2019-03-13T19:33:00Z">
            <w:rPr/>
          </w:rPrChange>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48]","plainTextFormattedCitation":"[48]","previouslyFormattedCitation":"[47]"},"properties":{"noteIndex":0},"schema":"https://github.com/citation-style-language/schema/raw/master/csl-citation.json"}</w:instrText>
      </w:r>
      <w:r w:rsidRPr="00ED672B">
        <w:rPr>
          <w:rFonts w:asciiTheme="minorHAnsi" w:hAnsiTheme="minorHAnsi"/>
          <w:rPrChange w:id="1273" w:author="Erin Stephenson" w:date="2019-03-13T19:33:00Z">
            <w:rPr/>
          </w:rPrChange>
        </w:rPr>
        <w:fldChar w:fldCharType="separate"/>
      </w:r>
      <w:r w:rsidR="007151C0" w:rsidRPr="00ED672B">
        <w:rPr>
          <w:rFonts w:asciiTheme="minorHAnsi" w:hAnsiTheme="minorHAnsi"/>
          <w:noProof/>
          <w:rPrChange w:id="1274" w:author="Erin Stephenson" w:date="2019-03-13T19:33:00Z">
            <w:rPr>
              <w:noProof/>
            </w:rPr>
          </w:rPrChange>
        </w:rPr>
        <w:t>[48]</w:t>
      </w:r>
      <w:r w:rsidRPr="00ED672B">
        <w:rPr>
          <w:rFonts w:asciiTheme="minorHAnsi" w:hAnsiTheme="minorHAnsi"/>
          <w:rPrChange w:id="1275" w:author="Erin Stephenson" w:date="2019-03-13T19:33:00Z">
            <w:rPr/>
          </w:rPrChange>
        </w:rPr>
        <w:fldChar w:fldCharType="end"/>
      </w:r>
      <w:r w:rsidR="00396BD8" w:rsidRPr="00ED672B">
        <w:rPr>
          <w:rFonts w:asciiTheme="minorHAnsi" w:hAnsiTheme="minorHAnsi"/>
          <w:rPrChange w:id="1276" w:author="Erin Stephenson" w:date="2019-03-13T19:33:00Z">
            <w:rPr/>
          </w:rPrChange>
        </w:rPr>
        <w:t>. Statistical significance was determined via</w:t>
      </w:r>
      <w:r w:rsidRPr="00ED672B">
        <w:rPr>
          <w:rFonts w:asciiTheme="minorHAnsi" w:hAnsiTheme="minorHAnsi" w:cs="Lucida Grande"/>
          <w:color w:val="000000"/>
          <w:rPrChange w:id="1277" w:author="Erin Stephenson" w:date="2019-03-13T19:33:00Z">
            <w:rPr>
              <w:rFonts w:ascii="Lucida Grande" w:hAnsi="Lucida Grande" w:cs="Lucida Grande"/>
              <w:color w:val="000000"/>
            </w:rPr>
          </w:rPrChange>
        </w:rPr>
        <w:t xml:space="preserve"> </w:t>
      </w:r>
      <w:r w:rsidRPr="00ED672B">
        <w:rPr>
          <w:rFonts w:asciiTheme="minorHAnsi" w:hAnsiTheme="minorHAnsi"/>
          <w:color w:val="000000"/>
          <w:rPrChange w:id="1278" w:author="Erin Stephenson" w:date="2019-03-13T19:33:00Z">
            <w:rPr>
              <w:color w:val="000000"/>
            </w:rPr>
          </w:rPrChange>
        </w:rPr>
        <w:t>χ</w:t>
      </w:r>
      <w:r w:rsidRPr="00ED672B">
        <w:rPr>
          <w:rFonts w:asciiTheme="minorHAnsi" w:hAnsiTheme="minorHAnsi" w:cs="Lucida Grande"/>
          <w:color w:val="000000"/>
          <w:vertAlign w:val="superscript"/>
          <w:rPrChange w:id="1279" w:author="Erin Stephenson" w:date="2019-03-13T19:33:00Z">
            <w:rPr>
              <w:rFonts w:cs="Lucida Grande"/>
              <w:color w:val="000000"/>
              <w:vertAlign w:val="superscript"/>
            </w:rPr>
          </w:rPrChange>
        </w:rPr>
        <w:t>2</w:t>
      </w:r>
      <w:r w:rsidR="00396BD8" w:rsidRPr="00ED672B">
        <w:rPr>
          <w:rFonts w:asciiTheme="minorHAnsi" w:hAnsiTheme="minorHAnsi"/>
          <w:rPrChange w:id="1280" w:author="Erin Stephenson" w:date="2019-03-13T19:33:00Z">
            <w:rPr/>
          </w:rPrChange>
        </w:rPr>
        <w:t xml:space="preserve"> </w:t>
      </w:r>
      <w:r w:rsidRPr="00ED672B">
        <w:rPr>
          <w:rFonts w:asciiTheme="minorHAnsi" w:hAnsiTheme="minorHAnsi"/>
          <w:rPrChange w:id="1281" w:author="Erin Stephenson" w:date="2019-03-13T19:33:00Z">
            <w:rPr/>
          </w:rPrChange>
        </w:rPr>
        <w:t xml:space="preserve">tests </w:t>
      </w:r>
      <w:r w:rsidR="006823FC" w:rsidRPr="00ED672B">
        <w:rPr>
          <w:rFonts w:asciiTheme="minorHAnsi" w:hAnsiTheme="minorHAnsi"/>
          <w:rPrChange w:id="1282" w:author="Erin Stephenson" w:date="2019-03-13T19:33:00Z">
            <w:rPr/>
          </w:rPrChange>
        </w:rPr>
        <w:t>between</w:t>
      </w:r>
      <w:r w:rsidRPr="00ED672B">
        <w:rPr>
          <w:rFonts w:asciiTheme="minorHAnsi" w:hAnsiTheme="minorHAnsi"/>
          <w:rPrChange w:id="1283" w:author="Erin Stephenson" w:date="2019-03-13T19:33:00Z">
            <w:rPr/>
          </w:rPrChange>
        </w:rPr>
        <w:t xml:space="preserve"> models containing or missing the genotype</w:t>
      </w:r>
      <w:r w:rsidR="00466D21" w:rsidRPr="00ED672B">
        <w:rPr>
          <w:rFonts w:asciiTheme="minorHAnsi" w:hAnsiTheme="minorHAnsi"/>
          <w:rPrChange w:id="1284" w:author="Erin Stephenson" w:date="2019-03-13T19:33:00Z">
            <w:rPr/>
          </w:rPrChange>
        </w:rPr>
        <w:t xml:space="preserve"> </w:t>
      </w:r>
      <w:r w:rsidRPr="00ED672B">
        <w:rPr>
          <w:rFonts w:asciiTheme="minorHAnsi" w:hAnsiTheme="minorHAnsi"/>
          <w:rPrChange w:id="1285" w:author="Erin Stephenson" w:date="2019-03-13T19:33:00Z">
            <w:rPr/>
          </w:rPrChange>
        </w:rPr>
        <w:t xml:space="preserve">term.  </w:t>
      </w:r>
      <w:r w:rsidR="007C4F6A" w:rsidRPr="00ED672B">
        <w:rPr>
          <w:rFonts w:asciiTheme="minorHAnsi" w:hAnsiTheme="minorHAnsi"/>
          <w:rPrChange w:id="1286" w:author="Erin Stephenson" w:date="2019-03-13T19:33:00Z">
            <w:rPr/>
          </w:rPrChange>
        </w:rPr>
        <w:t xml:space="preserve">Pairwise comparisons were tested first for normality via a Shapiro-Wilk test, then for equal variance via </w:t>
      </w:r>
      <w:proofErr w:type="spellStart"/>
      <w:r w:rsidR="007C4F6A" w:rsidRPr="00ED672B">
        <w:rPr>
          <w:rFonts w:asciiTheme="minorHAnsi" w:hAnsiTheme="minorHAnsi"/>
          <w:rPrChange w:id="1287" w:author="Erin Stephenson" w:date="2019-03-13T19:33:00Z">
            <w:rPr/>
          </w:rPrChange>
        </w:rPr>
        <w:t>Levene’s</w:t>
      </w:r>
      <w:proofErr w:type="spellEnd"/>
      <w:r w:rsidR="007C4F6A" w:rsidRPr="00ED672B">
        <w:rPr>
          <w:rFonts w:asciiTheme="minorHAnsi" w:hAnsiTheme="minorHAnsi"/>
          <w:rPrChange w:id="1288" w:author="Erin Stephenson" w:date="2019-03-13T19:33:00Z">
            <w:rPr/>
          </w:rPrChange>
        </w:rPr>
        <w:t xml:space="preserve"> test.  </w:t>
      </w:r>
      <w:r w:rsidR="004E21CF" w:rsidRPr="00ED672B">
        <w:rPr>
          <w:rFonts w:asciiTheme="minorHAnsi" w:hAnsiTheme="minorHAnsi"/>
          <w:rPrChange w:id="1289" w:author="Erin Stephenson" w:date="2019-03-13T19:33:00Z">
            <w:rPr/>
          </w:rPrChange>
        </w:rPr>
        <w:t>For survival analyses and Cox proportional hazard tests, the survival package was used (version 2.38-3)</w:t>
      </w:r>
      <w:r w:rsidR="004E21CF" w:rsidRPr="00ED672B">
        <w:rPr>
          <w:rFonts w:asciiTheme="minorHAnsi" w:hAnsiTheme="minorHAnsi"/>
          <w:rPrChange w:id="1290" w:author="Erin Stephenson" w:date="2019-03-13T19:33:00Z">
            <w:rPr/>
          </w:rPrChange>
        </w:rPr>
        <w:fldChar w:fldCharType="begin" w:fldLock="1"/>
      </w:r>
      <w:r w:rsidR="007151C0" w:rsidRPr="00ED672B">
        <w:rPr>
          <w:rFonts w:asciiTheme="minorHAnsi" w:hAnsiTheme="minorHAnsi"/>
          <w:rPrChange w:id="1291" w:author="Erin Stephenson" w:date="2019-03-13T19:33:00Z">
            <w:rPr/>
          </w:rPrChange>
        </w:rP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49,50]","plainTextFormattedCitation":"[49,50]","previouslyFormattedCitation":"[48,49]"},"properties":{"noteIndex":0},"schema":"https://github.com/citation-style-language/schema/raw/master/csl-citation.json"}</w:instrText>
      </w:r>
      <w:r w:rsidR="004E21CF" w:rsidRPr="00ED672B">
        <w:rPr>
          <w:rFonts w:asciiTheme="minorHAnsi" w:hAnsiTheme="minorHAnsi"/>
          <w:rPrChange w:id="1292" w:author="Erin Stephenson" w:date="2019-03-13T19:33:00Z">
            <w:rPr/>
          </w:rPrChange>
        </w:rPr>
        <w:fldChar w:fldCharType="separate"/>
      </w:r>
      <w:r w:rsidR="007151C0" w:rsidRPr="00ED672B">
        <w:rPr>
          <w:rFonts w:asciiTheme="minorHAnsi" w:hAnsiTheme="minorHAnsi"/>
          <w:noProof/>
          <w:rPrChange w:id="1293" w:author="Erin Stephenson" w:date="2019-03-13T19:33:00Z">
            <w:rPr>
              <w:noProof/>
            </w:rPr>
          </w:rPrChange>
        </w:rPr>
        <w:t>[49,50]</w:t>
      </w:r>
      <w:r w:rsidR="004E21CF" w:rsidRPr="00ED672B">
        <w:rPr>
          <w:rFonts w:asciiTheme="minorHAnsi" w:hAnsiTheme="minorHAnsi"/>
          <w:rPrChange w:id="1294" w:author="Erin Stephenson" w:date="2019-03-13T19:33:00Z">
            <w:rPr/>
          </w:rPrChange>
        </w:rPr>
        <w:fldChar w:fldCharType="end"/>
      </w:r>
      <w:r w:rsidR="004E21CF" w:rsidRPr="00ED672B">
        <w:rPr>
          <w:rFonts w:asciiTheme="minorHAnsi" w:hAnsiTheme="minorHAnsi"/>
          <w:rPrChange w:id="1295" w:author="Erin Stephenson" w:date="2019-03-13T19:33:00Z">
            <w:rPr/>
          </w:rPrChange>
        </w:rPr>
        <w:t xml:space="preserve">.  </w:t>
      </w:r>
      <w:r w:rsidR="009D4913" w:rsidRPr="00ED672B">
        <w:rPr>
          <w:rFonts w:asciiTheme="minorHAnsi" w:hAnsiTheme="minorHAnsi"/>
          <w:rPrChange w:id="1296" w:author="Erin Stephenson" w:date="2019-03-13T19:33:00Z">
            <w:rPr/>
          </w:rPrChange>
        </w:rPr>
        <w:t xml:space="preserve">We tested the assumptions of proportional hazards (with </w:t>
      </w:r>
      <w:proofErr w:type="spellStart"/>
      <w:r w:rsidR="009D4913" w:rsidRPr="00ED672B">
        <w:rPr>
          <w:rFonts w:asciiTheme="minorHAnsi" w:hAnsiTheme="minorHAnsi"/>
          <w:rPrChange w:id="1297" w:author="Erin Stephenson" w:date="2019-03-13T19:33:00Z">
            <w:rPr/>
          </w:rPrChange>
        </w:rPr>
        <w:t>Shoenfeld</w:t>
      </w:r>
      <w:proofErr w:type="spellEnd"/>
      <w:r w:rsidR="009D4913" w:rsidRPr="00ED672B">
        <w:rPr>
          <w:rFonts w:asciiTheme="minorHAnsi" w:hAnsiTheme="minorHAnsi"/>
          <w:rPrChange w:id="1298" w:author="Erin Stephenson" w:date="2019-03-13T19:33:00Z">
            <w:rPr/>
          </w:rPrChange>
        </w:rPr>
        <w:t xml:space="preserve"> residuals) and found no significant deviation from this assumption (p=0.875).  </w:t>
      </w:r>
      <w:r w:rsidR="007C4F6A" w:rsidRPr="00ED672B">
        <w:rPr>
          <w:rFonts w:asciiTheme="minorHAnsi" w:hAnsiTheme="minorHAnsi"/>
          <w:rPrChange w:id="1299" w:author="Erin Stephenson" w:date="2019-03-13T19:33:00Z">
            <w:rPr/>
          </w:rPrChange>
        </w:rPr>
        <w:t xml:space="preserve">Based on these, appropriate pairwise tests were performed as indicated in the figure legends.  </w:t>
      </w:r>
      <w:r w:rsidR="00D05FF7" w:rsidRPr="00ED672B">
        <w:rPr>
          <w:rFonts w:asciiTheme="minorHAnsi" w:hAnsiTheme="minorHAnsi"/>
          <w:rPrChange w:id="1300" w:author="Erin Stephenson" w:date="2019-03-13T19:33:00Z">
            <w:rPr/>
          </w:rPrChange>
        </w:rPr>
        <w:t xml:space="preserve">Corrections for testing of multiple hypotheses were done using the method of </w:t>
      </w:r>
      <w:proofErr w:type="spellStart"/>
      <w:r w:rsidR="00D05FF7" w:rsidRPr="00ED672B">
        <w:rPr>
          <w:rFonts w:asciiTheme="minorHAnsi" w:hAnsiTheme="minorHAnsi"/>
          <w:rPrChange w:id="1301" w:author="Erin Stephenson" w:date="2019-03-13T19:33:00Z">
            <w:rPr/>
          </w:rPrChange>
        </w:rPr>
        <w:t>Benjamini</w:t>
      </w:r>
      <w:proofErr w:type="spellEnd"/>
      <w:r w:rsidR="00D05FF7" w:rsidRPr="00ED672B">
        <w:rPr>
          <w:rFonts w:asciiTheme="minorHAnsi" w:hAnsiTheme="minorHAnsi"/>
          <w:rPrChange w:id="1302" w:author="Erin Stephenson" w:date="2019-03-13T19:33:00Z">
            <w:rPr/>
          </w:rPrChange>
        </w:rPr>
        <w:t xml:space="preserve"> and Hochberg </w:t>
      </w:r>
      <w:r w:rsidR="00D05FF7" w:rsidRPr="00ED672B">
        <w:rPr>
          <w:rFonts w:asciiTheme="minorHAnsi" w:hAnsiTheme="minorHAnsi"/>
          <w:rPrChange w:id="1303" w:author="Erin Stephenson" w:date="2019-03-13T19:33:00Z">
            <w:rPr/>
          </w:rPrChange>
        </w:rPr>
        <w:fldChar w:fldCharType="begin" w:fldLock="1"/>
      </w:r>
      <w:r w:rsidR="007151C0" w:rsidRPr="00ED672B">
        <w:rPr>
          <w:rFonts w:asciiTheme="minorHAnsi" w:hAnsiTheme="minorHAnsi"/>
          <w:rPrChange w:id="1304" w:author="Erin Stephenson" w:date="2019-03-13T19:33:00Z">
            <w:rPr/>
          </w:rPrChange>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51]","plainTextFormattedCitation":"[51]","previouslyFormattedCitation":"[50]"},"properties":{"noteIndex":0},"schema":"https://github.com/citation-style-language/schema/raw/master/csl-citation.json"}</w:instrText>
      </w:r>
      <w:r w:rsidR="00D05FF7" w:rsidRPr="00ED672B">
        <w:rPr>
          <w:rFonts w:asciiTheme="minorHAnsi" w:hAnsiTheme="minorHAnsi"/>
          <w:rPrChange w:id="1305" w:author="Erin Stephenson" w:date="2019-03-13T19:33:00Z">
            <w:rPr/>
          </w:rPrChange>
        </w:rPr>
        <w:fldChar w:fldCharType="separate"/>
      </w:r>
      <w:r w:rsidR="007151C0" w:rsidRPr="00ED672B">
        <w:rPr>
          <w:rFonts w:asciiTheme="minorHAnsi" w:hAnsiTheme="minorHAnsi"/>
          <w:noProof/>
          <w:rPrChange w:id="1306" w:author="Erin Stephenson" w:date="2019-03-13T19:33:00Z">
            <w:rPr>
              <w:noProof/>
            </w:rPr>
          </w:rPrChange>
        </w:rPr>
        <w:t>[51]</w:t>
      </w:r>
      <w:r w:rsidR="00D05FF7" w:rsidRPr="00ED672B">
        <w:rPr>
          <w:rFonts w:asciiTheme="minorHAnsi" w:hAnsiTheme="minorHAnsi"/>
          <w:rPrChange w:id="1307" w:author="Erin Stephenson" w:date="2019-03-13T19:33:00Z">
            <w:rPr/>
          </w:rPrChange>
        </w:rPr>
        <w:fldChar w:fldCharType="end"/>
      </w:r>
      <w:r w:rsidR="00D05FF7" w:rsidRPr="00ED672B">
        <w:rPr>
          <w:rFonts w:asciiTheme="minorHAnsi" w:hAnsiTheme="minorHAnsi"/>
          <w:rPrChange w:id="1308" w:author="Erin Stephenson" w:date="2019-03-13T19:33:00Z">
            <w:rPr/>
          </w:rPrChange>
        </w:rPr>
        <w:t xml:space="preserve">. </w:t>
      </w:r>
      <w:r w:rsidR="0045183A" w:rsidRPr="00ED672B">
        <w:rPr>
          <w:rFonts w:asciiTheme="minorHAnsi" w:hAnsiTheme="minorHAnsi"/>
          <w:rPrChange w:id="1309" w:author="Erin Stephenson" w:date="2019-03-13T19:33:00Z">
            <w:rPr/>
          </w:rPrChange>
        </w:rPr>
        <w:t xml:space="preserve">Statistical significance was designated at p/q&lt;0.05 for all assays, except GSEA analyses were q&lt;0.25 was used.  </w:t>
      </w:r>
      <w:r w:rsidRPr="00ED672B">
        <w:rPr>
          <w:rFonts w:asciiTheme="minorHAnsi" w:hAnsiTheme="minorHAnsi"/>
          <w:rPrChange w:id="1310" w:author="Erin Stephenson" w:date="2019-03-13T19:33:00Z">
            <w:rPr/>
          </w:rPrChange>
        </w:rPr>
        <w:t>All raw data and statistical analyses for this manuscript are available at</w:t>
      </w:r>
      <w:r w:rsidR="006F51AF" w:rsidRPr="00ED672B">
        <w:rPr>
          <w:rFonts w:asciiTheme="minorHAnsi" w:hAnsiTheme="minorHAnsi"/>
          <w:rPrChange w:id="1311" w:author="Erin Stephenson" w:date="2019-03-13T19:33:00Z">
            <w:rPr/>
          </w:rPrChange>
        </w:rPr>
        <w:t xml:space="preserve"> </w:t>
      </w:r>
      <w:r w:rsidR="006F76FF" w:rsidRPr="00ED672B">
        <w:rPr>
          <w:rFonts w:asciiTheme="minorHAnsi" w:hAnsiTheme="minorHAnsi"/>
          <w:rPrChange w:id="1312" w:author="Erin Stephenson" w:date="2019-03-13T19:33:00Z">
            <w:rPr/>
          </w:rPrChange>
        </w:rPr>
        <w:fldChar w:fldCharType="begin"/>
      </w:r>
      <w:r w:rsidR="006F76FF" w:rsidRPr="00ED672B">
        <w:rPr>
          <w:rFonts w:asciiTheme="minorHAnsi" w:hAnsiTheme="minorHAnsi"/>
          <w:rPrChange w:id="1313" w:author="Erin Stephenson" w:date="2019-03-13T19:33:00Z">
            <w:rPr/>
          </w:rPrChange>
        </w:rPr>
        <w:instrText xml:space="preserve"> HYPERLINK "http://bridgeslab.github.io/TissueSpecificTscKnockouts" </w:instrText>
      </w:r>
      <w:r w:rsidR="006F76FF" w:rsidRPr="00ED672B">
        <w:rPr>
          <w:rFonts w:asciiTheme="minorHAnsi" w:hAnsiTheme="minorHAnsi"/>
          <w:rPrChange w:id="1314" w:author="Erin Stephenson" w:date="2019-03-13T19:33:00Z">
            <w:rPr/>
          </w:rPrChange>
        </w:rPr>
        <w:fldChar w:fldCharType="separate"/>
      </w:r>
      <w:r w:rsidR="006F51AF" w:rsidRPr="00ED672B">
        <w:rPr>
          <w:rStyle w:val="Hyperlink"/>
          <w:rFonts w:asciiTheme="minorHAnsi" w:hAnsiTheme="minorHAnsi"/>
          <w:rPrChange w:id="1315" w:author="Erin Stephenson" w:date="2019-03-13T19:33:00Z">
            <w:rPr>
              <w:rStyle w:val="Hyperlink"/>
            </w:rPr>
          </w:rPrChange>
        </w:rPr>
        <w:t>http://bridgeslab.github.io/TissueSpecificTscKnockouts</w:t>
      </w:r>
      <w:r w:rsidR="006F76FF" w:rsidRPr="00ED672B">
        <w:rPr>
          <w:rStyle w:val="Hyperlink"/>
          <w:rFonts w:asciiTheme="minorHAnsi" w:hAnsiTheme="minorHAnsi"/>
          <w:rPrChange w:id="1316" w:author="Erin Stephenson" w:date="2019-03-13T19:33:00Z">
            <w:rPr>
              <w:rStyle w:val="Hyperlink"/>
            </w:rPr>
          </w:rPrChange>
        </w:rPr>
        <w:fldChar w:fldCharType="end"/>
      </w:r>
      <w:r w:rsidR="00E00396" w:rsidRPr="00ED672B">
        <w:rPr>
          <w:rFonts w:asciiTheme="minorHAnsi" w:hAnsiTheme="minorHAnsi"/>
          <w:rPrChange w:id="1317" w:author="Erin Stephenson" w:date="2019-03-13T19:33:00Z">
            <w:rPr/>
          </w:rPrChange>
        </w:rPr>
        <w:t>.</w:t>
      </w:r>
    </w:p>
    <w:p w14:paraId="76D4A8B2" w14:textId="77777777" w:rsidR="007B624A" w:rsidRPr="00ED672B" w:rsidRDefault="007B624A" w:rsidP="007B624A">
      <w:pPr>
        <w:pStyle w:val="Heading1"/>
        <w:rPr>
          <w:rFonts w:asciiTheme="minorHAnsi" w:hAnsiTheme="minorHAnsi"/>
          <w:rPrChange w:id="1318" w:author="Erin Stephenson" w:date="2019-03-13T19:33:00Z">
            <w:rPr/>
          </w:rPrChange>
        </w:rPr>
      </w:pPr>
      <w:r w:rsidRPr="00ED672B">
        <w:rPr>
          <w:rFonts w:asciiTheme="minorHAnsi" w:hAnsiTheme="minorHAnsi"/>
          <w:rPrChange w:id="1319" w:author="Erin Stephenson" w:date="2019-03-13T19:33:00Z">
            <w:rPr/>
          </w:rPrChange>
        </w:rPr>
        <w:lastRenderedPageBreak/>
        <w:t>Results</w:t>
      </w:r>
    </w:p>
    <w:p w14:paraId="3535B202" w14:textId="77EB6931" w:rsidR="00EE7DA9" w:rsidRPr="00ED672B" w:rsidDel="00675B3A" w:rsidRDefault="00EE7DA9" w:rsidP="007B624A">
      <w:pPr>
        <w:rPr>
          <w:del w:id="1320" w:author="Erin Stephenson" w:date="2019-03-13T19:40:00Z"/>
          <w:rFonts w:asciiTheme="minorHAnsi" w:hAnsiTheme="minorHAnsi"/>
          <w:rPrChange w:id="1321" w:author="Erin Stephenson" w:date="2019-03-13T19:33:00Z">
            <w:rPr>
              <w:del w:id="1322" w:author="Erin Stephenson" w:date="2019-03-13T19:40:00Z"/>
            </w:rPr>
          </w:rPrChange>
        </w:rPr>
      </w:pPr>
    </w:p>
    <w:p w14:paraId="67FACF5E" w14:textId="16AE53EF" w:rsidR="00EE7DA9" w:rsidRPr="00ED672B" w:rsidRDefault="00EE7DA9" w:rsidP="00EE7DA9">
      <w:pPr>
        <w:pStyle w:val="Heading2"/>
        <w:rPr>
          <w:rFonts w:asciiTheme="minorHAnsi" w:hAnsiTheme="minorHAnsi"/>
          <w:rPrChange w:id="1323" w:author="Erin Stephenson" w:date="2019-03-13T19:33:00Z">
            <w:rPr/>
          </w:rPrChange>
        </w:rPr>
      </w:pPr>
      <w:r w:rsidRPr="00ED672B">
        <w:rPr>
          <w:rFonts w:asciiTheme="minorHAnsi" w:hAnsiTheme="minorHAnsi"/>
          <w:rPrChange w:id="1324" w:author="Erin Stephenson" w:date="2019-03-13T19:33:00Z">
            <w:rPr/>
          </w:rPrChange>
        </w:rPr>
        <w:t>Rapamycin Treatment Reduces High Fat Diet Induced Increases in Energy Expenditure</w:t>
      </w:r>
    </w:p>
    <w:p w14:paraId="4D764869" w14:textId="3169082F" w:rsidR="00EE7DA9" w:rsidRPr="00ED672B" w:rsidRDefault="00F0463F" w:rsidP="00EE7DA9">
      <w:pPr>
        <w:rPr>
          <w:rFonts w:asciiTheme="minorHAnsi" w:hAnsiTheme="minorHAnsi"/>
          <w:rPrChange w:id="1325" w:author="Erin Stephenson" w:date="2019-03-13T19:33:00Z">
            <w:rPr/>
          </w:rPrChange>
        </w:rPr>
      </w:pPr>
      <w:r w:rsidRPr="00ED672B">
        <w:rPr>
          <w:rFonts w:asciiTheme="minorHAnsi" w:hAnsiTheme="minorHAnsi"/>
          <w:rPrChange w:id="1326" w:author="Erin Stephenson" w:date="2019-03-13T19:33:00Z">
            <w:rPr/>
          </w:rPrChange>
        </w:rPr>
        <w:t xml:space="preserve">Both short term overfeeding and chronic obesity result in increased energy expenditure.  To test whether mTORC1 plays a role in </w:t>
      </w:r>
      <w:r w:rsidR="00353984" w:rsidRPr="00ED672B">
        <w:rPr>
          <w:rFonts w:asciiTheme="minorHAnsi" w:hAnsiTheme="minorHAnsi"/>
          <w:rPrChange w:id="1327" w:author="Erin Stephenson" w:date="2019-03-13T19:33:00Z">
            <w:rPr/>
          </w:rPrChange>
        </w:rPr>
        <w:t xml:space="preserve">the short-term responses to </w:t>
      </w:r>
      <w:r w:rsidR="001B5133" w:rsidRPr="00ED672B">
        <w:rPr>
          <w:rFonts w:asciiTheme="minorHAnsi" w:hAnsiTheme="minorHAnsi"/>
          <w:rPrChange w:id="1328" w:author="Erin Stephenson" w:date="2019-03-13T19:33:00Z">
            <w:rPr/>
          </w:rPrChange>
        </w:rPr>
        <w:t>obesogenic</w:t>
      </w:r>
      <w:r w:rsidR="00353984" w:rsidRPr="00ED672B">
        <w:rPr>
          <w:rFonts w:asciiTheme="minorHAnsi" w:hAnsiTheme="minorHAnsi"/>
          <w:rPrChange w:id="1329" w:author="Erin Stephenson" w:date="2019-03-13T19:33:00Z">
            <w:rPr/>
          </w:rPrChange>
        </w:rPr>
        <w:t xml:space="preserve"> diets, we measured </w:t>
      </w:r>
      <w:ins w:id="1330" w:author="Erin Stephenson" w:date="2019-03-11T13:52:00Z">
        <w:r w:rsidR="00515D25" w:rsidRPr="00ED672B">
          <w:rPr>
            <w:rFonts w:asciiTheme="minorHAnsi" w:hAnsiTheme="minorHAnsi"/>
            <w:rPrChange w:id="1331" w:author="Erin Stephenson" w:date="2019-03-13T19:33:00Z">
              <w:rPr/>
            </w:rPrChange>
          </w:rPr>
          <w:t xml:space="preserve">the total </w:t>
        </w:r>
      </w:ins>
      <w:commentRangeStart w:id="1332"/>
      <w:r w:rsidR="00353984" w:rsidRPr="00ED672B">
        <w:rPr>
          <w:rFonts w:asciiTheme="minorHAnsi" w:hAnsiTheme="minorHAnsi"/>
          <w:rPrChange w:id="1333" w:author="Erin Stephenson" w:date="2019-03-13T19:33:00Z">
            <w:rPr/>
          </w:rPrChange>
        </w:rPr>
        <w:t>energy expenditure</w:t>
      </w:r>
      <w:commentRangeEnd w:id="1332"/>
      <w:r w:rsidR="00E63919" w:rsidRPr="00ED672B">
        <w:rPr>
          <w:rStyle w:val="CommentReference"/>
          <w:rFonts w:asciiTheme="minorHAnsi" w:hAnsiTheme="minorHAnsi"/>
          <w:rPrChange w:id="1334" w:author="Erin Stephenson" w:date="2019-03-13T19:33:00Z">
            <w:rPr>
              <w:rStyle w:val="CommentReference"/>
            </w:rPr>
          </w:rPrChange>
        </w:rPr>
        <w:commentReference w:id="1332"/>
      </w:r>
      <w:r w:rsidR="00353984" w:rsidRPr="00ED672B">
        <w:rPr>
          <w:rFonts w:asciiTheme="minorHAnsi" w:hAnsiTheme="minorHAnsi"/>
          <w:rPrChange w:id="1335" w:author="Erin Stephenson" w:date="2019-03-13T19:33:00Z">
            <w:rPr/>
          </w:rPrChange>
        </w:rPr>
        <w:t xml:space="preserve"> </w:t>
      </w:r>
      <w:del w:id="1336" w:author="Erin Stephenson" w:date="2019-03-08T17:40:00Z">
        <w:r w:rsidR="00353984" w:rsidRPr="00ED672B" w:rsidDel="00357C70">
          <w:rPr>
            <w:rFonts w:asciiTheme="minorHAnsi" w:hAnsiTheme="minorHAnsi"/>
            <w:rPrChange w:id="1337" w:author="Erin Stephenson" w:date="2019-03-13T19:33:00Z">
              <w:rPr/>
            </w:rPrChange>
          </w:rPr>
          <w:delText>in single-housed mice</w:delText>
        </w:r>
      </w:del>
      <w:ins w:id="1338" w:author="Erin Stephenson" w:date="2019-03-08T17:40:00Z">
        <w:r w:rsidR="00357C70" w:rsidRPr="00ED672B">
          <w:rPr>
            <w:rFonts w:asciiTheme="minorHAnsi" w:hAnsiTheme="minorHAnsi"/>
            <w:rPrChange w:id="1339" w:author="Erin Stephenson" w:date="2019-03-13T19:33:00Z">
              <w:rPr/>
            </w:rPrChange>
          </w:rPr>
          <w:t xml:space="preserve">of </w:t>
        </w:r>
      </w:ins>
      <w:commentRangeStart w:id="1340"/>
      <w:ins w:id="1341" w:author="Erin Stephenson" w:date="2019-03-11T14:00:00Z">
        <w:r w:rsidR="00E63919" w:rsidRPr="00ED672B">
          <w:rPr>
            <w:rFonts w:asciiTheme="minorHAnsi" w:hAnsiTheme="minorHAnsi"/>
            <w:rPrChange w:id="1342" w:author="Erin Stephenson" w:date="2019-03-13T19:33:00Z">
              <w:rPr/>
            </w:rPrChange>
          </w:rPr>
          <w:t xml:space="preserve">C57BL6/J </w:t>
        </w:r>
      </w:ins>
      <w:ins w:id="1343" w:author="Erin Stephenson" w:date="2019-03-08T17:40:00Z">
        <w:r w:rsidR="00357C70" w:rsidRPr="00ED672B">
          <w:rPr>
            <w:rFonts w:asciiTheme="minorHAnsi" w:hAnsiTheme="minorHAnsi"/>
            <w:rPrChange w:id="1344" w:author="Erin Stephenson" w:date="2019-03-13T19:33:00Z">
              <w:rPr/>
            </w:rPrChange>
          </w:rPr>
          <w:t>mice</w:t>
        </w:r>
      </w:ins>
      <w:commentRangeEnd w:id="1340"/>
      <w:ins w:id="1345" w:author="Erin Stephenson" w:date="2019-03-11T14:00:00Z">
        <w:r w:rsidR="001C3ACF" w:rsidRPr="00ED672B">
          <w:rPr>
            <w:rStyle w:val="CommentReference"/>
            <w:rFonts w:asciiTheme="minorHAnsi" w:hAnsiTheme="minorHAnsi"/>
            <w:rPrChange w:id="1346" w:author="Erin Stephenson" w:date="2019-03-13T19:33:00Z">
              <w:rPr>
                <w:rStyle w:val="CommentReference"/>
              </w:rPr>
            </w:rPrChange>
          </w:rPr>
          <w:commentReference w:id="1340"/>
        </w:r>
      </w:ins>
      <w:ins w:id="1347" w:author="Erin Stephenson" w:date="2019-03-08T17:40:00Z">
        <w:r w:rsidR="00357C70" w:rsidRPr="00ED672B">
          <w:rPr>
            <w:rFonts w:asciiTheme="minorHAnsi" w:hAnsiTheme="minorHAnsi"/>
            <w:rPrChange w:id="1348" w:author="Erin Stephenson" w:date="2019-03-13T19:33:00Z">
              <w:rPr/>
            </w:rPrChange>
          </w:rPr>
          <w:t xml:space="preserve"> </w:t>
        </w:r>
      </w:ins>
      <w:del w:id="1349" w:author="Erin Stephenson" w:date="2019-03-08T17:40:00Z">
        <w:r w:rsidR="00353984" w:rsidRPr="00ED672B" w:rsidDel="00357C70">
          <w:rPr>
            <w:rFonts w:asciiTheme="minorHAnsi" w:hAnsiTheme="minorHAnsi"/>
            <w:rPrChange w:id="1350" w:author="Erin Stephenson" w:date="2019-03-13T19:33:00Z">
              <w:rPr/>
            </w:rPrChange>
          </w:rPr>
          <w:delText xml:space="preserve"> </w:delText>
        </w:r>
      </w:del>
      <w:r w:rsidR="00353984" w:rsidRPr="00ED672B">
        <w:rPr>
          <w:rFonts w:asciiTheme="minorHAnsi" w:hAnsiTheme="minorHAnsi"/>
          <w:rPrChange w:id="1351" w:author="Erin Stephenson" w:date="2019-03-13T19:33:00Z">
            <w:rPr/>
          </w:rPrChange>
        </w:rPr>
        <w:t xml:space="preserve">during </w:t>
      </w:r>
      <w:del w:id="1352" w:author="Erin Stephenson" w:date="2019-03-08T17:39:00Z">
        <w:r w:rsidR="00353984" w:rsidRPr="00ED672B" w:rsidDel="00357C70">
          <w:rPr>
            <w:rFonts w:asciiTheme="minorHAnsi" w:hAnsiTheme="minorHAnsi"/>
            <w:rPrChange w:id="1353" w:author="Erin Stephenson" w:date="2019-03-13T19:33:00Z">
              <w:rPr/>
            </w:rPrChange>
          </w:rPr>
          <w:delText xml:space="preserve">this </w:delText>
        </w:r>
      </w:del>
      <w:ins w:id="1354" w:author="Erin Stephenson" w:date="2019-03-08T17:39:00Z">
        <w:r w:rsidR="00357C70" w:rsidRPr="00ED672B">
          <w:rPr>
            <w:rFonts w:asciiTheme="minorHAnsi" w:hAnsiTheme="minorHAnsi"/>
            <w:rPrChange w:id="1355" w:author="Erin Stephenson" w:date="2019-03-13T19:33:00Z">
              <w:rPr/>
            </w:rPrChange>
          </w:rPr>
          <w:t xml:space="preserve">a </w:t>
        </w:r>
      </w:ins>
      <w:r w:rsidR="00353984" w:rsidRPr="00ED672B">
        <w:rPr>
          <w:rFonts w:asciiTheme="minorHAnsi" w:hAnsiTheme="minorHAnsi"/>
          <w:rPrChange w:id="1356" w:author="Erin Stephenson" w:date="2019-03-13T19:33:00Z">
            <w:rPr/>
          </w:rPrChange>
        </w:rPr>
        <w:t xml:space="preserve">dietary </w:t>
      </w:r>
      <w:r w:rsidR="0087648E" w:rsidRPr="00ED672B">
        <w:rPr>
          <w:rFonts w:asciiTheme="minorHAnsi" w:hAnsiTheme="minorHAnsi"/>
          <w:rPrChange w:id="1357" w:author="Erin Stephenson" w:date="2019-03-13T19:33:00Z">
            <w:rPr/>
          </w:rPrChange>
        </w:rPr>
        <w:t>shift</w:t>
      </w:r>
      <w:ins w:id="1358" w:author="Erin Stephenson" w:date="2019-03-08T17:39:00Z">
        <w:r w:rsidR="00711C00" w:rsidRPr="00ED672B">
          <w:rPr>
            <w:rFonts w:asciiTheme="minorHAnsi" w:hAnsiTheme="minorHAnsi"/>
            <w:rPrChange w:id="1359" w:author="Erin Stephenson" w:date="2019-03-13T19:33:00Z">
              <w:rPr/>
            </w:rPrChange>
          </w:rPr>
          <w:t xml:space="preserve"> between </w:t>
        </w:r>
        <w:r w:rsidR="00357C70" w:rsidRPr="00ED672B">
          <w:rPr>
            <w:rFonts w:asciiTheme="minorHAnsi" w:hAnsiTheme="minorHAnsi"/>
            <w:rPrChange w:id="1360" w:author="Erin Stephenson" w:date="2019-03-13T19:33:00Z">
              <w:rPr/>
            </w:rPrChange>
          </w:rPr>
          <w:t>low fat and high fat diets</w:t>
        </w:r>
      </w:ins>
      <w:ins w:id="1361" w:author="Erin Stephenson" w:date="2019-03-11T13:51:00Z">
        <w:r w:rsidR="007A62B1" w:rsidRPr="00ED672B">
          <w:rPr>
            <w:rFonts w:asciiTheme="minorHAnsi" w:hAnsiTheme="minorHAnsi"/>
            <w:rPrChange w:id="1362" w:author="Erin Stephenson" w:date="2019-03-13T19:33:00Z">
              <w:rPr/>
            </w:rPrChange>
          </w:rPr>
          <w:t xml:space="preserve"> in the presence or absence of the specific </w:t>
        </w:r>
        <w:proofErr w:type="spellStart"/>
        <w:r w:rsidR="007A62B1" w:rsidRPr="00ED672B">
          <w:rPr>
            <w:rFonts w:asciiTheme="minorHAnsi" w:hAnsiTheme="minorHAnsi"/>
            <w:rPrChange w:id="1363" w:author="Erin Stephenson" w:date="2019-03-13T19:33:00Z">
              <w:rPr/>
            </w:rPrChange>
          </w:rPr>
          <w:t>mTOR</w:t>
        </w:r>
        <w:proofErr w:type="spellEnd"/>
        <w:r w:rsidR="007A62B1" w:rsidRPr="00ED672B">
          <w:rPr>
            <w:rFonts w:asciiTheme="minorHAnsi" w:hAnsiTheme="minorHAnsi"/>
            <w:rPrChange w:id="1364" w:author="Erin Stephenson" w:date="2019-03-13T19:33:00Z">
              <w:rPr/>
            </w:rPrChange>
          </w:rPr>
          <w:t xml:space="preserve"> inhibitor rapamycin</w:t>
        </w:r>
      </w:ins>
      <w:r w:rsidR="0087648E" w:rsidRPr="00ED672B">
        <w:rPr>
          <w:rFonts w:asciiTheme="minorHAnsi" w:hAnsiTheme="minorHAnsi"/>
          <w:rPrChange w:id="1365" w:author="Erin Stephenson" w:date="2019-03-13T19:33:00Z">
            <w:rPr/>
          </w:rPrChange>
        </w:rPr>
        <w:t xml:space="preserve">.  As </w:t>
      </w:r>
      <w:del w:id="1366" w:author="Erin Stephenson" w:date="2019-03-08T17:46:00Z">
        <w:r w:rsidR="0087648E" w:rsidRPr="00ED672B" w:rsidDel="002E6520">
          <w:rPr>
            <w:rFonts w:asciiTheme="minorHAnsi" w:hAnsiTheme="minorHAnsi"/>
            <w:rPrChange w:id="1367" w:author="Erin Stephenson" w:date="2019-03-13T19:33:00Z">
              <w:rPr/>
            </w:rPrChange>
          </w:rPr>
          <w:delText xml:space="preserve">described </w:delText>
        </w:r>
      </w:del>
      <w:ins w:id="1368" w:author="Erin Stephenson" w:date="2019-03-08T17:46:00Z">
        <w:r w:rsidR="002E6520" w:rsidRPr="00ED672B">
          <w:rPr>
            <w:rFonts w:asciiTheme="minorHAnsi" w:hAnsiTheme="minorHAnsi"/>
            <w:rPrChange w:id="1369" w:author="Erin Stephenson" w:date="2019-03-13T19:33:00Z">
              <w:rPr/>
            </w:rPrChange>
          </w:rPr>
          <w:t xml:space="preserve">depicted </w:t>
        </w:r>
      </w:ins>
      <w:r w:rsidR="0087648E" w:rsidRPr="00ED672B">
        <w:rPr>
          <w:rFonts w:asciiTheme="minorHAnsi" w:hAnsiTheme="minorHAnsi"/>
          <w:rPrChange w:id="1370" w:author="Erin Stephenson" w:date="2019-03-13T19:33:00Z">
            <w:rPr/>
          </w:rPrChange>
        </w:rPr>
        <w:t>in Figure 1</w:t>
      </w:r>
      <w:r w:rsidR="00353984" w:rsidRPr="00ED672B">
        <w:rPr>
          <w:rFonts w:asciiTheme="minorHAnsi" w:hAnsiTheme="minorHAnsi"/>
          <w:rPrChange w:id="1371" w:author="Erin Stephenson" w:date="2019-03-13T19:33:00Z">
            <w:rPr/>
          </w:rPrChange>
        </w:rPr>
        <w:t xml:space="preserve">A, </w:t>
      </w:r>
      <w:del w:id="1372" w:author="Erin Stephenson" w:date="2019-03-11T13:36:00Z">
        <w:r w:rsidR="00353984" w:rsidRPr="00ED672B" w:rsidDel="00772CDD">
          <w:rPr>
            <w:rFonts w:asciiTheme="minorHAnsi" w:hAnsiTheme="minorHAnsi"/>
            <w:rPrChange w:id="1373" w:author="Erin Stephenson" w:date="2019-03-13T19:33:00Z">
              <w:rPr/>
            </w:rPrChange>
          </w:rPr>
          <w:delText>animals</w:delText>
        </w:r>
        <w:r w:rsidR="00395526" w:rsidRPr="00ED672B" w:rsidDel="00772CDD">
          <w:rPr>
            <w:rFonts w:asciiTheme="minorHAnsi" w:hAnsiTheme="minorHAnsi"/>
            <w:rPrChange w:id="1374" w:author="Erin Stephenson" w:date="2019-03-13T19:33:00Z">
              <w:rPr/>
            </w:rPrChange>
          </w:rPr>
          <w:delText xml:space="preserve"> </w:delText>
        </w:r>
      </w:del>
      <w:del w:id="1375" w:author="Erin Stephenson" w:date="2019-03-08T17:46:00Z">
        <w:r w:rsidR="00395526" w:rsidRPr="00ED672B" w:rsidDel="002E6520">
          <w:rPr>
            <w:rFonts w:asciiTheme="minorHAnsi" w:hAnsiTheme="minorHAnsi"/>
            <w:rPrChange w:id="1376" w:author="Erin Stephenson" w:date="2019-03-13T19:33:00Z">
              <w:rPr/>
            </w:rPrChange>
          </w:rPr>
          <w:delText xml:space="preserve">were </w:delText>
        </w:r>
      </w:del>
      <w:del w:id="1377" w:author="Erin Stephenson" w:date="2019-03-08T17:40:00Z">
        <w:r w:rsidR="00395526" w:rsidRPr="00ED672B" w:rsidDel="00357C70">
          <w:rPr>
            <w:rFonts w:asciiTheme="minorHAnsi" w:hAnsiTheme="minorHAnsi"/>
            <w:rPrChange w:id="1378" w:author="Erin Stephenson" w:date="2019-03-13T19:33:00Z">
              <w:rPr/>
            </w:rPrChange>
          </w:rPr>
          <w:delText xml:space="preserve">single </w:delText>
        </w:r>
      </w:del>
      <w:ins w:id="1379" w:author="Erin Stephenson" w:date="2019-03-08T17:40:00Z">
        <w:r w:rsidR="00357C70" w:rsidRPr="00ED672B">
          <w:rPr>
            <w:rFonts w:asciiTheme="minorHAnsi" w:hAnsiTheme="minorHAnsi"/>
            <w:rPrChange w:id="1380" w:author="Erin Stephenson" w:date="2019-03-13T19:33:00Z">
              <w:rPr/>
            </w:rPrChange>
          </w:rPr>
          <w:t xml:space="preserve">individually </w:t>
        </w:r>
      </w:ins>
      <w:r w:rsidR="00395526" w:rsidRPr="00ED672B">
        <w:rPr>
          <w:rFonts w:asciiTheme="minorHAnsi" w:hAnsiTheme="minorHAnsi"/>
          <w:rPrChange w:id="1381" w:author="Erin Stephenson" w:date="2019-03-13T19:33:00Z">
            <w:rPr/>
          </w:rPrChange>
        </w:rPr>
        <w:t xml:space="preserve">housed </w:t>
      </w:r>
      <w:ins w:id="1382" w:author="Erin Stephenson" w:date="2019-03-08T17:46:00Z">
        <w:r w:rsidR="002E6520" w:rsidRPr="00ED672B">
          <w:rPr>
            <w:rFonts w:asciiTheme="minorHAnsi" w:hAnsiTheme="minorHAnsi"/>
            <w:rPrChange w:id="1383" w:author="Erin Stephenson" w:date="2019-03-13T19:33:00Z">
              <w:rPr/>
            </w:rPrChange>
          </w:rPr>
          <w:t>animals were</w:t>
        </w:r>
      </w:ins>
      <w:del w:id="1384" w:author="Erin Stephenson" w:date="2019-03-08T17:46:00Z">
        <w:r w:rsidR="00395526" w:rsidRPr="00ED672B" w:rsidDel="002E6520">
          <w:rPr>
            <w:rFonts w:asciiTheme="minorHAnsi" w:hAnsiTheme="minorHAnsi"/>
            <w:rPrChange w:id="1385" w:author="Erin Stephenson" w:date="2019-03-13T19:33:00Z">
              <w:rPr/>
            </w:rPrChange>
          </w:rPr>
          <w:delText>and</w:delText>
        </w:r>
      </w:del>
      <w:r w:rsidR="00395526" w:rsidRPr="00ED672B">
        <w:rPr>
          <w:rFonts w:asciiTheme="minorHAnsi" w:hAnsiTheme="minorHAnsi"/>
          <w:rPrChange w:id="1386" w:author="Erin Stephenson" w:date="2019-03-13T19:33:00Z">
            <w:rPr/>
          </w:rPrChange>
        </w:rPr>
        <w:t xml:space="preserve"> vehicle-</w:t>
      </w:r>
      <w:r w:rsidR="00353984" w:rsidRPr="00ED672B">
        <w:rPr>
          <w:rFonts w:asciiTheme="minorHAnsi" w:hAnsiTheme="minorHAnsi"/>
          <w:rPrChange w:id="1387" w:author="Erin Stephenson" w:date="2019-03-13T19:33:00Z">
            <w:rPr/>
          </w:rPrChange>
        </w:rPr>
        <w:t xml:space="preserve">injected </w:t>
      </w:r>
      <w:r w:rsidR="00395526" w:rsidRPr="00ED672B">
        <w:rPr>
          <w:rFonts w:asciiTheme="minorHAnsi" w:hAnsiTheme="minorHAnsi"/>
          <w:rPrChange w:id="1388" w:author="Erin Stephenson" w:date="2019-03-13T19:33:00Z">
            <w:rPr/>
          </w:rPrChange>
        </w:rPr>
        <w:t xml:space="preserve">daily </w:t>
      </w:r>
      <w:r w:rsidR="00353984" w:rsidRPr="00ED672B">
        <w:rPr>
          <w:rFonts w:asciiTheme="minorHAnsi" w:hAnsiTheme="minorHAnsi"/>
          <w:rPrChange w:id="1389" w:author="Erin Stephenson" w:date="2019-03-13T19:33:00Z">
            <w:rPr/>
          </w:rPrChange>
        </w:rPr>
        <w:t xml:space="preserve">for </w:t>
      </w:r>
      <w:del w:id="1390" w:author="Erin Stephenson" w:date="2019-03-08T17:42:00Z">
        <w:r w:rsidR="00353984" w:rsidRPr="00ED672B" w:rsidDel="00711C00">
          <w:rPr>
            <w:rFonts w:asciiTheme="minorHAnsi" w:hAnsiTheme="minorHAnsi"/>
            <w:rPrChange w:id="1391" w:author="Erin Stephenson" w:date="2019-03-13T19:33:00Z">
              <w:rPr/>
            </w:rPrChange>
          </w:rPr>
          <w:delText xml:space="preserve">3 </w:delText>
        </w:r>
      </w:del>
      <w:ins w:id="1392" w:author="Erin Stephenson" w:date="2019-03-08T17:42:00Z">
        <w:r w:rsidR="002E6520" w:rsidRPr="00ED672B">
          <w:rPr>
            <w:rFonts w:asciiTheme="minorHAnsi" w:hAnsiTheme="minorHAnsi"/>
            <w:rPrChange w:id="1393" w:author="Erin Stephenson" w:date="2019-03-13T19:33:00Z">
              <w:rPr/>
            </w:rPrChange>
          </w:rPr>
          <w:t xml:space="preserve">four </w:t>
        </w:r>
      </w:ins>
      <w:r w:rsidR="00353984" w:rsidRPr="00ED672B">
        <w:rPr>
          <w:rFonts w:asciiTheme="minorHAnsi" w:hAnsiTheme="minorHAnsi"/>
          <w:rPrChange w:id="1394" w:author="Erin Stephenson" w:date="2019-03-13T19:33:00Z">
            <w:rPr/>
          </w:rPrChange>
        </w:rPr>
        <w:t>days</w:t>
      </w:r>
      <w:ins w:id="1395" w:author="Erin Stephenson" w:date="2019-03-08T17:46:00Z">
        <w:r w:rsidR="002E6520" w:rsidRPr="00ED672B">
          <w:rPr>
            <w:rFonts w:asciiTheme="minorHAnsi" w:hAnsiTheme="minorHAnsi"/>
            <w:rPrChange w:id="1396" w:author="Erin Stephenson" w:date="2019-03-13T19:33:00Z">
              <w:rPr/>
            </w:rPrChange>
          </w:rPr>
          <w:t>, followed by three days of either vehicle or rapamycin injection</w:t>
        </w:r>
      </w:ins>
      <w:del w:id="1397" w:author="Erin Stephenson" w:date="2019-03-08T17:46:00Z">
        <w:r w:rsidR="00353984" w:rsidRPr="00ED672B" w:rsidDel="002E6520">
          <w:rPr>
            <w:rFonts w:asciiTheme="minorHAnsi" w:hAnsiTheme="minorHAnsi"/>
            <w:rPrChange w:id="1398" w:author="Erin Stephenson" w:date="2019-03-13T19:33:00Z">
              <w:rPr/>
            </w:rPrChange>
          </w:rPr>
          <w:delText xml:space="preserve"> to</w:delText>
        </w:r>
      </w:del>
      <w:del w:id="1399" w:author="Erin Stephenson" w:date="2019-03-08T17:47:00Z">
        <w:r w:rsidR="00353984" w:rsidRPr="00ED672B" w:rsidDel="002E6520">
          <w:rPr>
            <w:rFonts w:asciiTheme="minorHAnsi" w:hAnsiTheme="minorHAnsi"/>
            <w:rPrChange w:id="1400" w:author="Erin Stephenson" w:date="2019-03-13T19:33:00Z">
              <w:rPr/>
            </w:rPrChange>
          </w:rPr>
          <w:delText xml:space="preserve"> </w:delText>
        </w:r>
      </w:del>
      <w:del w:id="1401" w:author="Erin Stephenson" w:date="2019-03-08T17:42:00Z">
        <w:r w:rsidR="00353984" w:rsidRPr="00ED672B" w:rsidDel="00711C00">
          <w:rPr>
            <w:rFonts w:asciiTheme="minorHAnsi" w:hAnsiTheme="minorHAnsi"/>
            <w:rPrChange w:id="1402" w:author="Erin Stephenson" w:date="2019-03-13T19:33:00Z">
              <w:rPr/>
            </w:rPrChange>
          </w:rPr>
          <w:delText xml:space="preserve">acclimatize </w:delText>
        </w:r>
      </w:del>
      <w:del w:id="1403" w:author="Erin Stephenson" w:date="2019-03-08T17:46:00Z">
        <w:r w:rsidR="00353984" w:rsidRPr="00ED672B" w:rsidDel="002E6520">
          <w:rPr>
            <w:rFonts w:asciiTheme="minorHAnsi" w:hAnsiTheme="minorHAnsi"/>
            <w:rPrChange w:id="1404" w:author="Erin Stephenson" w:date="2019-03-13T19:33:00Z">
              <w:rPr/>
            </w:rPrChange>
          </w:rPr>
          <w:delText>the animals</w:delText>
        </w:r>
      </w:del>
      <w:r w:rsidR="00353984" w:rsidRPr="00ED672B">
        <w:rPr>
          <w:rFonts w:asciiTheme="minorHAnsi" w:hAnsiTheme="minorHAnsi"/>
          <w:rPrChange w:id="1405" w:author="Erin Stephenson" w:date="2019-03-13T19:33:00Z">
            <w:rPr/>
          </w:rPrChange>
        </w:rPr>
        <w:t xml:space="preserve">.  </w:t>
      </w:r>
      <w:del w:id="1406" w:author="Erin Stephenson" w:date="2019-03-08T17:43:00Z">
        <w:r w:rsidR="00353984" w:rsidRPr="00ED672B" w:rsidDel="00007596">
          <w:rPr>
            <w:rFonts w:asciiTheme="minorHAnsi" w:hAnsiTheme="minorHAnsi"/>
            <w:rPrChange w:id="1407" w:author="Erin Stephenson" w:date="2019-03-13T19:33:00Z">
              <w:rPr/>
            </w:rPrChange>
          </w:rPr>
          <w:delText xml:space="preserve">They </w:delText>
        </w:r>
      </w:del>
      <w:del w:id="1408" w:author="Erin Stephenson" w:date="2019-03-08T17:47:00Z">
        <w:r w:rsidR="00353984" w:rsidRPr="00ED672B" w:rsidDel="002E6520">
          <w:rPr>
            <w:rFonts w:asciiTheme="minorHAnsi" w:hAnsiTheme="minorHAnsi"/>
            <w:rPrChange w:id="1409" w:author="Erin Stephenson" w:date="2019-03-13T19:33:00Z">
              <w:rPr/>
            </w:rPrChange>
          </w:rPr>
          <w:delText xml:space="preserve">were then placed in metabolic monitoring cages for 2 days, then were randomized into vehicle or rapamycin </w:delText>
        </w:r>
        <w:r w:rsidR="00395526" w:rsidRPr="00ED672B" w:rsidDel="002E6520">
          <w:rPr>
            <w:rFonts w:asciiTheme="minorHAnsi" w:hAnsiTheme="minorHAnsi"/>
            <w:rPrChange w:id="1410" w:author="Erin Stephenson" w:date="2019-03-13T19:33:00Z">
              <w:rPr/>
            </w:rPrChange>
          </w:rPr>
          <w:delText xml:space="preserve">injected groups.  </w:delText>
        </w:r>
      </w:del>
      <w:r w:rsidR="00395526" w:rsidRPr="00ED672B">
        <w:rPr>
          <w:rFonts w:asciiTheme="minorHAnsi" w:hAnsiTheme="minorHAnsi"/>
          <w:rPrChange w:id="1411" w:author="Erin Stephenson" w:date="2019-03-13T19:33:00Z">
            <w:rPr/>
          </w:rPrChange>
        </w:rPr>
        <w:t xml:space="preserve">After </w:t>
      </w:r>
      <w:ins w:id="1412" w:author="Erin Stephenson" w:date="2019-03-11T13:51:00Z">
        <w:r w:rsidR="007A62B1" w:rsidRPr="00ED672B">
          <w:rPr>
            <w:rFonts w:asciiTheme="minorHAnsi" w:hAnsiTheme="minorHAnsi"/>
            <w:rPrChange w:id="1413" w:author="Erin Stephenson" w:date="2019-03-13T19:33:00Z">
              <w:rPr/>
            </w:rPrChange>
          </w:rPr>
          <w:t>three</w:t>
        </w:r>
      </w:ins>
      <w:del w:id="1414" w:author="Erin Stephenson" w:date="2019-03-11T13:51:00Z">
        <w:r w:rsidR="00395526" w:rsidRPr="00ED672B" w:rsidDel="007A62B1">
          <w:rPr>
            <w:rFonts w:asciiTheme="minorHAnsi" w:hAnsiTheme="minorHAnsi"/>
            <w:rPrChange w:id="1415" w:author="Erin Stephenson" w:date="2019-03-13T19:33:00Z">
              <w:rPr/>
            </w:rPrChange>
          </w:rPr>
          <w:delText>2</w:delText>
        </w:r>
      </w:del>
      <w:r w:rsidR="00395526" w:rsidRPr="00ED672B">
        <w:rPr>
          <w:rFonts w:asciiTheme="minorHAnsi" w:hAnsiTheme="minorHAnsi"/>
          <w:rPrChange w:id="1416" w:author="Erin Stephenson" w:date="2019-03-13T19:33:00Z">
            <w:rPr/>
          </w:rPrChange>
        </w:rPr>
        <w:t xml:space="preserve"> days of </w:t>
      </w:r>
      <w:del w:id="1417" w:author="Erin Stephenson" w:date="2019-03-11T13:51:00Z">
        <w:r w:rsidR="00395526" w:rsidRPr="00ED672B" w:rsidDel="007A62B1">
          <w:rPr>
            <w:rFonts w:asciiTheme="minorHAnsi" w:hAnsiTheme="minorHAnsi"/>
            <w:rPrChange w:id="1418" w:author="Erin Stephenson" w:date="2019-03-13T19:33:00Z">
              <w:rPr/>
            </w:rPrChange>
          </w:rPr>
          <w:delText>these injections</w:delText>
        </w:r>
      </w:del>
      <w:ins w:id="1419" w:author="Erin Stephenson" w:date="2019-03-11T13:51:00Z">
        <w:r w:rsidR="007A62B1" w:rsidRPr="00ED672B">
          <w:rPr>
            <w:rFonts w:asciiTheme="minorHAnsi" w:hAnsiTheme="minorHAnsi"/>
            <w:rPrChange w:id="1420" w:author="Erin Stephenson" w:date="2019-03-13T19:33:00Z">
              <w:rPr/>
            </w:rPrChange>
          </w:rPr>
          <w:t>treatment</w:t>
        </w:r>
      </w:ins>
      <w:r w:rsidR="00395526" w:rsidRPr="00ED672B">
        <w:rPr>
          <w:rFonts w:asciiTheme="minorHAnsi" w:hAnsiTheme="minorHAnsi"/>
          <w:rPrChange w:id="1421" w:author="Erin Stephenson" w:date="2019-03-13T19:33:00Z">
            <w:rPr/>
          </w:rPrChange>
        </w:rPr>
        <w:t>, all animals were moved from normal chow diets to a high fat diet</w:t>
      </w:r>
      <w:r w:rsidR="0017194A" w:rsidRPr="00ED672B">
        <w:rPr>
          <w:rFonts w:asciiTheme="minorHAnsi" w:hAnsiTheme="minorHAnsi"/>
          <w:rPrChange w:id="1422" w:author="Erin Stephenson" w:date="2019-03-13T19:33:00Z">
            <w:rPr/>
          </w:rPrChange>
        </w:rPr>
        <w:t xml:space="preserve"> (</w:t>
      </w:r>
      <w:commentRangeStart w:id="1423"/>
      <w:r w:rsidR="0017194A" w:rsidRPr="00ED672B">
        <w:rPr>
          <w:rFonts w:asciiTheme="minorHAnsi" w:hAnsiTheme="minorHAnsi"/>
          <w:rPrChange w:id="1424" w:author="Erin Stephenson" w:date="2019-03-13T19:33:00Z">
            <w:rPr/>
          </w:rPrChange>
        </w:rPr>
        <w:t>HFD</w:t>
      </w:r>
      <w:commentRangeEnd w:id="1423"/>
      <w:r w:rsidR="00515D25" w:rsidRPr="00ED672B">
        <w:rPr>
          <w:rStyle w:val="CommentReference"/>
          <w:rFonts w:asciiTheme="minorHAnsi" w:hAnsiTheme="minorHAnsi"/>
          <w:rPrChange w:id="1425" w:author="Erin Stephenson" w:date="2019-03-13T19:33:00Z">
            <w:rPr>
              <w:rStyle w:val="CommentReference"/>
            </w:rPr>
          </w:rPrChange>
        </w:rPr>
        <w:commentReference w:id="1423"/>
      </w:r>
      <w:r w:rsidR="0017194A" w:rsidRPr="00ED672B">
        <w:rPr>
          <w:rFonts w:asciiTheme="minorHAnsi" w:hAnsiTheme="minorHAnsi"/>
          <w:rPrChange w:id="1426" w:author="Erin Stephenson" w:date="2019-03-13T19:33:00Z">
            <w:rPr/>
          </w:rPrChange>
        </w:rPr>
        <w:t>)</w:t>
      </w:r>
      <w:r w:rsidR="00395526" w:rsidRPr="00ED672B">
        <w:rPr>
          <w:rFonts w:asciiTheme="minorHAnsi" w:hAnsiTheme="minorHAnsi"/>
          <w:rPrChange w:id="1427" w:author="Erin Stephenson" w:date="2019-03-13T19:33:00Z">
            <w:rPr/>
          </w:rPrChange>
        </w:rPr>
        <w:t>.  As sho</w:t>
      </w:r>
      <w:r w:rsidR="0087648E" w:rsidRPr="00ED672B">
        <w:rPr>
          <w:rFonts w:asciiTheme="minorHAnsi" w:hAnsiTheme="minorHAnsi"/>
          <w:rPrChange w:id="1428" w:author="Erin Stephenson" w:date="2019-03-13T19:33:00Z">
            <w:rPr/>
          </w:rPrChange>
        </w:rPr>
        <w:t>wn in Figure 1</w:t>
      </w:r>
      <w:r w:rsidR="00395526" w:rsidRPr="00ED672B">
        <w:rPr>
          <w:rFonts w:asciiTheme="minorHAnsi" w:hAnsiTheme="minorHAnsi"/>
          <w:rPrChange w:id="1429" w:author="Erin Stephenson" w:date="2019-03-13T19:33:00Z">
            <w:rPr/>
          </w:rPrChange>
        </w:rPr>
        <w:t xml:space="preserve">B, </w:t>
      </w:r>
      <w:r w:rsidR="00DC1E3E" w:rsidRPr="00ED672B">
        <w:rPr>
          <w:rFonts w:asciiTheme="minorHAnsi" w:hAnsiTheme="minorHAnsi"/>
          <w:rPrChange w:id="1430" w:author="Erin Stephenson" w:date="2019-03-13T19:33:00Z">
            <w:rPr/>
          </w:rPrChange>
        </w:rPr>
        <w:t>the switch to HFD</w:t>
      </w:r>
      <w:r w:rsidR="00395526" w:rsidRPr="00ED672B">
        <w:rPr>
          <w:rFonts w:asciiTheme="minorHAnsi" w:hAnsiTheme="minorHAnsi"/>
          <w:rPrChange w:id="1431" w:author="Erin Stephenson" w:date="2019-03-13T19:33:00Z">
            <w:rPr/>
          </w:rPrChange>
        </w:rPr>
        <w:t xml:space="preserve"> caused a</w:t>
      </w:r>
      <w:r w:rsidR="00D92193" w:rsidRPr="00ED672B">
        <w:rPr>
          <w:rFonts w:asciiTheme="minorHAnsi" w:hAnsiTheme="minorHAnsi"/>
          <w:rPrChange w:id="1432" w:author="Erin Stephenson" w:date="2019-03-13T19:33:00Z">
            <w:rPr/>
          </w:rPrChange>
        </w:rPr>
        <w:t xml:space="preserve"> 7.8%</w:t>
      </w:r>
      <w:r w:rsidR="00395526" w:rsidRPr="00ED672B">
        <w:rPr>
          <w:rFonts w:asciiTheme="minorHAnsi" w:hAnsiTheme="minorHAnsi"/>
          <w:rPrChange w:id="1433" w:author="Erin Stephenson" w:date="2019-03-13T19:33:00Z">
            <w:rPr/>
          </w:rPrChange>
        </w:rPr>
        <w:t xml:space="preserve"> increase in </w:t>
      </w:r>
      <w:commentRangeStart w:id="1434"/>
      <w:del w:id="1435" w:author="Erin Stephenson" w:date="2019-03-11T13:54:00Z">
        <w:r w:rsidR="00395526" w:rsidRPr="00ED672B" w:rsidDel="007364FD">
          <w:rPr>
            <w:rFonts w:asciiTheme="minorHAnsi" w:hAnsiTheme="minorHAnsi"/>
            <w:rPrChange w:id="1436" w:author="Erin Stephenson" w:date="2019-03-13T19:33:00Z">
              <w:rPr/>
            </w:rPrChange>
          </w:rPr>
          <w:delText>energy expenditure</w:delText>
        </w:r>
      </w:del>
      <w:ins w:id="1437" w:author="Erin Stephenson" w:date="2019-03-11T13:54:00Z">
        <w:r w:rsidR="007364FD" w:rsidRPr="00ED672B">
          <w:rPr>
            <w:rFonts w:asciiTheme="minorHAnsi" w:hAnsiTheme="minorHAnsi"/>
            <w:rPrChange w:id="1438" w:author="Erin Stephenson" w:date="2019-03-13T19:33:00Z">
              <w:rPr/>
            </w:rPrChange>
          </w:rPr>
          <w:t>VO2</w:t>
        </w:r>
        <w:commentRangeEnd w:id="1434"/>
        <w:r w:rsidR="007364FD" w:rsidRPr="00ED672B">
          <w:rPr>
            <w:rStyle w:val="CommentReference"/>
            <w:rFonts w:asciiTheme="minorHAnsi" w:hAnsiTheme="minorHAnsi"/>
            <w:rPrChange w:id="1439" w:author="Erin Stephenson" w:date="2019-03-13T19:33:00Z">
              <w:rPr>
                <w:rStyle w:val="CommentReference"/>
              </w:rPr>
            </w:rPrChange>
          </w:rPr>
          <w:commentReference w:id="1434"/>
        </w:r>
      </w:ins>
      <w:r w:rsidR="00395526" w:rsidRPr="00ED672B">
        <w:rPr>
          <w:rFonts w:asciiTheme="minorHAnsi" w:hAnsiTheme="minorHAnsi"/>
          <w:rPrChange w:id="1440" w:author="Erin Stephenson" w:date="2019-03-13T19:33:00Z">
            <w:rPr/>
          </w:rPrChange>
        </w:rPr>
        <w:t xml:space="preserve"> in the vehicle</w:t>
      </w:r>
      <w:r w:rsidR="00502BBA" w:rsidRPr="00ED672B">
        <w:rPr>
          <w:rFonts w:asciiTheme="minorHAnsi" w:hAnsiTheme="minorHAnsi"/>
          <w:rPrChange w:id="1441" w:author="Erin Stephenson" w:date="2019-03-13T19:33:00Z">
            <w:rPr/>
          </w:rPrChange>
        </w:rPr>
        <w:t xml:space="preserve"> injected</w:t>
      </w:r>
      <w:r w:rsidR="00395526" w:rsidRPr="00ED672B">
        <w:rPr>
          <w:rFonts w:asciiTheme="minorHAnsi" w:hAnsiTheme="minorHAnsi"/>
          <w:rPrChange w:id="1442" w:author="Erin Stephenson" w:date="2019-03-13T19:33:00Z">
            <w:rPr/>
          </w:rPrChange>
        </w:rPr>
        <w:t xml:space="preserve"> </w:t>
      </w:r>
      <w:r w:rsidR="00D92193" w:rsidRPr="00ED672B">
        <w:rPr>
          <w:rFonts w:asciiTheme="minorHAnsi" w:hAnsiTheme="minorHAnsi"/>
          <w:rPrChange w:id="1443" w:author="Erin Stephenson" w:date="2019-03-13T19:33:00Z">
            <w:rPr/>
          </w:rPrChange>
        </w:rPr>
        <w:t>in the dark phase and a 6.8% increase in the light phase</w:t>
      </w:r>
      <w:r w:rsidR="00395526" w:rsidRPr="00ED672B">
        <w:rPr>
          <w:rFonts w:asciiTheme="minorHAnsi" w:hAnsiTheme="minorHAnsi"/>
          <w:rPrChange w:id="1444" w:author="Erin Stephenson" w:date="2019-03-13T19:33:00Z">
            <w:rPr/>
          </w:rPrChange>
        </w:rPr>
        <w:t xml:space="preserve">.  </w:t>
      </w:r>
      <w:del w:id="1445" w:author="Erin Stephenson" w:date="2019-03-11T13:55:00Z">
        <w:r w:rsidR="00D92193" w:rsidRPr="00ED672B" w:rsidDel="00D05C69">
          <w:rPr>
            <w:rFonts w:asciiTheme="minorHAnsi" w:hAnsiTheme="minorHAnsi"/>
            <w:rPrChange w:id="1446" w:author="Erin Stephenson" w:date="2019-03-13T19:33:00Z">
              <w:rPr/>
            </w:rPrChange>
          </w:rPr>
          <w:delText>For the animals injected with rapamycin, there was no increase</w:delText>
        </w:r>
      </w:del>
      <w:ins w:id="1447" w:author="Erin Stephenson" w:date="2019-03-11T13:55:00Z">
        <w:r w:rsidR="00D05C69" w:rsidRPr="00ED672B">
          <w:rPr>
            <w:rFonts w:asciiTheme="minorHAnsi" w:hAnsiTheme="minorHAnsi"/>
            <w:rPrChange w:id="1448" w:author="Erin Stephenson" w:date="2019-03-13T19:33:00Z">
              <w:rPr/>
            </w:rPrChange>
          </w:rPr>
          <w:t>Rapamycin injection suppressed the HFD-induced increase</w:t>
        </w:r>
      </w:ins>
      <w:r w:rsidR="00DD3A40" w:rsidRPr="00ED672B">
        <w:rPr>
          <w:rFonts w:asciiTheme="minorHAnsi" w:hAnsiTheme="minorHAnsi"/>
          <w:rPrChange w:id="1449" w:author="Erin Stephenson" w:date="2019-03-13T19:33:00Z">
            <w:rPr/>
          </w:rPrChange>
        </w:rPr>
        <w:t xml:space="preserve"> in </w:t>
      </w:r>
      <w:del w:id="1450" w:author="Erin Stephenson" w:date="2019-03-11T13:56:00Z">
        <w:r w:rsidR="00DD3A40" w:rsidRPr="00ED672B" w:rsidDel="00D05C69">
          <w:rPr>
            <w:rFonts w:asciiTheme="minorHAnsi" w:hAnsiTheme="minorHAnsi"/>
            <w:rPrChange w:id="1451" w:author="Erin Stephenson" w:date="2019-03-13T19:33:00Z">
              <w:rPr/>
            </w:rPrChange>
          </w:rPr>
          <w:delText>energy expenditure</w:delText>
        </w:r>
      </w:del>
      <w:ins w:id="1452" w:author="Erin Stephenson" w:date="2019-03-11T13:56:00Z">
        <w:r w:rsidR="00D05C69" w:rsidRPr="00ED672B">
          <w:rPr>
            <w:rFonts w:asciiTheme="minorHAnsi" w:hAnsiTheme="minorHAnsi"/>
            <w:rPrChange w:id="1453" w:author="Erin Stephenson" w:date="2019-03-13T19:33:00Z">
              <w:rPr/>
            </w:rPrChange>
          </w:rPr>
          <w:t>VO2</w:t>
        </w:r>
      </w:ins>
      <w:del w:id="1454" w:author="Erin Stephenson" w:date="2019-03-11T13:56:00Z">
        <w:r w:rsidR="00D92193" w:rsidRPr="00ED672B" w:rsidDel="00D05C69">
          <w:rPr>
            <w:rFonts w:asciiTheme="minorHAnsi" w:hAnsiTheme="minorHAnsi"/>
            <w:rPrChange w:id="1455" w:author="Erin Stephenson" w:date="2019-03-13T19:33:00Z">
              <w:rPr/>
            </w:rPrChange>
          </w:rPr>
          <w:delText xml:space="preserve"> </w:delText>
        </w:r>
        <w:r w:rsidR="00697482" w:rsidRPr="00ED672B" w:rsidDel="00D05C69">
          <w:rPr>
            <w:rFonts w:asciiTheme="minorHAnsi" w:hAnsiTheme="minorHAnsi"/>
            <w:rPrChange w:id="1456" w:author="Erin Stephenson" w:date="2019-03-13T19:33:00Z">
              <w:rPr/>
            </w:rPrChange>
          </w:rPr>
          <w:delText>within</w:delText>
        </w:r>
        <w:r w:rsidR="00DD3A40" w:rsidRPr="00ED672B" w:rsidDel="00D05C69">
          <w:rPr>
            <w:rFonts w:asciiTheme="minorHAnsi" w:hAnsiTheme="minorHAnsi"/>
            <w:rPrChange w:id="1457" w:author="Erin Stephenson" w:date="2019-03-13T19:33:00Z">
              <w:rPr/>
            </w:rPrChange>
          </w:rPr>
          <w:delText xml:space="preserve"> the HFD phase, when</w:delText>
        </w:r>
      </w:del>
      <w:r w:rsidR="00DD3A40" w:rsidRPr="00ED672B">
        <w:rPr>
          <w:rFonts w:asciiTheme="minorHAnsi" w:hAnsiTheme="minorHAnsi"/>
          <w:rPrChange w:id="1458" w:author="Erin Stephenson" w:date="2019-03-13T19:33:00Z">
            <w:rPr/>
          </w:rPrChange>
        </w:rPr>
        <w:t xml:space="preserve"> compared to vehicle treated mice (p=1.24 x 10</w:t>
      </w:r>
      <w:r w:rsidR="00DD3A40" w:rsidRPr="00ED672B">
        <w:rPr>
          <w:rFonts w:asciiTheme="minorHAnsi" w:hAnsiTheme="minorHAnsi"/>
          <w:vertAlign w:val="superscript"/>
          <w:rPrChange w:id="1459" w:author="Erin Stephenson" w:date="2019-03-13T19:33:00Z">
            <w:rPr>
              <w:vertAlign w:val="superscript"/>
            </w:rPr>
          </w:rPrChange>
        </w:rPr>
        <w:t>-5</w:t>
      </w:r>
      <w:r w:rsidR="00DD3A40" w:rsidRPr="00ED672B">
        <w:rPr>
          <w:rFonts w:asciiTheme="minorHAnsi" w:hAnsiTheme="minorHAnsi"/>
          <w:rPrChange w:id="1460" w:author="Erin Stephenson" w:date="2019-03-13T19:33:00Z">
            <w:rPr/>
          </w:rPrChange>
        </w:rPr>
        <w:t>)</w:t>
      </w:r>
      <w:ins w:id="1461" w:author="Erin Stephenson" w:date="2019-03-11T13:57:00Z">
        <w:r w:rsidR="0010266D" w:rsidRPr="00ED672B">
          <w:rPr>
            <w:rFonts w:asciiTheme="minorHAnsi" w:hAnsiTheme="minorHAnsi"/>
            <w:rPrChange w:id="1462" w:author="Erin Stephenson" w:date="2019-03-13T19:33:00Z">
              <w:rPr/>
            </w:rPrChange>
          </w:rPr>
          <w:t>, and t</w:t>
        </w:r>
      </w:ins>
      <w:del w:id="1463" w:author="Erin Stephenson" w:date="2019-03-11T13:57:00Z">
        <w:r w:rsidR="00DD3A40" w:rsidRPr="00ED672B" w:rsidDel="0010266D">
          <w:rPr>
            <w:rFonts w:asciiTheme="minorHAnsi" w:hAnsiTheme="minorHAnsi"/>
            <w:rPrChange w:id="1464" w:author="Erin Stephenson" w:date="2019-03-13T19:33:00Z">
              <w:rPr/>
            </w:rPrChange>
          </w:rPr>
          <w:delText>.  T</w:delText>
        </w:r>
      </w:del>
      <w:r w:rsidR="00DD3A40" w:rsidRPr="00ED672B">
        <w:rPr>
          <w:rFonts w:asciiTheme="minorHAnsi" w:hAnsiTheme="minorHAnsi"/>
          <w:rPrChange w:id="1465" w:author="Erin Stephenson" w:date="2019-03-13T19:33:00Z">
            <w:rPr/>
          </w:rPrChange>
        </w:rPr>
        <w:t xml:space="preserve">hese effects </w:t>
      </w:r>
      <w:del w:id="1466" w:author="Erin Stephenson" w:date="2019-03-11T13:57:00Z">
        <w:r w:rsidR="00DD3A40" w:rsidRPr="00ED672B" w:rsidDel="0010266D">
          <w:rPr>
            <w:rFonts w:asciiTheme="minorHAnsi" w:hAnsiTheme="minorHAnsi"/>
            <w:rPrChange w:id="1467" w:author="Erin Stephenson" w:date="2019-03-13T19:33:00Z">
              <w:rPr/>
            </w:rPrChange>
          </w:rPr>
          <w:delText>on energy expenditure</w:delText>
        </w:r>
        <w:r w:rsidR="00395526" w:rsidRPr="00ED672B" w:rsidDel="0010266D">
          <w:rPr>
            <w:rFonts w:asciiTheme="minorHAnsi" w:hAnsiTheme="minorHAnsi"/>
            <w:rPrChange w:id="1468" w:author="Erin Stephenson" w:date="2019-03-13T19:33:00Z">
              <w:rPr/>
            </w:rPrChange>
          </w:rPr>
          <w:delText xml:space="preserve"> </w:delText>
        </w:r>
      </w:del>
      <w:r w:rsidR="00DD3A40" w:rsidRPr="00ED672B">
        <w:rPr>
          <w:rFonts w:asciiTheme="minorHAnsi" w:hAnsiTheme="minorHAnsi"/>
          <w:rPrChange w:id="1469" w:author="Erin Stephenson" w:date="2019-03-13T19:33:00Z">
            <w:rPr/>
          </w:rPrChange>
        </w:rPr>
        <w:t>were</w:t>
      </w:r>
      <w:r w:rsidR="00395526" w:rsidRPr="00ED672B">
        <w:rPr>
          <w:rFonts w:asciiTheme="minorHAnsi" w:hAnsiTheme="minorHAnsi"/>
          <w:rPrChange w:id="1470" w:author="Erin Stephenson" w:date="2019-03-13T19:33:00Z">
            <w:rPr/>
          </w:rPrChange>
        </w:rPr>
        <w:t xml:space="preserve"> not associated with differences in physical activity </w:t>
      </w:r>
      <w:r w:rsidR="0087648E" w:rsidRPr="00ED672B">
        <w:rPr>
          <w:rFonts w:asciiTheme="minorHAnsi" w:hAnsiTheme="minorHAnsi"/>
          <w:rPrChange w:id="1471" w:author="Erin Stephenson" w:date="2019-03-13T19:33:00Z">
            <w:rPr/>
          </w:rPrChange>
        </w:rPr>
        <w:t>(Figure 1</w:t>
      </w:r>
      <w:r w:rsidR="00F00E78" w:rsidRPr="00ED672B">
        <w:rPr>
          <w:rFonts w:asciiTheme="minorHAnsi" w:hAnsiTheme="minorHAnsi"/>
          <w:rPrChange w:id="1472" w:author="Erin Stephenson" w:date="2019-03-13T19:33:00Z">
            <w:rPr/>
          </w:rPrChange>
        </w:rPr>
        <w:t>C</w:t>
      </w:r>
      <w:r w:rsidR="00395526" w:rsidRPr="00ED672B">
        <w:rPr>
          <w:rFonts w:asciiTheme="minorHAnsi" w:hAnsiTheme="minorHAnsi"/>
          <w:rPrChange w:id="1473" w:author="Erin Stephenson" w:date="2019-03-13T19:33:00Z">
            <w:rPr/>
          </w:rPrChange>
        </w:rPr>
        <w:t>).</w:t>
      </w:r>
      <w:r w:rsidR="0017194A" w:rsidRPr="00ED672B">
        <w:rPr>
          <w:rFonts w:asciiTheme="minorHAnsi" w:hAnsiTheme="minorHAnsi"/>
          <w:rPrChange w:id="1474" w:author="Erin Stephenson" w:date="2019-03-13T19:33:00Z">
            <w:rPr/>
          </w:rPrChange>
        </w:rPr>
        <w:t xml:space="preserve">  These data </w:t>
      </w:r>
      <w:r w:rsidR="004D7062" w:rsidRPr="00ED672B">
        <w:rPr>
          <w:rFonts w:asciiTheme="minorHAnsi" w:hAnsiTheme="minorHAnsi"/>
          <w:rPrChange w:id="1475" w:author="Erin Stephenson" w:date="2019-03-13T19:33:00Z">
            <w:rPr/>
          </w:rPrChange>
        </w:rPr>
        <w:t>support the hypothesis</w:t>
      </w:r>
      <w:r w:rsidR="0017194A" w:rsidRPr="00ED672B">
        <w:rPr>
          <w:rFonts w:asciiTheme="minorHAnsi" w:hAnsiTheme="minorHAnsi"/>
          <w:rPrChange w:id="1476" w:author="Erin Stephenson" w:date="2019-03-13T19:33:00Z">
            <w:rPr/>
          </w:rPrChange>
        </w:rPr>
        <w:t xml:space="preserve"> that mTORC1 is required for the increase in </w:t>
      </w:r>
      <w:commentRangeStart w:id="1477"/>
      <w:r w:rsidR="0017194A" w:rsidRPr="00ED672B">
        <w:rPr>
          <w:rFonts w:asciiTheme="minorHAnsi" w:hAnsiTheme="minorHAnsi"/>
          <w:rPrChange w:id="1478" w:author="Erin Stephenson" w:date="2019-03-13T19:33:00Z">
            <w:rPr/>
          </w:rPrChange>
        </w:rPr>
        <w:t>energy expenditure</w:t>
      </w:r>
      <w:commentRangeEnd w:id="1477"/>
      <w:r w:rsidR="007D34F5" w:rsidRPr="00ED672B">
        <w:rPr>
          <w:rStyle w:val="CommentReference"/>
          <w:rFonts w:asciiTheme="minorHAnsi" w:hAnsiTheme="minorHAnsi"/>
          <w:rPrChange w:id="1479" w:author="Erin Stephenson" w:date="2019-03-13T19:33:00Z">
            <w:rPr>
              <w:rStyle w:val="CommentReference"/>
            </w:rPr>
          </w:rPrChange>
        </w:rPr>
        <w:commentReference w:id="1477"/>
      </w:r>
      <w:r w:rsidR="0017194A" w:rsidRPr="00ED672B">
        <w:rPr>
          <w:rFonts w:asciiTheme="minorHAnsi" w:hAnsiTheme="minorHAnsi"/>
          <w:rPrChange w:id="1480" w:author="Erin Stephenson" w:date="2019-03-13T19:33:00Z">
            <w:rPr/>
          </w:rPrChange>
        </w:rPr>
        <w:t xml:space="preserve"> </w:t>
      </w:r>
      <w:ins w:id="1481" w:author="Erin Stephenson" w:date="2019-03-11T13:57:00Z">
        <w:r w:rsidR="0010266D" w:rsidRPr="00ED672B">
          <w:rPr>
            <w:rFonts w:asciiTheme="minorHAnsi" w:hAnsiTheme="minorHAnsi"/>
            <w:rPrChange w:id="1482" w:author="Erin Stephenson" w:date="2019-03-13T19:33:00Z">
              <w:rPr/>
            </w:rPrChange>
          </w:rPr>
          <w:t xml:space="preserve">observed </w:t>
        </w:r>
      </w:ins>
      <w:r w:rsidR="0017194A" w:rsidRPr="00ED672B">
        <w:rPr>
          <w:rFonts w:asciiTheme="minorHAnsi" w:hAnsiTheme="minorHAnsi"/>
          <w:rPrChange w:id="1483" w:author="Erin Stephenson" w:date="2019-03-13T19:33:00Z">
            <w:rPr/>
          </w:rPrChange>
        </w:rPr>
        <w:t>in response to HFD feeding.</w:t>
      </w:r>
      <w:r w:rsidR="00A04A3A" w:rsidRPr="00ED672B">
        <w:rPr>
          <w:rFonts w:asciiTheme="minorHAnsi" w:hAnsiTheme="minorHAnsi"/>
          <w:rPrChange w:id="1484" w:author="Erin Stephenson" w:date="2019-03-13T19:33:00Z">
            <w:rPr/>
          </w:rPrChange>
        </w:rPr>
        <w:t xml:space="preserve">  </w:t>
      </w:r>
    </w:p>
    <w:p w14:paraId="621151A6" w14:textId="77777777" w:rsidR="00EE7DA9" w:rsidRPr="00ED672B" w:rsidRDefault="00EE7DA9" w:rsidP="00EE7DA9">
      <w:pPr>
        <w:rPr>
          <w:rFonts w:asciiTheme="minorHAnsi" w:hAnsiTheme="minorHAnsi"/>
          <w:rPrChange w:id="1485" w:author="Erin Stephenson" w:date="2019-03-13T19:33:00Z">
            <w:rPr/>
          </w:rPrChange>
        </w:rPr>
      </w:pPr>
    </w:p>
    <w:p w14:paraId="7A82AE45" w14:textId="026474FF" w:rsidR="0087648E" w:rsidRPr="00ED672B" w:rsidRDefault="0087648E" w:rsidP="0087648E">
      <w:pPr>
        <w:pStyle w:val="Heading2"/>
        <w:rPr>
          <w:rFonts w:asciiTheme="minorHAnsi" w:hAnsiTheme="minorHAnsi"/>
          <w:rPrChange w:id="1486" w:author="Erin Stephenson" w:date="2019-03-13T19:33:00Z">
            <w:rPr/>
          </w:rPrChange>
        </w:rPr>
      </w:pPr>
      <w:r w:rsidRPr="00ED672B">
        <w:rPr>
          <w:rFonts w:asciiTheme="minorHAnsi" w:hAnsiTheme="minorHAnsi"/>
          <w:rPrChange w:id="1487" w:author="Erin Stephenson" w:date="2019-03-13T19:33:00Z">
            <w:rPr/>
          </w:rPrChange>
        </w:rPr>
        <w:t>Activation of mTORC1 in Muscle is Sufficient for Increased Energy Expenditure</w:t>
      </w:r>
    </w:p>
    <w:p w14:paraId="56C91861" w14:textId="60170904" w:rsidR="00A472DC" w:rsidRPr="00ED672B" w:rsidRDefault="0087648E" w:rsidP="00D04DA3">
      <w:pPr>
        <w:rPr>
          <w:ins w:id="1488" w:author="Erin Stephenson" w:date="2019-03-11T14:20:00Z"/>
          <w:rFonts w:asciiTheme="minorHAnsi" w:hAnsiTheme="minorHAnsi"/>
          <w:rPrChange w:id="1489" w:author="Erin Stephenson" w:date="2019-03-13T19:33:00Z">
            <w:rPr>
              <w:ins w:id="1490" w:author="Erin Stephenson" w:date="2019-03-11T14:20:00Z"/>
            </w:rPr>
          </w:rPrChange>
        </w:rPr>
      </w:pPr>
      <w:r w:rsidRPr="00ED672B">
        <w:rPr>
          <w:rFonts w:asciiTheme="minorHAnsi" w:hAnsiTheme="minorHAnsi"/>
          <w:rPrChange w:id="1491" w:author="Erin Stephenson" w:date="2019-03-13T19:33:00Z">
            <w:rPr/>
          </w:rPrChange>
        </w:rPr>
        <w:t xml:space="preserve">To test whether </w:t>
      </w:r>
      <w:ins w:id="1492" w:author="Erin Stephenson" w:date="2019-03-11T14:06:00Z">
        <w:r w:rsidR="001E275B" w:rsidRPr="00ED672B">
          <w:rPr>
            <w:rFonts w:asciiTheme="minorHAnsi" w:hAnsiTheme="minorHAnsi"/>
            <w:rPrChange w:id="1493" w:author="Erin Stephenson" w:date="2019-03-13T19:33:00Z">
              <w:rPr/>
            </w:rPrChange>
          </w:rPr>
          <w:t xml:space="preserve">skeletal </w:t>
        </w:r>
      </w:ins>
      <w:r w:rsidRPr="00ED672B">
        <w:rPr>
          <w:rFonts w:asciiTheme="minorHAnsi" w:hAnsiTheme="minorHAnsi"/>
          <w:rPrChange w:id="1494" w:author="Erin Stephenson" w:date="2019-03-13T19:33:00Z">
            <w:rPr/>
          </w:rPrChange>
        </w:rPr>
        <w:t xml:space="preserve">muscle mTORC1 activation </w:t>
      </w:r>
      <w:del w:id="1495" w:author="Erin Stephenson" w:date="2019-03-11T14:06:00Z">
        <w:r w:rsidRPr="00ED672B" w:rsidDel="001E275B">
          <w:rPr>
            <w:rFonts w:asciiTheme="minorHAnsi" w:hAnsiTheme="minorHAnsi"/>
            <w:rPrChange w:id="1496" w:author="Erin Stephenson" w:date="2019-03-13T19:33:00Z">
              <w:rPr/>
            </w:rPrChange>
          </w:rPr>
          <w:delText>was sufficient</w:delText>
        </w:r>
      </w:del>
      <w:ins w:id="1497" w:author="Erin Stephenson" w:date="2019-03-13T15:05:00Z">
        <w:r w:rsidR="002470AA" w:rsidRPr="00ED672B">
          <w:rPr>
            <w:rFonts w:asciiTheme="minorHAnsi" w:hAnsiTheme="minorHAnsi"/>
            <w:rPrChange w:id="1498" w:author="Erin Stephenson" w:date="2019-03-13T19:33:00Z">
              <w:rPr/>
            </w:rPrChange>
          </w:rPr>
          <w:t>resulted in elevated</w:t>
        </w:r>
      </w:ins>
      <w:r w:rsidRPr="00ED672B">
        <w:rPr>
          <w:rFonts w:asciiTheme="minorHAnsi" w:hAnsiTheme="minorHAnsi"/>
          <w:rPrChange w:id="1499" w:author="Erin Stephenson" w:date="2019-03-13T19:33:00Z">
            <w:rPr/>
          </w:rPrChange>
        </w:rPr>
        <w:t xml:space="preserve"> </w:t>
      </w:r>
      <w:del w:id="1500" w:author="Erin Stephenson" w:date="2019-03-11T14:06:00Z">
        <w:r w:rsidRPr="00ED672B" w:rsidDel="001E275B">
          <w:rPr>
            <w:rFonts w:asciiTheme="minorHAnsi" w:hAnsiTheme="minorHAnsi"/>
            <w:rPrChange w:id="1501" w:author="Erin Stephenson" w:date="2019-03-13T19:33:00Z">
              <w:rPr/>
            </w:rPrChange>
          </w:rPr>
          <w:delText xml:space="preserve">to affect adiposity and </w:delText>
        </w:r>
      </w:del>
      <w:r w:rsidRPr="00ED672B">
        <w:rPr>
          <w:rFonts w:asciiTheme="minorHAnsi" w:hAnsiTheme="minorHAnsi"/>
          <w:rPrChange w:id="1502" w:author="Erin Stephenson" w:date="2019-03-13T19:33:00Z">
            <w:rPr/>
          </w:rPrChange>
        </w:rPr>
        <w:t>energy expenditure,</w:t>
      </w:r>
      <w:r w:rsidR="00F07541" w:rsidRPr="00ED672B">
        <w:rPr>
          <w:rFonts w:asciiTheme="minorHAnsi" w:hAnsiTheme="minorHAnsi"/>
          <w:rPrChange w:id="1503" w:author="Erin Stephenson" w:date="2019-03-13T19:33:00Z">
            <w:rPr/>
          </w:rPrChange>
        </w:rPr>
        <w:t xml:space="preserve"> we performed </w:t>
      </w:r>
      <w:r w:rsidR="004D0DD4" w:rsidRPr="00ED672B">
        <w:rPr>
          <w:rFonts w:asciiTheme="minorHAnsi" w:hAnsiTheme="minorHAnsi"/>
          <w:rPrChange w:id="1504" w:author="Erin Stephenson" w:date="2019-03-13T19:33:00Z">
            <w:rPr/>
          </w:rPrChange>
        </w:rPr>
        <w:t xml:space="preserve">indirect </w:t>
      </w:r>
      <w:r w:rsidR="00F07541" w:rsidRPr="00ED672B">
        <w:rPr>
          <w:rFonts w:asciiTheme="minorHAnsi" w:hAnsiTheme="minorHAnsi"/>
          <w:rPrChange w:id="1505" w:author="Erin Stephenson" w:date="2019-03-13T19:33:00Z">
            <w:rPr/>
          </w:rPrChange>
        </w:rPr>
        <w:t>calorimetry studies on</w:t>
      </w:r>
      <w:r w:rsidRPr="00ED672B">
        <w:rPr>
          <w:rFonts w:asciiTheme="minorHAnsi" w:hAnsiTheme="minorHAnsi"/>
          <w:rPrChange w:id="1506" w:author="Erin Stephenson" w:date="2019-03-13T19:33:00Z">
            <w:rPr/>
          </w:rPrChange>
        </w:rPr>
        <w:t xml:space="preserve"> </w:t>
      </w:r>
      <w:proofErr w:type="spellStart"/>
      <w:r w:rsidRPr="00ED672B">
        <w:rPr>
          <w:rFonts w:asciiTheme="minorHAnsi" w:hAnsiTheme="minorHAnsi"/>
          <w:i/>
          <w:rPrChange w:id="1507" w:author="Erin Stephenson" w:date="2019-03-13T19:33:00Z">
            <w:rPr>
              <w:i/>
            </w:rPr>
          </w:rPrChange>
        </w:rPr>
        <w:t>Ckmm-Cre</w:t>
      </w:r>
      <w:proofErr w:type="spellEnd"/>
      <w:r w:rsidRPr="00ED672B">
        <w:rPr>
          <w:rFonts w:asciiTheme="minorHAnsi" w:hAnsiTheme="minorHAnsi"/>
          <w:rPrChange w:id="1508" w:author="Erin Stephenson" w:date="2019-03-13T19:33:00Z">
            <w:rPr/>
          </w:rPrChange>
        </w:rPr>
        <w:t xml:space="preserve"> driven</w:t>
      </w:r>
      <w:r w:rsidR="00F07541" w:rsidRPr="00ED672B">
        <w:rPr>
          <w:rFonts w:asciiTheme="minorHAnsi" w:hAnsiTheme="minorHAnsi"/>
          <w:rPrChange w:id="1509" w:author="Erin Stephenson" w:date="2019-03-13T19:33:00Z">
            <w:rPr/>
          </w:rPrChange>
        </w:rPr>
        <w:t xml:space="preserve"> </w:t>
      </w:r>
      <w:r w:rsidRPr="00ED672B">
        <w:rPr>
          <w:rFonts w:asciiTheme="minorHAnsi" w:hAnsiTheme="minorHAnsi"/>
          <w:i/>
          <w:rPrChange w:id="1510" w:author="Erin Stephenson" w:date="2019-03-13T19:33:00Z">
            <w:rPr>
              <w:i/>
            </w:rPr>
          </w:rPrChange>
        </w:rPr>
        <w:t>Tsc1</w:t>
      </w:r>
      <w:r w:rsidRPr="00ED672B">
        <w:rPr>
          <w:rFonts w:asciiTheme="minorHAnsi" w:hAnsiTheme="minorHAnsi"/>
          <w:rPrChange w:id="1511" w:author="Erin Stephenson" w:date="2019-03-13T19:33:00Z">
            <w:rPr/>
          </w:rPrChange>
        </w:rPr>
        <w:t xml:space="preserve"> knockout</w:t>
      </w:r>
      <w:r w:rsidR="00F07541" w:rsidRPr="00ED672B">
        <w:rPr>
          <w:rFonts w:asciiTheme="minorHAnsi" w:hAnsiTheme="minorHAnsi"/>
          <w:rPrChange w:id="1512" w:author="Erin Stephenson" w:date="2019-03-13T19:33:00Z">
            <w:rPr/>
          </w:rPrChange>
        </w:rPr>
        <w:t xml:space="preserve"> mice</w:t>
      </w:r>
      <w:r w:rsidRPr="00ED672B">
        <w:rPr>
          <w:rFonts w:asciiTheme="minorHAnsi" w:hAnsiTheme="minorHAnsi"/>
          <w:rPrChange w:id="1513" w:author="Erin Stephenson" w:date="2019-03-13T19:33:00Z">
            <w:rPr/>
          </w:rPrChange>
        </w:rPr>
        <w:t>.</w:t>
      </w:r>
      <w:r w:rsidR="00F07541" w:rsidRPr="00ED672B">
        <w:rPr>
          <w:rFonts w:asciiTheme="minorHAnsi" w:hAnsiTheme="minorHAnsi"/>
          <w:rPrChange w:id="1514" w:author="Erin Stephenson" w:date="2019-03-13T19:33:00Z">
            <w:rPr/>
          </w:rPrChange>
        </w:rPr>
        <w:t xml:space="preserve">   </w:t>
      </w:r>
      <w:commentRangeStart w:id="1515"/>
      <w:r w:rsidRPr="00ED672B">
        <w:rPr>
          <w:rFonts w:asciiTheme="minorHAnsi" w:hAnsiTheme="minorHAnsi"/>
          <w:rPrChange w:id="1516" w:author="Erin Stephenson" w:date="2019-03-13T19:33:00Z">
            <w:rPr/>
          </w:rPrChange>
        </w:rPr>
        <w:t xml:space="preserve">Consistent with prior reports </w:t>
      </w:r>
      <w:r w:rsidR="001B5133" w:rsidRPr="00ED672B">
        <w:rPr>
          <w:rFonts w:asciiTheme="minorHAnsi" w:hAnsiTheme="minorHAnsi"/>
          <w:rPrChange w:id="1517" w:author="Erin Stephenson" w:date="2019-03-13T19:33:00Z">
            <w:rPr/>
          </w:rPrChange>
        </w:rPr>
        <w:fldChar w:fldCharType="begin" w:fldLock="1"/>
      </w:r>
      <w:r w:rsidR="001B5133" w:rsidRPr="00ED672B">
        <w:rPr>
          <w:rFonts w:asciiTheme="minorHAnsi" w:hAnsiTheme="minorHAnsi"/>
          <w:rPrChange w:id="1518" w:author="Erin Stephenson" w:date="2019-03-13T19:33:00Z">
            <w:rPr/>
          </w:rPrChange>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mendeley":{"formattedCitation":"[31]","plainTextFormattedCitation":"[31]","previouslyFormattedCitation":"[31]"},"properties":{"noteIndex":0},"schema":"https://github.com/citation-style-language/schema/raw/master/csl-citation.json"}</w:instrText>
      </w:r>
      <w:r w:rsidR="001B5133" w:rsidRPr="00ED672B">
        <w:rPr>
          <w:rFonts w:asciiTheme="minorHAnsi" w:hAnsiTheme="minorHAnsi"/>
          <w:rPrChange w:id="1519" w:author="Erin Stephenson" w:date="2019-03-13T19:33:00Z">
            <w:rPr/>
          </w:rPrChange>
        </w:rPr>
        <w:fldChar w:fldCharType="separate"/>
      </w:r>
      <w:r w:rsidR="001B5133" w:rsidRPr="00ED672B">
        <w:rPr>
          <w:rFonts w:asciiTheme="minorHAnsi" w:hAnsiTheme="minorHAnsi"/>
          <w:noProof/>
          <w:rPrChange w:id="1520" w:author="Erin Stephenson" w:date="2019-03-13T19:33:00Z">
            <w:rPr>
              <w:noProof/>
            </w:rPr>
          </w:rPrChange>
        </w:rPr>
        <w:t>[31]</w:t>
      </w:r>
      <w:r w:rsidR="001B5133" w:rsidRPr="00ED672B">
        <w:rPr>
          <w:rFonts w:asciiTheme="minorHAnsi" w:hAnsiTheme="minorHAnsi"/>
          <w:rPrChange w:id="1521" w:author="Erin Stephenson" w:date="2019-03-13T19:33:00Z">
            <w:rPr/>
          </w:rPrChange>
        </w:rPr>
        <w:fldChar w:fldCharType="end"/>
      </w:r>
      <w:commentRangeEnd w:id="1515"/>
      <w:r w:rsidR="00D60A25" w:rsidRPr="00ED672B">
        <w:rPr>
          <w:rStyle w:val="CommentReference"/>
          <w:rFonts w:asciiTheme="minorHAnsi" w:hAnsiTheme="minorHAnsi"/>
          <w:rPrChange w:id="1522" w:author="Erin Stephenson" w:date="2019-03-13T19:33:00Z">
            <w:rPr>
              <w:rStyle w:val="CommentReference"/>
            </w:rPr>
          </w:rPrChange>
        </w:rPr>
        <w:commentReference w:id="1515"/>
      </w:r>
      <w:r w:rsidR="001B5133" w:rsidRPr="00ED672B">
        <w:rPr>
          <w:rFonts w:asciiTheme="minorHAnsi" w:hAnsiTheme="minorHAnsi"/>
          <w:rPrChange w:id="1523" w:author="Erin Stephenson" w:date="2019-03-13T19:33:00Z">
            <w:rPr/>
          </w:rPrChange>
        </w:rPr>
        <w:t xml:space="preserve"> </w:t>
      </w:r>
      <w:r w:rsidRPr="00ED672B">
        <w:rPr>
          <w:rFonts w:asciiTheme="minorHAnsi" w:hAnsiTheme="minorHAnsi"/>
          <w:rPrChange w:id="1524" w:author="Erin Stephenson" w:date="2019-03-13T19:33:00Z">
            <w:rPr/>
          </w:rPrChange>
        </w:rPr>
        <w:t xml:space="preserve">we observed </w:t>
      </w:r>
      <w:del w:id="1525" w:author="Erin Stephenson" w:date="2019-03-11T14:07:00Z">
        <w:r w:rsidRPr="00ED672B" w:rsidDel="001E275B">
          <w:rPr>
            <w:rFonts w:asciiTheme="minorHAnsi" w:hAnsiTheme="minorHAnsi"/>
            <w:rPrChange w:id="1526" w:author="Erin Stephenson" w:date="2019-03-13T19:33:00Z">
              <w:rPr/>
            </w:rPrChange>
          </w:rPr>
          <w:delText xml:space="preserve">a </w:delText>
        </w:r>
        <w:r w:rsidR="00DC6626" w:rsidRPr="00ED672B" w:rsidDel="001E275B">
          <w:rPr>
            <w:rFonts w:asciiTheme="minorHAnsi" w:hAnsiTheme="minorHAnsi"/>
            <w:rPrChange w:id="1527" w:author="Erin Stephenson" w:date="2019-03-13T19:33:00Z">
              <w:rPr/>
            </w:rPrChange>
          </w:rPr>
          <w:delText>an</w:delText>
        </w:r>
        <w:r w:rsidRPr="00ED672B" w:rsidDel="001E275B">
          <w:rPr>
            <w:rFonts w:asciiTheme="minorHAnsi" w:hAnsiTheme="minorHAnsi"/>
            <w:rPrChange w:id="1528" w:author="Erin Stephenson" w:date="2019-03-13T19:33:00Z">
              <w:rPr/>
            </w:rPrChange>
          </w:rPr>
          <w:delText xml:space="preserve"> </w:delText>
        </w:r>
      </w:del>
      <w:r w:rsidRPr="00ED672B">
        <w:rPr>
          <w:rFonts w:asciiTheme="minorHAnsi" w:hAnsiTheme="minorHAnsi"/>
          <w:rPrChange w:id="1529" w:author="Erin Stephenson" w:date="2019-03-13T19:33:00Z">
            <w:rPr/>
          </w:rPrChange>
        </w:rPr>
        <w:t>elevat</w:t>
      </w:r>
      <w:del w:id="1530" w:author="Erin Stephenson" w:date="2019-03-11T14:07:00Z">
        <w:r w:rsidRPr="00ED672B" w:rsidDel="001E275B">
          <w:rPr>
            <w:rFonts w:asciiTheme="minorHAnsi" w:hAnsiTheme="minorHAnsi"/>
            <w:rPrChange w:id="1531" w:author="Erin Stephenson" w:date="2019-03-13T19:33:00Z">
              <w:rPr/>
            </w:rPrChange>
          </w:rPr>
          <w:delText>ion in</w:delText>
        </w:r>
      </w:del>
      <w:ins w:id="1532" w:author="Erin Stephenson" w:date="2019-03-11T14:07:00Z">
        <w:r w:rsidR="001E275B" w:rsidRPr="00ED672B">
          <w:rPr>
            <w:rFonts w:asciiTheme="minorHAnsi" w:hAnsiTheme="minorHAnsi"/>
            <w:rPrChange w:id="1533" w:author="Erin Stephenson" w:date="2019-03-13T19:33:00Z">
              <w:rPr/>
            </w:rPrChange>
          </w:rPr>
          <w:t>ed</w:t>
        </w:r>
      </w:ins>
      <w:r w:rsidRPr="00ED672B">
        <w:rPr>
          <w:rFonts w:asciiTheme="minorHAnsi" w:hAnsiTheme="minorHAnsi"/>
          <w:rPrChange w:id="1534" w:author="Erin Stephenson" w:date="2019-03-13T19:33:00Z">
            <w:rPr/>
          </w:rPrChange>
        </w:rPr>
        <w:t xml:space="preserve"> energy expenditure in muscle specific </w:t>
      </w:r>
      <w:r w:rsidRPr="00ED672B">
        <w:rPr>
          <w:rFonts w:asciiTheme="minorHAnsi" w:hAnsiTheme="minorHAnsi"/>
          <w:i/>
          <w:rPrChange w:id="1535" w:author="Erin Stephenson" w:date="2019-03-13T19:33:00Z">
            <w:rPr>
              <w:i/>
            </w:rPr>
          </w:rPrChange>
        </w:rPr>
        <w:t>Tsc1</w:t>
      </w:r>
      <w:r w:rsidRPr="00ED672B">
        <w:rPr>
          <w:rFonts w:asciiTheme="minorHAnsi" w:hAnsiTheme="minorHAnsi"/>
          <w:rPrChange w:id="1536" w:author="Erin Stephenson" w:date="2019-03-13T19:33:00Z">
            <w:rPr/>
          </w:rPrChange>
        </w:rPr>
        <w:t xml:space="preserve"> knockout </w:t>
      </w:r>
      <w:del w:id="1537" w:author="Erin Stephenson" w:date="2019-03-11T14:08:00Z">
        <w:r w:rsidRPr="00ED672B" w:rsidDel="00BC442F">
          <w:rPr>
            <w:rFonts w:asciiTheme="minorHAnsi" w:hAnsiTheme="minorHAnsi"/>
            <w:rPrChange w:id="1538" w:author="Erin Stephenson" w:date="2019-03-13T19:33:00Z">
              <w:rPr/>
            </w:rPrChange>
          </w:rPr>
          <w:delText xml:space="preserve">mouse </w:delText>
        </w:r>
      </w:del>
      <w:ins w:id="1539" w:author="Erin Stephenson" w:date="2019-03-11T14:08:00Z">
        <w:r w:rsidR="00BC442F" w:rsidRPr="00ED672B">
          <w:rPr>
            <w:rFonts w:asciiTheme="minorHAnsi" w:hAnsiTheme="minorHAnsi"/>
            <w:rPrChange w:id="1540" w:author="Erin Stephenson" w:date="2019-03-13T19:33:00Z">
              <w:rPr/>
            </w:rPrChange>
          </w:rPr>
          <w:t xml:space="preserve">mice </w:t>
        </w:r>
      </w:ins>
      <w:r w:rsidRPr="00ED672B">
        <w:rPr>
          <w:rFonts w:asciiTheme="minorHAnsi" w:hAnsiTheme="minorHAnsi"/>
          <w:rPrChange w:id="1541" w:author="Erin Stephenson" w:date="2019-03-13T19:33:00Z">
            <w:rPr/>
          </w:rPrChange>
        </w:rPr>
        <w:t>(Figure 1</w:t>
      </w:r>
      <w:r w:rsidR="007F73C7" w:rsidRPr="00ED672B">
        <w:rPr>
          <w:rFonts w:asciiTheme="minorHAnsi" w:hAnsiTheme="minorHAnsi"/>
          <w:rPrChange w:id="1542" w:author="Erin Stephenson" w:date="2019-03-13T19:33:00Z">
            <w:rPr/>
          </w:rPrChange>
        </w:rPr>
        <w:t>D</w:t>
      </w:r>
      <w:r w:rsidR="00DC6626" w:rsidRPr="00ED672B">
        <w:rPr>
          <w:rFonts w:asciiTheme="minorHAnsi" w:hAnsiTheme="minorHAnsi"/>
          <w:rPrChange w:id="1543" w:author="Erin Stephenson" w:date="2019-03-13T19:33:00Z">
            <w:rPr/>
          </w:rPrChange>
        </w:rPr>
        <w:t>, p&lt;1 x 10</w:t>
      </w:r>
      <w:r w:rsidR="00DC6626" w:rsidRPr="00ED672B">
        <w:rPr>
          <w:rFonts w:asciiTheme="minorHAnsi" w:hAnsiTheme="minorHAnsi"/>
          <w:vertAlign w:val="superscript"/>
          <w:rPrChange w:id="1544" w:author="Erin Stephenson" w:date="2019-03-13T19:33:00Z">
            <w:rPr>
              <w:vertAlign w:val="superscript"/>
            </w:rPr>
          </w:rPrChange>
        </w:rPr>
        <w:t>6</w:t>
      </w:r>
      <w:r w:rsidRPr="00ED672B">
        <w:rPr>
          <w:rFonts w:asciiTheme="minorHAnsi" w:hAnsiTheme="minorHAnsi"/>
          <w:rPrChange w:id="1545" w:author="Erin Stephenson" w:date="2019-03-13T19:33:00Z">
            <w:rPr/>
          </w:rPrChange>
        </w:rPr>
        <w:t>)</w:t>
      </w:r>
      <w:ins w:id="1546" w:author="Erin Stephenson" w:date="2019-03-11T14:09:00Z">
        <w:r w:rsidR="00C339F2" w:rsidRPr="00ED672B">
          <w:rPr>
            <w:rFonts w:asciiTheme="minorHAnsi" w:hAnsiTheme="minorHAnsi"/>
            <w:rPrChange w:id="1547" w:author="Erin Stephenson" w:date="2019-03-13T19:33:00Z">
              <w:rPr/>
            </w:rPrChange>
          </w:rPr>
          <w:t>, and t</w:t>
        </w:r>
      </w:ins>
      <w:del w:id="1548" w:author="Erin Stephenson" w:date="2019-03-11T14:09:00Z">
        <w:r w:rsidR="00DC6626" w:rsidRPr="00ED672B" w:rsidDel="00C339F2">
          <w:rPr>
            <w:rFonts w:asciiTheme="minorHAnsi" w:hAnsiTheme="minorHAnsi"/>
            <w:rPrChange w:id="1549" w:author="Erin Stephenson" w:date="2019-03-13T19:33:00Z">
              <w:rPr/>
            </w:rPrChange>
          </w:rPr>
          <w:delText>.  T</w:delText>
        </w:r>
      </w:del>
      <w:r w:rsidR="00DC6626" w:rsidRPr="00ED672B">
        <w:rPr>
          <w:rFonts w:asciiTheme="minorHAnsi" w:hAnsiTheme="minorHAnsi"/>
          <w:rPrChange w:id="1550" w:author="Erin Stephenson" w:date="2019-03-13T19:33:00Z">
            <w:rPr/>
          </w:rPrChange>
        </w:rPr>
        <w:t>h</w:t>
      </w:r>
      <w:ins w:id="1551" w:author="Erin Stephenson" w:date="2019-03-11T14:08:00Z">
        <w:r w:rsidR="00BC442F" w:rsidRPr="00ED672B">
          <w:rPr>
            <w:rFonts w:asciiTheme="minorHAnsi" w:hAnsiTheme="minorHAnsi"/>
            <w:rPrChange w:id="1552" w:author="Erin Stephenson" w:date="2019-03-13T19:33:00Z">
              <w:rPr/>
            </w:rPrChange>
          </w:rPr>
          <w:t xml:space="preserve">e magnitude </w:t>
        </w:r>
        <w:r w:rsidR="00741314" w:rsidRPr="00ED672B">
          <w:rPr>
            <w:rFonts w:asciiTheme="minorHAnsi" w:hAnsiTheme="minorHAnsi"/>
            <w:rPrChange w:id="1553" w:author="Erin Stephenson" w:date="2019-03-13T19:33:00Z">
              <w:rPr/>
            </w:rPrChange>
          </w:rPr>
          <w:t>of this</w:t>
        </w:r>
      </w:ins>
      <w:del w:id="1554" w:author="Erin Stephenson" w:date="2019-03-11T14:08:00Z">
        <w:r w:rsidR="00DC6626" w:rsidRPr="00ED672B" w:rsidDel="00BC442F">
          <w:rPr>
            <w:rFonts w:asciiTheme="minorHAnsi" w:hAnsiTheme="minorHAnsi"/>
            <w:rPrChange w:id="1555" w:author="Erin Stephenson" w:date="2019-03-13T19:33:00Z">
              <w:rPr/>
            </w:rPrChange>
          </w:rPr>
          <w:delText>is</w:delText>
        </w:r>
      </w:del>
      <w:r w:rsidR="00DC6626" w:rsidRPr="00ED672B">
        <w:rPr>
          <w:rFonts w:asciiTheme="minorHAnsi" w:hAnsiTheme="minorHAnsi"/>
          <w:rPrChange w:id="1556" w:author="Erin Stephenson" w:date="2019-03-13T19:33:00Z">
            <w:rPr/>
          </w:rPrChange>
        </w:rPr>
        <w:t xml:space="preserve"> </w:t>
      </w:r>
      <w:del w:id="1557" w:author="Erin Stephenson" w:date="2019-03-13T15:06:00Z">
        <w:r w:rsidR="00DC6626" w:rsidRPr="00ED672B" w:rsidDel="002470AA">
          <w:rPr>
            <w:rFonts w:asciiTheme="minorHAnsi" w:hAnsiTheme="minorHAnsi"/>
            <w:rPrChange w:id="1558" w:author="Erin Stephenson" w:date="2019-03-13T19:33:00Z">
              <w:rPr/>
            </w:rPrChange>
          </w:rPr>
          <w:delText xml:space="preserve">increase </w:delText>
        </w:r>
      </w:del>
      <w:ins w:id="1559" w:author="Erin Stephenson" w:date="2019-03-13T15:06:00Z">
        <w:r w:rsidR="002470AA" w:rsidRPr="00ED672B">
          <w:rPr>
            <w:rFonts w:asciiTheme="minorHAnsi" w:hAnsiTheme="minorHAnsi"/>
            <w:rPrChange w:id="1560" w:author="Erin Stephenson" w:date="2019-03-13T19:33:00Z">
              <w:rPr/>
            </w:rPrChange>
          </w:rPr>
          <w:t xml:space="preserve">difference </w:t>
        </w:r>
      </w:ins>
      <w:del w:id="1561" w:author="Erin Stephenson" w:date="2019-03-11T14:09:00Z">
        <w:r w:rsidR="00DC6626" w:rsidRPr="00ED672B" w:rsidDel="00C339F2">
          <w:rPr>
            <w:rFonts w:asciiTheme="minorHAnsi" w:hAnsiTheme="minorHAnsi"/>
            <w:rPrChange w:id="1562" w:author="Erin Stephenson" w:date="2019-03-13T19:33:00Z">
              <w:rPr/>
            </w:rPrChange>
          </w:rPr>
          <w:delText xml:space="preserve">in </w:delText>
        </w:r>
      </w:del>
      <w:del w:id="1563" w:author="Erin Stephenson" w:date="2019-03-11T14:02:00Z">
        <w:r w:rsidR="00DC6626" w:rsidRPr="00ED672B" w:rsidDel="001C3ACF">
          <w:rPr>
            <w:rFonts w:asciiTheme="minorHAnsi" w:hAnsiTheme="minorHAnsi"/>
            <w:rPrChange w:id="1564" w:author="Erin Stephenson" w:date="2019-03-13T19:33:00Z">
              <w:rPr/>
            </w:rPrChange>
          </w:rPr>
          <w:delText xml:space="preserve">thermogenesis </w:delText>
        </w:r>
      </w:del>
      <w:r w:rsidR="00DC6626" w:rsidRPr="00ED672B">
        <w:rPr>
          <w:rFonts w:asciiTheme="minorHAnsi" w:hAnsiTheme="minorHAnsi"/>
          <w:rPrChange w:id="1565" w:author="Erin Stephenson" w:date="2019-03-13T19:33:00Z">
            <w:rPr/>
          </w:rPrChange>
        </w:rPr>
        <w:t xml:space="preserve">was </w:t>
      </w:r>
      <w:del w:id="1566" w:author="Erin Stephenson" w:date="2019-03-11T14:08:00Z">
        <w:r w:rsidR="00DC6626" w:rsidRPr="00ED672B" w:rsidDel="00BC442F">
          <w:rPr>
            <w:rFonts w:asciiTheme="minorHAnsi" w:hAnsiTheme="minorHAnsi"/>
            <w:rPrChange w:id="1567" w:author="Erin Stephenson" w:date="2019-03-13T19:33:00Z">
              <w:rPr/>
            </w:rPrChange>
          </w:rPr>
          <w:delText>more apparent</w:delText>
        </w:r>
      </w:del>
      <w:ins w:id="1568" w:author="Erin Stephenson" w:date="2019-03-11T14:08:00Z">
        <w:r w:rsidR="00BC442F" w:rsidRPr="00ED672B">
          <w:rPr>
            <w:rFonts w:asciiTheme="minorHAnsi" w:hAnsiTheme="minorHAnsi"/>
            <w:rPrChange w:id="1569" w:author="Erin Stephenson" w:date="2019-03-13T19:33:00Z">
              <w:rPr/>
            </w:rPrChange>
          </w:rPr>
          <w:t>greater</w:t>
        </w:r>
      </w:ins>
      <w:r w:rsidR="00DC6626" w:rsidRPr="00ED672B">
        <w:rPr>
          <w:rFonts w:asciiTheme="minorHAnsi" w:hAnsiTheme="minorHAnsi"/>
          <w:rPrChange w:id="1570" w:author="Erin Stephenson" w:date="2019-03-13T19:33:00Z">
            <w:rPr/>
          </w:rPrChange>
        </w:rPr>
        <w:t xml:space="preserve"> during the</w:t>
      </w:r>
      <w:del w:id="1571" w:author="Erin Stephenson" w:date="2019-03-11T14:02:00Z">
        <w:r w:rsidR="00DC6626" w:rsidRPr="00ED672B" w:rsidDel="001C3ACF">
          <w:rPr>
            <w:rFonts w:asciiTheme="minorHAnsi" w:hAnsiTheme="minorHAnsi"/>
            <w:rPrChange w:id="1572" w:author="Erin Stephenson" w:date="2019-03-13T19:33:00Z">
              <w:rPr/>
            </w:rPrChange>
          </w:rPr>
          <w:delText xml:space="preserve"> active</w:delText>
        </w:r>
      </w:del>
      <w:r w:rsidR="00DC6626" w:rsidRPr="00ED672B">
        <w:rPr>
          <w:rFonts w:asciiTheme="minorHAnsi" w:hAnsiTheme="minorHAnsi"/>
          <w:rPrChange w:id="1573" w:author="Erin Stephenson" w:date="2019-03-13T19:33:00Z">
            <w:rPr/>
          </w:rPrChange>
        </w:rPr>
        <w:t xml:space="preserve"> dark phase (</w:t>
      </w:r>
      <w:ins w:id="1574" w:author="Erin Stephenson" w:date="2019-03-11T14:03:00Z">
        <w:r w:rsidR="001C3ACF" w:rsidRPr="00ED672B">
          <w:rPr>
            <w:rFonts w:asciiTheme="minorHAnsi" w:hAnsiTheme="minorHAnsi"/>
            <w:rPrChange w:id="1575" w:author="Erin Stephenson" w:date="2019-03-13T19:33:00Z">
              <w:rPr/>
            </w:rPrChange>
          </w:rPr>
          <w:sym w:font="Wingdings 3" w:char="F023"/>
        </w:r>
      </w:ins>
      <w:r w:rsidR="00DC6626" w:rsidRPr="00ED672B">
        <w:rPr>
          <w:rFonts w:asciiTheme="minorHAnsi" w:hAnsiTheme="minorHAnsi"/>
          <w:rPrChange w:id="1576" w:author="Erin Stephenson" w:date="2019-03-13T19:33:00Z">
            <w:rPr/>
          </w:rPrChange>
        </w:rPr>
        <w:t xml:space="preserve">17% </w:t>
      </w:r>
      <w:del w:id="1577" w:author="Erin Stephenson" w:date="2019-03-11T14:03:00Z">
        <w:r w:rsidR="00DC6626" w:rsidRPr="00ED672B" w:rsidDel="001C3ACF">
          <w:rPr>
            <w:rFonts w:asciiTheme="minorHAnsi" w:hAnsiTheme="minorHAnsi"/>
            <w:rPrChange w:id="1578" w:author="Erin Stephenson" w:date="2019-03-13T19:33:00Z">
              <w:rPr/>
            </w:rPrChange>
          </w:rPr>
          <w:delText xml:space="preserve">increased </w:delText>
        </w:r>
      </w:del>
      <w:r w:rsidR="00DC6626" w:rsidRPr="00ED672B">
        <w:rPr>
          <w:rFonts w:asciiTheme="minorHAnsi" w:hAnsiTheme="minorHAnsi"/>
          <w:rPrChange w:id="1579" w:author="Erin Stephenson" w:date="2019-03-13T19:33:00Z">
            <w:rPr/>
          </w:rPrChange>
        </w:rPr>
        <w:t xml:space="preserve">in males, </w:t>
      </w:r>
      <w:ins w:id="1580" w:author="Erin Stephenson" w:date="2019-03-11T14:03:00Z">
        <w:r w:rsidR="001C3ACF" w:rsidRPr="00ED672B">
          <w:rPr>
            <w:rFonts w:asciiTheme="minorHAnsi" w:hAnsiTheme="minorHAnsi"/>
            <w:rPrChange w:id="1581" w:author="Erin Stephenson" w:date="2019-03-13T19:33:00Z">
              <w:rPr/>
            </w:rPrChange>
          </w:rPr>
          <w:sym w:font="Wingdings 3" w:char="F023"/>
        </w:r>
      </w:ins>
      <w:r w:rsidR="00DC6626" w:rsidRPr="00ED672B">
        <w:rPr>
          <w:rFonts w:asciiTheme="minorHAnsi" w:hAnsiTheme="minorHAnsi"/>
          <w:rPrChange w:id="1582" w:author="Erin Stephenson" w:date="2019-03-13T19:33:00Z">
            <w:rPr/>
          </w:rPrChange>
        </w:rPr>
        <w:t xml:space="preserve">7.5% </w:t>
      </w:r>
      <w:del w:id="1583" w:author="Erin Stephenson" w:date="2019-03-11T14:03:00Z">
        <w:r w:rsidR="00DC6626" w:rsidRPr="00ED672B" w:rsidDel="001C3ACF">
          <w:rPr>
            <w:rFonts w:asciiTheme="minorHAnsi" w:hAnsiTheme="minorHAnsi"/>
            <w:rPrChange w:id="1584" w:author="Erin Stephenson" w:date="2019-03-13T19:33:00Z">
              <w:rPr/>
            </w:rPrChange>
          </w:rPr>
          <w:delText xml:space="preserve">increased </w:delText>
        </w:r>
      </w:del>
      <w:r w:rsidR="00DC6626" w:rsidRPr="00ED672B">
        <w:rPr>
          <w:rFonts w:asciiTheme="minorHAnsi" w:hAnsiTheme="minorHAnsi"/>
          <w:rPrChange w:id="1585" w:author="Erin Stephenson" w:date="2019-03-13T19:33:00Z">
            <w:rPr/>
          </w:rPrChange>
        </w:rPr>
        <w:t>in female</w:t>
      </w:r>
      <w:ins w:id="1586" w:author="Erin Stephenson" w:date="2019-03-11T14:08:00Z">
        <w:r w:rsidR="00BC442F" w:rsidRPr="00ED672B">
          <w:rPr>
            <w:rFonts w:asciiTheme="minorHAnsi" w:hAnsiTheme="minorHAnsi"/>
            <w:rPrChange w:id="1587" w:author="Erin Stephenson" w:date="2019-03-13T19:33:00Z">
              <w:rPr/>
            </w:rPrChange>
          </w:rPr>
          <w:t>s</w:t>
        </w:r>
      </w:ins>
      <w:del w:id="1588" w:author="Erin Stephenson" w:date="2019-03-11T14:08:00Z">
        <w:r w:rsidR="00DC6626" w:rsidRPr="00ED672B" w:rsidDel="00BC442F">
          <w:rPr>
            <w:rFonts w:asciiTheme="minorHAnsi" w:hAnsiTheme="minorHAnsi"/>
            <w:rPrChange w:id="1589" w:author="Erin Stephenson" w:date="2019-03-13T19:33:00Z">
              <w:rPr/>
            </w:rPrChange>
          </w:rPr>
          <w:delText xml:space="preserve"> knockout mice</w:delText>
        </w:r>
      </w:del>
      <w:r w:rsidR="00DC6626" w:rsidRPr="00ED672B">
        <w:rPr>
          <w:rFonts w:asciiTheme="minorHAnsi" w:hAnsiTheme="minorHAnsi"/>
          <w:rPrChange w:id="1590" w:author="Erin Stephenson" w:date="2019-03-13T19:33:00Z">
            <w:rPr/>
          </w:rPrChange>
        </w:rPr>
        <w:t>).</w:t>
      </w:r>
      <w:r w:rsidRPr="00ED672B">
        <w:rPr>
          <w:rFonts w:asciiTheme="minorHAnsi" w:hAnsiTheme="minorHAnsi"/>
          <w:rPrChange w:id="1591" w:author="Erin Stephenson" w:date="2019-03-13T19:33:00Z">
            <w:rPr/>
          </w:rPrChange>
        </w:rPr>
        <w:t xml:space="preserve"> </w:t>
      </w:r>
      <w:r w:rsidR="00DC6626" w:rsidRPr="00ED672B">
        <w:rPr>
          <w:rFonts w:asciiTheme="minorHAnsi" w:hAnsiTheme="minorHAnsi"/>
          <w:rPrChange w:id="1592" w:author="Erin Stephenson" w:date="2019-03-13T19:33:00Z">
            <w:rPr/>
          </w:rPrChange>
        </w:rPr>
        <w:t xml:space="preserve"> </w:t>
      </w:r>
      <w:del w:id="1593" w:author="Erin Stephenson" w:date="2019-03-11T14:10:00Z">
        <w:r w:rsidR="00DC6626" w:rsidRPr="00ED672B" w:rsidDel="00B44CBD">
          <w:rPr>
            <w:rFonts w:asciiTheme="minorHAnsi" w:hAnsiTheme="minorHAnsi"/>
            <w:rPrChange w:id="1594" w:author="Erin Stephenson" w:date="2019-03-13T19:33:00Z">
              <w:rPr/>
            </w:rPrChange>
          </w:rPr>
          <w:delText xml:space="preserve"> </w:delText>
        </w:r>
      </w:del>
      <w:r w:rsidR="00DC6626" w:rsidRPr="00ED672B">
        <w:rPr>
          <w:rFonts w:asciiTheme="minorHAnsi" w:hAnsiTheme="minorHAnsi"/>
          <w:rPrChange w:id="1595" w:author="Erin Stephenson" w:date="2019-03-13T19:33:00Z">
            <w:rPr/>
          </w:rPrChange>
        </w:rPr>
        <w:t xml:space="preserve">There </w:t>
      </w:r>
      <w:r w:rsidR="007F73C7" w:rsidRPr="00ED672B">
        <w:rPr>
          <w:rFonts w:asciiTheme="minorHAnsi" w:hAnsiTheme="minorHAnsi"/>
          <w:rPrChange w:id="1596" w:author="Erin Stephenson" w:date="2019-03-13T19:33:00Z">
            <w:rPr/>
          </w:rPrChange>
        </w:rPr>
        <w:t>were</w:t>
      </w:r>
      <w:r w:rsidR="00DC6626" w:rsidRPr="00ED672B">
        <w:rPr>
          <w:rFonts w:asciiTheme="minorHAnsi" w:hAnsiTheme="minorHAnsi"/>
          <w:rPrChange w:id="1597" w:author="Erin Stephenson" w:date="2019-03-13T19:33:00Z">
            <w:rPr/>
          </w:rPrChange>
        </w:rPr>
        <w:t xml:space="preserve"> </w:t>
      </w:r>
      <w:r w:rsidRPr="00ED672B">
        <w:rPr>
          <w:rFonts w:asciiTheme="minorHAnsi" w:hAnsiTheme="minorHAnsi"/>
          <w:rPrChange w:id="1598" w:author="Erin Stephenson" w:date="2019-03-13T19:33:00Z">
            <w:rPr/>
          </w:rPrChange>
        </w:rPr>
        <w:t xml:space="preserve">no </w:t>
      </w:r>
      <w:r w:rsidR="00FB180A" w:rsidRPr="00ED672B">
        <w:rPr>
          <w:rFonts w:asciiTheme="minorHAnsi" w:hAnsiTheme="minorHAnsi"/>
          <w:rPrChange w:id="1599" w:author="Erin Stephenson" w:date="2019-03-13T19:33:00Z">
            <w:rPr/>
          </w:rPrChange>
        </w:rPr>
        <w:t>significant</w:t>
      </w:r>
      <w:r w:rsidRPr="00ED672B">
        <w:rPr>
          <w:rFonts w:asciiTheme="minorHAnsi" w:hAnsiTheme="minorHAnsi"/>
          <w:rPrChange w:id="1600" w:author="Erin Stephenson" w:date="2019-03-13T19:33:00Z">
            <w:rPr/>
          </w:rPrChange>
        </w:rPr>
        <w:t xml:space="preserve"> differences in physical activity during</w:t>
      </w:r>
      <w:r w:rsidR="00106DC4" w:rsidRPr="00ED672B">
        <w:rPr>
          <w:rFonts w:asciiTheme="minorHAnsi" w:hAnsiTheme="minorHAnsi"/>
          <w:rPrChange w:id="1601" w:author="Erin Stephenson" w:date="2019-03-13T19:33:00Z">
            <w:rPr/>
          </w:rPrChange>
        </w:rPr>
        <w:t xml:space="preserve"> the</w:t>
      </w:r>
      <w:r w:rsidRPr="00ED672B">
        <w:rPr>
          <w:rFonts w:asciiTheme="minorHAnsi" w:hAnsiTheme="minorHAnsi"/>
          <w:rPrChange w:id="1602" w:author="Erin Stephenson" w:date="2019-03-13T19:33:00Z">
            <w:rPr/>
          </w:rPrChange>
        </w:rPr>
        <w:t xml:space="preserve"> monitoring</w:t>
      </w:r>
      <w:r w:rsidR="00106DC4" w:rsidRPr="00ED672B">
        <w:rPr>
          <w:rFonts w:asciiTheme="minorHAnsi" w:hAnsiTheme="minorHAnsi"/>
          <w:rPrChange w:id="1603" w:author="Erin Stephenson" w:date="2019-03-13T19:33:00Z">
            <w:rPr/>
          </w:rPrChange>
        </w:rPr>
        <w:t xml:space="preserve"> period</w:t>
      </w:r>
      <w:r w:rsidR="00472BDC" w:rsidRPr="00ED672B">
        <w:rPr>
          <w:rFonts w:asciiTheme="minorHAnsi" w:hAnsiTheme="minorHAnsi"/>
          <w:rPrChange w:id="1604" w:author="Erin Stephenson" w:date="2019-03-13T19:33:00Z">
            <w:rPr/>
          </w:rPrChange>
        </w:rPr>
        <w:t xml:space="preserve"> (Figure 1</w:t>
      </w:r>
      <w:r w:rsidR="007F73C7" w:rsidRPr="00ED672B">
        <w:rPr>
          <w:rFonts w:asciiTheme="minorHAnsi" w:hAnsiTheme="minorHAnsi"/>
          <w:rPrChange w:id="1605" w:author="Erin Stephenson" w:date="2019-03-13T19:33:00Z">
            <w:rPr/>
          </w:rPrChange>
        </w:rPr>
        <w:t>E</w:t>
      </w:r>
      <w:r w:rsidR="00472BDC" w:rsidRPr="00ED672B">
        <w:rPr>
          <w:rFonts w:asciiTheme="minorHAnsi" w:hAnsiTheme="minorHAnsi"/>
          <w:rPrChange w:id="1606" w:author="Erin Stephenson" w:date="2019-03-13T19:33:00Z">
            <w:rPr/>
          </w:rPrChange>
        </w:rPr>
        <w:softHyphen/>
      </w:r>
      <w:r w:rsidR="00472BDC" w:rsidRPr="00ED672B">
        <w:rPr>
          <w:rFonts w:asciiTheme="minorHAnsi" w:hAnsiTheme="minorHAnsi"/>
          <w:rPrChange w:id="1607" w:author="Erin Stephenson" w:date="2019-03-13T19:33:00Z">
            <w:rPr/>
          </w:rPrChange>
        </w:rPr>
        <w:softHyphen/>
      </w:r>
      <w:r w:rsidR="00472BDC" w:rsidRPr="00ED672B">
        <w:rPr>
          <w:rFonts w:asciiTheme="minorHAnsi" w:hAnsiTheme="minorHAnsi"/>
          <w:rPrChange w:id="1608" w:author="Erin Stephenson" w:date="2019-03-13T19:33:00Z">
            <w:rPr/>
          </w:rPrChange>
        </w:rPr>
        <w:softHyphen/>
      </w:r>
      <w:r w:rsidR="00472BDC" w:rsidRPr="00ED672B">
        <w:rPr>
          <w:rFonts w:asciiTheme="minorHAnsi" w:hAnsiTheme="minorHAnsi"/>
          <w:rPrChange w:id="1609" w:author="Erin Stephenson" w:date="2019-03-13T19:33:00Z">
            <w:rPr/>
          </w:rPrChange>
        </w:rPr>
        <w:softHyphen/>
      </w:r>
      <w:r w:rsidRPr="00ED672B">
        <w:rPr>
          <w:rFonts w:asciiTheme="minorHAnsi" w:hAnsiTheme="minorHAnsi"/>
          <w:rPrChange w:id="1610" w:author="Erin Stephenson" w:date="2019-03-13T19:33:00Z">
            <w:rPr/>
          </w:rPrChange>
        </w:rPr>
        <w:t>)</w:t>
      </w:r>
      <w:ins w:id="1611" w:author="Erin Stephenson" w:date="2019-03-11T14:10:00Z">
        <w:r w:rsidR="00B44CBD" w:rsidRPr="00ED672B">
          <w:rPr>
            <w:rFonts w:asciiTheme="minorHAnsi" w:hAnsiTheme="minorHAnsi"/>
            <w:rPrChange w:id="1612" w:author="Erin Stephenson" w:date="2019-03-13T19:33:00Z">
              <w:rPr/>
            </w:rPrChange>
          </w:rPr>
          <w:t xml:space="preserve">. </w:t>
        </w:r>
      </w:ins>
      <w:del w:id="1613" w:author="Erin Stephenson" w:date="2019-03-11T14:10:00Z">
        <w:r w:rsidR="007F73C7" w:rsidRPr="00ED672B" w:rsidDel="00B44CBD">
          <w:rPr>
            <w:rFonts w:asciiTheme="minorHAnsi" w:hAnsiTheme="minorHAnsi"/>
            <w:rPrChange w:id="1614" w:author="Erin Stephenson" w:date="2019-03-13T19:33:00Z">
              <w:rPr/>
            </w:rPrChange>
          </w:rPr>
          <w:delText xml:space="preserve">. </w:delText>
        </w:r>
      </w:del>
      <w:r w:rsidR="007F73C7" w:rsidRPr="00ED672B">
        <w:rPr>
          <w:rFonts w:asciiTheme="minorHAnsi" w:hAnsiTheme="minorHAnsi"/>
          <w:rPrChange w:id="1615" w:author="Erin Stephenson" w:date="2019-03-13T19:33:00Z">
            <w:rPr/>
          </w:rPrChange>
        </w:rPr>
        <w:t xml:space="preserve"> </w:t>
      </w:r>
      <w:del w:id="1616" w:author="Erin Stephenson" w:date="2019-03-11T14:11:00Z">
        <w:r w:rsidR="007F73C7" w:rsidRPr="00ED672B" w:rsidDel="00B44CBD">
          <w:rPr>
            <w:rFonts w:asciiTheme="minorHAnsi" w:hAnsiTheme="minorHAnsi"/>
            <w:rPrChange w:id="1617" w:author="Erin Stephenson" w:date="2019-03-13T19:33:00Z">
              <w:rPr/>
            </w:rPrChange>
          </w:rPr>
          <w:delText>In terms of the</w:delText>
        </w:r>
      </w:del>
      <w:ins w:id="1618" w:author="Erin Stephenson" w:date="2019-03-11T14:11:00Z">
        <w:r w:rsidR="00B44CBD" w:rsidRPr="00ED672B">
          <w:rPr>
            <w:rFonts w:asciiTheme="minorHAnsi" w:hAnsiTheme="minorHAnsi"/>
            <w:rPrChange w:id="1619" w:author="Erin Stephenson" w:date="2019-03-13T19:33:00Z">
              <w:rPr/>
            </w:rPrChange>
          </w:rPr>
          <w:t xml:space="preserve">Although there were no differences </w:t>
        </w:r>
      </w:ins>
      <w:del w:id="1620" w:author="Erin Stephenson" w:date="2019-03-11T14:11:00Z">
        <w:r w:rsidR="007F73C7" w:rsidRPr="00ED672B" w:rsidDel="00B44CBD">
          <w:rPr>
            <w:rFonts w:asciiTheme="minorHAnsi" w:hAnsiTheme="minorHAnsi"/>
            <w:rPrChange w:id="1621" w:author="Erin Stephenson" w:date="2019-03-13T19:33:00Z">
              <w:rPr/>
            </w:rPrChange>
          </w:rPr>
          <w:delText xml:space="preserve"> </w:delText>
        </w:r>
      </w:del>
      <w:ins w:id="1622" w:author="Erin Stephenson" w:date="2019-03-11T14:11:00Z">
        <w:r w:rsidR="00B44CBD" w:rsidRPr="00ED672B">
          <w:rPr>
            <w:rFonts w:asciiTheme="minorHAnsi" w:hAnsiTheme="minorHAnsi"/>
            <w:rPrChange w:id="1623" w:author="Erin Stephenson" w:date="2019-03-13T19:33:00Z">
              <w:rPr/>
            </w:rPrChange>
          </w:rPr>
          <w:t xml:space="preserve">in the </w:t>
        </w:r>
      </w:ins>
      <w:r w:rsidR="007F73C7" w:rsidRPr="00ED672B">
        <w:rPr>
          <w:rFonts w:asciiTheme="minorHAnsi" w:hAnsiTheme="minorHAnsi"/>
          <w:rPrChange w:id="1624" w:author="Erin Stephenson" w:date="2019-03-13T19:33:00Z">
            <w:rPr/>
          </w:rPrChange>
        </w:rPr>
        <w:t xml:space="preserve">respiratory exchange ratio </w:t>
      </w:r>
      <w:ins w:id="1625" w:author="Erin Stephenson" w:date="2019-03-11T14:11:00Z">
        <w:r w:rsidR="00B44CBD" w:rsidRPr="00ED672B">
          <w:rPr>
            <w:rFonts w:asciiTheme="minorHAnsi" w:hAnsiTheme="minorHAnsi"/>
            <w:rPrChange w:id="1626" w:author="Erin Stephenson" w:date="2019-03-13T19:33:00Z">
              <w:rPr/>
            </w:rPrChange>
          </w:rPr>
          <w:t xml:space="preserve">between knockout and wild-type male mice </w:t>
        </w:r>
      </w:ins>
      <w:r w:rsidR="007F73C7" w:rsidRPr="00ED672B">
        <w:rPr>
          <w:rFonts w:asciiTheme="minorHAnsi" w:hAnsiTheme="minorHAnsi"/>
          <w:rPrChange w:id="1627" w:author="Erin Stephenson" w:date="2019-03-13T19:33:00Z">
            <w:rPr/>
          </w:rPrChange>
        </w:rPr>
        <w:t>(Figure 1F)</w:t>
      </w:r>
      <w:ins w:id="1628" w:author="Erin Stephenson" w:date="2019-03-11T14:11:00Z">
        <w:r w:rsidR="00B44CBD" w:rsidRPr="00ED672B">
          <w:rPr>
            <w:rFonts w:asciiTheme="minorHAnsi" w:hAnsiTheme="minorHAnsi"/>
            <w:rPrChange w:id="1629" w:author="Erin Stephenson" w:date="2019-03-13T19:33:00Z">
              <w:rPr/>
            </w:rPrChange>
          </w:rPr>
          <w:t>,</w:t>
        </w:r>
      </w:ins>
      <w:del w:id="1630" w:author="Erin Stephenson" w:date="2019-03-11T14:11:00Z">
        <w:r w:rsidR="007F73C7" w:rsidRPr="00ED672B" w:rsidDel="00B44CBD">
          <w:rPr>
            <w:rFonts w:asciiTheme="minorHAnsi" w:hAnsiTheme="minorHAnsi"/>
            <w:rPrChange w:id="1631" w:author="Erin Stephenson" w:date="2019-03-13T19:33:00Z">
              <w:rPr/>
            </w:rPrChange>
          </w:rPr>
          <w:delText xml:space="preserve"> while the male wild-type </w:delText>
        </w:r>
      </w:del>
      <w:del w:id="1632" w:author="Erin Stephenson" w:date="2019-03-11T14:12:00Z">
        <w:r w:rsidR="007F73C7" w:rsidRPr="00ED672B" w:rsidDel="00B44CBD">
          <w:rPr>
            <w:rFonts w:asciiTheme="minorHAnsi" w:hAnsiTheme="minorHAnsi"/>
            <w:rPrChange w:id="1633" w:author="Erin Stephenson" w:date="2019-03-13T19:33:00Z">
              <w:rPr/>
            </w:rPrChange>
          </w:rPr>
          <w:delText>and knockout mice were very similar,</w:delText>
        </w:r>
      </w:del>
      <w:r w:rsidR="007F73C7" w:rsidRPr="00ED672B">
        <w:rPr>
          <w:rFonts w:asciiTheme="minorHAnsi" w:hAnsiTheme="minorHAnsi"/>
          <w:rPrChange w:id="1634" w:author="Erin Stephenson" w:date="2019-03-13T19:33:00Z">
            <w:rPr/>
          </w:rPrChange>
        </w:rPr>
        <w:t xml:space="preserve"> female muscle </w:t>
      </w:r>
      <w:r w:rsidR="007F73C7" w:rsidRPr="00ED672B">
        <w:rPr>
          <w:rFonts w:asciiTheme="minorHAnsi" w:hAnsiTheme="minorHAnsi"/>
          <w:i/>
          <w:rPrChange w:id="1635" w:author="Erin Stephenson" w:date="2019-03-13T19:33:00Z">
            <w:rPr>
              <w:i/>
            </w:rPr>
          </w:rPrChange>
        </w:rPr>
        <w:t>Tsc1</w:t>
      </w:r>
      <w:r w:rsidR="007F73C7" w:rsidRPr="00ED672B">
        <w:rPr>
          <w:rFonts w:asciiTheme="minorHAnsi" w:hAnsiTheme="minorHAnsi"/>
          <w:rPrChange w:id="1636" w:author="Erin Stephenson" w:date="2019-03-13T19:33:00Z">
            <w:rPr/>
          </w:rPrChange>
        </w:rPr>
        <w:t xml:space="preserve"> knockout mice had </w:t>
      </w:r>
      <w:ins w:id="1637" w:author="Erin Stephenson" w:date="2019-03-13T15:06:00Z">
        <w:r w:rsidR="002470AA" w:rsidRPr="00ED672B">
          <w:rPr>
            <w:rFonts w:asciiTheme="minorHAnsi" w:hAnsiTheme="minorHAnsi"/>
            <w:rPrChange w:id="1638" w:author="Erin Stephenson" w:date="2019-03-13T19:33:00Z">
              <w:rPr/>
            </w:rPrChange>
          </w:rPr>
          <w:t>lower</w:t>
        </w:r>
      </w:ins>
      <w:ins w:id="1639" w:author="Erin Stephenson" w:date="2019-03-11T14:12:00Z">
        <w:r w:rsidR="00B44CBD" w:rsidRPr="00ED672B">
          <w:rPr>
            <w:rFonts w:asciiTheme="minorHAnsi" w:hAnsiTheme="minorHAnsi"/>
            <w:rPrChange w:id="1640" w:author="Erin Stephenson" w:date="2019-03-13T19:33:00Z">
              <w:rPr/>
            </w:rPrChange>
          </w:rPr>
          <w:t xml:space="preserve"> </w:t>
        </w:r>
      </w:ins>
      <w:ins w:id="1641" w:author="Erin Stephenson" w:date="2019-03-11T14:13:00Z">
        <w:r w:rsidR="00B44CBD" w:rsidRPr="00ED672B">
          <w:rPr>
            <w:rFonts w:asciiTheme="minorHAnsi" w:hAnsiTheme="minorHAnsi"/>
            <w:rPrChange w:id="1642" w:author="Erin Stephenson" w:date="2019-03-13T19:33:00Z">
              <w:rPr/>
            </w:rPrChange>
          </w:rPr>
          <w:t>respiratory exchange ratio’s</w:t>
        </w:r>
      </w:ins>
      <w:ins w:id="1643" w:author="Erin Stephenson" w:date="2019-03-11T14:12:00Z">
        <w:r w:rsidR="00B44CBD" w:rsidRPr="00ED672B">
          <w:rPr>
            <w:rFonts w:asciiTheme="minorHAnsi" w:hAnsiTheme="minorHAnsi"/>
            <w:rPrChange w:id="1644" w:author="Erin Stephenson" w:date="2019-03-13T19:33:00Z">
              <w:rPr/>
            </w:rPrChange>
          </w:rPr>
          <w:t xml:space="preserve"> during the dark period (indicating greater</w:t>
        </w:r>
      </w:ins>
      <w:del w:id="1645" w:author="Erin Stephenson" w:date="2019-03-11T14:12:00Z">
        <w:r w:rsidR="007F73C7" w:rsidRPr="00ED672B" w:rsidDel="00B44CBD">
          <w:rPr>
            <w:rFonts w:asciiTheme="minorHAnsi" w:hAnsiTheme="minorHAnsi"/>
            <w:rPrChange w:id="1646" w:author="Erin Stephenson" w:date="2019-03-13T19:33:00Z">
              <w:rPr/>
            </w:rPrChange>
          </w:rPr>
          <w:delText>more</w:delText>
        </w:r>
      </w:del>
      <w:r w:rsidR="007F73C7" w:rsidRPr="00ED672B">
        <w:rPr>
          <w:rFonts w:asciiTheme="minorHAnsi" w:hAnsiTheme="minorHAnsi"/>
          <w:rPrChange w:id="1647" w:author="Erin Stephenson" w:date="2019-03-13T19:33:00Z">
            <w:rPr/>
          </w:rPrChange>
        </w:rPr>
        <w:t xml:space="preserve"> lipid utilization</w:t>
      </w:r>
      <w:ins w:id="1648" w:author="Erin Stephenson" w:date="2019-03-11T14:12:00Z">
        <w:r w:rsidR="00B44CBD" w:rsidRPr="00ED672B">
          <w:rPr>
            <w:rFonts w:asciiTheme="minorHAnsi" w:hAnsiTheme="minorHAnsi"/>
            <w:rPrChange w:id="1649" w:author="Erin Stephenson" w:date="2019-03-13T19:33:00Z">
              <w:rPr/>
            </w:rPrChange>
          </w:rPr>
          <w:t>)</w:t>
        </w:r>
      </w:ins>
      <w:del w:id="1650" w:author="Erin Stephenson" w:date="2019-03-11T14:12:00Z">
        <w:r w:rsidR="007F73C7" w:rsidRPr="00ED672B" w:rsidDel="00B44CBD">
          <w:rPr>
            <w:rFonts w:asciiTheme="minorHAnsi" w:hAnsiTheme="minorHAnsi"/>
            <w:rPrChange w:id="1651" w:author="Erin Stephenson" w:date="2019-03-13T19:33:00Z">
              <w:rPr/>
            </w:rPrChange>
          </w:rPr>
          <w:delText xml:space="preserve"> at night</w:delText>
        </w:r>
      </w:del>
      <w:r w:rsidR="007F73C7" w:rsidRPr="00ED672B">
        <w:rPr>
          <w:rFonts w:asciiTheme="minorHAnsi" w:hAnsiTheme="minorHAnsi"/>
          <w:rPrChange w:id="1652" w:author="Erin Stephenson" w:date="2019-03-13T19:33:00Z">
            <w:rPr/>
          </w:rPrChange>
        </w:rPr>
        <w:t>,</w:t>
      </w:r>
      <w:ins w:id="1653" w:author="Erin Stephenson" w:date="2019-03-11T14:12:00Z">
        <w:r w:rsidR="00B44CBD" w:rsidRPr="00ED672B">
          <w:rPr>
            <w:rFonts w:asciiTheme="minorHAnsi" w:hAnsiTheme="minorHAnsi"/>
            <w:rPrChange w:id="1654" w:author="Erin Stephenson" w:date="2019-03-13T19:33:00Z">
              <w:rPr/>
            </w:rPrChange>
          </w:rPr>
          <w:t xml:space="preserve"> </w:t>
        </w:r>
      </w:ins>
      <w:ins w:id="1655" w:author="Erin Stephenson" w:date="2019-03-11T14:14:00Z">
        <w:r w:rsidR="00B44CBD" w:rsidRPr="00ED672B">
          <w:rPr>
            <w:rFonts w:asciiTheme="minorHAnsi" w:hAnsiTheme="minorHAnsi"/>
            <w:rPrChange w:id="1656" w:author="Erin Stephenson" w:date="2019-03-13T19:33:00Z">
              <w:rPr/>
            </w:rPrChange>
          </w:rPr>
          <w:t>and</w:t>
        </w:r>
      </w:ins>
      <w:ins w:id="1657" w:author="Erin Stephenson" w:date="2019-03-11T14:13:00Z">
        <w:r w:rsidR="00B44CBD" w:rsidRPr="00ED672B">
          <w:rPr>
            <w:rFonts w:asciiTheme="minorHAnsi" w:hAnsiTheme="minorHAnsi"/>
            <w:rPrChange w:id="1658" w:author="Erin Stephenson" w:date="2019-03-13T19:33:00Z">
              <w:rPr/>
            </w:rPrChange>
          </w:rPr>
          <w:t xml:space="preserve"> higher respiratory exchange ratio’s</w:t>
        </w:r>
      </w:ins>
      <w:del w:id="1659" w:author="Erin Stephenson" w:date="2019-03-11T14:12:00Z">
        <w:r w:rsidR="007F73C7" w:rsidRPr="00ED672B" w:rsidDel="00B44CBD">
          <w:rPr>
            <w:rFonts w:asciiTheme="minorHAnsi" w:hAnsiTheme="minorHAnsi"/>
            <w:rPrChange w:id="1660" w:author="Erin Stephenson" w:date="2019-03-13T19:33:00Z">
              <w:rPr/>
            </w:rPrChange>
          </w:rPr>
          <w:delText xml:space="preserve"> bu</w:delText>
        </w:r>
      </w:del>
      <w:del w:id="1661" w:author="Erin Stephenson" w:date="2019-03-11T14:13:00Z">
        <w:r w:rsidR="007F73C7" w:rsidRPr="00ED672B" w:rsidDel="00B44CBD">
          <w:rPr>
            <w:rFonts w:asciiTheme="minorHAnsi" w:hAnsiTheme="minorHAnsi"/>
            <w:rPrChange w:id="1662" w:author="Erin Stephenson" w:date="2019-03-13T19:33:00Z">
              <w:rPr/>
            </w:rPrChange>
          </w:rPr>
          <w:delText>t</w:delText>
        </w:r>
      </w:del>
      <w:r w:rsidR="007F73C7" w:rsidRPr="00ED672B">
        <w:rPr>
          <w:rFonts w:asciiTheme="minorHAnsi" w:hAnsiTheme="minorHAnsi"/>
          <w:rPrChange w:id="1663" w:author="Erin Stephenson" w:date="2019-03-13T19:33:00Z">
            <w:rPr/>
          </w:rPrChange>
        </w:rPr>
        <w:t xml:space="preserve"> </w:t>
      </w:r>
      <w:del w:id="1664" w:author="Erin Stephenson" w:date="2019-03-11T14:13:00Z">
        <w:r w:rsidR="007F73C7" w:rsidRPr="00ED672B" w:rsidDel="00B44CBD">
          <w:rPr>
            <w:rFonts w:asciiTheme="minorHAnsi" w:hAnsiTheme="minorHAnsi"/>
            <w:rPrChange w:id="1665" w:author="Erin Stephenson" w:date="2019-03-13T19:33:00Z">
              <w:rPr/>
            </w:rPrChange>
          </w:rPr>
          <w:delText xml:space="preserve">more carbohydrate utilization </w:delText>
        </w:r>
      </w:del>
      <w:r w:rsidR="007F73C7" w:rsidRPr="00ED672B">
        <w:rPr>
          <w:rFonts w:asciiTheme="minorHAnsi" w:hAnsiTheme="minorHAnsi"/>
          <w:rPrChange w:id="1666" w:author="Erin Stephenson" w:date="2019-03-13T19:33:00Z">
            <w:rPr/>
          </w:rPrChange>
        </w:rPr>
        <w:t xml:space="preserve">during the </w:t>
      </w:r>
      <w:del w:id="1667" w:author="Erin Stephenson" w:date="2019-03-11T14:13:00Z">
        <w:r w:rsidR="007F73C7" w:rsidRPr="00ED672B" w:rsidDel="00B44CBD">
          <w:rPr>
            <w:rFonts w:asciiTheme="minorHAnsi" w:hAnsiTheme="minorHAnsi"/>
            <w:rPrChange w:id="1668" w:author="Erin Stephenson" w:date="2019-03-13T19:33:00Z">
              <w:rPr/>
            </w:rPrChange>
          </w:rPr>
          <w:delText>day</w:delText>
        </w:r>
      </w:del>
      <w:ins w:id="1669" w:author="Erin Stephenson" w:date="2019-03-11T14:13:00Z">
        <w:r w:rsidR="00B44CBD" w:rsidRPr="00ED672B">
          <w:rPr>
            <w:rFonts w:asciiTheme="minorHAnsi" w:hAnsiTheme="minorHAnsi"/>
            <w:rPrChange w:id="1670" w:author="Erin Stephenson" w:date="2019-03-13T19:33:00Z">
              <w:rPr/>
            </w:rPrChange>
          </w:rPr>
          <w:t xml:space="preserve"> light period (indicative of more carbohydrate utilization</w:t>
        </w:r>
      </w:ins>
      <w:ins w:id="1671" w:author="Erin Stephenson" w:date="2019-03-11T14:14:00Z">
        <w:r w:rsidR="00B44CBD" w:rsidRPr="00ED672B">
          <w:rPr>
            <w:rFonts w:asciiTheme="minorHAnsi" w:hAnsiTheme="minorHAnsi"/>
            <w:rPrChange w:id="1672" w:author="Erin Stephenson" w:date="2019-03-13T19:33:00Z">
              <w:rPr/>
            </w:rPrChange>
          </w:rPr>
          <w:t>) compared to their wild-type counterparts</w:t>
        </w:r>
      </w:ins>
      <w:ins w:id="1673" w:author="Erin Stephenson" w:date="2019-03-11T14:15:00Z">
        <w:r w:rsidR="00552951" w:rsidRPr="00ED672B">
          <w:rPr>
            <w:rFonts w:asciiTheme="minorHAnsi" w:hAnsiTheme="minorHAnsi"/>
            <w:rPrChange w:id="1674" w:author="Erin Stephenson" w:date="2019-03-13T19:33:00Z">
              <w:rPr/>
            </w:rPrChange>
          </w:rPr>
          <w:t>. This suggests</w:t>
        </w:r>
      </w:ins>
      <w:del w:id="1675" w:author="Erin Stephenson" w:date="2019-03-11T14:15:00Z">
        <w:r w:rsidR="007F73C7" w:rsidRPr="00ED672B" w:rsidDel="00552951">
          <w:rPr>
            <w:rFonts w:asciiTheme="minorHAnsi" w:hAnsiTheme="minorHAnsi"/>
            <w:rPrChange w:id="1676" w:author="Erin Stephenson" w:date="2019-03-13T19:33:00Z">
              <w:rPr/>
            </w:rPrChange>
          </w:rPr>
          <w:delText>, potentially indicating</w:delText>
        </w:r>
      </w:del>
      <w:ins w:id="1677" w:author="Erin Stephenson" w:date="2019-03-11T14:15:00Z">
        <w:r w:rsidR="00552951" w:rsidRPr="00ED672B">
          <w:rPr>
            <w:rFonts w:asciiTheme="minorHAnsi" w:hAnsiTheme="minorHAnsi"/>
            <w:rPrChange w:id="1678" w:author="Erin Stephenson" w:date="2019-03-13T19:33:00Z">
              <w:rPr/>
            </w:rPrChange>
          </w:rPr>
          <w:t xml:space="preserve"> there may be</w:t>
        </w:r>
      </w:ins>
      <w:r w:rsidR="00F704E4" w:rsidRPr="00ED672B">
        <w:rPr>
          <w:rFonts w:asciiTheme="minorHAnsi" w:hAnsiTheme="minorHAnsi"/>
          <w:rPrChange w:id="1679" w:author="Erin Stephenson" w:date="2019-03-13T19:33:00Z">
            <w:rPr/>
          </w:rPrChange>
        </w:rPr>
        <w:t xml:space="preserve"> </w:t>
      </w:r>
      <w:ins w:id="1680" w:author="Erin Stephenson" w:date="2019-03-11T14:18:00Z">
        <w:r w:rsidR="002C4DA5" w:rsidRPr="00ED672B">
          <w:rPr>
            <w:rFonts w:asciiTheme="minorHAnsi" w:hAnsiTheme="minorHAnsi"/>
            <w:rPrChange w:id="1681" w:author="Erin Stephenson" w:date="2019-03-13T19:33:00Z">
              <w:rPr/>
            </w:rPrChange>
          </w:rPr>
          <w:t xml:space="preserve">a </w:t>
        </w:r>
      </w:ins>
      <w:r w:rsidR="00F704E4" w:rsidRPr="00ED672B">
        <w:rPr>
          <w:rFonts w:asciiTheme="minorHAnsi" w:hAnsiTheme="minorHAnsi"/>
          <w:rPrChange w:id="1682" w:author="Erin Stephenson" w:date="2019-03-13T19:33:00Z">
            <w:rPr/>
          </w:rPrChange>
        </w:rPr>
        <w:t>sex</w:t>
      </w:r>
      <w:ins w:id="1683" w:author="Erin Stephenson" w:date="2019-03-11T14:15:00Z">
        <w:r w:rsidR="00552951" w:rsidRPr="00ED672B">
          <w:rPr>
            <w:rFonts w:asciiTheme="minorHAnsi" w:hAnsiTheme="minorHAnsi"/>
            <w:rPrChange w:id="1684" w:author="Erin Stephenson" w:date="2019-03-13T19:33:00Z">
              <w:rPr/>
            </w:rPrChange>
          </w:rPr>
          <w:t>ual</w:t>
        </w:r>
      </w:ins>
      <w:ins w:id="1685" w:author="Erin Stephenson" w:date="2019-03-11T14:17:00Z">
        <w:r w:rsidR="00741314" w:rsidRPr="00ED672B">
          <w:rPr>
            <w:rFonts w:asciiTheme="minorHAnsi" w:hAnsiTheme="minorHAnsi"/>
            <w:rPrChange w:id="1686" w:author="Erin Stephenson" w:date="2019-03-13T19:33:00Z">
              <w:rPr/>
            </w:rPrChange>
          </w:rPr>
          <w:t>ly</w:t>
        </w:r>
      </w:ins>
      <w:ins w:id="1687" w:author="Erin Stephenson" w:date="2019-03-11T14:15:00Z">
        <w:r w:rsidR="00552951" w:rsidRPr="00ED672B">
          <w:rPr>
            <w:rFonts w:asciiTheme="minorHAnsi" w:hAnsiTheme="minorHAnsi"/>
            <w:rPrChange w:id="1688" w:author="Erin Stephenson" w:date="2019-03-13T19:33:00Z">
              <w:rPr/>
            </w:rPrChange>
          </w:rPr>
          <w:t xml:space="preserve"> dimorphic component</w:t>
        </w:r>
      </w:ins>
      <w:ins w:id="1689" w:author="Erin Stephenson" w:date="2019-03-11T14:18:00Z">
        <w:r w:rsidR="002C4DA5" w:rsidRPr="00ED672B">
          <w:rPr>
            <w:rFonts w:asciiTheme="minorHAnsi" w:hAnsiTheme="minorHAnsi"/>
            <w:rPrChange w:id="1690" w:author="Erin Stephenson" w:date="2019-03-13T19:33:00Z">
              <w:rPr/>
            </w:rPrChange>
          </w:rPr>
          <w:t xml:space="preserve"> of mTORC1 signaling</w:t>
        </w:r>
      </w:ins>
      <w:ins w:id="1691" w:author="Erin Stephenson" w:date="2019-03-11T14:15:00Z">
        <w:r w:rsidR="00552951" w:rsidRPr="00ED672B">
          <w:rPr>
            <w:rFonts w:asciiTheme="minorHAnsi" w:hAnsiTheme="minorHAnsi"/>
            <w:rPrChange w:id="1692" w:author="Erin Stephenson" w:date="2019-03-13T19:33:00Z">
              <w:rPr/>
            </w:rPrChange>
          </w:rPr>
          <w:t xml:space="preserve"> that d</w:t>
        </w:r>
      </w:ins>
      <w:ins w:id="1693" w:author="Erin Stephenson" w:date="2019-03-11T14:18:00Z">
        <w:r w:rsidR="009D2A63" w:rsidRPr="00ED672B">
          <w:rPr>
            <w:rFonts w:asciiTheme="minorHAnsi" w:hAnsiTheme="minorHAnsi"/>
            <w:rPrChange w:id="1694" w:author="Erin Stephenson" w:date="2019-03-13T19:33:00Z">
              <w:rPr/>
            </w:rPrChange>
          </w:rPr>
          <w:t>etermines</w:t>
        </w:r>
      </w:ins>
      <w:del w:id="1695" w:author="Erin Stephenson" w:date="2019-03-11T14:15:00Z">
        <w:r w:rsidR="00F704E4" w:rsidRPr="00ED672B" w:rsidDel="00552951">
          <w:rPr>
            <w:rFonts w:asciiTheme="minorHAnsi" w:hAnsiTheme="minorHAnsi"/>
            <w:rPrChange w:id="1696" w:author="Erin Stephenson" w:date="2019-03-13T19:33:00Z">
              <w:rPr/>
            </w:rPrChange>
          </w:rPr>
          <w:delText>-dependent</w:delText>
        </w:r>
        <w:r w:rsidR="007F73C7" w:rsidRPr="00ED672B" w:rsidDel="00552951">
          <w:rPr>
            <w:rFonts w:asciiTheme="minorHAnsi" w:hAnsiTheme="minorHAnsi"/>
            <w:rPrChange w:id="1697" w:author="Erin Stephenson" w:date="2019-03-13T19:33:00Z">
              <w:rPr/>
            </w:rPrChange>
          </w:rPr>
          <w:delText xml:space="preserve"> increased</w:delText>
        </w:r>
      </w:del>
      <w:r w:rsidR="007F73C7" w:rsidRPr="00ED672B">
        <w:rPr>
          <w:rFonts w:asciiTheme="minorHAnsi" w:hAnsiTheme="minorHAnsi"/>
          <w:rPrChange w:id="1698" w:author="Erin Stephenson" w:date="2019-03-13T19:33:00Z">
            <w:rPr/>
          </w:rPrChange>
        </w:rPr>
        <w:t xml:space="preserve"> metabolic flexibility</w:t>
      </w:r>
      <w:r w:rsidRPr="00ED672B">
        <w:rPr>
          <w:rFonts w:asciiTheme="minorHAnsi" w:hAnsiTheme="minorHAnsi"/>
          <w:rPrChange w:id="1699" w:author="Erin Stephenson" w:date="2019-03-13T19:33:00Z">
            <w:rPr/>
          </w:rPrChange>
        </w:rPr>
        <w:t xml:space="preserve">.  These data are consistent with a physiological role </w:t>
      </w:r>
      <w:del w:id="1700" w:author="Erin Stephenson" w:date="2019-03-11T14:19:00Z">
        <w:r w:rsidRPr="00ED672B" w:rsidDel="00A472DC">
          <w:rPr>
            <w:rFonts w:asciiTheme="minorHAnsi" w:hAnsiTheme="minorHAnsi"/>
            <w:rPrChange w:id="1701" w:author="Erin Stephenson" w:date="2019-03-13T19:33:00Z">
              <w:rPr/>
            </w:rPrChange>
          </w:rPr>
          <w:delText xml:space="preserve">of </w:delText>
        </w:r>
      </w:del>
      <w:ins w:id="1702" w:author="Erin Stephenson" w:date="2019-03-11T14:19:00Z">
        <w:r w:rsidR="00A472DC" w:rsidRPr="00ED672B">
          <w:rPr>
            <w:rFonts w:asciiTheme="minorHAnsi" w:hAnsiTheme="minorHAnsi"/>
            <w:rPrChange w:id="1703" w:author="Erin Stephenson" w:date="2019-03-13T19:33:00Z">
              <w:rPr/>
            </w:rPrChange>
          </w:rPr>
          <w:t xml:space="preserve">for </w:t>
        </w:r>
      </w:ins>
      <w:r w:rsidRPr="00ED672B">
        <w:rPr>
          <w:rFonts w:asciiTheme="minorHAnsi" w:hAnsiTheme="minorHAnsi"/>
          <w:rPrChange w:id="1704" w:author="Erin Stephenson" w:date="2019-03-13T19:33:00Z">
            <w:rPr/>
          </w:rPrChange>
        </w:rPr>
        <w:t>mTORC1 in moderating organismal energy expenditure.</w:t>
      </w:r>
      <w:r w:rsidR="00C64A2D" w:rsidRPr="00ED672B">
        <w:rPr>
          <w:rFonts w:asciiTheme="minorHAnsi" w:hAnsiTheme="minorHAnsi"/>
          <w:rPrChange w:id="1705" w:author="Erin Stephenson" w:date="2019-03-13T19:33:00Z">
            <w:rPr/>
          </w:rPrChange>
        </w:rPr>
        <w:t xml:space="preserve">  </w:t>
      </w:r>
    </w:p>
    <w:p w14:paraId="0A3BFE51" w14:textId="77777777" w:rsidR="00A472DC" w:rsidRPr="00ED672B" w:rsidRDefault="00A472DC" w:rsidP="00D04DA3">
      <w:pPr>
        <w:rPr>
          <w:ins w:id="1706" w:author="Erin Stephenson" w:date="2019-03-11T14:20:00Z"/>
          <w:rFonts w:asciiTheme="minorHAnsi" w:hAnsiTheme="minorHAnsi"/>
          <w:rPrChange w:id="1707" w:author="Erin Stephenson" w:date="2019-03-13T19:33:00Z">
            <w:rPr>
              <w:ins w:id="1708" w:author="Erin Stephenson" w:date="2019-03-11T14:20:00Z"/>
            </w:rPr>
          </w:rPrChange>
        </w:rPr>
      </w:pPr>
    </w:p>
    <w:p w14:paraId="1FC6F806" w14:textId="26F5E9F3" w:rsidR="00184574" w:rsidRPr="00ED672B" w:rsidRDefault="00184574" w:rsidP="00D04DA3">
      <w:pPr>
        <w:rPr>
          <w:ins w:id="1709" w:author="Erin Stephenson" w:date="2019-03-11T14:21:00Z"/>
          <w:rFonts w:asciiTheme="minorHAnsi" w:hAnsiTheme="minorHAnsi"/>
          <w:b/>
          <w:color w:val="6F6F74" w:themeColor="accent1"/>
          <w:sz w:val="26"/>
          <w:szCs w:val="26"/>
          <w:rPrChange w:id="1710" w:author="Erin Stephenson" w:date="2019-03-13T19:33:00Z">
            <w:rPr>
              <w:ins w:id="1711" w:author="Erin Stephenson" w:date="2019-03-11T14:21:00Z"/>
            </w:rPr>
          </w:rPrChange>
        </w:rPr>
      </w:pPr>
      <w:commentRangeStart w:id="1712"/>
      <w:ins w:id="1713" w:author="Erin Stephenson" w:date="2019-03-11T14:21:00Z">
        <w:r w:rsidRPr="00ED672B">
          <w:rPr>
            <w:rFonts w:asciiTheme="minorHAnsi" w:hAnsiTheme="minorHAnsi"/>
            <w:b/>
            <w:color w:val="6F6F74" w:themeColor="accent1"/>
            <w:sz w:val="26"/>
            <w:szCs w:val="26"/>
            <w:rPrChange w:id="1714" w:author="Erin Stephenson" w:date="2019-03-13T19:33:00Z">
              <w:rPr/>
            </w:rPrChange>
          </w:rPr>
          <w:t>A</w:t>
        </w:r>
        <w:r w:rsidR="00D70AAD" w:rsidRPr="00ED672B">
          <w:rPr>
            <w:rFonts w:asciiTheme="minorHAnsi" w:hAnsiTheme="minorHAnsi"/>
            <w:b/>
            <w:color w:val="6F6F74" w:themeColor="accent1"/>
            <w:sz w:val="26"/>
            <w:szCs w:val="26"/>
            <w:rPrChange w:id="1715" w:author="Erin Stephenson" w:date="2019-03-13T19:33:00Z">
              <w:rPr>
                <w:b/>
                <w:color w:val="6F6F74" w:themeColor="accent1"/>
                <w:sz w:val="26"/>
                <w:szCs w:val="26"/>
              </w:rPr>
            </w:rPrChange>
          </w:rPr>
          <w:t xml:space="preserve">ctivation of mTORC1 in Muscle does not alter energy intake </w:t>
        </w:r>
      </w:ins>
    </w:p>
    <w:p w14:paraId="14CDFE30" w14:textId="2E7ED3F0" w:rsidR="00F07541" w:rsidRPr="00ED672B" w:rsidRDefault="00C64A2D" w:rsidP="00D04DA3">
      <w:pPr>
        <w:rPr>
          <w:rFonts w:asciiTheme="minorHAnsi" w:hAnsiTheme="minorHAnsi"/>
          <w:rPrChange w:id="1716" w:author="Erin Stephenson" w:date="2019-03-13T19:33:00Z">
            <w:rPr/>
          </w:rPrChange>
        </w:rPr>
      </w:pPr>
      <w:r w:rsidRPr="00ED672B">
        <w:rPr>
          <w:rFonts w:asciiTheme="minorHAnsi" w:hAnsiTheme="minorHAnsi"/>
          <w:rPrChange w:id="1717" w:author="Erin Stephenson" w:date="2019-03-13T19:33:00Z">
            <w:rPr/>
          </w:rPrChange>
        </w:rPr>
        <w:t xml:space="preserve">We next evaluated </w:t>
      </w:r>
      <w:ins w:id="1718" w:author="Erin Stephenson" w:date="2019-03-13T14:49:00Z">
        <w:r w:rsidR="00CC0342" w:rsidRPr="00ED672B">
          <w:rPr>
            <w:rFonts w:asciiTheme="minorHAnsi" w:hAnsiTheme="minorHAnsi"/>
            <w:rPrChange w:id="1719" w:author="Erin Stephenson" w:date="2019-03-13T19:33:00Z">
              <w:rPr/>
            </w:rPrChange>
          </w:rPr>
          <w:t xml:space="preserve">the effect of </w:t>
        </w:r>
        <w:proofErr w:type="spellStart"/>
        <w:r w:rsidR="00CC0342" w:rsidRPr="00ED672B">
          <w:rPr>
            <w:rFonts w:asciiTheme="minorHAnsi" w:hAnsiTheme="minorHAnsi"/>
            <w:i/>
            <w:rPrChange w:id="1720" w:author="Erin Stephenson" w:date="2019-03-13T19:33:00Z">
              <w:rPr>
                <w:i/>
              </w:rPr>
            </w:rPrChange>
          </w:rPr>
          <w:t>Ckmm-Cre</w:t>
        </w:r>
        <w:proofErr w:type="spellEnd"/>
        <w:r w:rsidR="00CC0342" w:rsidRPr="00ED672B">
          <w:rPr>
            <w:rFonts w:asciiTheme="minorHAnsi" w:hAnsiTheme="minorHAnsi"/>
            <w:rPrChange w:id="1721" w:author="Erin Stephenson" w:date="2019-03-13T19:33:00Z">
              <w:rPr/>
            </w:rPrChange>
          </w:rPr>
          <w:t xml:space="preserve"> driven </w:t>
        </w:r>
        <w:r w:rsidR="00CC0342" w:rsidRPr="00ED672B">
          <w:rPr>
            <w:rFonts w:asciiTheme="minorHAnsi" w:hAnsiTheme="minorHAnsi"/>
            <w:i/>
            <w:rPrChange w:id="1722" w:author="Erin Stephenson" w:date="2019-03-13T19:33:00Z">
              <w:rPr>
                <w:i/>
              </w:rPr>
            </w:rPrChange>
          </w:rPr>
          <w:t>Tsc1</w:t>
        </w:r>
        <w:r w:rsidR="00CC0342" w:rsidRPr="00ED672B">
          <w:rPr>
            <w:rFonts w:asciiTheme="minorHAnsi" w:hAnsiTheme="minorHAnsi"/>
            <w:rPrChange w:id="1723" w:author="Erin Stephenson" w:date="2019-03-13T19:33:00Z">
              <w:rPr/>
            </w:rPrChange>
          </w:rPr>
          <w:t xml:space="preserve"> knockout </w:t>
        </w:r>
      </w:ins>
      <w:del w:id="1724" w:author="Erin Stephenson" w:date="2019-03-13T14:49:00Z">
        <w:r w:rsidRPr="00ED672B" w:rsidDel="00CC0342">
          <w:rPr>
            <w:rFonts w:asciiTheme="minorHAnsi" w:hAnsiTheme="minorHAnsi"/>
            <w:rPrChange w:id="1725" w:author="Erin Stephenson" w:date="2019-03-13T19:33:00Z">
              <w:rPr/>
            </w:rPrChange>
          </w:rPr>
          <w:delText xml:space="preserve">food intake </w:delText>
        </w:r>
      </w:del>
      <w:r w:rsidRPr="00ED672B">
        <w:rPr>
          <w:rFonts w:asciiTheme="minorHAnsi" w:hAnsiTheme="minorHAnsi"/>
          <w:rPrChange w:id="1726" w:author="Erin Stephenson" w:date="2019-03-13T19:33:00Z">
            <w:rPr/>
          </w:rPrChange>
        </w:rPr>
        <w:t xml:space="preserve">in </w:t>
      </w:r>
      <w:del w:id="1727" w:author="Erin Stephenson" w:date="2019-03-13T14:49:00Z">
        <w:r w:rsidRPr="00ED672B" w:rsidDel="00CC0342">
          <w:rPr>
            <w:rFonts w:asciiTheme="minorHAnsi" w:hAnsiTheme="minorHAnsi"/>
            <w:rPrChange w:id="1728" w:author="Erin Stephenson" w:date="2019-03-13T19:33:00Z">
              <w:rPr/>
            </w:rPrChange>
          </w:rPr>
          <w:delText xml:space="preserve">these </w:delText>
        </w:r>
      </w:del>
      <w:r w:rsidRPr="00ED672B">
        <w:rPr>
          <w:rFonts w:asciiTheme="minorHAnsi" w:hAnsiTheme="minorHAnsi"/>
          <w:rPrChange w:id="1729" w:author="Erin Stephenson" w:date="2019-03-13T19:33:00Z">
            <w:rPr/>
          </w:rPrChange>
        </w:rPr>
        <w:t xml:space="preserve">animals </w:t>
      </w:r>
      <w:del w:id="1730" w:author="Erin Stephenson" w:date="2019-03-13T14:50:00Z">
        <w:r w:rsidRPr="00ED672B" w:rsidDel="00CC0342">
          <w:rPr>
            <w:rFonts w:asciiTheme="minorHAnsi" w:hAnsiTheme="minorHAnsi"/>
            <w:rPrChange w:id="1731" w:author="Erin Stephenson" w:date="2019-03-13T19:33:00Z">
              <w:rPr/>
            </w:rPrChange>
          </w:rPr>
          <w:delText>on both</w:delText>
        </w:r>
      </w:del>
      <w:ins w:id="1732" w:author="Erin Stephenson" w:date="2019-03-13T14:50:00Z">
        <w:r w:rsidR="00CC0342" w:rsidRPr="00ED672B">
          <w:rPr>
            <w:rFonts w:asciiTheme="minorHAnsi" w:hAnsiTheme="minorHAnsi"/>
            <w:rPrChange w:id="1733" w:author="Erin Stephenson" w:date="2019-03-13T19:33:00Z">
              <w:rPr/>
            </w:rPrChange>
          </w:rPr>
          <w:t>receiving either</w:t>
        </w:r>
      </w:ins>
      <w:r w:rsidRPr="00ED672B">
        <w:rPr>
          <w:rFonts w:asciiTheme="minorHAnsi" w:hAnsiTheme="minorHAnsi"/>
          <w:rPrChange w:id="1734" w:author="Erin Stephenson" w:date="2019-03-13T19:33:00Z">
            <w:rPr/>
          </w:rPrChange>
        </w:rPr>
        <w:t xml:space="preserve"> </w:t>
      </w:r>
      <w:del w:id="1735" w:author="Erin Stephenson" w:date="2019-03-13T15:07:00Z">
        <w:r w:rsidRPr="00ED672B" w:rsidDel="00BF7DE2">
          <w:rPr>
            <w:rFonts w:asciiTheme="minorHAnsi" w:hAnsiTheme="minorHAnsi"/>
            <w:rPrChange w:id="1736" w:author="Erin Stephenson" w:date="2019-03-13T19:33:00Z">
              <w:rPr/>
            </w:rPrChange>
          </w:rPr>
          <w:delText xml:space="preserve">NCD </w:delText>
        </w:r>
      </w:del>
      <w:ins w:id="1737" w:author="Erin Stephenson" w:date="2019-03-13T15:07:00Z">
        <w:r w:rsidR="00BF7DE2" w:rsidRPr="00ED672B">
          <w:rPr>
            <w:rFonts w:asciiTheme="minorHAnsi" w:hAnsiTheme="minorHAnsi"/>
            <w:rPrChange w:id="1738" w:author="Erin Stephenson" w:date="2019-03-13T19:33:00Z">
              <w:rPr/>
            </w:rPrChange>
          </w:rPr>
          <w:t xml:space="preserve">standard laboratory chow </w:t>
        </w:r>
      </w:ins>
      <w:del w:id="1739" w:author="Erin Stephenson" w:date="2019-03-13T14:50:00Z">
        <w:r w:rsidRPr="00ED672B" w:rsidDel="00CC0342">
          <w:rPr>
            <w:rFonts w:asciiTheme="minorHAnsi" w:hAnsiTheme="minorHAnsi"/>
            <w:rPrChange w:id="1740" w:author="Erin Stephenson" w:date="2019-03-13T19:33:00Z">
              <w:rPr/>
            </w:rPrChange>
          </w:rPr>
          <w:delText xml:space="preserve">and </w:delText>
        </w:r>
      </w:del>
      <w:ins w:id="1741" w:author="Erin Stephenson" w:date="2019-03-13T14:50:00Z">
        <w:r w:rsidR="00CC0342" w:rsidRPr="00ED672B">
          <w:rPr>
            <w:rFonts w:asciiTheme="minorHAnsi" w:hAnsiTheme="minorHAnsi"/>
            <w:rPrChange w:id="1742" w:author="Erin Stephenson" w:date="2019-03-13T19:33:00Z">
              <w:rPr/>
            </w:rPrChange>
          </w:rPr>
          <w:t xml:space="preserve">or </w:t>
        </w:r>
      </w:ins>
      <w:del w:id="1743" w:author="Erin Stephenson" w:date="2019-03-13T15:07:00Z">
        <w:r w:rsidRPr="00ED672B" w:rsidDel="00BF7DE2">
          <w:rPr>
            <w:rFonts w:asciiTheme="minorHAnsi" w:hAnsiTheme="minorHAnsi"/>
            <w:rPrChange w:id="1744" w:author="Erin Stephenson" w:date="2019-03-13T19:33:00Z">
              <w:rPr/>
            </w:rPrChange>
          </w:rPr>
          <w:delText xml:space="preserve">HFD </w:delText>
        </w:r>
      </w:del>
      <w:ins w:id="1745" w:author="Erin Stephenson" w:date="2019-03-13T15:07:00Z">
        <w:r w:rsidR="00BF7DE2" w:rsidRPr="00ED672B">
          <w:rPr>
            <w:rFonts w:asciiTheme="minorHAnsi" w:hAnsiTheme="minorHAnsi"/>
            <w:rPrChange w:id="1746" w:author="Erin Stephenson" w:date="2019-03-13T19:33:00Z">
              <w:rPr/>
            </w:rPrChange>
          </w:rPr>
          <w:t xml:space="preserve">a high fat </w:t>
        </w:r>
      </w:ins>
      <w:r w:rsidRPr="00ED672B">
        <w:rPr>
          <w:rFonts w:asciiTheme="minorHAnsi" w:hAnsiTheme="minorHAnsi"/>
          <w:rPrChange w:id="1747" w:author="Erin Stephenson" w:date="2019-03-13T19:33:00Z">
            <w:rPr/>
          </w:rPrChange>
        </w:rPr>
        <w:t>diet</w:t>
      </w:r>
      <w:del w:id="1748" w:author="Erin Stephenson" w:date="2019-03-13T15:08:00Z">
        <w:r w:rsidRPr="00ED672B" w:rsidDel="00BF7DE2">
          <w:rPr>
            <w:rFonts w:asciiTheme="minorHAnsi" w:hAnsiTheme="minorHAnsi"/>
            <w:rPrChange w:id="1749" w:author="Erin Stephenson" w:date="2019-03-13T19:33:00Z">
              <w:rPr/>
            </w:rPrChange>
          </w:rPr>
          <w:delText>s</w:delText>
        </w:r>
      </w:del>
      <w:r w:rsidRPr="00ED672B">
        <w:rPr>
          <w:rFonts w:asciiTheme="minorHAnsi" w:hAnsiTheme="minorHAnsi"/>
          <w:rPrChange w:id="1750" w:author="Erin Stephenson" w:date="2019-03-13T19:33:00Z">
            <w:rPr/>
          </w:rPrChange>
        </w:rPr>
        <w:t xml:space="preserve">.  As shown in </w:t>
      </w:r>
      <w:commentRangeStart w:id="1751"/>
      <w:commentRangeStart w:id="1752"/>
      <w:r w:rsidRPr="00ED672B">
        <w:rPr>
          <w:rFonts w:asciiTheme="minorHAnsi" w:hAnsiTheme="minorHAnsi"/>
          <w:rPrChange w:id="1753" w:author="Erin Stephenson" w:date="2019-03-13T19:33:00Z">
            <w:rPr/>
          </w:rPrChange>
        </w:rPr>
        <w:t>Figure 1E</w:t>
      </w:r>
      <w:commentRangeEnd w:id="1751"/>
      <w:r w:rsidRPr="00ED672B">
        <w:rPr>
          <w:rStyle w:val="CommentReference"/>
          <w:rFonts w:asciiTheme="minorHAnsi" w:hAnsiTheme="minorHAnsi"/>
          <w:rPrChange w:id="1754" w:author="Erin Stephenson" w:date="2019-03-13T19:33:00Z">
            <w:rPr>
              <w:rStyle w:val="CommentReference"/>
            </w:rPr>
          </w:rPrChange>
        </w:rPr>
        <w:commentReference w:id="1751"/>
      </w:r>
      <w:commentRangeEnd w:id="1752"/>
      <w:r w:rsidR="00F82617" w:rsidRPr="00ED672B">
        <w:rPr>
          <w:rStyle w:val="CommentReference"/>
          <w:rFonts w:asciiTheme="minorHAnsi" w:hAnsiTheme="minorHAnsi"/>
          <w:rPrChange w:id="1755" w:author="Erin Stephenson" w:date="2019-03-13T19:33:00Z">
            <w:rPr>
              <w:rStyle w:val="CommentReference"/>
            </w:rPr>
          </w:rPrChange>
        </w:rPr>
        <w:commentReference w:id="1752"/>
      </w:r>
      <w:r w:rsidRPr="00ED672B">
        <w:rPr>
          <w:rFonts w:asciiTheme="minorHAnsi" w:hAnsiTheme="minorHAnsi"/>
          <w:rPrChange w:id="1756" w:author="Erin Stephenson" w:date="2019-03-13T19:33:00Z">
            <w:rPr/>
          </w:rPrChange>
        </w:rPr>
        <w:t xml:space="preserve">, while </w:t>
      </w:r>
      <w:ins w:id="1757" w:author="Erin Stephenson" w:date="2019-03-13T14:52:00Z">
        <w:r w:rsidR="00BF7DE2" w:rsidRPr="00ED672B">
          <w:rPr>
            <w:rFonts w:asciiTheme="minorHAnsi" w:hAnsiTheme="minorHAnsi"/>
            <w:rPrChange w:id="1758" w:author="Erin Stephenson" w:date="2019-03-13T19:33:00Z">
              <w:rPr/>
            </w:rPrChange>
          </w:rPr>
          <w:t>all</w:t>
        </w:r>
      </w:ins>
      <w:del w:id="1759" w:author="Erin Stephenson" w:date="2019-03-13T14:52:00Z">
        <w:r w:rsidRPr="00ED672B" w:rsidDel="002D7E15">
          <w:rPr>
            <w:rFonts w:asciiTheme="minorHAnsi" w:hAnsiTheme="minorHAnsi"/>
            <w:rPrChange w:id="1760" w:author="Erin Stephenson" w:date="2019-03-13T19:33:00Z">
              <w:rPr/>
            </w:rPrChange>
          </w:rPr>
          <w:delText>the</w:delText>
        </w:r>
      </w:del>
      <w:r w:rsidRPr="00ED672B">
        <w:rPr>
          <w:rFonts w:asciiTheme="minorHAnsi" w:hAnsiTheme="minorHAnsi"/>
          <w:rPrChange w:id="1761" w:author="Erin Stephenson" w:date="2019-03-13T19:33:00Z">
            <w:rPr/>
          </w:rPrChange>
        </w:rPr>
        <w:t xml:space="preserve"> </w:t>
      </w:r>
      <w:del w:id="1762" w:author="Erin Stephenson" w:date="2019-03-13T15:08:00Z">
        <w:r w:rsidRPr="00ED672B" w:rsidDel="00BF7DE2">
          <w:rPr>
            <w:rFonts w:asciiTheme="minorHAnsi" w:hAnsiTheme="minorHAnsi"/>
            <w:rPrChange w:id="1763" w:author="Erin Stephenson" w:date="2019-03-13T19:33:00Z">
              <w:rPr/>
            </w:rPrChange>
          </w:rPr>
          <w:delText xml:space="preserve">HFD </w:delText>
        </w:r>
      </w:del>
      <w:ins w:id="1764" w:author="Erin Stephenson" w:date="2019-03-13T15:08:00Z">
        <w:r w:rsidR="00BF7DE2" w:rsidRPr="00ED672B">
          <w:rPr>
            <w:rFonts w:asciiTheme="minorHAnsi" w:hAnsiTheme="minorHAnsi"/>
            <w:rPrChange w:id="1765" w:author="Erin Stephenson" w:date="2019-03-13T19:33:00Z">
              <w:rPr/>
            </w:rPrChange>
          </w:rPr>
          <w:t>mice receiving the high fat diet</w:t>
        </w:r>
      </w:ins>
      <w:del w:id="1766" w:author="Erin Stephenson" w:date="2019-03-13T15:08:00Z">
        <w:r w:rsidRPr="00ED672B" w:rsidDel="00BF7DE2">
          <w:rPr>
            <w:rFonts w:asciiTheme="minorHAnsi" w:hAnsiTheme="minorHAnsi"/>
            <w:rPrChange w:id="1767" w:author="Erin Stephenson" w:date="2019-03-13T19:33:00Z">
              <w:rPr/>
            </w:rPrChange>
          </w:rPr>
          <w:delText>animals</w:delText>
        </w:r>
      </w:del>
      <w:r w:rsidRPr="00ED672B">
        <w:rPr>
          <w:rFonts w:asciiTheme="minorHAnsi" w:hAnsiTheme="minorHAnsi"/>
          <w:rPrChange w:id="1768" w:author="Erin Stephenson" w:date="2019-03-13T19:33:00Z">
            <w:rPr/>
          </w:rPrChange>
        </w:rPr>
        <w:t xml:space="preserve"> ingested more calories</w:t>
      </w:r>
      <w:ins w:id="1769" w:author="Erin Stephenson" w:date="2019-03-13T14:52:00Z">
        <w:r w:rsidR="002D7E15" w:rsidRPr="00ED672B">
          <w:rPr>
            <w:rFonts w:asciiTheme="minorHAnsi" w:hAnsiTheme="minorHAnsi"/>
            <w:rPrChange w:id="1770" w:author="Erin Stephenson" w:date="2019-03-13T19:33:00Z">
              <w:rPr/>
            </w:rPrChange>
          </w:rPr>
          <w:t xml:space="preserve"> than </w:t>
        </w:r>
      </w:ins>
      <w:ins w:id="1771" w:author="Erin Stephenson" w:date="2019-03-13T15:08:00Z">
        <w:r w:rsidR="00BF7DE2" w:rsidRPr="00ED672B">
          <w:rPr>
            <w:rFonts w:asciiTheme="minorHAnsi" w:hAnsiTheme="minorHAnsi"/>
            <w:rPrChange w:id="1772" w:author="Erin Stephenson" w:date="2019-03-13T19:33:00Z">
              <w:rPr/>
            </w:rPrChange>
          </w:rPr>
          <w:t>those receiving chow</w:t>
        </w:r>
      </w:ins>
      <w:r w:rsidRPr="00ED672B">
        <w:rPr>
          <w:rFonts w:asciiTheme="minorHAnsi" w:hAnsiTheme="minorHAnsi"/>
          <w:rPrChange w:id="1773" w:author="Erin Stephenson" w:date="2019-03-13T19:33:00Z">
            <w:rPr/>
          </w:rPrChange>
        </w:rPr>
        <w:t xml:space="preserve">, there was no </w:t>
      </w:r>
      <w:r w:rsidR="003B35C6" w:rsidRPr="00ED672B">
        <w:rPr>
          <w:rFonts w:asciiTheme="minorHAnsi" w:hAnsiTheme="minorHAnsi"/>
          <w:rPrChange w:id="1774" w:author="Erin Stephenson" w:date="2019-03-13T19:33:00Z">
            <w:rPr/>
          </w:rPrChange>
        </w:rPr>
        <w:t xml:space="preserve">significant </w:t>
      </w:r>
      <w:r w:rsidRPr="00ED672B">
        <w:rPr>
          <w:rFonts w:asciiTheme="minorHAnsi" w:hAnsiTheme="minorHAnsi"/>
          <w:rPrChange w:id="1775" w:author="Erin Stephenson" w:date="2019-03-13T19:33:00Z">
            <w:rPr/>
          </w:rPrChange>
        </w:rPr>
        <w:t xml:space="preserve">difference in energy intake between wild-type and muscle </w:t>
      </w:r>
      <w:r w:rsidRPr="00ED672B">
        <w:rPr>
          <w:rFonts w:asciiTheme="minorHAnsi" w:hAnsiTheme="minorHAnsi"/>
          <w:i/>
          <w:rPrChange w:id="1776" w:author="Erin Stephenson" w:date="2019-03-13T19:33:00Z">
            <w:rPr>
              <w:i/>
            </w:rPr>
          </w:rPrChange>
        </w:rPr>
        <w:t>Tsc1</w:t>
      </w:r>
      <w:r w:rsidRPr="00ED672B">
        <w:rPr>
          <w:rFonts w:asciiTheme="minorHAnsi" w:hAnsiTheme="minorHAnsi"/>
          <w:rPrChange w:id="1777" w:author="Erin Stephenson" w:date="2019-03-13T19:33:00Z">
            <w:rPr/>
          </w:rPrChange>
        </w:rPr>
        <w:t xml:space="preserve"> knockout mice</w:t>
      </w:r>
      <w:ins w:id="1778" w:author="Erin Stephenson" w:date="2019-03-13T15:09:00Z">
        <w:r w:rsidR="002C645C" w:rsidRPr="00ED672B">
          <w:rPr>
            <w:rFonts w:asciiTheme="minorHAnsi" w:hAnsiTheme="minorHAnsi"/>
            <w:rPrChange w:id="1779" w:author="Erin Stephenson" w:date="2019-03-13T19:33:00Z">
              <w:rPr/>
            </w:rPrChange>
          </w:rPr>
          <w:t xml:space="preserve"> within each diet grouping</w:t>
        </w:r>
      </w:ins>
      <w:r w:rsidRPr="00ED672B">
        <w:rPr>
          <w:rFonts w:asciiTheme="minorHAnsi" w:hAnsiTheme="minorHAnsi"/>
          <w:rPrChange w:id="1780" w:author="Erin Stephenson" w:date="2019-03-13T19:33:00Z">
            <w:rPr/>
          </w:rPrChange>
        </w:rPr>
        <w:t>.</w:t>
      </w:r>
      <w:ins w:id="1781" w:author="Erin Stephenson" w:date="2019-03-13T14:53:00Z">
        <w:r w:rsidR="00001ABF" w:rsidRPr="00ED672B">
          <w:rPr>
            <w:rFonts w:asciiTheme="minorHAnsi" w:hAnsiTheme="minorHAnsi"/>
            <w:rPrChange w:id="1782" w:author="Erin Stephenson" w:date="2019-03-13T19:33:00Z">
              <w:rPr/>
            </w:rPrChange>
          </w:rPr>
          <w:t xml:space="preserve"> This </w:t>
        </w:r>
        <w:proofErr w:type="gramStart"/>
        <w:r w:rsidR="00001ABF" w:rsidRPr="00ED672B">
          <w:rPr>
            <w:rFonts w:asciiTheme="minorHAnsi" w:hAnsiTheme="minorHAnsi"/>
            <w:rPrChange w:id="1783" w:author="Erin Stephenson" w:date="2019-03-13T19:33:00Z">
              <w:rPr/>
            </w:rPrChange>
          </w:rPr>
          <w:t>is in contrast to</w:t>
        </w:r>
        <w:proofErr w:type="gramEnd"/>
        <w:r w:rsidR="00001ABF" w:rsidRPr="00ED672B">
          <w:rPr>
            <w:rFonts w:asciiTheme="minorHAnsi" w:hAnsiTheme="minorHAnsi"/>
            <w:rPrChange w:id="1784" w:author="Erin Stephenson" w:date="2019-03-13T19:33:00Z">
              <w:rPr/>
            </w:rPrChange>
          </w:rPr>
          <w:t xml:space="preserve"> previous reports that show mice with </w:t>
        </w:r>
        <w:r w:rsidR="00016504" w:rsidRPr="00ED672B">
          <w:rPr>
            <w:rFonts w:asciiTheme="minorHAnsi" w:hAnsiTheme="minorHAnsi"/>
            <w:i/>
            <w:rPrChange w:id="1785" w:author="Erin Stephenson" w:date="2019-03-13T19:33:00Z">
              <w:rPr>
                <w:i/>
              </w:rPr>
            </w:rPrChange>
          </w:rPr>
          <w:t>ACTA</w:t>
        </w:r>
        <w:r w:rsidR="00001ABF" w:rsidRPr="00ED672B">
          <w:rPr>
            <w:rFonts w:asciiTheme="minorHAnsi" w:hAnsiTheme="minorHAnsi"/>
            <w:i/>
            <w:rPrChange w:id="1786" w:author="Erin Stephenson" w:date="2019-03-13T19:33:00Z">
              <w:rPr/>
            </w:rPrChange>
          </w:rPr>
          <w:t>1-Cre</w:t>
        </w:r>
        <w:r w:rsidR="00001ABF" w:rsidRPr="00ED672B">
          <w:rPr>
            <w:rFonts w:asciiTheme="minorHAnsi" w:hAnsiTheme="minorHAnsi"/>
            <w:rPrChange w:id="1787" w:author="Erin Stephenson" w:date="2019-03-13T19:33:00Z">
              <w:rPr/>
            </w:rPrChange>
          </w:rPr>
          <w:t xml:space="preserve"> driven </w:t>
        </w:r>
        <w:r w:rsidR="00001ABF" w:rsidRPr="00ED672B">
          <w:rPr>
            <w:rFonts w:asciiTheme="minorHAnsi" w:hAnsiTheme="minorHAnsi"/>
            <w:i/>
            <w:rPrChange w:id="1788" w:author="Erin Stephenson" w:date="2019-03-13T19:33:00Z">
              <w:rPr/>
            </w:rPrChange>
          </w:rPr>
          <w:t>Tsc1</w:t>
        </w:r>
        <w:r w:rsidR="00001ABF" w:rsidRPr="00ED672B">
          <w:rPr>
            <w:rFonts w:asciiTheme="minorHAnsi" w:hAnsiTheme="minorHAnsi"/>
            <w:rPrChange w:id="1789" w:author="Erin Stephenson" w:date="2019-03-13T19:33:00Z">
              <w:rPr/>
            </w:rPrChange>
          </w:rPr>
          <w:t xml:space="preserve"> knockout eat more food </w:t>
        </w:r>
      </w:ins>
      <w:ins w:id="1790" w:author="Erin Stephenson" w:date="2019-03-13T14:54:00Z">
        <w:r w:rsidR="00001ABF" w:rsidRPr="00ED672B">
          <w:rPr>
            <w:rFonts w:asciiTheme="minorHAnsi" w:hAnsiTheme="minorHAnsi"/>
            <w:rPrChange w:id="1791" w:author="Erin Stephenson" w:date="2019-03-13T19:33:00Z">
              <w:rPr/>
            </w:rPrChange>
          </w:rPr>
          <w:t xml:space="preserve">than control mice when </w:t>
        </w:r>
      </w:ins>
      <w:ins w:id="1792" w:author="Erin Stephenson" w:date="2019-03-13T14:55:00Z">
        <w:r w:rsidR="00F93B2F" w:rsidRPr="00ED672B">
          <w:rPr>
            <w:rFonts w:asciiTheme="minorHAnsi" w:hAnsiTheme="minorHAnsi"/>
            <w:rPrChange w:id="1793" w:author="Erin Stephenson" w:date="2019-03-13T19:33:00Z">
              <w:rPr/>
            </w:rPrChange>
          </w:rPr>
          <w:t>provided</w:t>
        </w:r>
      </w:ins>
      <w:ins w:id="1794" w:author="Erin Stephenson" w:date="2019-03-13T14:54:00Z">
        <w:r w:rsidR="00001ABF" w:rsidRPr="00ED672B">
          <w:rPr>
            <w:rFonts w:asciiTheme="minorHAnsi" w:hAnsiTheme="minorHAnsi"/>
            <w:rPrChange w:id="1795" w:author="Erin Stephenson" w:date="2019-03-13T19:33:00Z">
              <w:rPr/>
            </w:rPrChange>
          </w:rPr>
          <w:t xml:space="preserve"> a diet consisting of 60% calories from fat [</w:t>
        </w:r>
        <w:commentRangeStart w:id="1796"/>
        <w:proofErr w:type="spellStart"/>
        <w:r w:rsidR="00001ABF" w:rsidRPr="00ED672B">
          <w:rPr>
            <w:rFonts w:asciiTheme="minorHAnsi" w:hAnsiTheme="minorHAnsi"/>
            <w:rPrChange w:id="1797" w:author="Erin Stephenson" w:date="2019-03-13T19:33:00Z">
              <w:rPr/>
            </w:rPrChange>
          </w:rPr>
          <w:t>Guridi</w:t>
        </w:r>
        <w:proofErr w:type="spellEnd"/>
        <w:r w:rsidR="00001ABF" w:rsidRPr="00ED672B">
          <w:rPr>
            <w:rFonts w:asciiTheme="minorHAnsi" w:hAnsiTheme="minorHAnsi"/>
            <w:rPrChange w:id="1798" w:author="Erin Stephenson" w:date="2019-03-13T19:33:00Z">
              <w:rPr/>
            </w:rPrChange>
          </w:rPr>
          <w:t xml:space="preserve"> 2016 Skeletal Muscle</w:t>
        </w:r>
        <w:commentRangeEnd w:id="1796"/>
        <w:r w:rsidR="00001ABF" w:rsidRPr="00ED672B">
          <w:rPr>
            <w:rStyle w:val="CommentReference"/>
            <w:rFonts w:asciiTheme="minorHAnsi" w:hAnsiTheme="minorHAnsi"/>
            <w:rPrChange w:id="1799" w:author="Erin Stephenson" w:date="2019-03-13T19:33:00Z">
              <w:rPr>
                <w:rStyle w:val="CommentReference"/>
              </w:rPr>
            </w:rPrChange>
          </w:rPr>
          <w:commentReference w:id="1796"/>
        </w:r>
        <w:r w:rsidR="00001ABF" w:rsidRPr="00ED672B">
          <w:rPr>
            <w:rFonts w:asciiTheme="minorHAnsi" w:hAnsiTheme="minorHAnsi"/>
            <w:rPrChange w:id="1800" w:author="Erin Stephenson" w:date="2019-03-13T19:33:00Z">
              <w:rPr/>
            </w:rPrChange>
          </w:rPr>
          <w:t>].</w:t>
        </w:r>
      </w:ins>
    </w:p>
    <w:commentRangeEnd w:id="1712"/>
    <w:p w14:paraId="29FCD5C2" w14:textId="77777777" w:rsidR="00526B0E" w:rsidRPr="00ED672B" w:rsidRDefault="007A3D75" w:rsidP="00526B0E">
      <w:pPr>
        <w:rPr>
          <w:rFonts w:asciiTheme="minorHAnsi" w:hAnsiTheme="minorHAnsi"/>
          <w:rPrChange w:id="1801" w:author="Erin Stephenson" w:date="2019-03-13T19:33:00Z">
            <w:rPr/>
          </w:rPrChange>
        </w:rPr>
      </w:pPr>
      <w:r w:rsidRPr="00ED672B">
        <w:rPr>
          <w:rStyle w:val="CommentReference"/>
          <w:rFonts w:asciiTheme="minorHAnsi" w:hAnsiTheme="minorHAnsi"/>
          <w:rPrChange w:id="1802" w:author="Erin Stephenson" w:date="2019-03-13T19:33:00Z">
            <w:rPr>
              <w:rStyle w:val="CommentReference"/>
            </w:rPr>
          </w:rPrChange>
        </w:rPr>
        <w:commentReference w:id="1712"/>
      </w:r>
    </w:p>
    <w:p w14:paraId="2C271624" w14:textId="77777777" w:rsidR="0087648E" w:rsidRPr="00ED672B" w:rsidRDefault="0087648E" w:rsidP="0087648E">
      <w:pPr>
        <w:pStyle w:val="Heading2"/>
        <w:rPr>
          <w:rFonts w:asciiTheme="minorHAnsi" w:hAnsiTheme="minorHAnsi"/>
          <w:rPrChange w:id="1803" w:author="Erin Stephenson" w:date="2019-03-13T19:33:00Z">
            <w:rPr/>
          </w:rPrChange>
        </w:rPr>
      </w:pPr>
      <w:r w:rsidRPr="00ED672B">
        <w:rPr>
          <w:rFonts w:asciiTheme="minorHAnsi" w:hAnsiTheme="minorHAnsi"/>
          <w:rPrChange w:id="1804" w:author="Erin Stephenson" w:date="2019-03-13T19:33:00Z">
            <w:rPr/>
          </w:rPrChange>
        </w:rPr>
        <w:lastRenderedPageBreak/>
        <w:t xml:space="preserve">Knockout of </w:t>
      </w:r>
      <w:r w:rsidRPr="00ED672B">
        <w:rPr>
          <w:rFonts w:asciiTheme="minorHAnsi" w:hAnsiTheme="minorHAnsi"/>
          <w:i/>
          <w:rPrChange w:id="1805" w:author="Erin Stephenson" w:date="2019-03-13T19:33:00Z">
            <w:rPr>
              <w:i/>
            </w:rPr>
          </w:rPrChange>
        </w:rPr>
        <w:t>Tsc1</w:t>
      </w:r>
      <w:r w:rsidRPr="00ED672B">
        <w:rPr>
          <w:rFonts w:asciiTheme="minorHAnsi" w:hAnsiTheme="minorHAnsi"/>
          <w:rPrChange w:id="1806" w:author="Erin Stephenson" w:date="2019-03-13T19:33:00Z">
            <w:rPr/>
          </w:rPrChange>
        </w:rPr>
        <w:t xml:space="preserve"> in Muscle Causes Resistance to Age- and Diet-Induced Obesity</w:t>
      </w:r>
    </w:p>
    <w:p w14:paraId="526655A8" w14:textId="1A6324FC" w:rsidR="0087648E" w:rsidRPr="00ED672B" w:rsidDel="00BB2B9F" w:rsidRDefault="006D5C5F" w:rsidP="006D5C5F">
      <w:pPr>
        <w:rPr>
          <w:del w:id="1807" w:author="Erin Stephenson" w:date="2019-03-11T14:25:00Z"/>
          <w:rFonts w:asciiTheme="minorHAnsi" w:hAnsiTheme="minorHAnsi"/>
          <w:rPrChange w:id="1808" w:author="Erin Stephenson" w:date="2019-03-13T19:33:00Z">
            <w:rPr>
              <w:del w:id="1809" w:author="Erin Stephenson" w:date="2019-03-11T14:25:00Z"/>
            </w:rPr>
          </w:rPrChange>
        </w:rPr>
        <w:pPrChange w:id="1810" w:author="Erin Stephenson" w:date="2019-03-11T14:29:00Z">
          <w:pPr/>
        </w:pPrChange>
      </w:pPr>
      <w:ins w:id="1811" w:author="Erin Stephenson" w:date="2019-03-11T14:28:00Z">
        <w:r w:rsidRPr="00ED672B">
          <w:rPr>
            <w:rFonts w:asciiTheme="minorHAnsi" w:hAnsiTheme="minorHAnsi"/>
            <w:rPrChange w:id="1812" w:author="Erin Stephenson" w:date="2019-03-13T19:33:00Z">
              <w:rPr/>
            </w:rPrChange>
          </w:rPr>
          <w:t xml:space="preserve">Given the finding that mTORC1 activation </w:t>
        </w:r>
      </w:ins>
      <w:ins w:id="1813" w:author="Erin Stephenson" w:date="2019-03-11T14:29:00Z">
        <w:r w:rsidRPr="00ED672B">
          <w:rPr>
            <w:rFonts w:asciiTheme="minorHAnsi" w:hAnsiTheme="minorHAnsi"/>
            <w:rPrChange w:id="1814" w:author="Erin Stephenson" w:date="2019-03-13T19:33:00Z">
              <w:rPr/>
            </w:rPrChange>
          </w:rPr>
          <w:t xml:space="preserve">in skeletal muscle </w:t>
        </w:r>
      </w:ins>
      <w:ins w:id="1815" w:author="Erin Stephenson" w:date="2019-03-11T14:28:00Z">
        <w:r w:rsidRPr="00ED672B">
          <w:rPr>
            <w:rFonts w:asciiTheme="minorHAnsi" w:hAnsiTheme="minorHAnsi"/>
            <w:rPrChange w:id="1816" w:author="Erin Stephenson" w:date="2019-03-13T19:33:00Z">
              <w:rPr/>
            </w:rPrChange>
          </w:rPr>
          <w:t xml:space="preserve">caused elevated energy expenditure in the absence of </w:t>
        </w:r>
      </w:ins>
      <w:ins w:id="1817" w:author="Erin Stephenson" w:date="2019-03-11T14:30:00Z">
        <w:r w:rsidRPr="00ED672B">
          <w:rPr>
            <w:rFonts w:asciiTheme="minorHAnsi" w:hAnsiTheme="minorHAnsi"/>
            <w:rPrChange w:id="1818" w:author="Erin Stephenson" w:date="2019-03-13T19:33:00Z">
              <w:rPr/>
            </w:rPrChange>
          </w:rPr>
          <w:t>increased</w:t>
        </w:r>
      </w:ins>
      <w:ins w:id="1819" w:author="Erin Stephenson" w:date="2019-03-11T14:28:00Z">
        <w:r w:rsidRPr="00ED672B">
          <w:rPr>
            <w:rFonts w:asciiTheme="minorHAnsi" w:hAnsiTheme="minorHAnsi"/>
            <w:rPrChange w:id="1820" w:author="Erin Stephenson" w:date="2019-03-13T19:33:00Z">
              <w:rPr/>
            </w:rPrChange>
          </w:rPr>
          <w:t xml:space="preserve"> energy intake, we </w:t>
        </w:r>
      </w:ins>
      <w:ins w:id="1821" w:author="Erin Stephenson" w:date="2019-03-11T14:29:00Z">
        <w:r w:rsidRPr="00ED672B">
          <w:rPr>
            <w:rFonts w:asciiTheme="minorHAnsi" w:hAnsiTheme="minorHAnsi"/>
            <w:rPrChange w:id="1822" w:author="Erin Stephenson" w:date="2019-03-13T19:33:00Z">
              <w:rPr/>
            </w:rPrChange>
          </w:rPr>
          <w:t>sought to</w:t>
        </w:r>
      </w:ins>
    </w:p>
    <w:p w14:paraId="45ABD6D1" w14:textId="30A29956" w:rsidR="0087648E" w:rsidRPr="00ED672B" w:rsidRDefault="00BB27F2" w:rsidP="006D5C5F">
      <w:pPr>
        <w:rPr>
          <w:rFonts w:asciiTheme="minorHAnsi" w:hAnsiTheme="minorHAnsi"/>
          <w:rPrChange w:id="1823" w:author="Erin Stephenson" w:date="2019-03-13T19:33:00Z">
            <w:rPr/>
          </w:rPrChange>
        </w:rPr>
      </w:pPr>
      <w:del w:id="1824" w:author="Erin Stephenson" w:date="2019-03-11T14:29:00Z">
        <w:r w:rsidRPr="00ED672B" w:rsidDel="006D5C5F">
          <w:rPr>
            <w:rFonts w:asciiTheme="minorHAnsi" w:hAnsiTheme="minorHAnsi"/>
            <w:rPrChange w:id="1825" w:author="Erin Stephenson" w:date="2019-03-13T19:33:00Z">
              <w:rPr/>
            </w:rPrChange>
          </w:rPr>
          <w:delText>To</w:delText>
        </w:r>
      </w:del>
      <w:r w:rsidRPr="00ED672B">
        <w:rPr>
          <w:rFonts w:asciiTheme="minorHAnsi" w:hAnsiTheme="minorHAnsi"/>
          <w:rPrChange w:id="1826" w:author="Erin Stephenson" w:date="2019-03-13T19:33:00Z">
            <w:rPr/>
          </w:rPrChange>
        </w:rPr>
        <w:t xml:space="preserve"> understand the physiological significance of </w:t>
      </w:r>
      <w:ins w:id="1827" w:author="Erin Stephenson" w:date="2019-03-11T14:27:00Z">
        <w:r w:rsidR="00BB2B9F" w:rsidRPr="00ED672B">
          <w:rPr>
            <w:rFonts w:asciiTheme="minorHAnsi" w:hAnsiTheme="minorHAnsi"/>
            <w:rPrChange w:id="1828" w:author="Erin Stephenson" w:date="2019-03-13T19:33:00Z">
              <w:rPr/>
            </w:rPrChange>
          </w:rPr>
          <w:t>mTORC1 activation on body composition</w:t>
        </w:r>
      </w:ins>
      <w:ins w:id="1829" w:author="Erin Stephenson" w:date="2019-03-11T14:29:00Z">
        <w:r w:rsidR="006D5C5F" w:rsidRPr="00ED672B">
          <w:rPr>
            <w:rFonts w:asciiTheme="minorHAnsi" w:hAnsiTheme="minorHAnsi"/>
            <w:rPrChange w:id="1830" w:author="Erin Stephenson" w:date="2019-03-13T19:33:00Z">
              <w:rPr/>
            </w:rPrChange>
          </w:rPr>
          <w:t>.</w:t>
        </w:r>
      </w:ins>
      <w:del w:id="1831" w:author="Erin Stephenson" w:date="2019-03-11T14:28:00Z">
        <w:r w:rsidRPr="00ED672B" w:rsidDel="006D5C5F">
          <w:rPr>
            <w:rFonts w:asciiTheme="minorHAnsi" w:hAnsiTheme="minorHAnsi"/>
            <w:rPrChange w:id="1832" w:author="Erin Stephenson" w:date="2019-03-13T19:33:00Z">
              <w:rPr/>
            </w:rPrChange>
          </w:rPr>
          <w:delText xml:space="preserve">elevated </w:delText>
        </w:r>
      </w:del>
      <w:del w:id="1833" w:author="Erin Stephenson" w:date="2019-03-11T14:26:00Z">
        <w:r w:rsidRPr="00ED672B" w:rsidDel="00BB2B9F">
          <w:rPr>
            <w:rFonts w:asciiTheme="minorHAnsi" w:hAnsiTheme="minorHAnsi"/>
            <w:rPrChange w:id="1834" w:author="Erin Stephenson" w:date="2019-03-13T19:33:00Z">
              <w:rPr/>
            </w:rPrChange>
          </w:rPr>
          <w:delText xml:space="preserve">baseline </w:delText>
        </w:r>
      </w:del>
      <w:del w:id="1835" w:author="Erin Stephenson" w:date="2019-03-11T14:28:00Z">
        <w:r w:rsidRPr="00ED672B" w:rsidDel="006D5C5F">
          <w:rPr>
            <w:rFonts w:asciiTheme="minorHAnsi" w:hAnsiTheme="minorHAnsi"/>
            <w:rPrChange w:id="1836" w:author="Erin Stephenson" w:date="2019-03-13T19:33:00Z">
              <w:rPr/>
            </w:rPrChange>
          </w:rPr>
          <w:delText>energy expenditure</w:delText>
        </w:r>
      </w:del>
      <w:del w:id="1837" w:author="Erin Stephenson" w:date="2019-03-11T14:29:00Z">
        <w:r w:rsidRPr="00ED672B" w:rsidDel="006D5C5F">
          <w:rPr>
            <w:rFonts w:asciiTheme="minorHAnsi" w:hAnsiTheme="minorHAnsi"/>
            <w:rPrChange w:id="1838" w:author="Erin Stephenson" w:date="2019-03-13T19:33:00Z">
              <w:rPr/>
            </w:rPrChange>
          </w:rPr>
          <w:delText>,</w:delText>
        </w:r>
      </w:del>
      <w:r w:rsidRPr="00ED672B">
        <w:rPr>
          <w:rFonts w:asciiTheme="minorHAnsi" w:hAnsiTheme="minorHAnsi"/>
          <w:rPrChange w:id="1839" w:author="Erin Stephenson" w:date="2019-03-13T19:33:00Z">
            <w:rPr/>
          </w:rPrChange>
        </w:rPr>
        <w:t xml:space="preserve"> </w:t>
      </w:r>
      <w:del w:id="1840" w:author="Erin Stephenson" w:date="2019-03-11T14:30:00Z">
        <w:r w:rsidRPr="00ED672B" w:rsidDel="006D5C5F">
          <w:rPr>
            <w:rFonts w:asciiTheme="minorHAnsi" w:hAnsiTheme="minorHAnsi"/>
            <w:rPrChange w:id="1841" w:author="Erin Stephenson" w:date="2019-03-13T19:33:00Z">
              <w:rPr/>
            </w:rPrChange>
          </w:rPr>
          <w:delText>w</w:delText>
        </w:r>
        <w:r w:rsidR="0087648E" w:rsidRPr="00ED672B" w:rsidDel="006D5C5F">
          <w:rPr>
            <w:rFonts w:asciiTheme="minorHAnsi" w:hAnsiTheme="minorHAnsi"/>
            <w:rPrChange w:id="1842" w:author="Erin Stephenson" w:date="2019-03-13T19:33:00Z">
              <w:rPr/>
            </w:rPrChange>
          </w:rPr>
          <w:delText xml:space="preserve">e </w:delText>
        </w:r>
        <w:r w:rsidR="00106DC4" w:rsidRPr="00ED672B" w:rsidDel="006D5C5F">
          <w:rPr>
            <w:rFonts w:asciiTheme="minorHAnsi" w:hAnsiTheme="minorHAnsi"/>
            <w:rPrChange w:id="1843" w:author="Erin Stephenson" w:date="2019-03-13T19:33:00Z">
              <w:rPr/>
            </w:rPrChange>
          </w:rPr>
          <w:delText>determined</w:delText>
        </w:r>
        <w:r w:rsidR="0087648E" w:rsidRPr="00ED672B" w:rsidDel="006D5C5F">
          <w:rPr>
            <w:rFonts w:asciiTheme="minorHAnsi" w:hAnsiTheme="minorHAnsi"/>
            <w:rPrChange w:id="1844" w:author="Erin Stephenson" w:date="2019-03-13T19:33:00Z">
              <w:rPr/>
            </w:rPrChange>
          </w:rPr>
          <w:delText xml:space="preserve"> the b</w:delText>
        </w:r>
      </w:del>
      <w:ins w:id="1845" w:author="Erin Stephenson" w:date="2019-03-11T14:30:00Z">
        <w:r w:rsidR="006D5C5F" w:rsidRPr="00ED672B">
          <w:rPr>
            <w:rFonts w:asciiTheme="minorHAnsi" w:hAnsiTheme="minorHAnsi"/>
            <w:rPrChange w:id="1846" w:author="Erin Stephenson" w:date="2019-03-13T19:33:00Z">
              <w:rPr/>
            </w:rPrChange>
          </w:rPr>
          <w:t>The b</w:t>
        </w:r>
      </w:ins>
      <w:r w:rsidR="0087648E" w:rsidRPr="00ED672B">
        <w:rPr>
          <w:rFonts w:asciiTheme="minorHAnsi" w:hAnsiTheme="minorHAnsi"/>
          <w:rPrChange w:id="1847" w:author="Erin Stephenson" w:date="2019-03-13T19:33:00Z">
            <w:rPr/>
          </w:rPrChange>
        </w:rPr>
        <w:t xml:space="preserve">ody composition of </w:t>
      </w:r>
      <w:r w:rsidR="002F1BC5" w:rsidRPr="00ED672B">
        <w:rPr>
          <w:rFonts w:asciiTheme="minorHAnsi" w:hAnsiTheme="minorHAnsi"/>
          <w:rPrChange w:id="1848" w:author="Erin Stephenson" w:date="2019-03-13T19:33:00Z">
            <w:rPr/>
          </w:rPrChange>
        </w:rPr>
        <w:t>male</w:t>
      </w:r>
      <w:r w:rsidR="0087648E" w:rsidRPr="00ED672B">
        <w:rPr>
          <w:rFonts w:asciiTheme="minorHAnsi" w:hAnsiTheme="minorHAnsi"/>
          <w:rPrChange w:id="1849" w:author="Erin Stephenson" w:date="2019-03-13T19:33:00Z">
            <w:rPr/>
          </w:rPrChange>
        </w:rPr>
        <w:t xml:space="preserve"> muscle </w:t>
      </w:r>
      <w:r w:rsidR="0087648E" w:rsidRPr="00ED672B">
        <w:rPr>
          <w:rFonts w:asciiTheme="minorHAnsi" w:hAnsiTheme="minorHAnsi"/>
          <w:i/>
          <w:rPrChange w:id="1850" w:author="Erin Stephenson" w:date="2019-03-13T19:33:00Z">
            <w:rPr>
              <w:i/>
            </w:rPr>
          </w:rPrChange>
        </w:rPr>
        <w:t xml:space="preserve">Tsc1 </w:t>
      </w:r>
      <w:r w:rsidR="0087648E" w:rsidRPr="00ED672B">
        <w:rPr>
          <w:rFonts w:asciiTheme="minorHAnsi" w:hAnsiTheme="minorHAnsi"/>
          <w:rPrChange w:id="1851" w:author="Erin Stephenson" w:date="2019-03-13T19:33:00Z">
            <w:rPr/>
          </w:rPrChange>
        </w:rPr>
        <w:t xml:space="preserve">knockout </w:t>
      </w:r>
      <w:del w:id="1852" w:author="Erin Stephenson" w:date="2019-03-11T14:35:00Z">
        <w:r w:rsidR="0087648E" w:rsidRPr="00ED672B" w:rsidDel="002D4421">
          <w:rPr>
            <w:rFonts w:asciiTheme="minorHAnsi" w:hAnsiTheme="minorHAnsi"/>
            <w:rPrChange w:id="1853" w:author="Erin Stephenson" w:date="2019-03-13T19:33:00Z">
              <w:rPr/>
            </w:rPrChange>
          </w:rPr>
          <w:delText xml:space="preserve">animals </w:delText>
        </w:r>
      </w:del>
      <w:ins w:id="1854" w:author="Erin Stephenson" w:date="2019-03-11T14:35:00Z">
        <w:r w:rsidR="002D4421" w:rsidRPr="00ED672B">
          <w:rPr>
            <w:rFonts w:asciiTheme="minorHAnsi" w:hAnsiTheme="minorHAnsi"/>
            <w:rPrChange w:id="1855" w:author="Erin Stephenson" w:date="2019-03-13T19:33:00Z">
              <w:rPr/>
            </w:rPrChange>
          </w:rPr>
          <w:t xml:space="preserve">mice receiving a </w:t>
        </w:r>
        <w:commentRangeStart w:id="1856"/>
        <w:r w:rsidR="002D4421" w:rsidRPr="00ED672B">
          <w:rPr>
            <w:rFonts w:asciiTheme="minorHAnsi" w:hAnsiTheme="minorHAnsi"/>
            <w:rPrChange w:id="1857" w:author="Erin Stephenson" w:date="2019-03-13T19:33:00Z">
              <w:rPr/>
            </w:rPrChange>
          </w:rPr>
          <w:t xml:space="preserve">standard chow diet </w:t>
        </w:r>
        <w:commentRangeEnd w:id="1856"/>
        <w:r w:rsidR="002D4421" w:rsidRPr="00ED672B">
          <w:rPr>
            <w:rStyle w:val="CommentReference"/>
            <w:rFonts w:asciiTheme="minorHAnsi" w:hAnsiTheme="minorHAnsi"/>
            <w:rPrChange w:id="1858" w:author="Erin Stephenson" w:date="2019-03-13T19:33:00Z">
              <w:rPr>
                <w:rStyle w:val="CommentReference"/>
              </w:rPr>
            </w:rPrChange>
          </w:rPr>
          <w:commentReference w:id="1856"/>
        </w:r>
      </w:ins>
      <w:ins w:id="1859" w:author="Erin Stephenson" w:date="2019-03-11T14:30:00Z">
        <w:r w:rsidR="006D5C5F" w:rsidRPr="00ED672B">
          <w:rPr>
            <w:rFonts w:asciiTheme="minorHAnsi" w:hAnsiTheme="minorHAnsi"/>
            <w:rPrChange w:id="1860" w:author="Erin Stephenson" w:date="2019-03-13T19:33:00Z">
              <w:rPr/>
            </w:rPrChange>
          </w:rPr>
          <w:t xml:space="preserve">was determined </w:t>
        </w:r>
      </w:ins>
      <w:ins w:id="1861" w:author="Erin Stephenson" w:date="2019-03-11T14:32:00Z">
        <w:r w:rsidR="008F69AE" w:rsidRPr="00ED672B">
          <w:rPr>
            <w:rFonts w:asciiTheme="minorHAnsi" w:hAnsiTheme="minorHAnsi"/>
            <w:rPrChange w:id="1862" w:author="Erin Stephenson" w:date="2019-03-13T19:33:00Z">
              <w:rPr/>
            </w:rPrChange>
          </w:rPr>
          <w:t xml:space="preserve">weekly, </w:t>
        </w:r>
      </w:ins>
      <w:r w:rsidR="0087648E" w:rsidRPr="00ED672B">
        <w:rPr>
          <w:rFonts w:asciiTheme="minorHAnsi" w:hAnsiTheme="minorHAnsi"/>
          <w:rPrChange w:id="1863" w:author="Erin Stephenson" w:date="2019-03-13T19:33:00Z">
            <w:rPr/>
          </w:rPrChange>
        </w:rPr>
        <w:t xml:space="preserve">over the course of </w:t>
      </w:r>
      <w:r w:rsidR="00F007AD" w:rsidRPr="00ED672B">
        <w:rPr>
          <w:rFonts w:asciiTheme="minorHAnsi" w:hAnsiTheme="minorHAnsi"/>
          <w:rPrChange w:id="1864" w:author="Erin Stephenson" w:date="2019-03-13T19:33:00Z">
            <w:rPr/>
          </w:rPrChange>
        </w:rPr>
        <w:t>7</w:t>
      </w:r>
      <w:r w:rsidR="0087648E" w:rsidRPr="00ED672B">
        <w:rPr>
          <w:rFonts w:asciiTheme="minorHAnsi" w:hAnsiTheme="minorHAnsi"/>
          <w:rPrChange w:id="1865" w:author="Erin Stephenson" w:date="2019-03-13T19:33:00Z">
            <w:rPr/>
          </w:rPrChange>
        </w:rPr>
        <w:t xml:space="preserve"> months</w:t>
      </w:r>
      <w:del w:id="1866" w:author="Erin Stephenson" w:date="2019-03-11T14:35:00Z">
        <w:r w:rsidR="0087648E" w:rsidRPr="00ED672B" w:rsidDel="002D4421">
          <w:rPr>
            <w:rFonts w:asciiTheme="minorHAnsi" w:hAnsiTheme="minorHAnsi"/>
            <w:rPrChange w:id="1867" w:author="Erin Stephenson" w:date="2019-03-13T19:33:00Z">
              <w:rPr/>
            </w:rPrChange>
          </w:rPr>
          <w:delText xml:space="preserve"> on a </w:delText>
        </w:r>
        <w:commentRangeStart w:id="1868"/>
        <w:r w:rsidR="0087648E" w:rsidRPr="00ED672B" w:rsidDel="002D4421">
          <w:rPr>
            <w:rFonts w:asciiTheme="minorHAnsi" w:hAnsiTheme="minorHAnsi"/>
            <w:rPrChange w:id="1869" w:author="Erin Stephenson" w:date="2019-03-13T19:33:00Z">
              <w:rPr/>
            </w:rPrChange>
          </w:rPr>
          <w:delText>normal chow diet</w:delText>
        </w:r>
        <w:commentRangeEnd w:id="1868"/>
        <w:r w:rsidR="008F69AE" w:rsidRPr="00ED672B" w:rsidDel="002D4421">
          <w:rPr>
            <w:rStyle w:val="CommentReference"/>
            <w:rFonts w:asciiTheme="minorHAnsi" w:hAnsiTheme="minorHAnsi"/>
            <w:rPrChange w:id="1870" w:author="Erin Stephenson" w:date="2019-03-13T19:33:00Z">
              <w:rPr>
                <w:rStyle w:val="CommentReference"/>
              </w:rPr>
            </w:rPrChange>
          </w:rPr>
          <w:commentReference w:id="1868"/>
        </w:r>
      </w:del>
      <w:r w:rsidR="0087648E" w:rsidRPr="00ED672B">
        <w:rPr>
          <w:rFonts w:asciiTheme="minorHAnsi" w:hAnsiTheme="minorHAnsi"/>
          <w:rPrChange w:id="1871" w:author="Erin Stephenson" w:date="2019-03-13T19:33:00Z">
            <w:rPr/>
          </w:rPrChange>
        </w:rPr>
        <w:t xml:space="preserve">.  </w:t>
      </w:r>
      <w:r w:rsidR="00F007AD" w:rsidRPr="00ED672B">
        <w:rPr>
          <w:rFonts w:asciiTheme="minorHAnsi" w:hAnsiTheme="minorHAnsi"/>
          <w:rPrChange w:id="1872" w:author="Erin Stephenson" w:date="2019-03-13T19:33:00Z">
            <w:rPr/>
          </w:rPrChange>
        </w:rPr>
        <w:t xml:space="preserve">As animals aged the wild-type mice accreted more fat mass, </w:t>
      </w:r>
      <w:del w:id="1873" w:author="Erin Stephenson" w:date="2019-03-11T14:37:00Z">
        <w:r w:rsidR="00F007AD" w:rsidRPr="00ED672B" w:rsidDel="00475646">
          <w:rPr>
            <w:rFonts w:asciiTheme="minorHAnsi" w:hAnsiTheme="minorHAnsi"/>
            <w:rPrChange w:id="1874" w:author="Erin Stephenson" w:date="2019-03-13T19:33:00Z">
              <w:rPr/>
            </w:rPrChange>
          </w:rPr>
          <w:delText xml:space="preserve">but </w:delText>
        </w:r>
      </w:del>
      <w:ins w:id="1875" w:author="Erin Stephenson" w:date="2019-03-11T14:37:00Z">
        <w:r w:rsidR="00475646" w:rsidRPr="00ED672B">
          <w:rPr>
            <w:rFonts w:asciiTheme="minorHAnsi" w:hAnsiTheme="minorHAnsi"/>
            <w:rPrChange w:id="1876" w:author="Erin Stephenson" w:date="2019-03-13T19:33:00Z">
              <w:rPr/>
            </w:rPrChange>
          </w:rPr>
          <w:t xml:space="preserve">whereas </w:t>
        </w:r>
      </w:ins>
      <w:r w:rsidR="00F007AD" w:rsidRPr="00ED672B">
        <w:rPr>
          <w:rFonts w:asciiTheme="minorHAnsi" w:hAnsiTheme="minorHAnsi"/>
          <w:rPrChange w:id="1877" w:author="Erin Stephenson" w:date="2019-03-13T19:33:00Z">
            <w:rPr/>
          </w:rPrChange>
        </w:rPr>
        <w:t>we observed</w:t>
      </w:r>
      <w:r w:rsidR="0087648E" w:rsidRPr="00ED672B">
        <w:rPr>
          <w:rFonts w:asciiTheme="minorHAnsi" w:hAnsiTheme="minorHAnsi"/>
          <w:rPrChange w:id="1878" w:author="Erin Stephenson" w:date="2019-03-13T19:33:00Z">
            <w:rPr/>
          </w:rPrChange>
        </w:rPr>
        <w:t xml:space="preserve"> a striking</w:t>
      </w:r>
      <w:r w:rsidR="00770A53" w:rsidRPr="00ED672B">
        <w:rPr>
          <w:rFonts w:asciiTheme="minorHAnsi" w:hAnsiTheme="minorHAnsi"/>
          <w:rPrChange w:id="1879" w:author="Erin Stephenson" w:date="2019-03-13T19:33:00Z">
            <w:rPr/>
          </w:rPrChange>
        </w:rPr>
        <w:t xml:space="preserve"> 84</w:t>
      </w:r>
      <w:r w:rsidR="00DE6A31" w:rsidRPr="00ED672B">
        <w:rPr>
          <w:rFonts w:asciiTheme="minorHAnsi" w:hAnsiTheme="minorHAnsi"/>
          <w:rPrChange w:id="1880" w:author="Erin Stephenson" w:date="2019-03-13T19:33:00Z">
            <w:rPr/>
          </w:rPrChange>
        </w:rPr>
        <w:t xml:space="preserve">% </w:t>
      </w:r>
      <w:del w:id="1881" w:author="Erin Stephenson" w:date="2019-03-13T15:11:00Z">
        <w:r w:rsidR="00DE6A31" w:rsidRPr="00ED672B" w:rsidDel="009327B2">
          <w:rPr>
            <w:rFonts w:asciiTheme="minorHAnsi" w:hAnsiTheme="minorHAnsi"/>
            <w:rPrChange w:id="1882" w:author="Erin Stephenson" w:date="2019-03-13T19:33:00Z">
              <w:rPr/>
            </w:rPrChange>
          </w:rPr>
          <w:delText>reduction</w:delText>
        </w:r>
        <w:r w:rsidR="0087648E" w:rsidRPr="00ED672B" w:rsidDel="009327B2">
          <w:rPr>
            <w:rFonts w:asciiTheme="minorHAnsi" w:hAnsiTheme="minorHAnsi"/>
            <w:rPrChange w:id="1883" w:author="Erin Stephenson" w:date="2019-03-13T19:33:00Z">
              <w:rPr/>
            </w:rPrChange>
          </w:rPr>
          <w:delText xml:space="preserve"> </w:delText>
        </w:r>
        <w:r w:rsidR="00770A53" w:rsidRPr="00ED672B" w:rsidDel="009327B2">
          <w:rPr>
            <w:rFonts w:asciiTheme="minorHAnsi" w:hAnsiTheme="minorHAnsi"/>
            <w:rPrChange w:id="1884" w:author="Erin Stephenson" w:date="2019-03-13T19:33:00Z">
              <w:rPr/>
            </w:rPrChange>
          </w:rPr>
          <w:delText>in</w:delText>
        </w:r>
      </w:del>
      <w:ins w:id="1885" w:author="Erin Stephenson" w:date="2019-03-13T15:11:00Z">
        <w:r w:rsidR="009327B2" w:rsidRPr="00ED672B">
          <w:rPr>
            <w:rFonts w:asciiTheme="minorHAnsi" w:hAnsiTheme="minorHAnsi"/>
            <w:rPrChange w:id="1886" w:author="Erin Stephenson" w:date="2019-03-13T19:33:00Z">
              <w:rPr/>
            </w:rPrChange>
          </w:rPr>
          <w:t>lower</w:t>
        </w:r>
      </w:ins>
      <w:r w:rsidR="0087648E" w:rsidRPr="00ED672B">
        <w:rPr>
          <w:rFonts w:asciiTheme="minorHAnsi" w:hAnsiTheme="minorHAnsi"/>
          <w:rPrChange w:id="1887" w:author="Erin Stephenson" w:date="2019-03-13T19:33:00Z">
            <w:rPr/>
          </w:rPrChange>
        </w:rPr>
        <w:t xml:space="preserve"> fat mass </w:t>
      </w:r>
      <w:r w:rsidR="00770A53" w:rsidRPr="00ED672B">
        <w:rPr>
          <w:rFonts w:asciiTheme="minorHAnsi" w:hAnsiTheme="minorHAnsi"/>
          <w:rPrChange w:id="1888" w:author="Erin Stephenson" w:date="2019-03-13T19:33:00Z">
            <w:rPr/>
          </w:rPrChange>
        </w:rPr>
        <w:t>gain</w:t>
      </w:r>
      <w:del w:id="1889" w:author="Erin Stephenson" w:date="2019-03-13T15:11:00Z">
        <w:r w:rsidR="00770A53" w:rsidRPr="00ED672B" w:rsidDel="009327B2">
          <w:rPr>
            <w:rFonts w:asciiTheme="minorHAnsi" w:hAnsiTheme="minorHAnsi"/>
            <w:rPrChange w:id="1890" w:author="Erin Stephenson" w:date="2019-03-13T19:33:00Z">
              <w:rPr/>
            </w:rPrChange>
          </w:rPr>
          <w:delText>s</w:delText>
        </w:r>
      </w:del>
      <w:r w:rsidR="00770A53" w:rsidRPr="00ED672B">
        <w:rPr>
          <w:rFonts w:asciiTheme="minorHAnsi" w:hAnsiTheme="minorHAnsi"/>
          <w:rPrChange w:id="1891" w:author="Erin Stephenson" w:date="2019-03-13T19:33:00Z">
            <w:rPr/>
          </w:rPrChange>
        </w:rPr>
        <w:t xml:space="preserve"> </w:t>
      </w:r>
      <w:r w:rsidR="00F007AD" w:rsidRPr="00ED672B">
        <w:rPr>
          <w:rFonts w:asciiTheme="minorHAnsi" w:hAnsiTheme="minorHAnsi"/>
          <w:rPrChange w:id="1892" w:author="Erin Stephenson" w:date="2019-03-13T19:33:00Z">
            <w:rPr/>
          </w:rPrChange>
        </w:rPr>
        <w:t>in the knockout animals</w:t>
      </w:r>
      <w:r w:rsidR="00DE6A31" w:rsidRPr="00ED672B">
        <w:rPr>
          <w:rFonts w:asciiTheme="minorHAnsi" w:hAnsiTheme="minorHAnsi"/>
          <w:rPrChange w:id="1893" w:author="Erin Stephenson" w:date="2019-03-13T19:33:00Z">
            <w:rPr/>
          </w:rPrChange>
        </w:rPr>
        <w:t xml:space="preserve"> as they aged</w:t>
      </w:r>
      <w:r w:rsidR="00B04B43" w:rsidRPr="00ED672B">
        <w:rPr>
          <w:rFonts w:asciiTheme="minorHAnsi" w:hAnsiTheme="minorHAnsi"/>
          <w:rPrChange w:id="1894" w:author="Erin Stephenson" w:date="2019-03-13T19:33:00Z">
            <w:rPr/>
          </w:rPrChange>
        </w:rPr>
        <w:t xml:space="preserve"> (Figures 2</w:t>
      </w:r>
      <w:r w:rsidR="00472BDC" w:rsidRPr="00ED672B">
        <w:rPr>
          <w:rFonts w:asciiTheme="minorHAnsi" w:hAnsiTheme="minorHAnsi"/>
          <w:rPrChange w:id="1895" w:author="Erin Stephenson" w:date="2019-03-13T19:33:00Z">
            <w:rPr/>
          </w:rPrChange>
        </w:rPr>
        <w:t>A</w:t>
      </w:r>
      <w:r w:rsidR="00DE6A31" w:rsidRPr="00ED672B">
        <w:rPr>
          <w:rFonts w:asciiTheme="minorHAnsi" w:hAnsiTheme="minorHAnsi"/>
          <w:rPrChange w:id="1896" w:author="Erin Stephenson" w:date="2019-03-13T19:33:00Z">
            <w:rPr/>
          </w:rPrChange>
        </w:rPr>
        <w:t>, p=1.7 x 10</w:t>
      </w:r>
      <w:r w:rsidR="00DE6A31" w:rsidRPr="00ED672B">
        <w:rPr>
          <w:rFonts w:asciiTheme="minorHAnsi" w:hAnsiTheme="minorHAnsi"/>
          <w:vertAlign w:val="superscript"/>
          <w:rPrChange w:id="1897" w:author="Erin Stephenson" w:date="2019-03-13T19:33:00Z">
            <w:rPr>
              <w:vertAlign w:val="superscript"/>
            </w:rPr>
          </w:rPrChange>
        </w:rPr>
        <w:t>-10</w:t>
      </w:r>
      <w:r w:rsidR="0087648E" w:rsidRPr="00ED672B">
        <w:rPr>
          <w:rFonts w:asciiTheme="minorHAnsi" w:hAnsiTheme="minorHAnsi"/>
          <w:rPrChange w:id="1898" w:author="Erin Stephenson" w:date="2019-03-13T19:33:00Z">
            <w:rPr/>
          </w:rPrChange>
        </w:rPr>
        <w:t xml:space="preserve">).  Previous </w:t>
      </w:r>
      <w:r w:rsidRPr="00ED672B">
        <w:rPr>
          <w:rFonts w:asciiTheme="minorHAnsi" w:hAnsiTheme="minorHAnsi"/>
          <w:rPrChange w:id="1899" w:author="Erin Stephenson" w:date="2019-03-13T19:33:00Z">
            <w:rPr/>
          </w:rPrChange>
        </w:rPr>
        <w:t>work</w:t>
      </w:r>
      <w:r w:rsidR="0087648E" w:rsidRPr="00ED672B">
        <w:rPr>
          <w:rFonts w:asciiTheme="minorHAnsi" w:hAnsiTheme="minorHAnsi"/>
          <w:rPrChange w:id="1900" w:author="Erin Stephenson" w:date="2019-03-13T19:33:00Z">
            <w:rPr/>
          </w:rPrChange>
        </w:rPr>
        <w:t xml:space="preserve"> using </w:t>
      </w:r>
      <w:r w:rsidR="0087648E" w:rsidRPr="00ED672B">
        <w:rPr>
          <w:rFonts w:asciiTheme="minorHAnsi" w:hAnsiTheme="minorHAnsi"/>
          <w:i/>
          <w:rPrChange w:id="1901" w:author="Erin Stephenson" w:date="2019-03-13T19:33:00Z">
            <w:rPr>
              <w:i/>
            </w:rPr>
          </w:rPrChange>
        </w:rPr>
        <w:t>ACTA1-Cre</w:t>
      </w:r>
      <w:r w:rsidR="0087648E" w:rsidRPr="00ED672B">
        <w:rPr>
          <w:rFonts w:asciiTheme="minorHAnsi" w:hAnsiTheme="minorHAnsi"/>
          <w:rPrChange w:id="1902" w:author="Erin Stephenson" w:date="2019-03-13T19:33:00Z">
            <w:rPr/>
          </w:rPrChange>
        </w:rPr>
        <w:t xml:space="preserve"> mediated knockout of </w:t>
      </w:r>
      <w:r w:rsidR="0087648E" w:rsidRPr="00ED672B">
        <w:rPr>
          <w:rFonts w:asciiTheme="minorHAnsi" w:hAnsiTheme="minorHAnsi"/>
          <w:i/>
          <w:rPrChange w:id="1903" w:author="Erin Stephenson" w:date="2019-03-13T19:33:00Z">
            <w:rPr>
              <w:i/>
            </w:rPr>
          </w:rPrChange>
        </w:rPr>
        <w:t xml:space="preserve">Tsc1 </w:t>
      </w:r>
      <w:r w:rsidR="0087648E" w:rsidRPr="00ED672B">
        <w:rPr>
          <w:rFonts w:asciiTheme="minorHAnsi" w:hAnsiTheme="minorHAnsi"/>
          <w:rPrChange w:id="1904" w:author="Erin Stephenson" w:date="2019-03-13T19:33:00Z">
            <w:rPr/>
          </w:rPrChange>
        </w:rPr>
        <w:t xml:space="preserve">also observed </w:t>
      </w:r>
      <w:del w:id="1905" w:author="Erin Stephenson" w:date="2019-03-13T15:12:00Z">
        <w:r w:rsidR="0087648E" w:rsidRPr="00ED672B" w:rsidDel="009327B2">
          <w:rPr>
            <w:rFonts w:asciiTheme="minorHAnsi" w:hAnsiTheme="minorHAnsi"/>
            <w:rPrChange w:id="1906" w:author="Erin Stephenson" w:date="2019-03-13T19:33:00Z">
              <w:rPr/>
            </w:rPrChange>
          </w:rPr>
          <w:delText xml:space="preserve">reductions in </w:delText>
        </w:r>
      </w:del>
      <w:ins w:id="1907" w:author="Erin Stephenson" w:date="2019-03-13T15:12:00Z">
        <w:r w:rsidR="009327B2" w:rsidRPr="00ED672B">
          <w:rPr>
            <w:rFonts w:asciiTheme="minorHAnsi" w:hAnsiTheme="minorHAnsi"/>
            <w:rPrChange w:id="1908" w:author="Erin Stephenson" w:date="2019-03-13T19:33:00Z">
              <w:rPr/>
            </w:rPrChange>
          </w:rPr>
          <w:t xml:space="preserve">lower </w:t>
        </w:r>
      </w:ins>
      <w:r w:rsidR="0087648E" w:rsidRPr="00ED672B">
        <w:rPr>
          <w:rFonts w:asciiTheme="minorHAnsi" w:hAnsiTheme="minorHAnsi"/>
          <w:rPrChange w:id="1909" w:author="Erin Stephenson" w:date="2019-03-13T19:33:00Z">
            <w:rPr/>
          </w:rPrChange>
        </w:rPr>
        <w:t>fat mass</w:t>
      </w:r>
      <w:r w:rsidRPr="00ED672B">
        <w:rPr>
          <w:rFonts w:asciiTheme="minorHAnsi" w:hAnsiTheme="minorHAnsi"/>
          <w:rPrChange w:id="1910" w:author="Erin Stephenson" w:date="2019-03-13T19:33:00Z">
            <w:rPr/>
          </w:rPrChange>
        </w:rPr>
        <w:t xml:space="preserve"> </w:t>
      </w:r>
      <w:r w:rsidRPr="00ED672B">
        <w:rPr>
          <w:rFonts w:asciiTheme="minorHAnsi" w:hAnsiTheme="minorHAnsi"/>
          <w:rPrChange w:id="1911" w:author="Erin Stephenson" w:date="2019-03-13T19:33:00Z">
            <w:rPr/>
          </w:rPrChange>
        </w:rPr>
        <w:fldChar w:fldCharType="begin" w:fldLock="1"/>
      </w:r>
      <w:r w:rsidR="007151C0" w:rsidRPr="00ED672B">
        <w:rPr>
          <w:rFonts w:asciiTheme="minorHAnsi" w:hAnsiTheme="minorHAnsi"/>
          <w:rPrChange w:id="1912" w:author="Erin Stephenson" w:date="2019-03-13T19:33:00Z">
            <w:rPr/>
          </w:rPrChange>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31,52]","plainTextFormattedCitation":"[31,52]","previouslyFormattedCitation":"[31,51]"},"properties":{"noteIndex":0},"schema":"https://github.com/citation-style-language/schema/raw/master/csl-citation.json"}</w:instrText>
      </w:r>
      <w:r w:rsidRPr="00ED672B">
        <w:rPr>
          <w:rFonts w:asciiTheme="minorHAnsi" w:hAnsiTheme="minorHAnsi"/>
          <w:rPrChange w:id="1913" w:author="Erin Stephenson" w:date="2019-03-13T19:33:00Z">
            <w:rPr/>
          </w:rPrChange>
        </w:rPr>
        <w:fldChar w:fldCharType="separate"/>
      </w:r>
      <w:r w:rsidR="007151C0" w:rsidRPr="00ED672B">
        <w:rPr>
          <w:rFonts w:asciiTheme="minorHAnsi" w:hAnsiTheme="minorHAnsi"/>
          <w:noProof/>
          <w:rPrChange w:id="1914" w:author="Erin Stephenson" w:date="2019-03-13T19:33:00Z">
            <w:rPr>
              <w:noProof/>
            </w:rPr>
          </w:rPrChange>
        </w:rPr>
        <w:t>[31,52]</w:t>
      </w:r>
      <w:r w:rsidRPr="00ED672B">
        <w:rPr>
          <w:rFonts w:asciiTheme="minorHAnsi" w:hAnsiTheme="minorHAnsi"/>
          <w:rPrChange w:id="1915" w:author="Erin Stephenson" w:date="2019-03-13T19:33:00Z">
            <w:rPr/>
          </w:rPrChange>
        </w:rPr>
        <w:fldChar w:fldCharType="end"/>
      </w:r>
      <w:r w:rsidR="0087648E" w:rsidRPr="00ED672B">
        <w:rPr>
          <w:rFonts w:asciiTheme="minorHAnsi" w:hAnsiTheme="minorHAnsi"/>
          <w:rPrChange w:id="1916" w:author="Erin Stephenson" w:date="2019-03-13T19:33:00Z">
            <w:rPr/>
          </w:rPrChange>
        </w:rPr>
        <w:t xml:space="preserve">, but in those </w:t>
      </w:r>
      <w:del w:id="1917" w:author="Erin Stephenson" w:date="2019-03-11T14:38:00Z">
        <w:r w:rsidR="0087648E" w:rsidRPr="00ED672B" w:rsidDel="00475646">
          <w:rPr>
            <w:rFonts w:asciiTheme="minorHAnsi" w:hAnsiTheme="minorHAnsi"/>
            <w:rPrChange w:id="1918" w:author="Erin Stephenson" w:date="2019-03-13T19:33:00Z">
              <w:rPr/>
            </w:rPrChange>
          </w:rPr>
          <w:delText xml:space="preserve">cases </w:delText>
        </w:r>
      </w:del>
      <w:ins w:id="1919" w:author="Erin Stephenson" w:date="2019-03-11T14:38:00Z">
        <w:r w:rsidR="00475646" w:rsidRPr="00ED672B">
          <w:rPr>
            <w:rFonts w:asciiTheme="minorHAnsi" w:hAnsiTheme="minorHAnsi"/>
            <w:rPrChange w:id="1920" w:author="Erin Stephenson" w:date="2019-03-13T19:33:00Z">
              <w:rPr/>
            </w:rPrChange>
          </w:rPr>
          <w:t xml:space="preserve">reports </w:t>
        </w:r>
        <w:r w:rsidR="00C174F3" w:rsidRPr="00ED672B">
          <w:rPr>
            <w:rFonts w:asciiTheme="minorHAnsi" w:hAnsiTheme="minorHAnsi"/>
            <w:rPrChange w:id="1921" w:author="Erin Stephenson" w:date="2019-03-13T19:33:00Z">
              <w:rPr/>
            </w:rPrChange>
          </w:rPr>
          <w:t xml:space="preserve">there was </w:t>
        </w:r>
        <w:r w:rsidR="00475646" w:rsidRPr="00ED672B">
          <w:rPr>
            <w:rFonts w:asciiTheme="minorHAnsi" w:hAnsiTheme="minorHAnsi"/>
            <w:rPrChange w:id="1922" w:author="Erin Stephenson" w:date="2019-03-13T19:33:00Z">
              <w:rPr/>
            </w:rPrChange>
          </w:rPr>
          <w:t xml:space="preserve">a concomitant reduction </w:t>
        </w:r>
      </w:ins>
      <w:ins w:id="1923" w:author="Erin Stephenson" w:date="2019-03-13T14:57:00Z">
        <w:r w:rsidR="00016504" w:rsidRPr="00ED672B">
          <w:rPr>
            <w:rFonts w:asciiTheme="minorHAnsi" w:hAnsiTheme="minorHAnsi"/>
            <w:rPrChange w:id="1924" w:author="Erin Stephenson" w:date="2019-03-13T19:33:00Z">
              <w:rPr/>
            </w:rPrChange>
          </w:rPr>
          <w:t>in</w:t>
        </w:r>
      </w:ins>
      <w:ins w:id="1925" w:author="Erin Stephenson" w:date="2019-03-11T14:38:00Z">
        <w:r w:rsidR="00475646" w:rsidRPr="00ED672B">
          <w:rPr>
            <w:rFonts w:asciiTheme="minorHAnsi" w:hAnsiTheme="minorHAnsi"/>
            <w:rPrChange w:id="1926" w:author="Erin Stephenson" w:date="2019-03-13T19:33:00Z">
              <w:rPr/>
            </w:rPrChange>
          </w:rPr>
          <w:t xml:space="preserve"> </w:t>
        </w:r>
      </w:ins>
      <w:r w:rsidR="0087648E" w:rsidRPr="00ED672B">
        <w:rPr>
          <w:rFonts w:asciiTheme="minorHAnsi" w:hAnsiTheme="minorHAnsi"/>
          <w:rPrChange w:id="1927" w:author="Erin Stephenson" w:date="2019-03-13T19:33:00Z">
            <w:rPr/>
          </w:rPrChange>
        </w:rPr>
        <w:t xml:space="preserve">lean mass </w:t>
      </w:r>
      <w:del w:id="1928" w:author="Erin Stephenson" w:date="2019-03-11T14:38:00Z">
        <w:r w:rsidR="0087648E" w:rsidRPr="00ED672B" w:rsidDel="00475646">
          <w:rPr>
            <w:rFonts w:asciiTheme="minorHAnsi" w:hAnsiTheme="minorHAnsi"/>
            <w:rPrChange w:id="1929" w:author="Erin Stephenson" w:date="2019-03-13T19:33:00Z">
              <w:rPr/>
            </w:rPrChange>
          </w:rPr>
          <w:delText xml:space="preserve">was reduced as well </w:delText>
        </w:r>
      </w:del>
      <w:r w:rsidR="0087648E" w:rsidRPr="00ED672B">
        <w:rPr>
          <w:rFonts w:asciiTheme="minorHAnsi" w:hAnsiTheme="minorHAnsi"/>
          <w:rPrChange w:id="1930" w:author="Erin Stephenson" w:date="2019-03-13T19:33:00Z">
            <w:rPr/>
          </w:rPrChange>
        </w:rPr>
        <w:fldChar w:fldCharType="begin" w:fldLock="1"/>
      </w:r>
      <w:r w:rsidR="00867669" w:rsidRPr="00ED672B">
        <w:rPr>
          <w:rFonts w:asciiTheme="minorHAnsi" w:hAnsiTheme="minorHAnsi"/>
          <w:rPrChange w:id="1931" w:author="Erin Stephenson" w:date="2019-03-13T19:33:00Z">
            <w:rPr/>
          </w:rPrChange>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30,31]","plainTextFormattedCitation":"[30,31]","previouslyFormattedCitation":"[30,31]"},"properties":{"noteIndex":0},"schema":"https://github.com/citation-style-language/schema/raw/master/csl-citation.json"}</w:instrText>
      </w:r>
      <w:r w:rsidR="0087648E" w:rsidRPr="00ED672B">
        <w:rPr>
          <w:rFonts w:asciiTheme="minorHAnsi" w:hAnsiTheme="minorHAnsi"/>
          <w:rPrChange w:id="1932" w:author="Erin Stephenson" w:date="2019-03-13T19:33:00Z">
            <w:rPr/>
          </w:rPrChange>
        </w:rPr>
        <w:fldChar w:fldCharType="separate"/>
      </w:r>
      <w:r w:rsidR="003840F7" w:rsidRPr="00ED672B">
        <w:rPr>
          <w:rFonts w:asciiTheme="minorHAnsi" w:hAnsiTheme="minorHAnsi"/>
          <w:noProof/>
          <w:rPrChange w:id="1933" w:author="Erin Stephenson" w:date="2019-03-13T19:33:00Z">
            <w:rPr>
              <w:noProof/>
            </w:rPr>
          </w:rPrChange>
        </w:rPr>
        <w:t>[30,31]</w:t>
      </w:r>
      <w:r w:rsidR="0087648E" w:rsidRPr="00ED672B">
        <w:rPr>
          <w:rFonts w:asciiTheme="minorHAnsi" w:hAnsiTheme="minorHAnsi"/>
          <w:rPrChange w:id="1934" w:author="Erin Stephenson" w:date="2019-03-13T19:33:00Z">
            <w:rPr/>
          </w:rPrChange>
        </w:rPr>
        <w:fldChar w:fldCharType="end"/>
      </w:r>
      <w:r w:rsidR="00472BDC" w:rsidRPr="00ED672B">
        <w:rPr>
          <w:rFonts w:asciiTheme="minorHAnsi" w:hAnsiTheme="minorHAnsi"/>
          <w:rPrChange w:id="1935" w:author="Erin Stephenson" w:date="2019-03-13T19:33:00Z">
            <w:rPr/>
          </w:rPrChange>
        </w:rPr>
        <w:t xml:space="preserve">, </w:t>
      </w:r>
      <w:del w:id="1936" w:author="Erin Stephenson" w:date="2019-03-11T14:38:00Z">
        <w:r w:rsidR="00472BDC" w:rsidRPr="00ED672B" w:rsidDel="00475646">
          <w:rPr>
            <w:rFonts w:asciiTheme="minorHAnsi" w:hAnsiTheme="minorHAnsi"/>
            <w:rPrChange w:id="1937" w:author="Erin Stephenson" w:date="2019-03-13T19:33:00Z">
              <w:rPr/>
            </w:rPrChange>
          </w:rPr>
          <w:delText xml:space="preserve">which </w:delText>
        </w:r>
      </w:del>
      <w:ins w:id="1938" w:author="Erin Stephenson" w:date="2019-03-11T14:38:00Z">
        <w:r w:rsidR="00475646" w:rsidRPr="00ED672B">
          <w:rPr>
            <w:rFonts w:asciiTheme="minorHAnsi" w:hAnsiTheme="minorHAnsi"/>
            <w:rPrChange w:id="1939" w:author="Erin Stephenson" w:date="2019-03-13T19:33:00Z">
              <w:rPr/>
            </w:rPrChange>
          </w:rPr>
          <w:t xml:space="preserve">a finding not replicated </w:t>
        </w:r>
      </w:ins>
      <w:del w:id="1940" w:author="Erin Stephenson" w:date="2019-03-11T14:38:00Z">
        <w:r w:rsidR="00472BDC" w:rsidRPr="00ED672B" w:rsidDel="00475646">
          <w:rPr>
            <w:rFonts w:asciiTheme="minorHAnsi" w:hAnsiTheme="minorHAnsi"/>
            <w:rPrChange w:id="1941" w:author="Erin Stephenson" w:date="2019-03-13T19:33:00Z">
              <w:rPr/>
            </w:rPrChange>
          </w:rPr>
          <w:delText>was not observed</w:delText>
        </w:r>
      </w:del>
      <w:del w:id="1942" w:author="Erin Stephenson" w:date="2019-03-11T14:39:00Z">
        <w:r w:rsidR="00472BDC" w:rsidRPr="00ED672B" w:rsidDel="00475646">
          <w:rPr>
            <w:rFonts w:asciiTheme="minorHAnsi" w:hAnsiTheme="minorHAnsi"/>
            <w:rPrChange w:id="1943" w:author="Erin Stephenson" w:date="2019-03-13T19:33:00Z">
              <w:rPr/>
            </w:rPrChange>
          </w:rPr>
          <w:delText xml:space="preserve"> </w:delText>
        </w:r>
      </w:del>
      <w:r w:rsidR="00472BDC" w:rsidRPr="00ED672B">
        <w:rPr>
          <w:rFonts w:asciiTheme="minorHAnsi" w:hAnsiTheme="minorHAnsi"/>
          <w:rPrChange w:id="1944" w:author="Erin Stephenson" w:date="2019-03-13T19:33:00Z">
            <w:rPr/>
          </w:rPrChange>
        </w:rPr>
        <w:t xml:space="preserve">in </w:t>
      </w:r>
      <w:ins w:id="1945" w:author="Erin Stephenson" w:date="2019-03-11T14:43:00Z">
        <w:r w:rsidR="00C174F3" w:rsidRPr="00ED672B">
          <w:rPr>
            <w:rFonts w:asciiTheme="minorHAnsi" w:hAnsiTheme="minorHAnsi"/>
            <w:rPrChange w:id="1946" w:author="Erin Stephenson" w:date="2019-03-13T19:33:00Z">
              <w:rPr/>
            </w:rPrChange>
          </w:rPr>
          <w:t>this</w:t>
        </w:r>
      </w:ins>
      <w:ins w:id="1947" w:author="Erin Stephenson" w:date="2019-03-11T14:39:00Z">
        <w:r w:rsidR="00475646" w:rsidRPr="00ED672B">
          <w:rPr>
            <w:rFonts w:asciiTheme="minorHAnsi" w:hAnsiTheme="minorHAnsi"/>
            <w:rPrChange w:id="1948" w:author="Erin Stephenson" w:date="2019-03-13T19:33:00Z">
              <w:rPr/>
            </w:rPrChange>
          </w:rPr>
          <w:t xml:space="preserve"> study </w:t>
        </w:r>
      </w:ins>
      <w:del w:id="1949" w:author="Erin Stephenson" w:date="2019-03-11T14:39:00Z">
        <w:r w:rsidR="00472BDC" w:rsidRPr="00ED672B" w:rsidDel="00475646">
          <w:rPr>
            <w:rFonts w:asciiTheme="minorHAnsi" w:hAnsiTheme="minorHAnsi"/>
            <w:rPrChange w:id="1950" w:author="Erin Stephenson" w:date="2019-03-13T19:33:00Z">
              <w:rPr/>
            </w:rPrChange>
          </w:rPr>
          <w:delText xml:space="preserve">this model </w:delText>
        </w:r>
      </w:del>
      <w:r w:rsidR="00472BDC" w:rsidRPr="00ED672B">
        <w:rPr>
          <w:rFonts w:asciiTheme="minorHAnsi" w:hAnsiTheme="minorHAnsi"/>
          <w:rPrChange w:id="1951" w:author="Erin Stephenson" w:date="2019-03-13T19:33:00Z">
            <w:rPr/>
          </w:rPrChange>
        </w:rPr>
        <w:t>(Figure 2B</w:t>
      </w:r>
      <w:r w:rsidR="00404B3E" w:rsidRPr="00ED672B">
        <w:rPr>
          <w:rFonts w:asciiTheme="minorHAnsi" w:hAnsiTheme="minorHAnsi"/>
          <w:rPrChange w:id="1952" w:author="Erin Stephenson" w:date="2019-03-13T19:33:00Z">
            <w:rPr/>
          </w:rPrChange>
        </w:rPr>
        <w:t>, p=0.743 at endpoint</w:t>
      </w:r>
      <w:r w:rsidR="00472BDC" w:rsidRPr="00ED672B">
        <w:rPr>
          <w:rFonts w:asciiTheme="minorHAnsi" w:hAnsiTheme="minorHAnsi"/>
          <w:rPrChange w:id="1953" w:author="Erin Stephenson" w:date="2019-03-13T19:33:00Z">
            <w:rPr/>
          </w:rPrChange>
        </w:rPr>
        <w:t>)</w:t>
      </w:r>
      <w:r w:rsidR="0087648E" w:rsidRPr="00ED672B">
        <w:rPr>
          <w:rFonts w:asciiTheme="minorHAnsi" w:hAnsiTheme="minorHAnsi"/>
          <w:rPrChange w:id="1954" w:author="Erin Stephenson" w:date="2019-03-13T19:33:00Z">
            <w:rPr/>
          </w:rPrChange>
        </w:rPr>
        <w:t xml:space="preserve">.  To determine </w:t>
      </w:r>
      <w:ins w:id="1955" w:author="Erin Stephenson" w:date="2019-03-11T14:40:00Z">
        <w:r w:rsidR="003B4152" w:rsidRPr="00ED672B">
          <w:rPr>
            <w:rFonts w:asciiTheme="minorHAnsi" w:hAnsiTheme="minorHAnsi"/>
            <w:rPrChange w:id="1956" w:author="Erin Stephenson" w:date="2019-03-13T19:33:00Z">
              <w:rPr/>
            </w:rPrChange>
          </w:rPr>
          <w:t xml:space="preserve">if the </w:t>
        </w:r>
        <w:proofErr w:type="spellStart"/>
        <w:r w:rsidR="003B4152" w:rsidRPr="00ED672B">
          <w:rPr>
            <w:rFonts w:asciiTheme="minorHAnsi" w:hAnsiTheme="minorHAnsi"/>
            <w:rPrChange w:id="1957" w:author="Erin Stephenson" w:date="2019-03-13T19:33:00Z">
              <w:rPr/>
            </w:rPrChange>
          </w:rPr>
          <w:t>reduc</w:t>
        </w:r>
      </w:ins>
      <w:ins w:id="1958" w:author="Erin Stephenson" w:date="2019-03-13T15:12:00Z">
        <w:r w:rsidR="009327B2" w:rsidRPr="00ED672B">
          <w:rPr>
            <w:rFonts w:asciiTheme="minorHAnsi" w:hAnsiTheme="minorHAnsi"/>
            <w:rPrChange w:id="1959" w:author="Erin Stephenson" w:date="2019-03-13T19:33:00Z">
              <w:rPr/>
            </w:rPrChange>
          </w:rPr>
          <w:t>d</w:t>
        </w:r>
      </w:ins>
      <w:proofErr w:type="spellEnd"/>
      <w:ins w:id="1960" w:author="Erin Stephenson" w:date="2019-03-11T14:40:00Z">
        <w:r w:rsidR="003B4152" w:rsidRPr="00ED672B">
          <w:rPr>
            <w:rFonts w:asciiTheme="minorHAnsi" w:hAnsiTheme="minorHAnsi"/>
            <w:rPrChange w:id="1961" w:author="Erin Stephenson" w:date="2019-03-13T19:33:00Z">
              <w:rPr/>
            </w:rPrChange>
          </w:rPr>
          <w:t xml:space="preserve"> fat mass was</w:t>
        </w:r>
      </w:ins>
      <w:del w:id="1962" w:author="Erin Stephenson" w:date="2019-03-11T14:40:00Z">
        <w:r w:rsidR="0087648E" w:rsidRPr="00ED672B" w:rsidDel="003B4152">
          <w:rPr>
            <w:rFonts w:asciiTheme="minorHAnsi" w:hAnsiTheme="minorHAnsi"/>
            <w:rPrChange w:id="1963" w:author="Erin Stephenson" w:date="2019-03-13T19:33:00Z">
              <w:rPr/>
            </w:rPrChange>
          </w:rPr>
          <w:delText>any</w:delText>
        </w:r>
      </w:del>
      <w:r w:rsidR="0087648E" w:rsidRPr="00ED672B">
        <w:rPr>
          <w:rFonts w:asciiTheme="minorHAnsi" w:hAnsiTheme="minorHAnsi"/>
          <w:rPrChange w:id="1964" w:author="Erin Stephenson" w:date="2019-03-13T19:33:00Z">
            <w:rPr/>
          </w:rPrChange>
        </w:rPr>
        <w:t xml:space="preserve"> adipose depot-specific</w:t>
      </w:r>
      <w:del w:id="1965" w:author="Erin Stephenson" w:date="2019-03-11T14:41:00Z">
        <w:r w:rsidR="0087648E" w:rsidRPr="00ED672B" w:rsidDel="003B4152">
          <w:rPr>
            <w:rFonts w:asciiTheme="minorHAnsi" w:hAnsiTheme="minorHAnsi"/>
            <w:rPrChange w:id="1966" w:author="Erin Stephenson" w:date="2019-03-13T19:33:00Z">
              <w:rPr/>
            </w:rPrChange>
          </w:rPr>
          <w:delText xml:space="preserve"> changes</w:delText>
        </w:r>
      </w:del>
      <w:r w:rsidR="0087648E" w:rsidRPr="00ED672B">
        <w:rPr>
          <w:rFonts w:asciiTheme="minorHAnsi" w:hAnsiTheme="minorHAnsi"/>
          <w:rPrChange w:id="1967" w:author="Erin Stephenson" w:date="2019-03-13T19:33:00Z">
            <w:rPr/>
          </w:rPrChange>
        </w:rPr>
        <w:t xml:space="preserve">, we </w:t>
      </w:r>
      <w:del w:id="1968" w:author="Erin Stephenson" w:date="2019-03-11T14:41:00Z">
        <w:r w:rsidR="0087648E" w:rsidRPr="00ED672B" w:rsidDel="003B4152">
          <w:rPr>
            <w:rFonts w:asciiTheme="minorHAnsi" w:hAnsiTheme="minorHAnsi"/>
            <w:rPrChange w:id="1969" w:author="Erin Stephenson" w:date="2019-03-13T19:33:00Z">
              <w:rPr/>
            </w:rPrChange>
          </w:rPr>
          <w:delText xml:space="preserve">measured </w:delText>
        </w:r>
      </w:del>
      <w:ins w:id="1970" w:author="Erin Stephenson" w:date="2019-03-11T14:41:00Z">
        <w:r w:rsidR="003B4152" w:rsidRPr="00ED672B">
          <w:rPr>
            <w:rFonts w:asciiTheme="minorHAnsi" w:hAnsiTheme="minorHAnsi"/>
            <w:rPrChange w:id="1971" w:author="Erin Stephenson" w:date="2019-03-13T19:33:00Z">
              <w:rPr/>
            </w:rPrChange>
          </w:rPr>
          <w:t xml:space="preserve">determined </w:t>
        </w:r>
      </w:ins>
      <w:r w:rsidR="0087648E" w:rsidRPr="00ED672B">
        <w:rPr>
          <w:rFonts w:asciiTheme="minorHAnsi" w:hAnsiTheme="minorHAnsi"/>
          <w:rPrChange w:id="1972" w:author="Erin Stephenson" w:date="2019-03-13T19:33:00Z">
            <w:rPr/>
          </w:rPrChange>
        </w:rPr>
        <w:t xml:space="preserve">the weights of </w:t>
      </w:r>
      <w:ins w:id="1973" w:author="Erin Stephenson" w:date="2019-03-11T14:41:00Z">
        <w:r w:rsidR="003B4152" w:rsidRPr="00ED672B">
          <w:rPr>
            <w:rFonts w:asciiTheme="minorHAnsi" w:hAnsiTheme="minorHAnsi"/>
            <w:rPrChange w:id="1974" w:author="Erin Stephenson" w:date="2019-03-13T19:33:00Z">
              <w:rPr/>
            </w:rPrChange>
          </w:rPr>
          <w:t>subcutaneous (</w:t>
        </w:r>
        <w:proofErr w:type="spellStart"/>
        <w:r w:rsidR="003B4152" w:rsidRPr="00ED672B">
          <w:rPr>
            <w:rFonts w:asciiTheme="minorHAnsi" w:hAnsiTheme="minorHAnsi"/>
            <w:rPrChange w:id="1975" w:author="Erin Stephenson" w:date="2019-03-13T19:33:00Z">
              <w:rPr/>
            </w:rPrChange>
          </w:rPr>
          <w:t>dorso</w:t>
        </w:r>
        <w:proofErr w:type="spellEnd"/>
        <w:r w:rsidR="003B4152" w:rsidRPr="00ED672B">
          <w:rPr>
            <w:rFonts w:asciiTheme="minorHAnsi" w:hAnsiTheme="minorHAnsi"/>
            <w:rPrChange w:id="1976" w:author="Erin Stephenson" w:date="2019-03-13T19:33:00Z">
              <w:rPr/>
            </w:rPrChange>
          </w:rPr>
          <w:t>-lumbar inguinal) and visceral (</w:t>
        </w:r>
      </w:ins>
      <w:proofErr w:type="spellStart"/>
      <w:ins w:id="1977" w:author="Erin Stephenson" w:date="2019-03-11T14:44:00Z">
        <w:r w:rsidR="00343477" w:rsidRPr="00ED672B">
          <w:rPr>
            <w:rFonts w:asciiTheme="minorHAnsi" w:hAnsiTheme="minorHAnsi"/>
            <w:rPrChange w:id="1978" w:author="Erin Stephenson" w:date="2019-03-13T19:33:00Z">
              <w:rPr/>
            </w:rPrChange>
          </w:rPr>
          <w:t>epididymal</w:t>
        </w:r>
      </w:ins>
      <w:proofErr w:type="spellEnd"/>
      <w:ins w:id="1979" w:author="Erin Stephenson" w:date="2019-03-11T14:41:00Z">
        <w:r w:rsidR="003B4152" w:rsidRPr="00ED672B">
          <w:rPr>
            <w:rFonts w:asciiTheme="minorHAnsi" w:hAnsiTheme="minorHAnsi"/>
            <w:rPrChange w:id="1980" w:author="Erin Stephenson" w:date="2019-03-13T19:33:00Z">
              <w:rPr/>
            </w:rPrChange>
          </w:rPr>
          <w:t xml:space="preserve">) </w:t>
        </w:r>
      </w:ins>
      <w:r w:rsidR="0087648E" w:rsidRPr="00ED672B">
        <w:rPr>
          <w:rFonts w:asciiTheme="minorHAnsi" w:hAnsiTheme="minorHAnsi"/>
          <w:rPrChange w:id="1981" w:author="Erin Stephenson" w:date="2019-03-13T19:33:00Z">
            <w:rPr/>
          </w:rPrChange>
        </w:rPr>
        <w:t xml:space="preserve">fat pads from wild-type and </w:t>
      </w:r>
      <w:r w:rsidR="0087648E" w:rsidRPr="00ED672B">
        <w:rPr>
          <w:rFonts w:asciiTheme="minorHAnsi" w:hAnsiTheme="minorHAnsi"/>
          <w:i/>
          <w:rPrChange w:id="1982" w:author="Erin Stephenson" w:date="2019-03-13T19:33:00Z">
            <w:rPr>
              <w:i/>
            </w:rPr>
          </w:rPrChange>
        </w:rPr>
        <w:t>Tsc1</w:t>
      </w:r>
      <w:r w:rsidR="0087648E" w:rsidRPr="00ED672B">
        <w:rPr>
          <w:rFonts w:asciiTheme="minorHAnsi" w:hAnsiTheme="minorHAnsi"/>
          <w:rPrChange w:id="1983" w:author="Erin Stephenson" w:date="2019-03-13T19:33:00Z">
            <w:rPr/>
          </w:rPrChange>
        </w:rPr>
        <w:t xml:space="preserve"> knockout mice, and found that both </w:t>
      </w:r>
      <w:del w:id="1984" w:author="Erin Stephenson" w:date="2019-03-11T14:43:00Z">
        <w:r w:rsidR="0087648E" w:rsidRPr="00ED672B" w:rsidDel="00B874FC">
          <w:rPr>
            <w:rFonts w:asciiTheme="minorHAnsi" w:hAnsiTheme="minorHAnsi"/>
            <w:rPrChange w:id="1985" w:author="Erin Stephenson" w:date="2019-03-13T19:33:00Z">
              <w:rPr/>
            </w:rPrChange>
          </w:rPr>
          <w:delText>subcutaneous and ep</w:delText>
        </w:r>
        <w:r w:rsidR="004369E3" w:rsidRPr="00ED672B" w:rsidDel="00B874FC">
          <w:rPr>
            <w:rFonts w:asciiTheme="minorHAnsi" w:hAnsiTheme="minorHAnsi"/>
            <w:rPrChange w:id="1986" w:author="Erin Stephenson" w:date="2019-03-13T19:33:00Z">
              <w:rPr/>
            </w:rPrChange>
          </w:rPr>
          <w:delText>i</w:delText>
        </w:r>
        <w:r w:rsidR="0087648E" w:rsidRPr="00ED672B" w:rsidDel="00B874FC">
          <w:rPr>
            <w:rFonts w:asciiTheme="minorHAnsi" w:hAnsiTheme="minorHAnsi"/>
            <w:rPrChange w:id="1987" w:author="Erin Stephenson" w:date="2019-03-13T19:33:00Z">
              <w:rPr/>
            </w:rPrChange>
          </w:rPr>
          <w:delText xml:space="preserve">didymal </w:delText>
        </w:r>
      </w:del>
      <w:r w:rsidR="0087648E" w:rsidRPr="00ED672B">
        <w:rPr>
          <w:rFonts w:asciiTheme="minorHAnsi" w:hAnsiTheme="minorHAnsi"/>
          <w:rPrChange w:id="1988" w:author="Erin Stephenson" w:date="2019-03-13T19:33:00Z">
            <w:rPr/>
          </w:rPrChange>
        </w:rPr>
        <w:t xml:space="preserve">fat </w:t>
      </w:r>
      <w:del w:id="1989" w:author="Erin Stephenson" w:date="2019-03-11T14:43:00Z">
        <w:r w:rsidR="0087648E" w:rsidRPr="00ED672B" w:rsidDel="00B874FC">
          <w:rPr>
            <w:rFonts w:asciiTheme="minorHAnsi" w:hAnsiTheme="minorHAnsi"/>
            <w:rPrChange w:id="1990" w:author="Erin Stephenson" w:date="2019-03-13T19:33:00Z">
              <w:rPr/>
            </w:rPrChange>
          </w:rPr>
          <w:delText xml:space="preserve">pads </w:delText>
        </w:r>
      </w:del>
      <w:ins w:id="1991" w:author="Erin Stephenson" w:date="2019-03-11T14:43:00Z">
        <w:r w:rsidR="00B874FC" w:rsidRPr="00ED672B">
          <w:rPr>
            <w:rFonts w:asciiTheme="minorHAnsi" w:hAnsiTheme="minorHAnsi"/>
            <w:rPrChange w:id="1992" w:author="Erin Stephenson" w:date="2019-03-13T19:33:00Z">
              <w:rPr/>
            </w:rPrChange>
          </w:rPr>
          <w:t xml:space="preserve">depots </w:t>
        </w:r>
      </w:ins>
      <w:r w:rsidR="0087648E" w:rsidRPr="00ED672B">
        <w:rPr>
          <w:rFonts w:asciiTheme="minorHAnsi" w:hAnsiTheme="minorHAnsi"/>
          <w:rPrChange w:id="1993" w:author="Erin Stephenson" w:date="2019-03-13T19:33:00Z">
            <w:rPr/>
          </w:rPrChange>
        </w:rPr>
        <w:t xml:space="preserve">were </w:t>
      </w:r>
      <w:del w:id="1994" w:author="Erin Stephenson" w:date="2019-03-13T15:12:00Z">
        <w:r w:rsidR="0087648E" w:rsidRPr="00ED672B" w:rsidDel="009327B2">
          <w:rPr>
            <w:rFonts w:asciiTheme="minorHAnsi" w:hAnsiTheme="minorHAnsi"/>
            <w:rPrChange w:id="1995" w:author="Erin Stephenson" w:date="2019-03-13T19:33:00Z">
              <w:rPr/>
            </w:rPrChange>
          </w:rPr>
          <w:delText xml:space="preserve">reduced </w:delText>
        </w:r>
      </w:del>
      <w:ins w:id="1996" w:author="Erin Stephenson" w:date="2019-03-13T15:12:00Z">
        <w:r w:rsidR="009327B2" w:rsidRPr="00ED672B">
          <w:rPr>
            <w:rFonts w:asciiTheme="minorHAnsi" w:hAnsiTheme="minorHAnsi"/>
            <w:rPrChange w:id="1997" w:author="Erin Stephenson" w:date="2019-03-13T19:33:00Z">
              <w:rPr/>
            </w:rPrChange>
          </w:rPr>
          <w:t xml:space="preserve">smaller </w:t>
        </w:r>
      </w:ins>
      <w:r w:rsidR="0087648E" w:rsidRPr="00ED672B">
        <w:rPr>
          <w:rFonts w:asciiTheme="minorHAnsi" w:hAnsiTheme="minorHAnsi"/>
          <w:rPrChange w:id="1998" w:author="Erin Stephenson" w:date="2019-03-13T19:33:00Z">
            <w:rPr/>
          </w:rPrChange>
        </w:rPr>
        <w:t>in size</w:t>
      </w:r>
      <w:r w:rsidR="00B04B43" w:rsidRPr="00ED672B">
        <w:rPr>
          <w:rFonts w:asciiTheme="minorHAnsi" w:hAnsiTheme="minorHAnsi"/>
          <w:rPrChange w:id="1999" w:author="Erin Stephenson" w:date="2019-03-13T19:33:00Z">
            <w:rPr/>
          </w:rPrChange>
        </w:rPr>
        <w:t xml:space="preserve"> (</w:t>
      </w:r>
      <w:ins w:id="2000" w:author="Erin Stephenson" w:date="2019-03-11T14:44:00Z">
        <w:r w:rsidR="00B874FC" w:rsidRPr="00ED672B">
          <w:rPr>
            <w:rFonts w:asciiTheme="minorHAnsi" w:hAnsiTheme="minorHAnsi"/>
            <w:rPrChange w:id="2001" w:author="Erin Stephenson" w:date="2019-03-13T19:33:00Z">
              <w:rPr/>
            </w:rPrChange>
          </w:rPr>
          <w:sym w:font="Wingdings 3" w:char="F024"/>
        </w:r>
      </w:ins>
      <w:r w:rsidR="004B4AFF" w:rsidRPr="00ED672B">
        <w:rPr>
          <w:rFonts w:asciiTheme="minorHAnsi" w:hAnsiTheme="minorHAnsi"/>
          <w:rPrChange w:id="2002" w:author="Erin Stephenson" w:date="2019-03-13T19:33:00Z">
            <w:rPr/>
          </w:rPrChange>
        </w:rPr>
        <w:t>79</w:t>
      </w:r>
      <w:r w:rsidR="0038168E" w:rsidRPr="00ED672B">
        <w:rPr>
          <w:rFonts w:asciiTheme="minorHAnsi" w:hAnsiTheme="minorHAnsi"/>
          <w:rPrChange w:id="2003" w:author="Erin Stephenson" w:date="2019-03-13T19:33:00Z">
            <w:rPr/>
          </w:rPrChange>
        </w:rPr>
        <w:t>%</w:t>
      </w:r>
      <w:r w:rsidR="0022606C" w:rsidRPr="00ED672B">
        <w:rPr>
          <w:rFonts w:asciiTheme="minorHAnsi" w:hAnsiTheme="minorHAnsi"/>
          <w:rPrChange w:id="2004" w:author="Erin Stephenson" w:date="2019-03-13T19:33:00Z">
            <w:rPr/>
          </w:rPrChange>
        </w:rPr>
        <w:t xml:space="preserve"> and </w:t>
      </w:r>
      <w:ins w:id="2005" w:author="Erin Stephenson" w:date="2019-03-11T14:44:00Z">
        <w:r w:rsidR="00B874FC" w:rsidRPr="00ED672B">
          <w:rPr>
            <w:rFonts w:asciiTheme="minorHAnsi" w:hAnsiTheme="minorHAnsi"/>
            <w:rPrChange w:id="2006" w:author="Erin Stephenson" w:date="2019-03-13T19:33:00Z">
              <w:rPr/>
            </w:rPrChange>
          </w:rPr>
          <w:sym w:font="Wingdings 3" w:char="F024"/>
        </w:r>
      </w:ins>
      <w:r w:rsidR="0038168E" w:rsidRPr="00ED672B">
        <w:rPr>
          <w:rFonts w:asciiTheme="minorHAnsi" w:hAnsiTheme="minorHAnsi"/>
          <w:rPrChange w:id="2007" w:author="Erin Stephenson" w:date="2019-03-13T19:33:00Z">
            <w:rPr/>
          </w:rPrChange>
        </w:rPr>
        <w:t>7</w:t>
      </w:r>
      <w:r w:rsidR="004B4AFF" w:rsidRPr="00ED672B">
        <w:rPr>
          <w:rFonts w:asciiTheme="minorHAnsi" w:hAnsiTheme="minorHAnsi"/>
          <w:rPrChange w:id="2008" w:author="Erin Stephenson" w:date="2019-03-13T19:33:00Z">
            <w:rPr/>
          </w:rPrChange>
        </w:rPr>
        <w:t>6</w:t>
      </w:r>
      <w:r w:rsidR="0038168E" w:rsidRPr="00ED672B">
        <w:rPr>
          <w:rFonts w:asciiTheme="minorHAnsi" w:hAnsiTheme="minorHAnsi"/>
          <w:rPrChange w:id="2009" w:author="Erin Stephenson" w:date="2019-03-13T19:33:00Z">
            <w:rPr/>
          </w:rPrChange>
        </w:rPr>
        <w:t>% respectively,</w:t>
      </w:r>
      <w:r w:rsidR="00482AEB" w:rsidRPr="00ED672B">
        <w:rPr>
          <w:rFonts w:asciiTheme="minorHAnsi" w:hAnsiTheme="minorHAnsi"/>
          <w:rPrChange w:id="2010" w:author="Erin Stephenson" w:date="2019-03-13T19:33:00Z">
            <w:rPr/>
          </w:rPrChange>
        </w:rPr>
        <w:t xml:space="preserve"> each p&lt;</w:t>
      </w:r>
      <w:r w:rsidR="004B4AFF" w:rsidRPr="00ED672B">
        <w:rPr>
          <w:rFonts w:asciiTheme="minorHAnsi" w:hAnsiTheme="minorHAnsi"/>
          <w:rPrChange w:id="2011" w:author="Erin Stephenson" w:date="2019-03-13T19:33:00Z">
            <w:rPr/>
          </w:rPrChange>
        </w:rPr>
        <w:t>0.0001</w:t>
      </w:r>
      <w:r w:rsidR="00EE675F" w:rsidRPr="00ED672B">
        <w:rPr>
          <w:rFonts w:asciiTheme="minorHAnsi" w:hAnsiTheme="minorHAnsi"/>
          <w:rPrChange w:id="2012" w:author="Erin Stephenson" w:date="2019-03-13T19:33:00Z">
            <w:rPr/>
          </w:rPrChange>
        </w:rPr>
        <w:t xml:space="preserve">; </w:t>
      </w:r>
      <w:r w:rsidR="00B04B43" w:rsidRPr="00ED672B">
        <w:rPr>
          <w:rFonts w:asciiTheme="minorHAnsi" w:hAnsiTheme="minorHAnsi"/>
          <w:rPrChange w:id="2013" w:author="Erin Stephenson" w:date="2019-03-13T19:33:00Z">
            <w:rPr/>
          </w:rPrChange>
        </w:rPr>
        <w:t>Figure 2</w:t>
      </w:r>
      <w:r w:rsidR="009D095F" w:rsidRPr="00ED672B">
        <w:rPr>
          <w:rFonts w:asciiTheme="minorHAnsi" w:hAnsiTheme="minorHAnsi"/>
          <w:rPrChange w:id="2014" w:author="Erin Stephenson" w:date="2019-03-13T19:33:00Z">
            <w:rPr/>
          </w:rPrChange>
        </w:rPr>
        <w:t>C</w:t>
      </w:r>
      <w:r w:rsidR="0087648E" w:rsidRPr="00ED672B">
        <w:rPr>
          <w:rFonts w:asciiTheme="minorHAnsi" w:hAnsiTheme="minorHAnsi"/>
          <w:rPrChange w:id="2015" w:author="Erin Stephenson" w:date="2019-03-13T19:33:00Z">
            <w:rPr/>
          </w:rPrChange>
        </w:rPr>
        <w:t>).</w:t>
      </w:r>
    </w:p>
    <w:p w14:paraId="3AF0DF1B" w14:textId="77777777" w:rsidR="0087648E" w:rsidRPr="00ED672B" w:rsidRDefault="0087648E" w:rsidP="0087648E">
      <w:pPr>
        <w:rPr>
          <w:rFonts w:asciiTheme="minorHAnsi" w:hAnsiTheme="minorHAnsi"/>
          <w:rPrChange w:id="2016" w:author="Erin Stephenson" w:date="2019-03-13T19:33:00Z">
            <w:rPr/>
          </w:rPrChange>
        </w:rPr>
      </w:pPr>
    </w:p>
    <w:p w14:paraId="7690800A" w14:textId="67B9E245" w:rsidR="007A6E04" w:rsidRPr="00ED672B" w:rsidRDefault="0087648E" w:rsidP="0087648E">
      <w:pPr>
        <w:rPr>
          <w:rFonts w:asciiTheme="minorHAnsi" w:hAnsiTheme="minorHAnsi"/>
          <w:rPrChange w:id="2017" w:author="Erin Stephenson" w:date="2019-03-13T19:33:00Z">
            <w:rPr/>
          </w:rPrChange>
        </w:rPr>
      </w:pPr>
      <w:r w:rsidRPr="00ED672B">
        <w:rPr>
          <w:rFonts w:asciiTheme="minorHAnsi" w:hAnsiTheme="minorHAnsi"/>
          <w:rPrChange w:id="2018" w:author="Erin Stephenson" w:date="2019-03-13T19:33:00Z">
            <w:rPr/>
          </w:rPrChange>
        </w:rPr>
        <w:t xml:space="preserve">To determine whether </w:t>
      </w:r>
      <w:ins w:id="2019" w:author="Erin Stephenson" w:date="2019-03-11T14:51:00Z">
        <w:r w:rsidR="003E55B5" w:rsidRPr="00ED672B">
          <w:rPr>
            <w:rFonts w:asciiTheme="minorHAnsi" w:hAnsiTheme="minorHAnsi"/>
            <w:rPrChange w:id="2020" w:author="Erin Stephenson" w:date="2019-03-13T19:33:00Z">
              <w:rPr/>
            </w:rPrChange>
          </w:rPr>
          <w:t xml:space="preserve">a </w:t>
        </w:r>
      </w:ins>
      <w:ins w:id="2021" w:author="Erin Stephenson" w:date="2019-03-11T14:59:00Z">
        <w:r w:rsidR="0073113D" w:rsidRPr="00ED672B">
          <w:rPr>
            <w:rFonts w:asciiTheme="minorHAnsi" w:hAnsiTheme="minorHAnsi"/>
            <w:rPrChange w:id="2022" w:author="Erin Stephenson" w:date="2019-03-13T19:33:00Z">
              <w:rPr/>
            </w:rPrChange>
          </w:rPr>
          <w:t xml:space="preserve">palatable, </w:t>
        </w:r>
      </w:ins>
      <w:del w:id="2023" w:author="Erin Stephenson" w:date="2019-03-11T14:46:00Z">
        <w:r w:rsidRPr="00ED672B" w:rsidDel="00771F3C">
          <w:rPr>
            <w:rFonts w:asciiTheme="minorHAnsi" w:hAnsiTheme="minorHAnsi"/>
            <w:rPrChange w:id="2024" w:author="Erin Stephenson" w:date="2019-03-13T19:33:00Z">
              <w:rPr/>
            </w:rPrChange>
          </w:rPr>
          <w:delText xml:space="preserve">animals </w:delText>
        </w:r>
      </w:del>
      <w:proofErr w:type="spellStart"/>
      <w:ins w:id="2025" w:author="Erin Stephenson" w:date="2019-03-11T14:59:00Z">
        <w:r w:rsidR="009A2E50" w:rsidRPr="00ED672B">
          <w:rPr>
            <w:rFonts w:asciiTheme="minorHAnsi" w:hAnsiTheme="minorHAnsi"/>
            <w:rPrChange w:id="2026" w:author="Erin Stephenson" w:date="2019-03-13T19:33:00Z">
              <w:rPr/>
            </w:rPrChange>
          </w:rPr>
          <w:t>hyper</w:t>
        </w:r>
        <w:r w:rsidR="0073113D" w:rsidRPr="00ED672B">
          <w:rPr>
            <w:rFonts w:asciiTheme="minorHAnsi" w:hAnsiTheme="minorHAnsi"/>
            <w:rPrChange w:id="2027" w:author="Erin Stephenson" w:date="2019-03-13T19:33:00Z">
              <w:rPr/>
            </w:rPrChange>
          </w:rPr>
          <w:t>caloric</w:t>
        </w:r>
      </w:ins>
      <w:proofErr w:type="spellEnd"/>
      <w:ins w:id="2028" w:author="Erin Stephenson" w:date="2019-03-11T14:45:00Z">
        <w:r w:rsidR="00771F3C" w:rsidRPr="00ED672B">
          <w:rPr>
            <w:rFonts w:asciiTheme="minorHAnsi" w:hAnsiTheme="minorHAnsi"/>
            <w:rPrChange w:id="2029" w:author="Erin Stephenson" w:date="2019-03-13T19:33:00Z">
              <w:rPr/>
            </w:rPrChange>
          </w:rPr>
          <w:t xml:space="preserve"> diet would </w:t>
        </w:r>
      </w:ins>
      <w:ins w:id="2030" w:author="Erin Stephenson" w:date="2019-03-11T14:57:00Z">
        <w:r w:rsidR="003E55B5" w:rsidRPr="00ED672B">
          <w:rPr>
            <w:rFonts w:asciiTheme="minorHAnsi" w:hAnsiTheme="minorHAnsi"/>
            <w:rPrChange w:id="2031" w:author="Erin Stephenson" w:date="2019-03-13T19:33:00Z">
              <w:rPr/>
            </w:rPrChange>
          </w:rPr>
          <w:t>induce changes in body composition</w:t>
        </w:r>
      </w:ins>
      <w:ins w:id="2032" w:author="Erin Stephenson" w:date="2019-03-11T14:45:00Z">
        <w:r w:rsidR="00771F3C" w:rsidRPr="00ED672B">
          <w:rPr>
            <w:rFonts w:asciiTheme="minorHAnsi" w:hAnsiTheme="minorHAnsi"/>
            <w:rPrChange w:id="2033" w:author="Erin Stephenson" w:date="2019-03-13T19:33:00Z">
              <w:rPr/>
            </w:rPrChange>
          </w:rPr>
          <w:t xml:space="preserve"> </w:t>
        </w:r>
      </w:ins>
      <w:ins w:id="2034" w:author="Erin Stephenson" w:date="2019-03-11T14:57:00Z">
        <w:r w:rsidR="003E55B5" w:rsidRPr="00ED672B">
          <w:rPr>
            <w:rFonts w:asciiTheme="minorHAnsi" w:hAnsiTheme="minorHAnsi"/>
            <w:rPrChange w:id="2035" w:author="Erin Stephenson" w:date="2019-03-13T19:33:00Z">
              <w:rPr/>
            </w:rPrChange>
          </w:rPr>
          <w:t xml:space="preserve">in </w:t>
        </w:r>
      </w:ins>
      <w:ins w:id="2036" w:author="Erin Stephenson" w:date="2019-03-11T14:46:00Z">
        <w:r w:rsidR="00771F3C" w:rsidRPr="00ED672B">
          <w:rPr>
            <w:rFonts w:asciiTheme="minorHAnsi" w:hAnsiTheme="minorHAnsi"/>
            <w:rPrChange w:id="2037" w:author="Erin Stephenson" w:date="2019-03-13T19:33:00Z">
              <w:rPr/>
            </w:rPrChange>
          </w:rPr>
          <w:t xml:space="preserve">mice </w:t>
        </w:r>
      </w:ins>
      <w:r w:rsidRPr="00ED672B">
        <w:rPr>
          <w:rFonts w:asciiTheme="minorHAnsi" w:hAnsiTheme="minorHAnsi"/>
          <w:rPrChange w:id="2038" w:author="Erin Stephenson" w:date="2019-03-13T19:33:00Z">
            <w:rPr/>
          </w:rPrChange>
        </w:rPr>
        <w:t xml:space="preserve">with </w:t>
      </w:r>
      <w:ins w:id="2039" w:author="Erin Stephenson" w:date="2019-03-11T14:46:00Z">
        <w:r w:rsidR="00771F3C" w:rsidRPr="00ED672B">
          <w:rPr>
            <w:rFonts w:asciiTheme="minorHAnsi" w:hAnsiTheme="minorHAnsi"/>
            <w:rPrChange w:id="2040" w:author="Erin Stephenson" w:date="2019-03-13T19:33:00Z">
              <w:rPr/>
            </w:rPrChange>
          </w:rPr>
          <w:t xml:space="preserve">skeletal muscle </w:t>
        </w:r>
      </w:ins>
      <w:del w:id="2041" w:author="Erin Stephenson" w:date="2019-03-11T14:46:00Z">
        <w:r w:rsidRPr="00ED672B" w:rsidDel="00771F3C">
          <w:rPr>
            <w:rFonts w:asciiTheme="minorHAnsi" w:hAnsiTheme="minorHAnsi"/>
            <w:rPrChange w:id="2042" w:author="Erin Stephenson" w:date="2019-03-13T19:33:00Z">
              <w:rPr/>
            </w:rPrChange>
          </w:rPr>
          <w:delText xml:space="preserve">TSC1 </w:delText>
        </w:r>
      </w:del>
      <w:r w:rsidRPr="00ED672B">
        <w:rPr>
          <w:rFonts w:asciiTheme="minorHAnsi" w:hAnsiTheme="minorHAnsi"/>
          <w:rPrChange w:id="2043" w:author="Erin Stephenson" w:date="2019-03-13T19:33:00Z">
            <w:rPr/>
          </w:rPrChange>
        </w:rPr>
        <w:t xml:space="preserve">ablation </w:t>
      </w:r>
      <w:ins w:id="2044" w:author="Erin Stephenson" w:date="2019-03-11T14:46:00Z">
        <w:r w:rsidR="00771F3C" w:rsidRPr="00ED672B">
          <w:rPr>
            <w:rFonts w:asciiTheme="minorHAnsi" w:hAnsiTheme="minorHAnsi"/>
            <w:rPrChange w:id="2045" w:author="Erin Stephenson" w:date="2019-03-13T19:33:00Z">
              <w:rPr/>
            </w:rPrChange>
          </w:rPr>
          <w:t xml:space="preserve">of </w:t>
        </w:r>
        <w:r w:rsidR="00771F3C" w:rsidRPr="00ED672B">
          <w:rPr>
            <w:rFonts w:asciiTheme="minorHAnsi" w:hAnsiTheme="minorHAnsi"/>
            <w:i/>
            <w:rPrChange w:id="2046" w:author="Erin Stephenson" w:date="2019-03-13T19:33:00Z">
              <w:rPr/>
            </w:rPrChange>
          </w:rPr>
          <w:t>Tsc1</w:t>
        </w:r>
      </w:ins>
      <w:del w:id="2047" w:author="Erin Stephenson" w:date="2019-03-11T14:46:00Z">
        <w:r w:rsidRPr="00ED672B" w:rsidDel="00771F3C">
          <w:rPr>
            <w:rFonts w:asciiTheme="minorHAnsi" w:hAnsiTheme="minorHAnsi"/>
            <w:rPrChange w:id="2048" w:author="Erin Stephenson" w:date="2019-03-13T19:33:00Z">
              <w:rPr/>
            </w:rPrChange>
          </w:rPr>
          <w:delText>in their muscle had different responses to a high fat diet</w:delText>
        </w:r>
      </w:del>
      <w:r w:rsidRPr="00ED672B">
        <w:rPr>
          <w:rFonts w:asciiTheme="minorHAnsi" w:hAnsiTheme="minorHAnsi"/>
          <w:rPrChange w:id="2049" w:author="Erin Stephenson" w:date="2019-03-13T19:33:00Z">
            <w:rPr/>
          </w:rPrChange>
        </w:rPr>
        <w:t>, we placed male and female mice on a diet containing 45% of calories from fat.</w:t>
      </w:r>
      <w:r w:rsidR="009D095F" w:rsidRPr="00ED672B">
        <w:rPr>
          <w:rFonts w:asciiTheme="minorHAnsi" w:hAnsiTheme="minorHAnsi"/>
          <w:rPrChange w:id="2050" w:author="Erin Stephenson" w:date="2019-03-13T19:33:00Z">
            <w:rPr/>
          </w:rPrChange>
        </w:rPr>
        <w:t xml:space="preserve">  </w:t>
      </w:r>
      <w:r w:rsidR="001B6F0D" w:rsidRPr="00ED672B">
        <w:rPr>
          <w:rFonts w:asciiTheme="minorHAnsi" w:hAnsiTheme="minorHAnsi"/>
          <w:rPrChange w:id="2051" w:author="Erin Stephenson" w:date="2019-03-13T19:33:00Z">
            <w:rPr/>
          </w:rPrChange>
        </w:rPr>
        <w:t xml:space="preserve">We found that both </w:t>
      </w:r>
      <w:r w:rsidRPr="00ED672B">
        <w:rPr>
          <w:rFonts w:asciiTheme="minorHAnsi" w:hAnsiTheme="minorHAnsi"/>
          <w:rPrChange w:id="2052" w:author="Erin Stephenson" w:date="2019-03-13T19:33:00Z">
            <w:rPr/>
          </w:rPrChange>
        </w:rPr>
        <w:t xml:space="preserve">male and female muscle-specific </w:t>
      </w:r>
      <w:r w:rsidRPr="00ED672B">
        <w:rPr>
          <w:rFonts w:asciiTheme="minorHAnsi" w:hAnsiTheme="minorHAnsi"/>
          <w:i/>
          <w:rPrChange w:id="2053" w:author="Erin Stephenson" w:date="2019-03-13T19:33:00Z">
            <w:rPr>
              <w:i/>
            </w:rPr>
          </w:rPrChange>
        </w:rPr>
        <w:t xml:space="preserve">Tsc1 </w:t>
      </w:r>
      <w:r w:rsidRPr="00ED672B">
        <w:rPr>
          <w:rFonts w:asciiTheme="minorHAnsi" w:hAnsiTheme="minorHAnsi"/>
          <w:rPrChange w:id="2054" w:author="Erin Stephenson" w:date="2019-03-13T19:33:00Z">
            <w:rPr/>
          </w:rPrChange>
        </w:rPr>
        <w:t>knockout mice were resistant to w</w:t>
      </w:r>
      <w:r w:rsidR="001B6F0D" w:rsidRPr="00ED672B">
        <w:rPr>
          <w:rFonts w:asciiTheme="minorHAnsi" w:hAnsiTheme="minorHAnsi"/>
          <w:rPrChange w:id="2055" w:author="Erin Stephenson" w:date="2019-03-13T19:33:00Z">
            <w:rPr/>
          </w:rPrChange>
        </w:rPr>
        <w:t xml:space="preserve">eight gain on high fat diet.  </w:t>
      </w:r>
      <w:r w:rsidRPr="00ED672B">
        <w:rPr>
          <w:rFonts w:asciiTheme="minorHAnsi" w:hAnsiTheme="minorHAnsi"/>
          <w:rPrChange w:id="2056" w:author="Erin Stephenson" w:date="2019-03-13T19:33:00Z">
            <w:rPr/>
          </w:rPrChange>
        </w:rPr>
        <w:t xml:space="preserve">The </w:t>
      </w:r>
      <w:ins w:id="2057" w:author="Erin Stephenson" w:date="2019-03-11T15:00:00Z">
        <w:r w:rsidR="0073113D" w:rsidRPr="00ED672B">
          <w:rPr>
            <w:rFonts w:asciiTheme="minorHAnsi" w:hAnsiTheme="minorHAnsi"/>
            <w:rPrChange w:id="2058" w:author="Erin Stephenson" w:date="2019-03-13T19:33:00Z">
              <w:rPr/>
            </w:rPrChange>
          </w:rPr>
          <w:t xml:space="preserve">difference in body weight was primarily determined by differences in </w:t>
        </w:r>
      </w:ins>
      <w:del w:id="2059" w:author="Erin Stephenson" w:date="2019-03-11T15:00:00Z">
        <w:r w:rsidRPr="00ED672B" w:rsidDel="0073113D">
          <w:rPr>
            <w:rFonts w:asciiTheme="minorHAnsi" w:hAnsiTheme="minorHAnsi"/>
            <w:rPrChange w:id="2060" w:author="Erin Stephenson" w:date="2019-03-13T19:33:00Z">
              <w:rPr/>
            </w:rPrChange>
          </w:rPr>
          <w:delText xml:space="preserve">majority of this difference was in </w:delText>
        </w:r>
      </w:del>
      <w:r w:rsidRPr="00ED672B">
        <w:rPr>
          <w:rFonts w:asciiTheme="minorHAnsi" w:hAnsiTheme="minorHAnsi"/>
          <w:rPrChange w:id="2061" w:author="Erin Stephenson" w:date="2019-03-13T19:33:00Z">
            <w:rPr/>
          </w:rPrChange>
        </w:rPr>
        <w:t>fat mass</w:t>
      </w:r>
      <w:ins w:id="2062" w:author="Erin Stephenson" w:date="2019-03-11T15:00:00Z">
        <w:r w:rsidR="0073113D" w:rsidRPr="00ED672B">
          <w:rPr>
            <w:rFonts w:asciiTheme="minorHAnsi" w:hAnsiTheme="minorHAnsi"/>
            <w:rPrChange w:id="2063" w:author="Erin Stephenson" w:date="2019-03-13T19:33:00Z">
              <w:rPr/>
            </w:rPrChange>
          </w:rPr>
          <w:t>,</w:t>
        </w:r>
      </w:ins>
      <w:r w:rsidR="0038153C" w:rsidRPr="00ED672B">
        <w:rPr>
          <w:rFonts w:asciiTheme="minorHAnsi" w:hAnsiTheme="minorHAnsi"/>
          <w:rPrChange w:id="2064" w:author="Erin Stephenson" w:date="2019-03-13T19:33:00Z">
            <w:rPr/>
          </w:rPrChange>
        </w:rPr>
        <w:t xml:space="preserve"> which</w:t>
      </w:r>
      <w:ins w:id="2065" w:author="Erin Stephenson" w:date="2019-03-11T15:00:00Z">
        <w:r w:rsidR="0073113D" w:rsidRPr="00ED672B">
          <w:rPr>
            <w:rFonts w:asciiTheme="minorHAnsi" w:hAnsiTheme="minorHAnsi"/>
            <w:rPrChange w:id="2066" w:author="Erin Stephenson" w:date="2019-03-13T19:33:00Z">
              <w:rPr/>
            </w:rPrChange>
          </w:rPr>
          <w:t>, compared to wild-type mice,</w:t>
        </w:r>
      </w:ins>
      <w:r w:rsidR="0038153C" w:rsidRPr="00ED672B">
        <w:rPr>
          <w:rFonts w:asciiTheme="minorHAnsi" w:hAnsiTheme="minorHAnsi"/>
          <w:rPrChange w:id="2067" w:author="Erin Stephenson" w:date="2019-03-13T19:33:00Z">
            <w:rPr/>
          </w:rPrChange>
        </w:rPr>
        <w:t xml:space="preserve"> was </w:t>
      </w:r>
      <w:del w:id="2068" w:author="Erin Stephenson" w:date="2019-03-13T15:05:00Z">
        <w:r w:rsidR="0038153C" w:rsidRPr="00ED672B" w:rsidDel="002470AA">
          <w:rPr>
            <w:rFonts w:asciiTheme="minorHAnsi" w:hAnsiTheme="minorHAnsi"/>
            <w:rPrChange w:id="2069" w:author="Erin Stephenson" w:date="2019-03-13T19:33:00Z">
              <w:rPr/>
            </w:rPrChange>
          </w:rPr>
          <w:delText xml:space="preserve">reduced </w:delText>
        </w:r>
      </w:del>
      <w:r w:rsidR="0038153C" w:rsidRPr="00ED672B">
        <w:rPr>
          <w:rFonts w:asciiTheme="minorHAnsi" w:hAnsiTheme="minorHAnsi"/>
          <w:rPrChange w:id="2070" w:author="Erin Stephenson" w:date="2019-03-13T19:33:00Z">
            <w:rPr/>
          </w:rPrChange>
        </w:rPr>
        <w:t xml:space="preserve">60% </w:t>
      </w:r>
      <w:ins w:id="2071" w:author="Erin Stephenson" w:date="2019-03-13T15:05:00Z">
        <w:r w:rsidR="002470AA" w:rsidRPr="00ED672B">
          <w:rPr>
            <w:rFonts w:asciiTheme="minorHAnsi" w:hAnsiTheme="minorHAnsi"/>
            <w:rPrChange w:id="2072" w:author="Erin Stephenson" w:date="2019-03-13T19:33:00Z">
              <w:rPr/>
            </w:rPrChange>
          </w:rPr>
          <w:t xml:space="preserve">lower </w:t>
        </w:r>
      </w:ins>
      <w:r w:rsidR="0038153C" w:rsidRPr="00ED672B">
        <w:rPr>
          <w:rFonts w:asciiTheme="minorHAnsi" w:hAnsiTheme="minorHAnsi"/>
          <w:rPrChange w:id="2073" w:author="Erin Stephenson" w:date="2019-03-13T19:33:00Z">
            <w:rPr/>
          </w:rPrChange>
        </w:rPr>
        <w:t xml:space="preserve">in </w:t>
      </w:r>
      <w:ins w:id="2074" w:author="Erin Stephenson" w:date="2019-03-11T15:00:00Z">
        <w:r w:rsidR="0073113D" w:rsidRPr="00ED672B">
          <w:rPr>
            <w:rFonts w:asciiTheme="minorHAnsi" w:hAnsiTheme="minorHAnsi"/>
            <w:rPrChange w:id="2075" w:author="Erin Stephenson" w:date="2019-03-13T19:33:00Z">
              <w:rPr/>
            </w:rPrChange>
          </w:rPr>
          <w:t xml:space="preserve">knockout </w:t>
        </w:r>
      </w:ins>
      <w:r w:rsidR="0038153C" w:rsidRPr="00ED672B">
        <w:rPr>
          <w:rFonts w:asciiTheme="minorHAnsi" w:hAnsiTheme="minorHAnsi"/>
          <w:rPrChange w:id="2076" w:author="Erin Stephenson" w:date="2019-03-13T19:33:00Z">
            <w:rPr/>
          </w:rPrChange>
        </w:rPr>
        <w:t xml:space="preserve">males and 58% </w:t>
      </w:r>
      <w:ins w:id="2077" w:author="Erin Stephenson" w:date="2019-03-13T15:05:00Z">
        <w:r w:rsidR="002470AA" w:rsidRPr="00ED672B">
          <w:rPr>
            <w:rFonts w:asciiTheme="minorHAnsi" w:hAnsiTheme="minorHAnsi"/>
            <w:rPrChange w:id="2078" w:author="Erin Stephenson" w:date="2019-03-13T19:33:00Z">
              <w:rPr/>
            </w:rPrChange>
          </w:rPr>
          <w:t xml:space="preserve">lower </w:t>
        </w:r>
      </w:ins>
      <w:r w:rsidR="0038153C" w:rsidRPr="00ED672B">
        <w:rPr>
          <w:rFonts w:asciiTheme="minorHAnsi" w:hAnsiTheme="minorHAnsi"/>
          <w:rPrChange w:id="2079" w:author="Erin Stephenson" w:date="2019-03-13T19:33:00Z">
            <w:rPr/>
          </w:rPrChange>
        </w:rPr>
        <w:t xml:space="preserve">in </w:t>
      </w:r>
      <w:ins w:id="2080" w:author="Erin Stephenson" w:date="2019-03-11T15:00:00Z">
        <w:r w:rsidR="0073113D" w:rsidRPr="00ED672B">
          <w:rPr>
            <w:rFonts w:asciiTheme="minorHAnsi" w:hAnsiTheme="minorHAnsi"/>
            <w:rPrChange w:id="2081" w:author="Erin Stephenson" w:date="2019-03-13T19:33:00Z">
              <w:rPr/>
            </w:rPrChange>
          </w:rPr>
          <w:t xml:space="preserve">knockout </w:t>
        </w:r>
      </w:ins>
      <w:r w:rsidR="0038153C" w:rsidRPr="00ED672B">
        <w:rPr>
          <w:rFonts w:asciiTheme="minorHAnsi" w:hAnsiTheme="minorHAnsi"/>
          <w:rPrChange w:id="2082" w:author="Erin Stephenson" w:date="2019-03-13T19:33:00Z">
            <w:rPr/>
          </w:rPrChange>
        </w:rPr>
        <w:t>females by the end of the study</w:t>
      </w:r>
      <w:r w:rsidR="00140E42" w:rsidRPr="00ED672B">
        <w:rPr>
          <w:rFonts w:asciiTheme="minorHAnsi" w:hAnsiTheme="minorHAnsi"/>
          <w:rPrChange w:id="2083" w:author="Erin Stephenson" w:date="2019-03-13T19:33:00Z">
            <w:rPr/>
          </w:rPrChange>
        </w:rPr>
        <w:t xml:space="preserve"> (</w:t>
      </w:r>
      <w:r w:rsidR="00B04B43" w:rsidRPr="00ED672B">
        <w:rPr>
          <w:rFonts w:asciiTheme="minorHAnsi" w:hAnsiTheme="minorHAnsi"/>
          <w:rPrChange w:id="2084" w:author="Erin Stephenson" w:date="2019-03-13T19:33:00Z">
            <w:rPr/>
          </w:rPrChange>
        </w:rPr>
        <w:t>Figure 3</w:t>
      </w:r>
      <w:r w:rsidR="003C3B52" w:rsidRPr="00ED672B">
        <w:rPr>
          <w:rFonts w:asciiTheme="minorHAnsi" w:hAnsiTheme="minorHAnsi"/>
          <w:rPrChange w:id="2085" w:author="Erin Stephenson" w:date="2019-03-13T19:33:00Z">
            <w:rPr/>
          </w:rPrChange>
        </w:rPr>
        <w:t>A</w:t>
      </w:r>
      <w:r w:rsidR="004F3112" w:rsidRPr="00ED672B">
        <w:rPr>
          <w:rFonts w:asciiTheme="minorHAnsi" w:hAnsiTheme="minorHAnsi"/>
          <w:rPrChange w:id="2086" w:author="Erin Stephenson" w:date="2019-03-13T19:33:00Z">
            <w:rPr/>
          </w:rPrChange>
        </w:rPr>
        <w:t>, p</w:t>
      </w:r>
      <w:r w:rsidR="007E387B" w:rsidRPr="00ED672B">
        <w:rPr>
          <w:rFonts w:asciiTheme="minorHAnsi" w:hAnsiTheme="minorHAnsi"/>
          <w:rPrChange w:id="2087" w:author="Erin Stephenson" w:date="2019-03-13T19:33:00Z">
            <w:rPr/>
          </w:rPrChange>
        </w:rPr>
        <w:t xml:space="preserve"> &lt; </w:t>
      </w:r>
      <w:r w:rsidR="004F3112" w:rsidRPr="00ED672B">
        <w:rPr>
          <w:rFonts w:asciiTheme="minorHAnsi" w:hAnsiTheme="minorHAnsi"/>
          <w:rPrChange w:id="2088" w:author="Erin Stephenson" w:date="2019-03-13T19:33:00Z">
            <w:rPr/>
          </w:rPrChange>
        </w:rPr>
        <w:t>1</w:t>
      </w:r>
      <w:r w:rsidR="00B355DD" w:rsidRPr="00ED672B">
        <w:rPr>
          <w:rFonts w:asciiTheme="minorHAnsi" w:hAnsiTheme="minorHAnsi"/>
          <w:rPrChange w:id="2089" w:author="Erin Stephenson" w:date="2019-03-13T19:33:00Z">
            <w:rPr/>
          </w:rPrChange>
        </w:rPr>
        <w:t>.0 x10</w:t>
      </w:r>
      <w:r w:rsidR="00B355DD" w:rsidRPr="00ED672B">
        <w:rPr>
          <w:rFonts w:asciiTheme="minorHAnsi" w:hAnsiTheme="minorHAnsi"/>
          <w:vertAlign w:val="superscript"/>
          <w:rPrChange w:id="2090" w:author="Erin Stephenson" w:date="2019-03-13T19:33:00Z">
            <w:rPr>
              <w:vertAlign w:val="superscript"/>
            </w:rPr>
          </w:rPrChange>
        </w:rPr>
        <w:t>-</w:t>
      </w:r>
      <w:r w:rsidR="007E387B" w:rsidRPr="00ED672B">
        <w:rPr>
          <w:rFonts w:asciiTheme="minorHAnsi" w:hAnsiTheme="minorHAnsi"/>
          <w:vertAlign w:val="superscript"/>
          <w:rPrChange w:id="2091" w:author="Erin Stephenson" w:date="2019-03-13T19:33:00Z">
            <w:rPr>
              <w:vertAlign w:val="superscript"/>
            </w:rPr>
          </w:rPrChange>
        </w:rPr>
        <w:t>6</w:t>
      </w:r>
      <w:r w:rsidR="007E387B" w:rsidRPr="00ED672B">
        <w:rPr>
          <w:rFonts w:asciiTheme="minorHAnsi" w:hAnsiTheme="minorHAnsi"/>
          <w:rPrChange w:id="2092" w:author="Erin Stephenson" w:date="2019-03-13T19:33:00Z">
            <w:rPr/>
          </w:rPrChange>
        </w:rPr>
        <w:t xml:space="preserve"> for each)</w:t>
      </w:r>
      <w:r w:rsidR="00887CEF" w:rsidRPr="00ED672B">
        <w:rPr>
          <w:rFonts w:asciiTheme="minorHAnsi" w:hAnsiTheme="minorHAnsi"/>
          <w:rPrChange w:id="2093" w:author="Erin Stephenson" w:date="2019-03-13T19:33:00Z">
            <w:rPr/>
          </w:rPrChange>
        </w:rPr>
        <w:t>.</w:t>
      </w:r>
      <w:ins w:id="2094" w:author="Erin Stephenson" w:date="2019-03-13T14:58:00Z">
        <w:r w:rsidR="00925C5F" w:rsidRPr="00ED672B">
          <w:rPr>
            <w:rFonts w:asciiTheme="minorHAnsi" w:hAnsiTheme="minorHAnsi"/>
            <w:rPrChange w:id="2095" w:author="Erin Stephenson" w:date="2019-03-13T19:33:00Z">
              <w:rPr/>
            </w:rPrChange>
          </w:rPr>
          <w:t xml:space="preserve"> These data are consistent with previous reports in </w:t>
        </w:r>
      </w:ins>
      <w:ins w:id="2096" w:author="Erin Stephenson" w:date="2019-03-13T14:59:00Z">
        <w:r w:rsidR="00FC019F" w:rsidRPr="00ED672B">
          <w:rPr>
            <w:rFonts w:asciiTheme="minorHAnsi" w:hAnsiTheme="minorHAnsi"/>
            <w:i/>
            <w:rPrChange w:id="2097" w:author="Erin Stephenson" w:date="2019-03-13T19:33:00Z">
              <w:rPr/>
            </w:rPrChange>
          </w:rPr>
          <w:t>ACTA1-Cre</w:t>
        </w:r>
        <w:r w:rsidR="00FC019F" w:rsidRPr="00ED672B">
          <w:rPr>
            <w:rFonts w:asciiTheme="minorHAnsi" w:hAnsiTheme="minorHAnsi"/>
            <w:rPrChange w:id="2098" w:author="Erin Stephenson" w:date="2019-03-13T19:33:00Z">
              <w:rPr/>
            </w:rPrChange>
          </w:rPr>
          <w:t xml:space="preserve"> mediated Tsc1 knockout mice fed a diet containing 60% calories from fat [</w:t>
        </w:r>
        <w:commentRangeStart w:id="2099"/>
        <w:r w:rsidR="00FC019F" w:rsidRPr="00ED672B">
          <w:rPr>
            <w:rFonts w:asciiTheme="minorHAnsi" w:hAnsiTheme="minorHAnsi"/>
            <w:rPrChange w:id="2100" w:author="Erin Stephenson" w:date="2019-03-13T19:33:00Z">
              <w:rPr/>
            </w:rPrChange>
          </w:rPr>
          <w:t>R</w:t>
        </w:r>
        <w:r w:rsidR="001534F6" w:rsidRPr="00ED672B">
          <w:rPr>
            <w:rFonts w:asciiTheme="minorHAnsi" w:hAnsiTheme="minorHAnsi"/>
            <w:rPrChange w:id="2101" w:author="Erin Stephenson" w:date="2019-03-13T19:33:00Z">
              <w:rPr/>
            </w:rPrChange>
          </w:rPr>
          <w:t>EF</w:t>
        </w:r>
        <w:r w:rsidR="00FC019F" w:rsidRPr="00ED672B">
          <w:rPr>
            <w:rFonts w:asciiTheme="minorHAnsi" w:hAnsiTheme="minorHAnsi"/>
            <w:rPrChange w:id="2102" w:author="Erin Stephenson" w:date="2019-03-13T19:33:00Z">
              <w:rPr/>
            </w:rPrChange>
          </w:rPr>
          <w:t>S</w:t>
        </w:r>
      </w:ins>
      <w:commentRangeEnd w:id="2099"/>
      <w:ins w:id="2103" w:author="Erin Stephenson" w:date="2019-03-13T15:00:00Z">
        <w:r w:rsidR="00FC019F" w:rsidRPr="00ED672B">
          <w:rPr>
            <w:rStyle w:val="CommentReference"/>
            <w:rFonts w:asciiTheme="minorHAnsi" w:hAnsiTheme="minorHAnsi"/>
            <w:rPrChange w:id="2104" w:author="Erin Stephenson" w:date="2019-03-13T19:33:00Z">
              <w:rPr>
                <w:rStyle w:val="CommentReference"/>
              </w:rPr>
            </w:rPrChange>
          </w:rPr>
          <w:commentReference w:id="2099"/>
        </w:r>
      </w:ins>
      <w:ins w:id="2105" w:author="Erin Stephenson" w:date="2019-03-13T14:59:00Z">
        <w:r w:rsidR="00FC019F" w:rsidRPr="00ED672B">
          <w:rPr>
            <w:rFonts w:asciiTheme="minorHAnsi" w:hAnsiTheme="minorHAnsi"/>
            <w:rPrChange w:id="2106" w:author="Erin Stephenson" w:date="2019-03-13T19:33:00Z">
              <w:rPr/>
            </w:rPrChange>
          </w:rPr>
          <w:t>]</w:t>
        </w:r>
        <w:r w:rsidR="0079375B" w:rsidRPr="00ED672B">
          <w:rPr>
            <w:rFonts w:asciiTheme="minorHAnsi" w:hAnsiTheme="minorHAnsi"/>
            <w:rPrChange w:id="2107" w:author="Erin Stephenson" w:date="2019-03-13T19:33:00Z">
              <w:rPr/>
            </w:rPrChange>
          </w:rPr>
          <w:t xml:space="preserve">, however in our </w:t>
        </w:r>
      </w:ins>
      <w:ins w:id="2108" w:author="Erin Stephenson" w:date="2019-03-13T15:03:00Z">
        <w:r w:rsidR="00D62BFB" w:rsidRPr="00ED672B">
          <w:rPr>
            <w:rFonts w:asciiTheme="minorHAnsi" w:hAnsiTheme="minorHAnsi"/>
            <w:rPrChange w:id="2109" w:author="Erin Stephenson" w:date="2019-03-13T19:33:00Z">
              <w:rPr/>
            </w:rPrChange>
          </w:rPr>
          <w:t>model</w:t>
        </w:r>
      </w:ins>
      <w:ins w:id="2110" w:author="Erin Stephenson" w:date="2019-03-13T14:59:00Z">
        <w:r w:rsidR="0079375B" w:rsidRPr="00ED672B">
          <w:rPr>
            <w:rFonts w:asciiTheme="minorHAnsi" w:hAnsiTheme="minorHAnsi"/>
            <w:rPrChange w:id="2111" w:author="Erin Stephenson" w:date="2019-03-13T19:33:00Z">
              <w:rPr/>
            </w:rPrChange>
          </w:rPr>
          <w:t xml:space="preserve"> l</w:t>
        </w:r>
      </w:ins>
      <w:del w:id="2112" w:author="Erin Stephenson" w:date="2019-03-13T15:02:00Z">
        <w:r w:rsidR="00887CEF" w:rsidRPr="00ED672B" w:rsidDel="0079375B">
          <w:rPr>
            <w:rFonts w:asciiTheme="minorHAnsi" w:hAnsiTheme="minorHAnsi"/>
            <w:rPrChange w:id="2113" w:author="Erin Stephenson" w:date="2019-03-13T19:33:00Z">
              <w:rPr/>
            </w:rPrChange>
          </w:rPr>
          <w:delText xml:space="preserve">  </w:delText>
        </w:r>
      </w:del>
      <w:commentRangeStart w:id="2114"/>
      <w:del w:id="2115" w:author="Erin Stephenson" w:date="2019-03-11T15:04:00Z">
        <w:r w:rsidR="00887CEF" w:rsidRPr="00ED672B" w:rsidDel="00A2077A">
          <w:rPr>
            <w:rFonts w:asciiTheme="minorHAnsi" w:hAnsiTheme="minorHAnsi"/>
            <w:rPrChange w:id="2116" w:author="Erin Stephenson" w:date="2019-03-13T19:33:00Z">
              <w:rPr/>
            </w:rPrChange>
          </w:rPr>
          <w:delText xml:space="preserve">In terms of lean mass, </w:delText>
        </w:r>
        <w:r w:rsidR="00135321" w:rsidRPr="00ED672B" w:rsidDel="00A2077A">
          <w:rPr>
            <w:rFonts w:asciiTheme="minorHAnsi" w:hAnsiTheme="minorHAnsi"/>
            <w:rPrChange w:id="2117" w:author="Erin Stephenson" w:date="2019-03-13T19:33:00Z">
              <w:rPr/>
            </w:rPrChange>
          </w:rPr>
          <w:delText>there were no significant differences with the knockout</w:delText>
        </w:r>
      </w:del>
      <w:ins w:id="2118" w:author="Erin Stephenson" w:date="2019-03-11T15:04:00Z">
        <w:r w:rsidR="00A2077A" w:rsidRPr="00ED672B">
          <w:rPr>
            <w:rFonts w:asciiTheme="minorHAnsi" w:hAnsiTheme="minorHAnsi"/>
            <w:rPrChange w:id="2119" w:author="Erin Stephenson" w:date="2019-03-13T19:33:00Z">
              <w:rPr/>
            </w:rPrChange>
          </w:rPr>
          <w:t>ean masses were similar between wild-type and knockout mice on the high fat diet</w:t>
        </w:r>
      </w:ins>
      <w:commentRangeEnd w:id="2114"/>
      <w:ins w:id="2120" w:author="Erin Stephenson" w:date="2019-03-11T15:07:00Z">
        <w:r w:rsidR="006668B8" w:rsidRPr="00ED672B">
          <w:rPr>
            <w:rStyle w:val="CommentReference"/>
            <w:rFonts w:asciiTheme="minorHAnsi" w:hAnsiTheme="minorHAnsi"/>
            <w:rPrChange w:id="2121" w:author="Erin Stephenson" w:date="2019-03-13T19:33:00Z">
              <w:rPr>
                <w:rStyle w:val="CommentReference"/>
              </w:rPr>
            </w:rPrChange>
          </w:rPr>
          <w:commentReference w:id="2114"/>
        </w:r>
      </w:ins>
      <w:r w:rsidR="00135321" w:rsidRPr="00ED672B">
        <w:rPr>
          <w:rFonts w:asciiTheme="minorHAnsi" w:hAnsiTheme="minorHAnsi"/>
          <w:rPrChange w:id="2122" w:author="Erin Stephenson" w:date="2019-03-13T19:33:00Z">
            <w:rPr/>
          </w:rPrChange>
        </w:rPr>
        <w:t xml:space="preserve"> </w:t>
      </w:r>
      <w:r w:rsidR="00B04B43" w:rsidRPr="00ED672B">
        <w:rPr>
          <w:rFonts w:asciiTheme="minorHAnsi" w:hAnsiTheme="minorHAnsi"/>
          <w:rPrChange w:id="2123" w:author="Erin Stephenson" w:date="2019-03-13T19:33:00Z">
            <w:rPr/>
          </w:rPrChange>
        </w:rPr>
        <w:t>(Figure 3</w:t>
      </w:r>
      <w:r w:rsidR="003C3B52" w:rsidRPr="00ED672B">
        <w:rPr>
          <w:rFonts w:asciiTheme="minorHAnsi" w:hAnsiTheme="minorHAnsi"/>
          <w:rPrChange w:id="2124" w:author="Erin Stephenson" w:date="2019-03-13T19:33:00Z">
            <w:rPr/>
          </w:rPrChange>
        </w:rPr>
        <w:t>B</w:t>
      </w:r>
      <w:r w:rsidR="00135321" w:rsidRPr="00ED672B">
        <w:rPr>
          <w:rFonts w:asciiTheme="minorHAnsi" w:hAnsiTheme="minorHAnsi"/>
          <w:rPrChange w:id="2125" w:author="Erin Stephenson" w:date="2019-03-13T19:33:00Z">
            <w:rPr/>
          </w:rPrChange>
        </w:rPr>
        <w:t>, p=0.941</w:t>
      </w:r>
      <w:r w:rsidRPr="00ED672B">
        <w:rPr>
          <w:rFonts w:asciiTheme="minorHAnsi" w:hAnsiTheme="minorHAnsi"/>
          <w:rPrChange w:id="2126" w:author="Erin Stephenson" w:date="2019-03-13T19:33:00Z">
            <w:rPr/>
          </w:rPrChange>
        </w:rPr>
        <w:t>)</w:t>
      </w:r>
      <w:r w:rsidR="00F72D7F" w:rsidRPr="00ED672B">
        <w:rPr>
          <w:rFonts w:asciiTheme="minorHAnsi" w:hAnsiTheme="minorHAnsi"/>
          <w:strike/>
          <w:rPrChange w:id="2127" w:author="Erin Stephenson" w:date="2019-03-13T19:33:00Z">
            <w:rPr/>
          </w:rPrChange>
        </w:rPr>
        <w:t xml:space="preserve">, </w:t>
      </w:r>
      <w:commentRangeStart w:id="2128"/>
      <w:r w:rsidR="00F72D7F" w:rsidRPr="00ED672B">
        <w:rPr>
          <w:rFonts w:asciiTheme="minorHAnsi" w:hAnsiTheme="minorHAnsi"/>
          <w:strike/>
          <w:rPrChange w:id="2129" w:author="Erin Stephenson" w:date="2019-03-13T19:33:00Z">
            <w:rPr/>
          </w:rPrChange>
        </w:rPr>
        <w:t>though</w:t>
      </w:r>
      <w:del w:id="2130" w:author="Erin Stephenson" w:date="2019-03-11T15:05:00Z">
        <w:r w:rsidR="00F72D7F" w:rsidRPr="00ED672B" w:rsidDel="00A2077A">
          <w:rPr>
            <w:rFonts w:asciiTheme="minorHAnsi" w:hAnsiTheme="minorHAnsi"/>
            <w:strike/>
            <w:rPrChange w:id="2131" w:author="Erin Stephenson" w:date="2019-03-13T19:33:00Z">
              <w:rPr/>
            </w:rPrChange>
          </w:rPr>
          <w:delText xml:space="preserve"> as expected</w:delText>
        </w:r>
      </w:del>
      <w:r w:rsidR="00F72D7F" w:rsidRPr="00ED672B">
        <w:rPr>
          <w:rFonts w:asciiTheme="minorHAnsi" w:hAnsiTheme="minorHAnsi"/>
          <w:strike/>
          <w:rPrChange w:id="2132" w:author="Erin Stephenson" w:date="2019-03-13T19:33:00Z">
            <w:rPr/>
          </w:rPrChange>
        </w:rPr>
        <w:t xml:space="preserve"> female lean mass was lower</w:t>
      </w:r>
      <w:r w:rsidR="003C3B52" w:rsidRPr="00ED672B">
        <w:rPr>
          <w:rFonts w:asciiTheme="minorHAnsi" w:hAnsiTheme="minorHAnsi"/>
          <w:strike/>
          <w:rPrChange w:id="2133" w:author="Erin Stephenson" w:date="2019-03-13T19:33:00Z">
            <w:rPr/>
          </w:rPrChange>
        </w:rPr>
        <w:t xml:space="preserve"> than that of male mice</w:t>
      </w:r>
      <w:commentRangeEnd w:id="2128"/>
      <w:r w:rsidR="00A2077A" w:rsidRPr="00ED672B">
        <w:rPr>
          <w:rStyle w:val="CommentReference"/>
          <w:rFonts w:asciiTheme="minorHAnsi" w:hAnsiTheme="minorHAnsi"/>
          <w:strike/>
          <w:rPrChange w:id="2134" w:author="Erin Stephenson" w:date="2019-03-13T19:33:00Z">
            <w:rPr>
              <w:rStyle w:val="CommentReference"/>
            </w:rPr>
          </w:rPrChange>
        </w:rPr>
        <w:commentReference w:id="2128"/>
      </w:r>
      <w:r w:rsidR="00F72D7F" w:rsidRPr="00ED672B">
        <w:rPr>
          <w:rFonts w:asciiTheme="minorHAnsi" w:hAnsiTheme="minorHAnsi"/>
          <w:rPrChange w:id="2135" w:author="Erin Stephenson" w:date="2019-03-13T19:33:00Z">
            <w:rPr/>
          </w:rPrChange>
        </w:rPr>
        <w:t>.</w:t>
      </w:r>
      <w:r w:rsidRPr="00ED672B">
        <w:rPr>
          <w:rFonts w:asciiTheme="minorHAnsi" w:hAnsiTheme="minorHAnsi"/>
          <w:rPrChange w:id="2136" w:author="Erin Stephenson" w:date="2019-03-13T19:33:00Z">
            <w:rPr/>
          </w:rPrChange>
        </w:rPr>
        <w:t xml:space="preserve">  </w:t>
      </w:r>
      <w:del w:id="2137" w:author="Erin Stephenson" w:date="2019-03-11T15:06:00Z">
        <w:r w:rsidRPr="00ED672B" w:rsidDel="006668B8">
          <w:rPr>
            <w:rFonts w:asciiTheme="minorHAnsi" w:hAnsiTheme="minorHAnsi"/>
            <w:rPrChange w:id="2138" w:author="Erin Stephenson" w:date="2019-03-13T19:33:00Z">
              <w:rPr/>
            </w:rPrChange>
          </w:rPr>
          <w:delText>Upon sacrifice, fat pads were excised from these animals, and c</w:delText>
        </w:r>
      </w:del>
      <w:ins w:id="2139" w:author="Erin Stephenson" w:date="2019-03-11T15:06:00Z">
        <w:r w:rsidR="006668B8" w:rsidRPr="00ED672B">
          <w:rPr>
            <w:rFonts w:asciiTheme="minorHAnsi" w:hAnsiTheme="minorHAnsi"/>
            <w:rPrChange w:id="2140" w:author="Erin Stephenson" w:date="2019-03-13T19:33:00Z">
              <w:rPr/>
            </w:rPrChange>
          </w:rPr>
          <w:t>C</w:t>
        </w:r>
      </w:ins>
      <w:r w:rsidRPr="00ED672B">
        <w:rPr>
          <w:rFonts w:asciiTheme="minorHAnsi" w:hAnsiTheme="minorHAnsi"/>
          <w:rPrChange w:id="2141" w:author="Erin Stephenson" w:date="2019-03-13T19:33:00Z">
            <w:rPr/>
          </w:rPrChange>
        </w:rPr>
        <w:t xml:space="preserve">onsistent with the </w:t>
      </w:r>
      <w:ins w:id="2142" w:author="Erin Stephenson" w:date="2019-03-13T15:03:00Z">
        <w:r w:rsidR="00D62BFB" w:rsidRPr="00ED672B">
          <w:rPr>
            <w:rFonts w:asciiTheme="minorHAnsi" w:hAnsiTheme="minorHAnsi"/>
            <w:rPrChange w:id="2143" w:author="Erin Stephenson" w:date="2019-03-13T19:33:00Z">
              <w:rPr/>
            </w:rPrChange>
          </w:rPr>
          <w:t xml:space="preserve">magnetic resonance </w:t>
        </w:r>
      </w:ins>
      <w:ins w:id="2144" w:author="Erin Stephenson" w:date="2019-03-11T15:09:00Z">
        <w:r w:rsidR="00D62BFB" w:rsidRPr="00ED672B">
          <w:rPr>
            <w:rFonts w:asciiTheme="minorHAnsi" w:hAnsiTheme="minorHAnsi"/>
            <w:rPrChange w:id="2145" w:author="Erin Stephenson" w:date="2019-03-13T19:33:00Z">
              <w:rPr/>
            </w:rPrChange>
          </w:rPr>
          <w:t xml:space="preserve">data for total </w:t>
        </w:r>
      </w:ins>
      <w:ins w:id="2146" w:author="Erin Stephenson" w:date="2019-03-13T15:03:00Z">
        <w:r w:rsidR="00D62BFB" w:rsidRPr="00ED672B">
          <w:rPr>
            <w:rFonts w:asciiTheme="minorHAnsi" w:hAnsiTheme="minorHAnsi"/>
            <w:rPrChange w:id="2147" w:author="Erin Stephenson" w:date="2019-03-13T19:33:00Z">
              <w:rPr/>
            </w:rPrChange>
          </w:rPr>
          <w:t xml:space="preserve">body </w:t>
        </w:r>
      </w:ins>
      <w:ins w:id="2148" w:author="Erin Stephenson" w:date="2019-03-11T15:09:00Z">
        <w:r w:rsidR="00D62BFB" w:rsidRPr="00ED672B">
          <w:rPr>
            <w:rFonts w:asciiTheme="minorHAnsi" w:hAnsiTheme="minorHAnsi"/>
            <w:rPrChange w:id="2149" w:author="Erin Stephenson" w:date="2019-03-13T19:33:00Z">
              <w:rPr/>
            </w:rPrChange>
          </w:rPr>
          <w:t>fat</w:t>
        </w:r>
      </w:ins>
      <w:del w:id="2150" w:author="Erin Stephenson" w:date="2019-03-11T15:09:00Z">
        <w:r w:rsidRPr="00ED672B" w:rsidDel="00663D4B">
          <w:rPr>
            <w:rFonts w:asciiTheme="minorHAnsi" w:hAnsiTheme="minorHAnsi"/>
            <w:rPrChange w:id="2151" w:author="Erin Stephenson" w:date="2019-03-13T19:33:00Z">
              <w:rPr/>
            </w:rPrChange>
          </w:rPr>
          <w:delText>body composition determinations</w:delText>
        </w:r>
      </w:del>
      <w:r w:rsidRPr="00ED672B">
        <w:rPr>
          <w:rFonts w:asciiTheme="minorHAnsi" w:hAnsiTheme="minorHAnsi"/>
          <w:rPrChange w:id="2152" w:author="Erin Stephenson" w:date="2019-03-13T19:33:00Z">
            <w:rPr/>
          </w:rPrChange>
        </w:rPr>
        <w:t xml:space="preserve">, we observed a </w:t>
      </w:r>
      <w:r w:rsidR="00E11990" w:rsidRPr="00ED672B">
        <w:rPr>
          <w:rFonts w:asciiTheme="minorHAnsi" w:hAnsiTheme="minorHAnsi"/>
          <w:rPrChange w:id="2153" w:author="Erin Stephenson" w:date="2019-03-13T19:33:00Z">
            <w:rPr/>
          </w:rPrChange>
        </w:rPr>
        <w:t>75-80</w:t>
      </w:r>
      <w:r w:rsidRPr="00ED672B">
        <w:rPr>
          <w:rFonts w:asciiTheme="minorHAnsi" w:hAnsiTheme="minorHAnsi"/>
          <w:rPrChange w:id="2154" w:author="Erin Stephenson" w:date="2019-03-13T19:33:00Z">
            <w:rPr/>
          </w:rPrChange>
        </w:rPr>
        <w:t xml:space="preserve">% </w:t>
      </w:r>
      <w:del w:id="2155" w:author="Erin Stephenson" w:date="2019-03-13T15:04:00Z">
        <w:r w:rsidRPr="00ED672B" w:rsidDel="00BD3178">
          <w:rPr>
            <w:rFonts w:asciiTheme="minorHAnsi" w:hAnsiTheme="minorHAnsi"/>
            <w:rPrChange w:id="2156" w:author="Erin Stephenson" w:date="2019-03-13T19:33:00Z">
              <w:rPr/>
            </w:rPrChange>
          </w:rPr>
          <w:delText xml:space="preserve">reduction </w:delText>
        </w:r>
      </w:del>
      <w:ins w:id="2157" w:author="Erin Stephenson" w:date="2019-03-13T15:04:00Z">
        <w:r w:rsidR="00BD3178" w:rsidRPr="00ED672B">
          <w:rPr>
            <w:rFonts w:asciiTheme="minorHAnsi" w:hAnsiTheme="minorHAnsi"/>
            <w:rPrChange w:id="2158" w:author="Erin Stephenson" w:date="2019-03-13T19:33:00Z">
              <w:rPr/>
            </w:rPrChange>
          </w:rPr>
          <w:t xml:space="preserve">difference </w:t>
        </w:r>
      </w:ins>
      <w:r w:rsidRPr="00ED672B">
        <w:rPr>
          <w:rFonts w:asciiTheme="minorHAnsi" w:hAnsiTheme="minorHAnsi"/>
          <w:rPrChange w:id="2159" w:author="Erin Stephenson" w:date="2019-03-13T19:33:00Z">
            <w:rPr/>
          </w:rPrChange>
        </w:rPr>
        <w:t xml:space="preserve">in </w:t>
      </w:r>
      <w:ins w:id="2160" w:author="Erin Stephenson" w:date="2019-03-11T15:06:00Z">
        <w:r w:rsidR="006668B8" w:rsidRPr="00ED672B">
          <w:rPr>
            <w:rFonts w:asciiTheme="minorHAnsi" w:hAnsiTheme="minorHAnsi"/>
            <w:rPrChange w:id="2161" w:author="Erin Stephenson" w:date="2019-03-13T19:33:00Z">
              <w:rPr/>
            </w:rPrChange>
          </w:rPr>
          <w:t xml:space="preserve">the weights of both the </w:t>
        </w:r>
      </w:ins>
      <w:proofErr w:type="spellStart"/>
      <w:r w:rsidRPr="00ED672B">
        <w:rPr>
          <w:rFonts w:asciiTheme="minorHAnsi" w:hAnsiTheme="minorHAnsi"/>
          <w:rPrChange w:id="2162" w:author="Erin Stephenson" w:date="2019-03-13T19:33:00Z">
            <w:rPr/>
          </w:rPrChange>
        </w:rPr>
        <w:t>perigonadal</w:t>
      </w:r>
      <w:proofErr w:type="spellEnd"/>
      <w:r w:rsidRPr="00ED672B">
        <w:rPr>
          <w:rFonts w:asciiTheme="minorHAnsi" w:hAnsiTheme="minorHAnsi"/>
          <w:rPrChange w:id="2163" w:author="Erin Stephenson" w:date="2019-03-13T19:33:00Z">
            <w:rPr/>
          </w:rPrChange>
        </w:rPr>
        <w:t xml:space="preserve"> and inguinal fat pad</w:t>
      </w:r>
      <w:ins w:id="2164" w:author="Erin Stephenson" w:date="2019-03-11T15:09:00Z">
        <w:r w:rsidR="00663D4B" w:rsidRPr="00ED672B">
          <w:rPr>
            <w:rFonts w:asciiTheme="minorHAnsi" w:hAnsiTheme="minorHAnsi"/>
            <w:rPrChange w:id="2165" w:author="Erin Stephenson" w:date="2019-03-13T19:33:00Z">
              <w:rPr/>
            </w:rPrChange>
          </w:rPr>
          <w:t>s</w:t>
        </w:r>
      </w:ins>
      <w:del w:id="2166" w:author="Erin Stephenson" w:date="2019-03-11T15:09:00Z">
        <w:r w:rsidRPr="00ED672B" w:rsidDel="00663D4B">
          <w:rPr>
            <w:rFonts w:asciiTheme="minorHAnsi" w:hAnsiTheme="minorHAnsi"/>
            <w:rPrChange w:id="2167" w:author="Erin Stephenson" w:date="2019-03-13T19:33:00Z">
              <w:rPr/>
            </w:rPrChange>
          </w:rPr>
          <w:delText xml:space="preserve"> mass </w:delText>
        </w:r>
      </w:del>
      <w:ins w:id="2168" w:author="Erin Stephenson" w:date="2019-03-11T15:09:00Z">
        <w:r w:rsidR="00663D4B" w:rsidRPr="00ED672B">
          <w:rPr>
            <w:rFonts w:asciiTheme="minorHAnsi" w:hAnsiTheme="minorHAnsi"/>
            <w:rPrChange w:id="2169" w:author="Erin Stephenson" w:date="2019-03-13T19:33:00Z">
              <w:rPr/>
            </w:rPrChange>
          </w:rPr>
          <w:t xml:space="preserve"> </w:t>
        </w:r>
      </w:ins>
      <w:del w:id="2170" w:author="Erin Stephenson" w:date="2019-03-11T15:09:00Z">
        <w:r w:rsidRPr="00ED672B" w:rsidDel="00663D4B">
          <w:rPr>
            <w:rFonts w:asciiTheme="minorHAnsi" w:hAnsiTheme="minorHAnsi"/>
            <w:rPrChange w:id="2171" w:author="Erin Stephenson" w:date="2019-03-13T19:33:00Z">
              <w:rPr/>
            </w:rPrChange>
          </w:rPr>
          <w:delText xml:space="preserve">for </w:delText>
        </w:r>
      </w:del>
      <w:ins w:id="2172" w:author="Erin Stephenson" w:date="2019-03-11T15:09:00Z">
        <w:r w:rsidR="00663D4B" w:rsidRPr="00ED672B">
          <w:rPr>
            <w:rFonts w:asciiTheme="minorHAnsi" w:hAnsiTheme="minorHAnsi"/>
            <w:rPrChange w:id="2173" w:author="Erin Stephenson" w:date="2019-03-13T19:33:00Z">
              <w:rPr/>
            </w:rPrChange>
          </w:rPr>
          <w:t xml:space="preserve">from </w:t>
        </w:r>
      </w:ins>
      <w:del w:id="2174" w:author="Erin Stephenson" w:date="2019-03-13T15:13:00Z">
        <w:r w:rsidRPr="00ED672B" w:rsidDel="00B441ED">
          <w:rPr>
            <w:rFonts w:asciiTheme="minorHAnsi" w:hAnsiTheme="minorHAnsi"/>
            <w:rPrChange w:id="2175" w:author="Erin Stephenson" w:date="2019-03-13T19:33:00Z">
              <w:rPr/>
            </w:rPrChange>
          </w:rPr>
          <w:delText xml:space="preserve">both </w:delText>
        </w:r>
      </w:del>
      <w:r w:rsidRPr="00ED672B">
        <w:rPr>
          <w:rFonts w:asciiTheme="minorHAnsi" w:hAnsiTheme="minorHAnsi"/>
          <w:rPrChange w:id="2176" w:author="Erin Stephenson" w:date="2019-03-13T19:33:00Z">
            <w:rPr/>
          </w:rPrChange>
        </w:rPr>
        <w:t>male</w:t>
      </w:r>
      <w:del w:id="2177" w:author="Erin Stephenson" w:date="2019-03-11T15:09:00Z">
        <w:r w:rsidRPr="00ED672B" w:rsidDel="00663D4B">
          <w:rPr>
            <w:rFonts w:asciiTheme="minorHAnsi" w:hAnsiTheme="minorHAnsi"/>
            <w:rPrChange w:id="2178" w:author="Erin Stephenson" w:date="2019-03-13T19:33:00Z">
              <w:rPr/>
            </w:rPrChange>
          </w:rPr>
          <w:delText>s</w:delText>
        </w:r>
      </w:del>
      <w:r w:rsidRPr="00ED672B">
        <w:rPr>
          <w:rFonts w:asciiTheme="minorHAnsi" w:hAnsiTheme="minorHAnsi"/>
          <w:rPrChange w:id="2179" w:author="Erin Stephenson" w:date="2019-03-13T19:33:00Z">
            <w:rPr/>
          </w:rPrChange>
        </w:rPr>
        <w:t xml:space="preserve"> and female</w:t>
      </w:r>
      <w:ins w:id="2180" w:author="Erin Stephenson" w:date="2019-03-13T15:04:00Z">
        <w:r w:rsidR="00BD3178" w:rsidRPr="00ED672B">
          <w:rPr>
            <w:rFonts w:asciiTheme="minorHAnsi" w:hAnsiTheme="minorHAnsi"/>
            <w:rPrChange w:id="2181" w:author="Erin Stephenson" w:date="2019-03-13T19:33:00Z">
              <w:rPr/>
            </w:rPrChange>
          </w:rPr>
          <w:t xml:space="preserve"> knockout</w:t>
        </w:r>
      </w:ins>
      <w:ins w:id="2182" w:author="Erin Stephenson" w:date="2019-03-11T15:09:00Z">
        <w:r w:rsidR="00663D4B" w:rsidRPr="00ED672B">
          <w:rPr>
            <w:rFonts w:asciiTheme="minorHAnsi" w:hAnsiTheme="minorHAnsi"/>
            <w:rPrChange w:id="2183" w:author="Erin Stephenson" w:date="2019-03-13T19:33:00Z">
              <w:rPr/>
            </w:rPrChange>
          </w:rPr>
          <w:t xml:space="preserve"> mice</w:t>
        </w:r>
      </w:ins>
      <w:ins w:id="2184" w:author="Erin Stephenson" w:date="2019-03-13T15:04:00Z">
        <w:r w:rsidR="00BD3178" w:rsidRPr="00ED672B">
          <w:rPr>
            <w:rFonts w:asciiTheme="minorHAnsi" w:hAnsiTheme="minorHAnsi"/>
            <w:rPrChange w:id="2185" w:author="Erin Stephenson" w:date="2019-03-13T19:33:00Z">
              <w:rPr/>
            </w:rPrChange>
          </w:rPr>
          <w:t xml:space="preserve"> compared to their relative control groups</w:t>
        </w:r>
      </w:ins>
      <w:del w:id="2186" w:author="Erin Stephenson" w:date="2019-03-11T15:09:00Z">
        <w:r w:rsidRPr="00ED672B" w:rsidDel="00663D4B">
          <w:rPr>
            <w:rFonts w:asciiTheme="minorHAnsi" w:hAnsiTheme="minorHAnsi"/>
            <w:rPrChange w:id="2187" w:author="Erin Stephenson" w:date="2019-03-13T19:33:00Z">
              <w:rPr/>
            </w:rPrChange>
          </w:rPr>
          <w:delText>s</w:delText>
        </w:r>
      </w:del>
      <w:r w:rsidRPr="00ED672B">
        <w:rPr>
          <w:rFonts w:asciiTheme="minorHAnsi" w:hAnsiTheme="minorHAnsi"/>
          <w:rPrChange w:id="2188" w:author="Erin Stephenson" w:date="2019-03-13T19:33:00Z">
            <w:rPr/>
          </w:rPrChange>
        </w:rPr>
        <w:t xml:space="preserve"> (all p&lt;</w:t>
      </w:r>
      <w:r w:rsidR="00E11990" w:rsidRPr="00ED672B">
        <w:rPr>
          <w:rFonts w:asciiTheme="minorHAnsi" w:hAnsiTheme="minorHAnsi"/>
          <w:rPrChange w:id="2189" w:author="Erin Stephenson" w:date="2019-03-13T19:33:00Z">
            <w:rPr/>
          </w:rPrChange>
        </w:rPr>
        <w:t>0.001</w:t>
      </w:r>
      <w:r w:rsidR="009454E4" w:rsidRPr="00ED672B">
        <w:rPr>
          <w:rFonts w:asciiTheme="minorHAnsi" w:hAnsiTheme="minorHAnsi"/>
          <w:rPrChange w:id="2190" w:author="Erin Stephenson" w:date="2019-03-13T19:33:00Z">
            <w:rPr/>
          </w:rPrChange>
        </w:rPr>
        <w:t>; Figure 3C</w:t>
      </w:r>
      <w:r w:rsidRPr="00ED672B">
        <w:rPr>
          <w:rFonts w:asciiTheme="minorHAnsi" w:hAnsiTheme="minorHAnsi"/>
          <w:rPrChange w:id="2191" w:author="Erin Stephenson" w:date="2019-03-13T19:33:00Z">
            <w:rPr/>
          </w:rPrChange>
        </w:rPr>
        <w:t xml:space="preserve">).  </w:t>
      </w:r>
    </w:p>
    <w:p w14:paraId="5B53D118" w14:textId="77777777" w:rsidR="007A6E04" w:rsidRPr="00ED672B" w:rsidRDefault="007A6E04" w:rsidP="0087648E">
      <w:pPr>
        <w:rPr>
          <w:rFonts w:asciiTheme="minorHAnsi" w:hAnsiTheme="minorHAnsi"/>
          <w:rPrChange w:id="2192" w:author="Erin Stephenson" w:date="2019-03-13T19:33:00Z">
            <w:rPr/>
          </w:rPrChange>
        </w:rPr>
      </w:pPr>
    </w:p>
    <w:p w14:paraId="15BC992A" w14:textId="6780B978" w:rsidR="00B04B43" w:rsidRPr="00ED672B" w:rsidRDefault="009454E4" w:rsidP="0087648E">
      <w:pPr>
        <w:rPr>
          <w:rFonts w:asciiTheme="minorHAnsi" w:hAnsiTheme="minorHAnsi"/>
          <w:rPrChange w:id="2193" w:author="Erin Stephenson" w:date="2019-03-13T19:33:00Z">
            <w:rPr/>
          </w:rPrChange>
        </w:rPr>
      </w:pPr>
      <w:commentRangeStart w:id="2194"/>
      <w:r w:rsidRPr="00ED672B">
        <w:rPr>
          <w:rFonts w:asciiTheme="minorHAnsi" w:hAnsiTheme="minorHAnsi"/>
          <w:rPrChange w:id="2195" w:author="Erin Stephenson" w:date="2019-03-13T19:33:00Z">
            <w:rPr/>
          </w:rPrChange>
        </w:rPr>
        <w:t xml:space="preserve">To test whether </w:t>
      </w:r>
      <w:del w:id="2196" w:author="Erin Stephenson" w:date="2019-03-11T15:13:00Z">
        <w:r w:rsidR="009E23FE" w:rsidRPr="00ED672B" w:rsidDel="009F4F88">
          <w:rPr>
            <w:rFonts w:asciiTheme="minorHAnsi" w:hAnsiTheme="minorHAnsi"/>
            <w:rPrChange w:id="2197" w:author="Erin Stephenson" w:date="2019-03-13T19:33:00Z">
              <w:rPr/>
            </w:rPrChange>
          </w:rPr>
          <w:delText xml:space="preserve">the </w:delText>
        </w:r>
      </w:del>
      <w:del w:id="2198" w:author="Erin Stephenson" w:date="2019-03-11T15:14:00Z">
        <w:r w:rsidR="009E23FE" w:rsidRPr="00ED672B" w:rsidDel="009F4F88">
          <w:rPr>
            <w:rFonts w:asciiTheme="minorHAnsi" w:hAnsiTheme="minorHAnsi"/>
            <w:rPrChange w:id="2199" w:author="Erin Stephenson" w:date="2019-03-13T19:33:00Z">
              <w:rPr/>
            </w:rPrChange>
          </w:rPr>
          <w:delText>reductions</w:delText>
        </w:r>
      </w:del>
      <w:ins w:id="2200" w:author="Erin Stephenson" w:date="2019-03-11T15:14:00Z">
        <w:r w:rsidR="009F4F88" w:rsidRPr="00ED672B">
          <w:rPr>
            <w:rFonts w:asciiTheme="minorHAnsi" w:hAnsiTheme="minorHAnsi"/>
            <w:rPrChange w:id="2201" w:author="Erin Stephenson" w:date="2019-03-13T19:33:00Z">
              <w:rPr/>
            </w:rPrChange>
          </w:rPr>
          <w:t>the attenuation of</w:t>
        </w:r>
      </w:ins>
      <w:del w:id="2202" w:author="Erin Stephenson" w:date="2019-03-11T15:14:00Z">
        <w:r w:rsidR="009E23FE" w:rsidRPr="00ED672B" w:rsidDel="009F4F88">
          <w:rPr>
            <w:rFonts w:asciiTheme="minorHAnsi" w:hAnsiTheme="minorHAnsi"/>
            <w:rPrChange w:id="2203" w:author="Erin Stephenson" w:date="2019-03-13T19:33:00Z">
              <w:rPr/>
            </w:rPrChange>
          </w:rPr>
          <w:delText xml:space="preserve"> in</w:delText>
        </w:r>
      </w:del>
      <w:r w:rsidR="009E23FE" w:rsidRPr="00ED672B">
        <w:rPr>
          <w:rFonts w:asciiTheme="minorHAnsi" w:hAnsiTheme="minorHAnsi"/>
          <w:rPrChange w:id="2204" w:author="Erin Stephenson" w:date="2019-03-13T19:33:00Z">
            <w:rPr/>
          </w:rPrChange>
        </w:rPr>
        <w:t xml:space="preserve"> fat mass</w:t>
      </w:r>
      <w:r w:rsidRPr="00ED672B">
        <w:rPr>
          <w:rFonts w:asciiTheme="minorHAnsi" w:hAnsiTheme="minorHAnsi"/>
          <w:rPrChange w:id="2205" w:author="Erin Stephenson" w:date="2019-03-13T19:33:00Z">
            <w:rPr/>
          </w:rPrChange>
        </w:rPr>
        <w:t xml:space="preserve"> </w:t>
      </w:r>
      <w:ins w:id="2206" w:author="Erin Stephenson" w:date="2019-03-11T15:14:00Z">
        <w:r w:rsidR="009F4F88" w:rsidRPr="00ED672B">
          <w:rPr>
            <w:rFonts w:asciiTheme="minorHAnsi" w:hAnsiTheme="minorHAnsi"/>
            <w:rPrChange w:id="2207" w:author="Erin Stephenson" w:date="2019-03-13T19:33:00Z">
              <w:rPr/>
            </w:rPrChange>
          </w:rPr>
          <w:t xml:space="preserve">gains in muscle </w:t>
        </w:r>
        <w:r w:rsidR="009F4F88" w:rsidRPr="00ED672B">
          <w:rPr>
            <w:rFonts w:asciiTheme="minorHAnsi" w:hAnsiTheme="minorHAnsi"/>
            <w:i/>
            <w:rPrChange w:id="2208" w:author="Erin Stephenson" w:date="2019-03-13T19:33:00Z">
              <w:rPr/>
            </w:rPrChange>
          </w:rPr>
          <w:t>Tsc1</w:t>
        </w:r>
        <w:r w:rsidR="009F4F88" w:rsidRPr="00ED672B">
          <w:rPr>
            <w:rFonts w:asciiTheme="minorHAnsi" w:hAnsiTheme="minorHAnsi"/>
            <w:rPrChange w:id="2209" w:author="Erin Stephenson" w:date="2019-03-13T19:33:00Z">
              <w:rPr/>
            </w:rPrChange>
          </w:rPr>
          <w:t xml:space="preserve"> knockout mice was</w:t>
        </w:r>
      </w:ins>
      <w:del w:id="2210" w:author="Erin Stephenson" w:date="2019-03-11T15:14:00Z">
        <w:r w:rsidR="009E23FE" w:rsidRPr="00ED672B" w:rsidDel="009F4F88">
          <w:rPr>
            <w:rFonts w:asciiTheme="minorHAnsi" w:hAnsiTheme="minorHAnsi"/>
            <w:rPrChange w:id="2211" w:author="Erin Stephenson" w:date="2019-03-13T19:33:00Z">
              <w:rPr/>
            </w:rPrChange>
          </w:rPr>
          <w:delText>were</w:delText>
        </w:r>
      </w:del>
      <w:r w:rsidRPr="00ED672B">
        <w:rPr>
          <w:rFonts w:asciiTheme="minorHAnsi" w:hAnsiTheme="minorHAnsi"/>
          <w:rPrChange w:id="2212" w:author="Erin Stephenson" w:date="2019-03-13T19:33:00Z">
            <w:rPr/>
          </w:rPrChange>
        </w:rPr>
        <w:t xml:space="preserve"> </w:t>
      </w:r>
      <w:del w:id="2213" w:author="Erin Stephenson" w:date="2019-03-13T15:15:00Z">
        <w:r w:rsidRPr="00ED672B" w:rsidDel="003D3C8F">
          <w:rPr>
            <w:rFonts w:asciiTheme="minorHAnsi" w:hAnsiTheme="minorHAnsi"/>
            <w:rPrChange w:id="2214" w:author="Erin Stephenson" w:date="2019-03-13T19:33:00Z">
              <w:rPr/>
            </w:rPrChange>
          </w:rPr>
          <w:delText xml:space="preserve">the result of </w:delText>
        </w:r>
        <w:r w:rsidR="00A22BB0" w:rsidRPr="00ED672B" w:rsidDel="003D3C8F">
          <w:rPr>
            <w:rFonts w:asciiTheme="minorHAnsi" w:hAnsiTheme="minorHAnsi"/>
            <w:rPrChange w:id="2215" w:author="Erin Stephenson" w:date="2019-03-13T19:33:00Z">
              <w:rPr/>
            </w:rPrChange>
          </w:rPr>
          <w:delText>aberrant</w:delText>
        </w:r>
        <w:r w:rsidRPr="00ED672B" w:rsidDel="003D3C8F">
          <w:rPr>
            <w:rFonts w:asciiTheme="minorHAnsi" w:hAnsiTheme="minorHAnsi"/>
            <w:rPrChange w:id="2216" w:author="Erin Stephenson" w:date="2019-03-13T19:33:00Z">
              <w:rPr/>
            </w:rPrChange>
          </w:rPr>
          <w:delText xml:space="preserve"> fat accumulation in non-adipose tissue</w:delText>
        </w:r>
        <w:r w:rsidR="009E23FE" w:rsidRPr="00ED672B" w:rsidDel="003D3C8F">
          <w:rPr>
            <w:rFonts w:asciiTheme="minorHAnsi" w:hAnsiTheme="minorHAnsi"/>
            <w:rPrChange w:id="2217" w:author="Erin Stephenson" w:date="2019-03-13T19:33:00Z">
              <w:rPr/>
            </w:rPrChange>
          </w:rPr>
          <w:delText xml:space="preserve">, or </w:delText>
        </w:r>
      </w:del>
      <w:r w:rsidR="009E23FE" w:rsidRPr="00ED672B">
        <w:rPr>
          <w:rFonts w:asciiTheme="minorHAnsi" w:hAnsiTheme="minorHAnsi"/>
          <w:rPrChange w:id="2218" w:author="Erin Stephenson" w:date="2019-03-13T19:33:00Z">
            <w:rPr/>
          </w:rPrChange>
        </w:rPr>
        <w:t xml:space="preserve">a form of lipodystrophy </w:t>
      </w:r>
      <w:ins w:id="2219" w:author="Erin Stephenson" w:date="2019-03-13T15:15:00Z">
        <w:r w:rsidR="003D3C8F" w:rsidRPr="00ED672B">
          <w:rPr>
            <w:rFonts w:asciiTheme="minorHAnsi" w:hAnsiTheme="minorHAnsi"/>
            <w:rPrChange w:id="2220" w:author="Erin Stephenson" w:date="2019-03-13T19:33:00Z">
              <w:rPr/>
            </w:rPrChange>
          </w:rPr>
          <w:t xml:space="preserve">relating to insulin responsiveness, </w:t>
        </w:r>
      </w:ins>
      <w:r w:rsidRPr="00ED672B">
        <w:rPr>
          <w:rFonts w:asciiTheme="minorHAnsi" w:hAnsiTheme="minorHAnsi"/>
          <w:rPrChange w:id="2221" w:author="Erin Stephenson" w:date="2019-03-13T19:33:00Z">
            <w:rPr/>
          </w:rPrChange>
        </w:rPr>
        <w:t xml:space="preserve">we performed insulin tolerance tests.  </w:t>
      </w:r>
      <w:r w:rsidR="00A22BB0" w:rsidRPr="00ED672B">
        <w:rPr>
          <w:rFonts w:asciiTheme="minorHAnsi" w:hAnsiTheme="minorHAnsi"/>
          <w:rPrChange w:id="2222" w:author="Erin Stephenson" w:date="2019-03-13T19:33:00Z">
            <w:rPr/>
          </w:rPrChange>
        </w:rPr>
        <w:t xml:space="preserve">As shown in Figure 3D, </w:t>
      </w:r>
      <w:ins w:id="2223" w:author="Erin Stephenson" w:date="2019-03-11T15:11:00Z">
        <w:r w:rsidR="007427F4" w:rsidRPr="00ED672B">
          <w:rPr>
            <w:rFonts w:asciiTheme="minorHAnsi" w:hAnsiTheme="minorHAnsi"/>
            <w:rPrChange w:id="2224" w:author="Erin Stephenson" w:date="2019-03-13T19:33:00Z">
              <w:rPr/>
            </w:rPrChange>
          </w:rPr>
          <w:t xml:space="preserve">compared to wild-type mice, </w:t>
        </w:r>
      </w:ins>
      <w:r w:rsidR="00A22BB0" w:rsidRPr="00ED672B">
        <w:rPr>
          <w:rFonts w:asciiTheme="minorHAnsi" w:hAnsiTheme="minorHAnsi"/>
          <w:rPrChange w:id="2225" w:author="Erin Stephenson" w:date="2019-03-13T19:33:00Z">
            <w:rPr/>
          </w:rPrChange>
        </w:rPr>
        <w:t>both</w:t>
      </w:r>
      <w:r w:rsidR="009F1160" w:rsidRPr="00ED672B">
        <w:rPr>
          <w:rFonts w:asciiTheme="minorHAnsi" w:hAnsiTheme="minorHAnsi"/>
          <w:rPrChange w:id="2226" w:author="Erin Stephenson" w:date="2019-03-13T19:33:00Z">
            <w:rPr/>
          </w:rPrChange>
        </w:rPr>
        <w:t xml:space="preserve"> male and female</w:t>
      </w:r>
      <w:ins w:id="2227" w:author="Erin Stephenson" w:date="2019-03-11T15:11:00Z">
        <w:r w:rsidR="00446BC8" w:rsidRPr="00ED672B">
          <w:rPr>
            <w:rFonts w:asciiTheme="minorHAnsi" w:hAnsiTheme="minorHAnsi"/>
            <w:rPrChange w:id="2228" w:author="Erin Stephenson" w:date="2019-03-13T19:33:00Z">
              <w:rPr/>
            </w:rPrChange>
          </w:rPr>
          <w:t xml:space="preserve"> muscle</w:t>
        </w:r>
      </w:ins>
      <w:r w:rsidR="009F1160" w:rsidRPr="00ED672B">
        <w:rPr>
          <w:rFonts w:asciiTheme="minorHAnsi" w:hAnsiTheme="minorHAnsi"/>
          <w:rPrChange w:id="2229" w:author="Erin Stephenson" w:date="2019-03-13T19:33:00Z">
            <w:rPr/>
          </w:rPrChange>
        </w:rPr>
        <w:t xml:space="preserve"> </w:t>
      </w:r>
      <w:ins w:id="2230" w:author="Erin Stephenson" w:date="2019-03-11T15:10:00Z">
        <w:r w:rsidR="00446BC8" w:rsidRPr="00ED672B">
          <w:rPr>
            <w:rFonts w:asciiTheme="minorHAnsi" w:hAnsiTheme="minorHAnsi"/>
            <w:i/>
            <w:rPrChange w:id="2231" w:author="Erin Stephenson" w:date="2019-03-13T19:33:00Z">
              <w:rPr>
                <w:i/>
              </w:rPr>
            </w:rPrChange>
          </w:rPr>
          <w:t xml:space="preserve">Tsc1 </w:t>
        </w:r>
      </w:ins>
      <w:r w:rsidR="009F1160" w:rsidRPr="00ED672B">
        <w:rPr>
          <w:rFonts w:asciiTheme="minorHAnsi" w:hAnsiTheme="minorHAnsi"/>
          <w:rPrChange w:id="2232" w:author="Erin Stephenson" w:date="2019-03-13T19:33:00Z">
            <w:rPr/>
          </w:rPrChange>
        </w:rPr>
        <w:t>knockout mice</w:t>
      </w:r>
      <w:ins w:id="2233" w:author="Erin Stephenson" w:date="2019-03-13T15:17:00Z">
        <w:r w:rsidR="003D3C8F" w:rsidRPr="00ED672B">
          <w:rPr>
            <w:rFonts w:asciiTheme="minorHAnsi" w:hAnsiTheme="minorHAnsi"/>
            <w:rPrChange w:id="2234" w:author="Erin Stephenson" w:date="2019-03-13T19:33:00Z">
              <w:rPr/>
            </w:rPrChange>
          </w:rPr>
          <w:t xml:space="preserve"> that received a high fat diet</w:t>
        </w:r>
      </w:ins>
      <w:r w:rsidR="009F1160" w:rsidRPr="00ED672B">
        <w:rPr>
          <w:rFonts w:asciiTheme="minorHAnsi" w:hAnsiTheme="minorHAnsi"/>
          <w:rPrChange w:id="2235" w:author="Erin Stephenson" w:date="2019-03-13T19:33:00Z">
            <w:rPr/>
          </w:rPrChange>
        </w:rPr>
        <w:t xml:space="preserve"> were more insulin </w:t>
      </w:r>
      <w:ins w:id="2236" w:author="Erin Stephenson" w:date="2019-03-11T15:17:00Z">
        <w:r w:rsidR="00041C32" w:rsidRPr="00ED672B">
          <w:rPr>
            <w:rFonts w:asciiTheme="minorHAnsi" w:hAnsiTheme="minorHAnsi"/>
            <w:rPrChange w:id="2237" w:author="Erin Stephenson" w:date="2019-03-13T19:33:00Z">
              <w:rPr/>
            </w:rPrChange>
          </w:rPr>
          <w:t>responsive</w:t>
        </w:r>
      </w:ins>
      <w:del w:id="2238" w:author="Erin Stephenson" w:date="2019-03-11T15:17:00Z">
        <w:r w:rsidR="009F1160" w:rsidRPr="00ED672B" w:rsidDel="00041C32">
          <w:rPr>
            <w:rFonts w:asciiTheme="minorHAnsi" w:hAnsiTheme="minorHAnsi"/>
            <w:rPrChange w:id="2239" w:author="Erin Stephenson" w:date="2019-03-13T19:33:00Z">
              <w:rPr/>
            </w:rPrChange>
          </w:rPr>
          <w:delText>sensitive</w:delText>
        </w:r>
      </w:del>
      <w:r w:rsidR="009F1160" w:rsidRPr="00ED672B">
        <w:rPr>
          <w:rFonts w:asciiTheme="minorHAnsi" w:hAnsiTheme="minorHAnsi"/>
          <w:rPrChange w:id="2240" w:author="Erin Stephenson" w:date="2019-03-13T19:33:00Z">
            <w:rPr/>
          </w:rPrChange>
        </w:rPr>
        <w:t xml:space="preserve"> </w:t>
      </w:r>
      <w:commentRangeStart w:id="2241"/>
      <w:ins w:id="2242" w:author="Erin Stephenson" w:date="2019-03-13T15:17:00Z">
        <w:r w:rsidR="003D3C8F" w:rsidRPr="00ED672B">
          <w:rPr>
            <w:rFonts w:asciiTheme="minorHAnsi" w:hAnsiTheme="minorHAnsi"/>
            <w:rPrChange w:id="2243" w:author="Erin Stephenson" w:date="2019-03-13T19:33:00Z">
              <w:rPr/>
            </w:rPrChange>
          </w:rPr>
          <w:t>(effect size</w:t>
        </w:r>
      </w:ins>
      <w:ins w:id="2244" w:author="Erin Stephenson" w:date="2019-03-13T15:18:00Z">
        <w:r w:rsidR="003D3C8F" w:rsidRPr="00ED672B">
          <w:rPr>
            <w:rFonts w:asciiTheme="minorHAnsi" w:hAnsiTheme="minorHAnsi"/>
            <w:rPrChange w:id="2245" w:author="Erin Stephenson" w:date="2019-03-13T19:33:00Z">
              <w:rPr/>
            </w:rPrChange>
          </w:rPr>
          <w:t>s</w:t>
        </w:r>
      </w:ins>
      <w:ins w:id="2246" w:author="Erin Stephenson" w:date="2019-03-13T15:17:00Z">
        <w:r w:rsidR="003D3C8F" w:rsidRPr="00ED672B">
          <w:rPr>
            <w:rFonts w:asciiTheme="minorHAnsi" w:hAnsiTheme="minorHAnsi"/>
            <w:rPrChange w:id="2247" w:author="Erin Stephenson" w:date="2019-03-13T19:33:00Z">
              <w:rPr/>
            </w:rPrChange>
          </w:rPr>
          <w:t>, p-value</w:t>
        </w:r>
      </w:ins>
      <w:ins w:id="2248" w:author="Erin Stephenson" w:date="2019-03-13T15:18:00Z">
        <w:r w:rsidR="003D3C8F" w:rsidRPr="00ED672B">
          <w:rPr>
            <w:rFonts w:asciiTheme="minorHAnsi" w:hAnsiTheme="minorHAnsi"/>
            <w:rPrChange w:id="2249" w:author="Erin Stephenson" w:date="2019-03-13T19:33:00Z">
              <w:rPr/>
            </w:rPrChange>
          </w:rPr>
          <w:t>s</w:t>
        </w:r>
      </w:ins>
      <w:ins w:id="2250" w:author="Erin Stephenson" w:date="2019-03-13T15:17:00Z">
        <w:r w:rsidR="003D3C8F" w:rsidRPr="00ED672B">
          <w:rPr>
            <w:rFonts w:asciiTheme="minorHAnsi" w:hAnsiTheme="minorHAnsi"/>
            <w:rPrChange w:id="2251" w:author="Erin Stephenson" w:date="2019-03-13T19:33:00Z">
              <w:rPr/>
            </w:rPrChange>
          </w:rPr>
          <w:t>)</w:t>
        </w:r>
      </w:ins>
      <w:commentRangeEnd w:id="2241"/>
      <w:ins w:id="2252" w:author="Erin Stephenson" w:date="2019-03-13T15:18:00Z">
        <w:r w:rsidR="003D3C8F" w:rsidRPr="00ED672B">
          <w:rPr>
            <w:rStyle w:val="CommentReference"/>
            <w:rFonts w:asciiTheme="minorHAnsi" w:hAnsiTheme="minorHAnsi"/>
            <w:rPrChange w:id="2253" w:author="Erin Stephenson" w:date="2019-03-13T19:33:00Z">
              <w:rPr>
                <w:rStyle w:val="CommentReference"/>
              </w:rPr>
            </w:rPrChange>
          </w:rPr>
          <w:commentReference w:id="2241"/>
        </w:r>
      </w:ins>
      <w:del w:id="2254" w:author="Erin Stephenson" w:date="2019-03-13T15:17:00Z">
        <w:r w:rsidR="009F1160" w:rsidRPr="00ED672B" w:rsidDel="003D3C8F">
          <w:rPr>
            <w:rFonts w:asciiTheme="minorHAnsi" w:hAnsiTheme="minorHAnsi"/>
            <w:rPrChange w:id="2255" w:author="Erin Stephenson" w:date="2019-03-13T19:33:00Z">
              <w:rPr/>
            </w:rPrChange>
          </w:rPr>
          <w:delText xml:space="preserve">after </w:delText>
        </w:r>
      </w:del>
      <w:ins w:id="2256" w:author="Erin Stephenson" w:date="2019-03-13T15:18:00Z">
        <w:r w:rsidR="00F635E6" w:rsidRPr="00ED672B">
          <w:rPr>
            <w:rFonts w:asciiTheme="minorHAnsi" w:hAnsiTheme="minorHAnsi"/>
            <w:rPrChange w:id="2257" w:author="Erin Stephenson" w:date="2019-03-13T19:33:00Z">
              <w:rPr/>
            </w:rPrChange>
          </w:rPr>
          <w:t>. This is</w:t>
        </w:r>
        <w:r w:rsidR="003D3C8F" w:rsidRPr="00ED672B">
          <w:rPr>
            <w:rFonts w:asciiTheme="minorHAnsi" w:hAnsiTheme="minorHAnsi"/>
            <w:rPrChange w:id="2258" w:author="Erin Stephenson" w:date="2019-03-13T19:33:00Z">
              <w:rPr/>
            </w:rPrChange>
          </w:rPr>
          <w:t xml:space="preserve"> </w:t>
        </w:r>
      </w:ins>
      <w:commentRangeStart w:id="2259"/>
      <w:del w:id="2260" w:author="Erin Stephenson" w:date="2019-03-13T15:18:00Z">
        <w:r w:rsidR="009F1160" w:rsidRPr="00ED672B" w:rsidDel="003D3C8F">
          <w:rPr>
            <w:rFonts w:asciiTheme="minorHAnsi" w:hAnsiTheme="minorHAnsi"/>
            <w:rPrChange w:id="2261" w:author="Erin Stephenson" w:date="2019-03-13T19:33:00Z">
              <w:rPr/>
            </w:rPrChange>
          </w:rPr>
          <w:delText xml:space="preserve">HFD treatment, </w:delText>
        </w:r>
        <w:commentRangeEnd w:id="2259"/>
        <w:r w:rsidR="00A22BB0" w:rsidRPr="00ED672B" w:rsidDel="003D3C8F">
          <w:rPr>
            <w:rStyle w:val="CommentReference"/>
            <w:rFonts w:asciiTheme="minorHAnsi" w:hAnsiTheme="minorHAnsi"/>
            <w:rPrChange w:id="2262" w:author="Erin Stephenson" w:date="2019-03-13T19:33:00Z">
              <w:rPr>
                <w:rStyle w:val="CommentReference"/>
              </w:rPr>
            </w:rPrChange>
          </w:rPr>
          <w:commentReference w:id="2259"/>
        </w:r>
      </w:del>
      <w:r w:rsidR="009F1160" w:rsidRPr="00ED672B">
        <w:rPr>
          <w:rFonts w:asciiTheme="minorHAnsi" w:hAnsiTheme="minorHAnsi"/>
          <w:rPrChange w:id="2263" w:author="Erin Stephenson" w:date="2019-03-13T19:33:00Z">
            <w:rPr/>
          </w:rPrChange>
        </w:rPr>
        <w:t xml:space="preserve">consistent with the hypothesis that the </w:t>
      </w:r>
      <w:del w:id="2264" w:author="Erin Stephenson" w:date="2019-03-11T15:13:00Z">
        <w:r w:rsidR="009F1160" w:rsidRPr="00ED672B" w:rsidDel="00A43BE8">
          <w:rPr>
            <w:rFonts w:asciiTheme="minorHAnsi" w:hAnsiTheme="minorHAnsi"/>
            <w:rPrChange w:id="2265" w:author="Erin Stephenson" w:date="2019-03-13T19:33:00Z">
              <w:rPr/>
            </w:rPrChange>
          </w:rPr>
          <w:delText xml:space="preserve">lower </w:delText>
        </w:r>
      </w:del>
      <w:r w:rsidR="009F1160" w:rsidRPr="00ED672B">
        <w:rPr>
          <w:rFonts w:asciiTheme="minorHAnsi" w:hAnsiTheme="minorHAnsi"/>
          <w:rPrChange w:id="2266" w:author="Erin Stephenson" w:date="2019-03-13T19:33:00Z">
            <w:rPr/>
          </w:rPrChange>
        </w:rPr>
        <w:t>adiposity</w:t>
      </w:r>
      <w:ins w:id="2267" w:author="Erin Stephenson" w:date="2019-03-11T15:13:00Z">
        <w:r w:rsidR="00A43BE8" w:rsidRPr="00ED672B">
          <w:rPr>
            <w:rFonts w:asciiTheme="minorHAnsi" w:hAnsiTheme="minorHAnsi"/>
            <w:rPrChange w:id="2268" w:author="Erin Stephenson" w:date="2019-03-13T19:33:00Z">
              <w:rPr/>
            </w:rPrChange>
          </w:rPr>
          <w:t xml:space="preserve"> is inversely related to</w:t>
        </w:r>
      </w:ins>
      <w:del w:id="2269" w:author="Erin Stephenson" w:date="2019-03-11T15:13:00Z">
        <w:r w:rsidR="009F1160" w:rsidRPr="00ED672B" w:rsidDel="00A43BE8">
          <w:rPr>
            <w:rFonts w:asciiTheme="minorHAnsi" w:hAnsiTheme="minorHAnsi"/>
            <w:rPrChange w:id="2270" w:author="Erin Stephenson" w:date="2019-03-13T19:33:00Z">
              <w:rPr/>
            </w:rPrChange>
          </w:rPr>
          <w:delText xml:space="preserve"> results in improved</w:delText>
        </w:r>
      </w:del>
      <w:r w:rsidR="009F1160" w:rsidRPr="00ED672B">
        <w:rPr>
          <w:rFonts w:asciiTheme="minorHAnsi" w:hAnsiTheme="minorHAnsi"/>
          <w:rPrChange w:id="2271" w:author="Erin Stephenson" w:date="2019-03-13T19:33:00Z">
            <w:rPr/>
          </w:rPrChange>
        </w:rPr>
        <w:t xml:space="preserve"> insulin sensitivity</w:t>
      </w:r>
      <w:ins w:id="2272" w:author="Erin Stephenson" w:date="2019-03-13T15:19:00Z">
        <w:r w:rsidR="00631ABF" w:rsidRPr="00ED672B">
          <w:rPr>
            <w:rFonts w:asciiTheme="minorHAnsi" w:hAnsiTheme="minorHAnsi"/>
            <w:rPrChange w:id="2273" w:author="Erin Stephenson" w:date="2019-03-13T19:33:00Z">
              <w:rPr/>
            </w:rPrChange>
          </w:rPr>
          <w:t xml:space="preserve"> and that these mice are </w:t>
        </w:r>
        <w:r w:rsidR="00F573B3" w:rsidRPr="00ED672B">
          <w:rPr>
            <w:rFonts w:asciiTheme="minorHAnsi" w:hAnsiTheme="minorHAnsi"/>
            <w:rPrChange w:id="2274" w:author="Erin Stephenson" w:date="2019-03-13T19:33:00Z">
              <w:rPr/>
            </w:rPrChange>
          </w:rPr>
          <w:t xml:space="preserve">not </w:t>
        </w:r>
        <w:proofErr w:type="spellStart"/>
        <w:r w:rsidR="00F573B3" w:rsidRPr="00ED672B">
          <w:rPr>
            <w:rFonts w:asciiTheme="minorHAnsi" w:hAnsiTheme="minorHAnsi"/>
            <w:rPrChange w:id="2275" w:author="Erin Stephenson" w:date="2019-03-13T19:33:00Z">
              <w:rPr/>
            </w:rPrChange>
          </w:rPr>
          <w:t>lipodystrophic</w:t>
        </w:r>
        <w:proofErr w:type="spellEnd"/>
        <w:r w:rsidR="00F573B3" w:rsidRPr="00ED672B">
          <w:rPr>
            <w:rFonts w:asciiTheme="minorHAnsi" w:hAnsiTheme="minorHAnsi"/>
            <w:rPrChange w:id="2276" w:author="Erin Stephenson" w:date="2019-03-13T19:33:00Z">
              <w:rPr/>
            </w:rPrChange>
          </w:rPr>
          <w:t xml:space="preserve"> </w:t>
        </w:r>
        <w:r w:rsidR="00F573B3" w:rsidRPr="00ED672B">
          <w:rPr>
            <w:rFonts w:asciiTheme="minorHAnsi" w:hAnsiTheme="minorHAnsi"/>
            <w:i/>
            <w:rPrChange w:id="2277" w:author="Erin Stephenson" w:date="2019-03-13T19:33:00Z">
              <w:rPr/>
            </w:rPrChange>
          </w:rPr>
          <w:t>per se</w:t>
        </w:r>
        <w:r w:rsidR="00F573B3" w:rsidRPr="00ED672B">
          <w:rPr>
            <w:rFonts w:asciiTheme="minorHAnsi" w:hAnsiTheme="minorHAnsi"/>
            <w:rPrChange w:id="2278" w:author="Erin Stephenson" w:date="2019-03-13T19:33:00Z">
              <w:rPr/>
            </w:rPrChange>
          </w:rPr>
          <w:t xml:space="preserve">, rather that </w:t>
        </w:r>
      </w:ins>
      <w:del w:id="2279" w:author="Erin Stephenson" w:date="2019-03-13T15:19:00Z">
        <w:r w:rsidR="009F1160" w:rsidRPr="00ED672B" w:rsidDel="00F573B3">
          <w:rPr>
            <w:rFonts w:asciiTheme="minorHAnsi" w:hAnsiTheme="minorHAnsi"/>
            <w:rPrChange w:id="2280" w:author="Erin Stephenson" w:date="2019-03-13T19:33:00Z">
              <w:rPr/>
            </w:rPrChange>
          </w:rPr>
          <w:delText>.</w:delText>
        </w:r>
      </w:del>
      <w:del w:id="2281" w:author="Erin Stephenson" w:date="2019-03-13T15:20:00Z">
        <w:r w:rsidR="0087648E" w:rsidRPr="00ED672B" w:rsidDel="00F573B3">
          <w:rPr>
            <w:rFonts w:asciiTheme="minorHAnsi" w:hAnsiTheme="minorHAnsi"/>
            <w:rPrChange w:id="2282" w:author="Erin Stephenson" w:date="2019-03-13T19:33:00Z">
              <w:rPr/>
            </w:rPrChange>
          </w:rPr>
          <w:delText xml:space="preserve">  These data support the hypothesis that</w:delText>
        </w:r>
      </w:del>
      <w:ins w:id="2283" w:author="Erin Stephenson" w:date="2019-03-11T15:21:00Z">
        <w:r w:rsidR="00136D4C" w:rsidRPr="00ED672B">
          <w:rPr>
            <w:rFonts w:asciiTheme="minorHAnsi" w:hAnsiTheme="minorHAnsi"/>
            <w:rPrChange w:id="2284" w:author="Erin Stephenson" w:date="2019-03-13T19:33:00Z">
              <w:rPr/>
            </w:rPrChange>
          </w:rPr>
          <w:t>mice with</w:t>
        </w:r>
      </w:ins>
      <w:r w:rsidR="0087648E" w:rsidRPr="00ED672B">
        <w:rPr>
          <w:rFonts w:asciiTheme="minorHAnsi" w:hAnsiTheme="minorHAnsi"/>
          <w:rPrChange w:id="2285" w:author="Erin Stephenson" w:date="2019-03-13T19:33:00Z">
            <w:rPr/>
          </w:rPrChange>
        </w:rPr>
        <w:t xml:space="preserve"> muscle </w:t>
      </w:r>
      <w:r w:rsidR="0087648E" w:rsidRPr="00ED672B">
        <w:rPr>
          <w:rFonts w:asciiTheme="minorHAnsi" w:hAnsiTheme="minorHAnsi"/>
          <w:i/>
          <w:rPrChange w:id="2286" w:author="Erin Stephenson" w:date="2019-03-13T19:33:00Z">
            <w:rPr>
              <w:i/>
            </w:rPr>
          </w:rPrChange>
        </w:rPr>
        <w:t xml:space="preserve">Tsc1I </w:t>
      </w:r>
      <w:r w:rsidR="0087648E" w:rsidRPr="00ED672B">
        <w:rPr>
          <w:rFonts w:asciiTheme="minorHAnsi" w:hAnsiTheme="minorHAnsi"/>
          <w:rPrChange w:id="2287" w:author="Erin Stephenson" w:date="2019-03-13T19:33:00Z">
            <w:rPr/>
          </w:rPrChange>
        </w:rPr>
        <w:t xml:space="preserve">knockout </w:t>
      </w:r>
      <w:del w:id="2288" w:author="Erin Stephenson" w:date="2019-03-11T15:20:00Z">
        <w:r w:rsidR="0087648E" w:rsidRPr="00ED672B" w:rsidDel="00041C32">
          <w:rPr>
            <w:rFonts w:asciiTheme="minorHAnsi" w:hAnsiTheme="minorHAnsi"/>
            <w:rPrChange w:id="2289" w:author="Erin Stephenson" w:date="2019-03-13T19:33:00Z">
              <w:rPr/>
            </w:rPrChange>
          </w:rPr>
          <w:delText xml:space="preserve">prevents </w:delText>
        </w:r>
      </w:del>
      <w:ins w:id="2290" w:author="Erin Stephenson" w:date="2019-03-11T15:20:00Z">
        <w:r w:rsidR="00041C32" w:rsidRPr="00ED672B">
          <w:rPr>
            <w:rFonts w:asciiTheme="minorHAnsi" w:hAnsiTheme="minorHAnsi"/>
            <w:rPrChange w:id="2291" w:author="Erin Stephenson" w:date="2019-03-13T19:33:00Z">
              <w:rPr/>
            </w:rPrChange>
          </w:rPr>
          <w:t xml:space="preserve">are protected from </w:t>
        </w:r>
      </w:ins>
      <w:r w:rsidR="0087648E" w:rsidRPr="00ED672B">
        <w:rPr>
          <w:rFonts w:asciiTheme="minorHAnsi" w:hAnsiTheme="minorHAnsi"/>
          <w:rPrChange w:id="2292" w:author="Erin Stephenson" w:date="2019-03-13T19:33:00Z">
            <w:rPr/>
          </w:rPrChange>
        </w:rPr>
        <w:t>adipose tissue expansion</w:t>
      </w:r>
      <w:ins w:id="2293" w:author="Erin Stephenson" w:date="2019-03-13T15:20:00Z">
        <w:r w:rsidR="00F573B3" w:rsidRPr="00ED672B">
          <w:rPr>
            <w:rFonts w:asciiTheme="minorHAnsi" w:hAnsiTheme="minorHAnsi"/>
            <w:rPrChange w:id="2294" w:author="Erin Stephenson" w:date="2019-03-13T19:33:00Z">
              <w:rPr/>
            </w:rPrChange>
          </w:rPr>
          <w:t xml:space="preserve"> through </w:t>
        </w:r>
      </w:ins>
      <w:ins w:id="2295" w:author="Erin Stephenson" w:date="2019-03-13T15:21:00Z">
        <w:r w:rsidR="00D823F3" w:rsidRPr="00ED672B">
          <w:rPr>
            <w:rFonts w:asciiTheme="minorHAnsi" w:hAnsiTheme="minorHAnsi"/>
            <w:rPrChange w:id="2296" w:author="Erin Stephenson" w:date="2019-03-13T19:33:00Z">
              <w:rPr/>
            </w:rPrChange>
          </w:rPr>
          <w:t>triglyceride</w:t>
        </w:r>
      </w:ins>
      <w:ins w:id="2297" w:author="Erin Stephenson" w:date="2019-03-13T15:20:00Z">
        <w:r w:rsidR="00F573B3" w:rsidRPr="00ED672B">
          <w:rPr>
            <w:rFonts w:asciiTheme="minorHAnsi" w:hAnsiTheme="minorHAnsi"/>
            <w:rPrChange w:id="2298" w:author="Erin Stephenson" w:date="2019-03-13T19:33:00Z">
              <w:rPr/>
            </w:rPrChange>
          </w:rPr>
          <w:t xml:space="preserve"> accumulation</w:t>
        </w:r>
      </w:ins>
      <w:r w:rsidR="0087648E" w:rsidRPr="00ED672B">
        <w:rPr>
          <w:rFonts w:asciiTheme="minorHAnsi" w:hAnsiTheme="minorHAnsi"/>
          <w:rPrChange w:id="2299" w:author="Erin Stephenson" w:date="2019-03-13T19:33:00Z">
            <w:rPr/>
          </w:rPrChange>
        </w:rPr>
        <w:t xml:space="preserve"> </w:t>
      </w:r>
      <w:del w:id="2300" w:author="Erin Stephenson" w:date="2019-03-11T15:21:00Z">
        <w:r w:rsidR="0087648E" w:rsidRPr="00ED672B" w:rsidDel="00136D4C">
          <w:rPr>
            <w:rFonts w:asciiTheme="minorHAnsi" w:hAnsiTheme="minorHAnsi"/>
            <w:rPrChange w:id="2301" w:author="Erin Stephenson" w:date="2019-03-13T19:33:00Z">
              <w:rPr/>
            </w:rPrChange>
          </w:rPr>
          <w:delText xml:space="preserve">during </w:delText>
        </w:r>
      </w:del>
      <w:ins w:id="2302" w:author="Erin Stephenson" w:date="2019-03-11T15:21:00Z">
        <w:r w:rsidR="00136D4C" w:rsidRPr="00ED672B">
          <w:rPr>
            <w:rFonts w:asciiTheme="minorHAnsi" w:hAnsiTheme="minorHAnsi"/>
            <w:rPrChange w:id="2303" w:author="Erin Stephenson" w:date="2019-03-13T19:33:00Z">
              <w:rPr/>
            </w:rPrChange>
          </w:rPr>
          <w:t xml:space="preserve">in response to </w:t>
        </w:r>
      </w:ins>
      <w:r w:rsidR="0087648E" w:rsidRPr="00ED672B">
        <w:rPr>
          <w:rFonts w:asciiTheme="minorHAnsi" w:hAnsiTheme="minorHAnsi"/>
          <w:rPrChange w:id="2304" w:author="Erin Stephenson" w:date="2019-03-13T19:33:00Z">
            <w:rPr/>
          </w:rPrChange>
        </w:rPr>
        <w:t>a high fat diet</w:t>
      </w:r>
      <w:ins w:id="2305" w:author="Erin Stephenson" w:date="2019-03-11T15:20:00Z">
        <w:r w:rsidR="00041C32" w:rsidRPr="00ED672B">
          <w:rPr>
            <w:rFonts w:asciiTheme="minorHAnsi" w:hAnsiTheme="minorHAnsi"/>
            <w:rPrChange w:id="2306" w:author="Erin Stephenson" w:date="2019-03-13T19:33:00Z">
              <w:rPr/>
            </w:rPrChange>
          </w:rPr>
          <w:t>.</w:t>
        </w:r>
      </w:ins>
      <w:commentRangeEnd w:id="2194"/>
      <w:ins w:id="2307" w:author="Erin Stephenson" w:date="2019-03-13T15:23:00Z">
        <w:r w:rsidR="00F635E6" w:rsidRPr="00ED672B">
          <w:rPr>
            <w:rStyle w:val="CommentReference"/>
            <w:rFonts w:asciiTheme="minorHAnsi" w:hAnsiTheme="minorHAnsi"/>
            <w:rPrChange w:id="2308" w:author="Erin Stephenson" w:date="2019-03-13T19:33:00Z">
              <w:rPr>
                <w:rStyle w:val="CommentReference"/>
              </w:rPr>
            </w:rPrChange>
          </w:rPr>
          <w:commentReference w:id="2194"/>
        </w:r>
      </w:ins>
      <w:del w:id="2309" w:author="Erin Stephenson" w:date="2019-03-11T15:20:00Z">
        <w:r w:rsidR="0087648E" w:rsidRPr="00ED672B" w:rsidDel="00041C32">
          <w:rPr>
            <w:rFonts w:asciiTheme="minorHAnsi" w:hAnsiTheme="minorHAnsi"/>
            <w:rPrChange w:id="2310" w:author="Erin Stephenson" w:date="2019-03-13T19:33:00Z">
              <w:rPr/>
            </w:rPrChange>
          </w:rPr>
          <w:delText xml:space="preserve">, </w:delText>
        </w:r>
        <w:r w:rsidR="00EC0891" w:rsidRPr="00ED672B" w:rsidDel="00041C32">
          <w:rPr>
            <w:rFonts w:asciiTheme="minorHAnsi" w:hAnsiTheme="minorHAnsi"/>
            <w:rPrChange w:id="2311" w:author="Erin Stephenson" w:date="2019-03-13T19:33:00Z">
              <w:rPr/>
            </w:rPrChange>
          </w:rPr>
          <w:delText xml:space="preserve">and </w:delText>
        </w:r>
      </w:del>
      <w:del w:id="2312" w:author="Erin Stephenson" w:date="2019-03-11T15:17:00Z">
        <w:r w:rsidR="00EC0891" w:rsidRPr="00ED672B" w:rsidDel="00041C32">
          <w:rPr>
            <w:rFonts w:asciiTheme="minorHAnsi" w:hAnsiTheme="minorHAnsi"/>
            <w:rPrChange w:id="2313" w:author="Erin Stephenson" w:date="2019-03-13T19:33:00Z">
              <w:rPr/>
            </w:rPrChange>
          </w:rPr>
          <w:delText xml:space="preserve">is </w:delText>
        </w:r>
      </w:del>
      <w:del w:id="2314" w:author="Erin Stephenson" w:date="2019-03-11T15:20:00Z">
        <w:r w:rsidR="00EC0891" w:rsidRPr="00ED672B" w:rsidDel="00041C32">
          <w:rPr>
            <w:rFonts w:asciiTheme="minorHAnsi" w:hAnsiTheme="minorHAnsi"/>
            <w:rPrChange w:id="2315" w:author="Erin Stephenson" w:date="2019-03-13T19:33:00Z">
              <w:rPr/>
            </w:rPrChange>
          </w:rPr>
          <w:delText>consistent with elevated energy expenditure.</w:delText>
        </w:r>
        <w:r w:rsidR="0087648E" w:rsidRPr="00ED672B" w:rsidDel="00041C32">
          <w:rPr>
            <w:rFonts w:asciiTheme="minorHAnsi" w:hAnsiTheme="minorHAnsi"/>
            <w:rPrChange w:id="2316" w:author="Erin Stephenson" w:date="2019-03-13T19:33:00Z">
              <w:rPr/>
            </w:rPrChange>
          </w:rPr>
          <w:delText xml:space="preserve"> </w:delText>
        </w:r>
      </w:del>
      <w:r w:rsidR="0087648E" w:rsidRPr="00ED672B">
        <w:rPr>
          <w:rFonts w:asciiTheme="minorHAnsi" w:hAnsiTheme="minorHAnsi"/>
          <w:rPrChange w:id="2317" w:author="Erin Stephenson" w:date="2019-03-13T19:33:00Z">
            <w:rPr/>
          </w:rPrChange>
        </w:rPr>
        <w:t xml:space="preserve"> </w:t>
      </w:r>
    </w:p>
    <w:p w14:paraId="3BD73669" w14:textId="77777777" w:rsidR="00B04B43" w:rsidRPr="00ED672B" w:rsidRDefault="00B04B43" w:rsidP="0087648E">
      <w:pPr>
        <w:rPr>
          <w:rFonts w:asciiTheme="minorHAnsi" w:hAnsiTheme="minorHAnsi"/>
          <w:rPrChange w:id="2318" w:author="Erin Stephenson" w:date="2019-03-13T19:33:00Z">
            <w:rPr/>
          </w:rPrChange>
        </w:rPr>
      </w:pPr>
    </w:p>
    <w:p w14:paraId="5F6B43F1" w14:textId="4049F03F" w:rsidR="00E7425C" w:rsidRPr="00ED672B" w:rsidRDefault="00B04B43" w:rsidP="00E7425C">
      <w:pPr>
        <w:pStyle w:val="Heading2"/>
        <w:rPr>
          <w:rFonts w:asciiTheme="minorHAnsi" w:hAnsiTheme="minorHAnsi"/>
          <w:rPrChange w:id="2319" w:author="Erin Stephenson" w:date="2019-03-13T19:33:00Z">
            <w:rPr/>
          </w:rPrChange>
        </w:rPr>
      </w:pPr>
      <w:commentRangeStart w:id="2320"/>
      <w:r w:rsidRPr="00ED672B">
        <w:rPr>
          <w:rFonts w:asciiTheme="minorHAnsi" w:hAnsiTheme="minorHAnsi"/>
          <w:rPrChange w:id="2321" w:author="Erin Stephenson" w:date="2019-03-13T19:33:00Z">
            <w:rPr/>
          </w:rPrChange>
        </w:rPr>
        <w:t>A</w:t>
      </w:r>
      <w:r w:rsidR="00E7425C" w:rsidRPr="00ED672B">
        <w:rPr>
          <w:rFonts w:asciiTheme="minorHAnsi" w:hAnsiTheme="minorHAnsi"/>
          <w:rPrChange w:id="2322" w:author="Erin Stephenson" w:date="2019-03-13T19:33:00Z">
            <w:rPr/>
          </w:rPrChange>
        </w:rPr>
        <w:t xml:space="preserve">blation of Muscle </w:t>
      </w:r>
      <w:r w:rsidR="00E7425C" w:rsidRPr="00ED672B">
        <w:rPr>
          <w:rFonts w:asciiTheme="minorHAnsi" w:hAnsiTheme="minorHAnsi"/>
          <w:i/>
          <w:rPrChange w:id="2323" w:author="Erin Stephenson" w:date="2019-03-13T19:33:00Z">
            <w:rPr>
              <w:i/>
            </w:rPr>
          </w:rPrChange>
        </w:rPr>
        <w:t>Tsc1</w:t>
      </w:r>
      <w:r w:rsidR="00E7425C" w:rsidRPr="00ED672B">
        <w:rPr>
          <w:rFonts w:asciiTheme="minorHAnsi" w:hAnsiTheme="minorHAnsi"/>
          <w:rPrChange w:id="2324" w:author="Erin Stephenson" w:date="2019-03-13T19:33:00Z">
            <w:rPr/>
          </w:rPrChange>
        </w:rPr>
        <w:t xml:space="preserve"> Results in </w:t>
      </w:r>
      <w:r w:rsidR="00E0148A" w:rsidRPr="00ED672B">
        <w:rPr>
          <w:rFonts w:asciiTheme="minorHAnsi" w:hAnsiTheme="minorHAnsi"/>
          <w:rPrChange w:id="2325" w:author="Erin Stephenson" w:date="2019-03-13T19:33:00Z">
            <w:rPr/>
          </w:rPrChange>
        </w:rPr>
        <w:t xml:space="preserve">Increased </w:t>
      </w:r>
      <w:r w:rsidR="00E7425C" w:rsidRPr="00ED672B">
        <w:rPr>
          <w:rFonts w:asciiTheme="minorHAnsi" w:hAnsiTheme="minorHAnsi"/>
          <w:rPrChange w:id="2326" w:author="Erin Stephenson" w:date="2019-03-13T19:33:00Z">
            <w:rPr/>
          </w:rPrChange>
        </w:rPr>
        <w:t xml:space="preserve">Oxidative </w:t>
      </w:r>
      <w:ins w:id="2327" w:author="Erin Stephenson" w:date="2019-03-13T15:26:00Z">
        <w:r w:rsidR="003D4E33" w:rsidRPr="00ED672B">
          <w:rPr>
            <w:rFonts w:asciiTheme="minorHAnsi" w:hAnsiTheme="minorHAnsi"/>
            <w:rPrChange w:id="2328" w:author="Erin Stephenson" w:date="2019-03-13T19:33:00Z">
              <w:rPr/>
            </w:rPrChange>
          </w:rPr>
          <w:t xml:space="preserve">Enzymes in </w:t>
        </w:r>
      </w:ins>
      <w:r w:rsidR="00E7425C" w:rsidRPr="00ED672B">
        <w:rPr>
          <w:rFonts w:asciiTheme="minorHAnsi" w:hAnsiTheme="minorHAnsi"/>
          <w:rPrChange w:id="2329" w:author="Erin Stephenson" w:date="2019-03-13T19:33:00Z">
            <w:rPr/>
          </w:rPrChange>
        </w:rPr>
        <w:t>Muscle Fibers and Upregulation of Fatty Acid/Amino Acid Uptake Genes</w:t>
      </w:r>
      <w:commentRangeEnd w:id="2320"/>
      <w:r w:rsidR="003D4E33" w:rsidRPr="00ED672B">
        <w:rPr>
          <w:rStyle w:val="CommentReference"/>
          <w:rFonts w:asciiTheme="minorHAnsi" w:eastAsiaTheme="minorEastAsia" w:hAnsiTheme="minorHAnsi" w:cstheme="minorBidi"/>
          <w:b w:val="0"/>
          <w:bCs w:val="0"/>
          <w:color w:val="auto"/>
        </w:rPr>
        <w:commentReference w:id="2320"/>
      </w:r>
    </w:p>
    <w:p w14:paraId="1C3DAE43" w14:textId="72E3FD28" w:rsidR="00F82FCB" w:rsidRPr="00ED672B" w:rsidRDefault="0032099B" w:rsidP="003669B1">
      <w:pPr>
        <w:rPr>
          <w:rFonts w:asciiTheme="minorHAnsi" w:hAnsiTheme="minorHAnsi"/>
          <w:rPrChange w:id="2330" w:author="Erin Stephenson" w:date="2019-03-13T19:33:00Z">
            <w:rPr/>
          </w:rPrChange>
        </w:rPr>
      </w:pPr>
      <w:del w:id="2331" w:author="Erin Stephenson" w:date="2019-03-11T15:21:00Z">
        <w:r w:rsidRPr="00ED672B" w:rsidDel="001E44FD">
          <w:rPr>
            <w:rFonts w:asciiTheme="minorHAnsi" w:hAnsiTheme="minorHAnsi"/>
            <w:rPrChange w:id="2332" w:author="Erin Stephenson" w:date="2019-03-13T19:33:00Z">
              <w:rPr/>
            </w:rPrChange>
          </w:rPr>
          <w:delText>In order t</w:delText>
        </w:r>
      </w:del>
      <w:ins w:id="2333" w:author="Erin Stephenson" w:date="2019-03-11T15:21:00Z">
        <w:r w:rsidR="001E44FD" w:rsidRPr="00ED672B">
          <w:rPr>
            <w:rFonts w:asciiTheme="minorHAnsi" w:hAnsiTheme="minorHAnsi"/>
            <w:rPrChange w:id="2334" w:author="Erin Stephenson" w:date="2019-03-13T19:33:00Z">
              <w:rPr/>
            </w:rPrChange>
          </w:rPr>
          <w:t>T</w:t>
        </w:r>
      </w:ins>
      <w:r w:rsidRPr="00ED672B">
        <w:rPr>
          <w:rFonts w:asciiTheme="minorHAnsi" w:hAnsiTheme="minorHAnsi"/>
          <w:rPrChange w:id="2335" w:author="Erin Stephenson" w:date="2019-03-13T19:33:00Z">
            <w:rPr/>
          </w:rPrChange>
        </w:rPr>
        <w:t xml:space="preserve">o gain </w:t>
      </w:r>
      <w:ins w:id="2336" w:author="Erin Stephenson" w:date="2019-03-11T15:25:00Z">
        <w:r w:rsidR="00510897" w:rsidRPr="00ED672B">
          <w:rPr>
            <w:rFonts w:asciiTheme="minorHAnsi" w:hAnsiTheme="minorHAnsi"/>
            <w:rPrChange w:id="2337" w:author="Erin Stephenson" w:date="2019-03-13T19:33:00Z">
              <w:rPr/>
            </w:rPrChange>
          </w:rPr>
          <w:t xml:space="preserve">further </w:t>
        </w:r>
      </w:ins>
      <w:del w:id="2338" w:author="Erin Stephenson" w:date="2019-03-11T15:21:00Z">
        <w:r w:rsidRPr="00ED672B" w:rsidDel="001E44FD">
          <w:rPr>
            <w:rFonts w:asciiTheme="minorHAnsi" w:hAnsiTheme="minorHAnsi"/>
            <w:rPrChange w:id="2339" w:author="Erin Stephenson" w:date="2019-03-13T19:33:00Z">
              <w:rPr/>
            </w:rPrChange>
          </w:rPr>
          <w:delText xml:space="preserve">some </w:delText>
        </w:r>
      </w:del>
      <w:r w:rsidRPr="00ED672B">
        <w:rPr>
          <w:rFonts w:asciiTheme="minorHAnsi" w:hAnsiTheme="minorHAnsi"/>
          <w:rPrChange w:id="2340" w:author="Erin Stephenson" w:date="2019-03-13T19:33:00Z">
            <w:rPr/>
          </w:rPrChange>
        </w:rPr>
        <w:t xml:space="preserve">insight into the </w:t>
      </w:r>
      <w:ins w:id="2341" w:author="Erin Stephenson" w:date="2019-03-11T15:23:00Z">
        <w:r w:rsidR="003A3449" w:rsidRPr="00ED672B">
          <w:rPr>
            <w:rFonts w:asciiTheme="minorHAnsi" w:hAnsiTheme="minorHAnsi"/>
            <w:rPrChange w:id="2342" w:author="Erin Stephenson" w:date="2019-03-13T19:33:00Z">
              <w:rPr/>
            </w:rPrChange>
          </w:rPr>
          <w:t>mTORC1 activity</w:t>
        </w:r>
      </w:ins>
      <w:ins w:id="2343" w:author="Erin Stephenson" w:date="2019-03-11T15:24:00Z">
        <w:r w:rsidR="003A3449" w:rsidRPr="00ED672B">
          <w:rPr>
            <w:rFonts w:asciiTheme="minorHAnsi" w:hAnsiTheme="minorHAnsi"/>
            <w:rPrChange w:id="2344" w:author="Erin Stephenson" w:date="2019-03-13T19:33:00Z">
              <w:rPr/>
            </w:rPrChange>
          </w:rPr>
          <w:t>-</w:t>
        </w:r>
      </w:ins>
      <w:ins w:id="2345" w:author="Erin Stephenson" w:date="2019-03-11T15:23:00Z">
        <w:r w:rsidR="003A3449" w:rsidRPr="00ED672B">
          <w:rPr>
            <w:rFonts w:asciiTheme="minorHAnsi" w:hAnsiTheme="minorHAnsi"/>
            <w:rPrChange w:id="2346" w:author="Erin Stephenson" w:date="2019-03-13T19:33:00Z">
              <w:rPr/>
            </w:rPrChange>
          </w:rPr>
          <w:t xml:space="preserve">driven </w:t>
        </w:r>
      </w:ins>
      <w:del w:id="2347" w:author="Erin Stephenson" w:date="2019-03-11T15:25:00Z">
        <w:r w:rsidRPr="00ED672B" w:rsidDel="00510897">
          <w:rPr>
            <w:rFonts w:asciiTheme="minorHAnsi" w:hAnsiTheme="minorHAnsi"/>
            <w:rPrChange w:id="2348" w:author="Erin Stephenson" w:date="2019-03-13T19:33:00Z">
              <w:rPr/>
            </w:rPrChange>
          </w:rPr>
          <w:delText xml:space="preserve">changes </w:delText>
        </w:r>
      </w:del>
      <w:ins w:id="2349" w:author="Erin Stephenson" w:date="2019-03-11T15:25:00Z">
        <w:r w:rsidR="00510897" w:rsidRPr="00ED672B">
          <w:rPr>
            <w:rFonts w:asciiTheme="minorHAnsi" w:hAnsiTheme="minorHAnsi"/>
            <w:rPrChange w:id="2350" w:author="Erin Stephenson" w:date="2019-03-13T19:33:00Z">
              <w:rPr/>
            </w:rPrChange>
          </w:rPr>
          <w:t xml:space="preserve">mechanisms </w:t>
        </w:r>
      </w:ins>
      <w:ins w:id="2351" w:author="Erin Stephenson" w:date="2019-03-11T15:24:00Z">
        <w:r w:rsidR="003A3449" w:rsidRPr="00ED672B">
          <w:rPr>
            <w:rFonts w:asciiTheme="minorHAnsi" w:hAnsiTheme="minorHAnsi"/>
            <w:rPrChange w:id="2352" w:author="Erin Stephenson" w:date="2019-03-13T19:33:00Z">
              <w:rPr/>
            </w:rPrChange>
          </w:rPr>
          <w:t xml:space="preserve">within skeletal muscle </w:t>
        </w:r>
      </w:ins>
      <w:ins w:id="2353" w:author="Erin Stephenson" w:date="2019-03-11T15:23:00Z">
        <w:r w:rsidR="003A3449" w:rsidRPr="00ED672B">
          <w:rPr>
            <w:rFonts w:asciiTheme="minorHAnsi" w:hAnsiTheme="minorHAnsi"/>
            <w:rPrChange w:id="2354" w:author="Erin Stephenson" w:date="2019-03-13T19:33:00Z">
              <w:rPr/>
            </w:rPrChange>
          </w:rPr>
          <w:t xml:space="preserve">that </w:t>
        </w:r>
      </w:ins>
      <w:ins w:id="2355" w:author="Erin Stephenson" w:date="2019-03-13T15:27:00Z">
        <w:r w:rsidR="00AD5513" w:rsidRPr="00ED672B">
          <w:rPr>
            <w:rFonts w:asciiTheme="minorHAnsi" w:hAnsiTheme="minorHAnsi"/>
            <w:rPrChange w:id="2356" w:author="Erin Stephenson" w:date="2019-03-13T19:33:00Z">
              <w:rPr/>
            </w:rPrChange>
          </w:rPr>
          <w:t>increase</w:t>
        </w:r>
      </w:ins>
      <w:ins w:id="2357" w:author="Erin Stephenson" w:date="2019-03-13T15:26:00Z">
        <w:r w:rsidR="00AD5513" w:rsidRPr="00ED672B">
          <w:rPr>
            <w:rFonts w:asciiTheme="minorHAnsi" w:hAnsiTheme="minorHAnsi"/>
            <w:rPrChange w:id="2358" w:author="Erin Stephenson" w:date="2019-03-13T19:33:00Z">
              <w:rPr/>
            </w:rPrChange>
          </w:rPr>
          <w:t xml:space="preserve"> </w:t>
        </w:r>
      </w:ins>
      <w:ins w:id="2359" w:author="Erin Stephenson" w:date="2019-03-13T15:27:00Z">
        <w:r w:rsidR="00AD5513" w:rsidRPr="00ED672B">
          <w:rPr>
            <w:rFonts w:asciiTheme="minorHAnsi" w:hAnsiTheme="minorHAnsi"/>
            <w:rPrChange w:id="2360" w:author="Erin Stephenson" w:date="2019-03-13T19:33:00Z">
              <w:rPr/>
            </w:rPrChange>
          </w:rPr>
          <w:t xml:space="preserve">energy expenditure and </w:t>
        </w:r>
      </w:ins>
      <w:ins w:id="2361" w:author="Erin Stephenson" w:date="2019-03-11T15:24:00Z">
        <w:r w:rsidR="00745B67" w:rsidRPr="00ED672B">
          <w:rPr>
            <w:rFonts w:asciiTheme="minorHAnsi" w:hAnsiTheme="minorHAnsi"/>
            <w:rPrChange w:id="2362" w:author="Erin Stephenson" w:date="2019-03-13T19:33:00Z">
              <w:rPr/>
            </w:rPrChange>
          </w:rPr>
          <w:t xml:space="preserve">help </w:t>
        </w:r>
      </w:ins>
      <w:ins w:id="2363" w:author="Erin Stephenson" w:date="2019-03-11T15:23:00Z">
        <w:r w:rsidR="003A3449" w:rsidRPr="00ED672B">
          <w:rPr>
            <w:rFonts w:asciiTheme="minorHAnsi" w:hAnsiTheme="minorHAnsi"/>
            <w:rPrChange w:id="2364" w:author="Erin Stephenson" w:date="2019-03-13T19:33:00Z">
              <w:rPr/>
            </w:rPrChange>
          </w:rPr>
          <w:t xml:space="preserve">protect </w:t>
        </w:r>
      </w:ins>
      <w:ins w:id="2365" w:author="Erin Stephenson" w:date="2019-03-11T15:24:00Z">
        <w:r w:rsidR="00745B67" w:rsidRPr="00ED672B">
          <w:rPr>
            <w:rFonts w:asciiTheme="minorHAnsi" w:hAnsiTheme="minorHAnsi"/>
            <w:i/>
            <w:rPrChange w:id="2366" w:author="Erin Stephenson" w:date="2019-03-13T19:33:00Z">
              <w:rPr/>
            </w:rPrChange>
          </w:rPr>
          <w:t xml:space="preserve">Tsc1 </w:t>
        </w:r>
        <w:r w:rsidR="00745B67" w:rsidRPr="00ED672B">
          <w:rPr>
            <w:rFonts w:asciiTheme="minorHAnsi" w:hAnsiTheme="minorHAnsi"/>
            <w:rPrChange w:id="2367" w:author="Erin Stephenson" w:date="2019-03-13T19:33:00Z">
              <w:rPr/>
            </w:rPrChange>
          </w:rPr>
          <w:t>knockout mice from</w:t>
        </w:r>
      </w:ins>
      <w:ins w:id="2368" w:author="Erin Stephenson" w:date="2019-03-11T15:23:00Z">
        <w:r w:rsidR="003A3449" w:rsidRPr="00ED672B">
          <w:rPr>
            <w:rFonts w:asciiTheme="minorHAnsi" w:hAnsiTheme="minorHAnsi"/>
            <w:rPrChange w:id="2369" w:author="Erin Stephenson" w:date="2019-03-13T19:33:00Z">
              <w:rPr/>
            </w:rPrChange>
          </w:rPr>
          <w:t xml:space="preserve"> diet-induced obesity</w:t>
        </w:r>
      </w:ins>
      <w:del w:id="2370" w:author="Erin Stephenson" w:date="2019-03-11T15:24:00Z">
        <w:r w:rsidRPr="00ED672B" w:rsidDel="003A3449">
          <w:rPr>
            <w:rFonts w:asciiTheme="minorHAnsi" w:hAnsiTheme="minorHAnsi"/>
            <w:rPrChange w:id="2371" w:author="Erin Stephenson" w:date="2019-03-13T19:33:00Z">
              <w:rPr/>
            </w:rPrChange>
          </w:rPr>
          <w:delText>that are occurring within</w:delText>
        </w:r>
      </w:del>
      <w:del w:id="2372" w:author="Erin Stephenson" w:date="2019-03-11T15:22:00Z">
        <w:r w:rsidRPr="00ED672B" w:rsidDel="003A3449">
          <w:rPr>
            <w:rFonts w:asciiTheme="minorHAnsi" w:hAnsiTheme="minorHAnsi"/>
            <w:rPrChange w:id="2373" w:author="Erin Stephenson" w:date="2019-03-13T19:33:00Z">
              <w:rPr/>
            </w:rPrChange>
          </w:rPr>
          <w:delText xml:space="preserve"> the </w:delText>
        </w:r>
      </w:del>
      <w:del w:id="2374" w:author="Erin Stephenson" w:date="2019-03-11T15:24:00Z">
        <w:r w:rsidRPr="00ED672B" w:rsidDel="003A3449">
          <w:rPr>
            <w:rFonts w:asciiTheme="minorHAnsi" w:hAnsiTheme="minorHAnsi"/>
            <w:rPrChange w:id="2375" w:author="Erin Stephenson" w:date="2019-03-13T19:33:00Z">
              <w:rPr/>
            </w:rPrChange>
          </w:rPr>
          <w:delText xml:space="preserve">muscle </w:delText>
        </w:r>
      </w:del>
      <w:del w:id="2376" w:author="Erin Stephenson" w:date="2019-03-11T15:22:00Z">
        <w:r w:rsidRPr="00ED672B" w:rsidDel="003A3449">
          <w:rPr>
            <w:rFonts w:asciiTheme="minorHAnsi" w:hAnsiTheme="minorHAnsi"/>
            <w:rPrChange w:id="2377" w:author="Erin Stephenson" w:date="2019-03-13T19:33:00Z">
              <w:rPr/>
            </w:rPrChange>
          </w:rPr>
          <w:delText xml:space="preserve">tissue </w:delText>
        </w:r>
      </w:del>
      <w:del w:id="2378" w:author="Erin Stephenson" w:date="2019-03-11T15:23:00Z">
        <w:r w:rsidRPr="00ED672B" w:rsidDel="003A3449">
          <w:rPr>
            <w:rFonts w:asciiTheme="minorHAnsi" w:hAnsiTheme="minorHAnsi"/>
            <w:rPrChange w:id="2379" w:author="Erin Stephenson" w:date="2019-03-13T19:33:00Z">
              <w:rPr/>
            </w:rPrChange>
          </w:rPr>
          <w:delText xml:space="preserve">that may </w:delText>
        </w:r>
      </w:del>
      <w:del w:id="2380" w:author="Erin Stephenson" w:date="2019-03-11T15:21:00Z">
        <w:r w:rsidRPr="00ED672B" w:rsidDel="001E44FD">
          <w:rPr>
            <w:rFonts w:asciiTheme="minorHAnsi" w:hAnsiTheme="minorHAnsi"/>
            <w:rPrChange w:id="2381" w:author="Erin Stephenson" w:date="2019-03-13T19:33:00Z">
              <w:rPr/>
            </w:rPrChange>
          </w:rPr>
          <w:delText>result in the resistance to</w:delText>
        </w:r>
      </w:del>
      <w:del w:id="2382" w:author="Erin Stephenson" w:date="2019-03-11T15:23:00Z">
        <w:r w:rsidRPr="00ED672B" w:rsidDel="003A3449">
          <w:rPr>
            <w:rFonts w:asciiTheme="minorHAnsi" w:hAnsiTheme="minorHAnsi"/>
            <w:rPrChange w:id="2383" w:author="Erin Stephenson" w:date="2019-03-13T19:33:00Z">
              <w:rPr/>
            </w:rPrChange>
          </w:rPr>
          <w:delText xml:space="preserve"> diet-induced obesity </w:delText>
        </w:r>
      </w:del>
      <w:del w:id="2384" w:author="Erin Stephenson" w:date="2019-03-11T15:24:00Z">
        <w:r w:rsidRPr="00ED672B" w:rsidDel="003A3449">
          <w:rPr>
            <w:rFonts w:asciiTheme="minorHAnsi" w:hAnsiTheme="minorHAnsi"/>
            <w:rPrChange w:id="2385" w:author="Erin Stephenson" w:date="2019-03-13T19:33:00Z">
              <w:rPr/>
            </w:rPrChange>
          </w:rPr>
          <w:delText xml:space="preserve">in response to muscle </w:delText>
        </w:r>
        <w:r w:rsidRPr="00ED672B" w:rsidDel="003A3449">
          <w:rPr>
            <w:rFonts w:asciiTheme="minorHAnsi" w:hAnsiTheme="minorHAnsi"/>
            <w:i/>
            <w:rPrChange w:id="2386" w:author="Erin Stephenson" w:date="2019-03-13T19:33:00Z">
              <w:rPr>
                <w:i/>
              </w:rPr>
            </w:rPrChange>
          </w:rPr>
          <w:delText>Tsc1</w:delText>
        </w:r>
        <w:r w:rsidRPr="00ED672B" w:rsidDel="003A3449">
          <w:rPr>
            <w:rFonts w:asciiTheme="minorHAnsi" w:hAnsiTheme="minorHAnsi"/>
            <w:rPrChange w:id="2387" w:author="Erin Stephenson" w:date="2019-03-13T19:33:00Z">
              <w:rPr/>
            </w:rPrChange>
          </w:rPr>
          <w:delText xml:space="preserve"> knockout</w:delText>
        </w:r>
      </w:del>
      <w:r w:rsidRPr="00ED672B">
        <w:rPr>
          <w:rFonts w:asciiTheme="minorHAnsi" w:hAnsiTheme="minorHAnsi"/>
          <w:rPrChange w:id="2388" w:author="Erin Stephenson" w:date="2019-03-13T19:33:00Z">
            <w:rPr/>
          </w:rPrChange>
        </w:rPr>
        <w:t>, we performed RNA sequencing studies</w:t>
      </w:r>
      <w:ins w:id="2389" w:author="Erin Stephenson" w:date="2019-03-13T15:28:00Z">
        <w:r w:rsidR="000E292D" w:rsidRPr="00ED672B">
          <w:rPr>
            <w:rFonts w:asciiTheme="minorHAnsi" w:hAnsiTheme="minorHAnsi"/>
            <w:rPrChange w:id="2390" w:author="Erin Stephenson" w:date="2019-03-13T19:33:00Z">
              <w:rPr/>
            </w:rPrChange>
          </w:rPr>
          <w:t xml:space="preserve"> in quadriceps </w:t>
        </w:r>
        <w:proofErr w:type="spellStart"/>
        <w:r w:rsidR="000E292D" w:rsidRPr="00ED672B">
          <w:rPr>
            <w:rFonts w:asciiTheme="minorHAnsi" w:hAnsiTheme="minorHAnsi"/>
            <w:rPrChange w:id="2391" w:author="Erin Stephenson" w:date="2019-03-13T19:33:00Z">
              <w:rPr/>
            </w:rPrChange>
          </w:rPr>
          <w:t>muslce</w:t>
        </w:r>
      </w:ins>
      <w:proofErr w:type="spellEnd"/>
      <w:r w:rsidRPr="00ED672B">
        <w:rPr>
          <w:rFonts w:asciiTheme="minorHAnsi" w:hAnsiTheme="minorHAnsi"/>
          <w:rPrChange w:id="2392" w:author="Erin Stephenson" w:date="2019-03-13T19:33:00Z">
            <w:rPr/>
          </w:rPrChange>
        </w:rPr>
        <w:t xml:space="preserve">.  </w:t>
      </w:r>
      <w:r w:rsidR="006E719C" w:rsidRPr="00ED672B">
        <w:rPr>
          <w:rFonts w:asciiTheme="minorHAnsi" w:hAnsiTheme="minorHAnsi"/>
          <w:rPrChange w:id="2393" w:author="Erin Stephenson" w:date="2019-03-13T19:33:00Z">
            <w:rPr/>
          </w:rPrChange>
        </w:rPr>
        <w:t>W</w:t>
      </w:r>
      <w:r w:rsidRPr="00ED672B">
        <w:rPr>
          <w:rFonts w:asciiTheme="minorHAnsi" w:hAnsiTheme="minorHAnsi"/>
          <w:rPrChange w:id="2394" w:author="Erin Stephenson" w:date="2019-03-13T19:33:00Z">
            <w:rPr/>
          </w:rPrChange>
        </w:rPr>
        <w:t xml:space="preserve">e identified </w:t>
      </w:r>
      <w:r w:rsidR="00496562" w:rsidRPr="00ED672B">
        <w:rPr>
          <w:rFonts w:asciiTheme="minorHAnsi" w:hAnsiTheme="minorHAnsi"/>
          <w:rPrChange w:id="2395" w:author="Erin Stephenson" w:date="2019-03-13T19:33:00Z">
            <w:rPr/>
          </w:rPrChange>
        </w:rPr>
        <w:t>4403</w:t>
      </w:r>
      <w:r w:rsidRPr="00ED672B">
        <w:rPr>
          <w:rFonts w:asciiTheme="minorHAnsi" w:hAnsiTheme="minorHAnsi"/>
          <w:rPrChange w:id="2396" w:author="Erin Stephenson" w:date="2019-03-13T19:33:00Z">
            <w:rPr/>
          </w:rPrChange>
        </w:rPr>
        <w:t xml:space="preserve"> significantly differentially expressed genes </w:t>
      </w:r>
      <w:commentRangeStart w:id="2397"/>
      <w:r w:rsidRPr="00ED672B">
        <w:rPr>
          <w:rFonts w:asciiTheme="minorHAnsi" w:hAnsiTheme="minorHAnsi"/>
          <w:rPrChange w:id="2398" w:author="Erin Stephenson" w:date="2019-03-13T19:33:00Z">
            <w:rPr/>
          </w:rPrChange>
        </w:rPr>
        <w:t>in these animals</w:t>
      </w:r>
      <w:commentRangeEnd w:id="2397"/>
      <w:r w:rsidR="00EA7C3E" w:rsidRPr="00ED672B">
        <w:rPr>
          <w:rStyle w:val="CommentReference"/>
          <w:rFonts w:asciiTheme="minorHAnsi" w:hAnsiTheme="minorHAnsi"/>
          <w:rPrChange w:id="2399" w:author="Erin Stephenson" w:date="2019-03-13T19:33:00Z">
            <w:rPr>
              <w:rStyle w:val="CommentReference"/>
            </w:rPr>
          </w:rPrChange>
        </w:rPr>
        <w:commentReference w:id="2397"/>
      </w:r>
      <w:r w:rsidRPr="00ED672B">
        <w:rPr>
          <w:rFonts w:asciiTheme="minorHAnsi" w:hAnsiTheme="minorHAnsi"/>
          <w:rPrChange w:id="2400" w:author="Erin Stephenson" w:date="2019-03-13T19:33:00Z">
            <w:rPr/>
          </w:rPrChange>
        </w:rPr>
        <w:t xml:space="preserve">, including </w:t>
      </w:r>
      <w:r w:rsidR="00496562" w:rsidRPr="00ED672B">
        <w:rPr>
          <w:rFonts w:asciiTheme="minorHAnsi" w:hAnsiTheme="minorHAnsi"/>
          <w:rPrChange w:id="2401" w:author="Erin Stephenson" w:date="2019-03-13T19:33:00Z">
            <w:rPr/>
          </w:rPrChange>
        </w:rPr>
        <w:t>2464</w:t>
      </w:r>
      <w:r w:rsidRPr="00ED672B">
        <w:rPr>
          <w:rFonts w:asciiTheme="minorHAnsi" w:hAnsiTheme="minorHAnsi"/>
          <w:rPrChange w:id="2402" w:author="Erin Stephenson" w:date="2019-03-13T19:33:00Z">
            <w:rPr/>
          </w:rPrChange>
        </w:rPr>
        <w:t xml:space="preserve"> upregulated genes </w:t>
      </w:r>
      <w:r w:rsidRPr="00ED672B">
        <w:rPr>
          <w:rFonts w:asciiTheme="minorHAnsi" w:hAnsiTheme="minorHAnsi"/>
          <w:rPrChange w:id="2403" w:author="Erin Stephenson" w:date="2019-03-13T19:33:00Z">
            <w:rPr/>
          </w:rPrChange>
        </w:rPr>
        <w:lastRenderedPageBreak/>
        <w:t xml:space="preserve">and </w:t>
      </w:r>
      <w:r w:rsidR="00496562" w:rsidRPr="00ED672B">
        <w:rPr>
          <w:rFonts w:asciiTheme="minorHAnsi" w:hAnsiTheme="minorHAnsi"/>
          <w:rPrChange w:id="2404" w:author="Erin Stephenson" w:date="2019-03-13T19:33:00Z">
            <w:rPr/>
          </w:rPrChange>
        </w:rPr>
        <w:t>1939</w:t>
      </w:r>
      <w:r w:rsidRPr="00ED672B">
        <w:rPr>
          <w:rFonts w:asciiTheme="minorHAnsi" w:hAnsiTheme="minorHAnsi"/>
          <w:rPrChange w:id="2405" w:author="Erin Stephenson" w:date="2019-03-13T19:33:00Z">
            <w:rPr/>
          </w:rPrChange>
        </w:rPr>
        <w:t xml:space="preserve"> downregulated genes (see Supplementary Table 1</w:t>
      </w:r>
      <w:r w:rsidR="00834945" w:rsidRPr="00ED672B">
        <w:rPr>
          <w:rFonts w:asciiTheme="minorHAnsi" w:hAnsiTheme="minorHAnsi"/>
          <w:rPrChange w:id="2406" w:author="Erin Stephenson" w:date="2019-03-13T19:33:00Z">
            <w:rPr/>
          </w:rPrChange>
        </w:rPr>
        <w:t xml:space="preserve"> for complete list</w:t>
      </w:r>
      <w:r w:rsidRPr="00ED672B">
        <w:rPr>
          <w:rFonts w:asciiTheme="minorHAnsi" w:hAnsiTheme="minorHAnsi"/>
          <w:rPrChange w:id="2407" w:author="Erin Stephenson" w:date="2019-03-13T19:33:00Z">
            <w:rPr/>
          </w:rPrChange>
        </w:rPr>
        <w:t xml:space="preserve">).  To </w:t>
      </w:r>
      <w:del w:id="2408" w:author="Erin Stephenson" w:date="2019-03-13T15:27:00Z">
        <w:r w:rsidRPr="00ED672B" w:rsidDel="00AD5513">
          <w:rPr>
            <w:rFonts w:asciiTheme="minorHAnsi" w:hAnsiTheme="minorHAnsi"/>
            <w:rPrChange w:id="2409" w:author="Erin Stephenson" w:date="2019-03-13T19:33:00Z">
              <w:rPr/>
            </w:rPrChange>
          </w:rPr>
          <w:delText xml:space="preserve">gain </w:delText>
        </w:r>
      </w:del>
      <w:del w:id="2410" w:author="Erin Stephenson" w:date="2019-03-11T15:27:00Z">
        <w:r w:rsidRPr="00ED672B" w:rsidDel="0073183A">
          <w:rPr>
            <w:rFonts w:asciiTheme="minorHAnsi" w:hAnsiTheme="minorHAnsi"/>
            <w:rPrChange w:id="2411" w:author="Erin Stephenson" w:date="2019-03-13T19:33:00Z">
              <w:rPr/>
            </w:rPrChange>
          </w:rPr>
          <w:delText xml:space="preserve">some </w:delText>
        </w:r>
      </w:del>
      <w:del w:id="2412" w:author="Erin Stephenson" w:date="2019-03-13T15:27:00Z">
        <w:r w:rsidRPr="00ED672B" w:rsidDel="00AD5513">
          <w:rPr>
            <w:rFonts w:asciiTheme="minorHAnsi" w:hAnsiTheme="minorHAnsi"/>
            <w:rPrChange w:id="2413" w:author="Erin Stephenson" w:date="2019-03-13T19:33:00Z">
              <w:rPr/>
            </w:rPrChange>
          </w:rPr>
          <w:delText>insight</w:delText>
        </w:r>
      </w:del>
      <w:del w:id="2414" w:author="Erin Stephenson" w:date="2019-03-11T15:27:00Z">
        <w:r w:rsidRPr="00ED672B" w:rsidDel="0073183A">
          <w:rPr>
            <w:rFonts w:asciiTheme="minorHAnsi" w:hAnsiTheme="minorHAnsi"/>
            <w:rPrChange w:id="2415" w:author="Erin Stephenson" w:date="2019-03-13T19:33:00Z">
              <w:rPr/>
            </w:rPrChange>
          </w:rPr>
          <w:delText>s</w:delText>
        </w:r>
      </w:del>
      <w:del w:id="2416" w:author="Erin Stephenson" w:date="2019-03-13T15:27:00Z">
        <w:r w:rsidRPr="00ED672B" w:rsidDel="00AD5513">
          <w:rPr>
            <w:rFonts w:asciiTheme="minorHAnsi" w:hAnsiTheme="minorHAnsi"/>
            <w:rPrChange w:id="2417" w:author="Erin Stephenson" w:date="2019-03-13T19:33:00Z">
              <w:rPr/>
            </w:rPrChange>
          </w:rPr>
          <w:delText xml:space="preserve"> into</w:delText>
        </w:r>
      </w:del>
      <w:ins w:id="2418" w:author="Erin Stephenson" w:date="2019-03-13T15:27:00Z">
        <w:r w:rsidR="00AD5513" w:rsidRPr="00ED672B">
          <w:rPr>
            <w:rFonts w:asciiTheme="minorHAnsi" w:hAnsiTheme="minorHAnsi"/>
            <w:rPrChange w:id="2419" w:author="Erin Stephenson" w:date="2019-03-13T19:33:00Z">
              <w:rPr/>
            </w:rPrChange>
          </w:rPr>
          <w:t>identify</w:t>
        </w:r>
      </w:ins>
      <w:r w:rsidRPr="00ED672B">
        <w:rPr>
          <w:rFonts w:asciiTheme="minorHAnsi" w:hAnsiTheme="minorHAnsi"/>
          <w:rPrChange w:id="2420" w:author="Erin Stephenson" w:date="2019-03-13T19:33:00Z">
            <w:rPr/>
          </w:rPrChange>
        </w:rPr>
        <w:t xml:space="preserve"> the pathways and networks associated with these </w:t>
      </w:r>
      <w:ins w:id="2421" w:author="Erin Stephenson" w:date="2019-03-11T15:27:00Z">
        <w:r w:rsidR="0073183A" w:rsidRPr="00ED672B">
          <w:rPr>
            <w:rFonts w:asciiTheme="minorHAnsi" w:hAnsiTheme="minorHAnsi"/>
            <w:rPrChange w:id="2422" w:author="Erin Stephenson" w:date="2019-03-13T19:33:00Z">
              <w:rPr/>
            </w:rPrChange>
          </w:rPr>
          <w:t xml:space="preserve">differentially expressed </w:t>
        </w:r>
      </w:ins>
      <w:r w:rsidRPr="00ED672B">
        <w:rPr>
          <w:rFonts w:asciiTheme="minorHAnsi" w:hAnsiTheme="minorHAnsi"/>
          <w:rPrChange w:id="2423" w:author="Erin Stephenson" w:date="2019-03-13T19:33:00Z">
            <w:rPr/>
          </w:rPrChange>
        </w:rPr>
        <w:t xml:space="preserve">genes, we performed </w:t>
      </w:r>
      <w:r w:rsidR="00C21535" w:rsidRPr="00ED672B">
        <w:rPr>
          <w:rFonts w:asciiTheme="minorHAnsi" w:hAnsiTheme="minorHAnsi"/>
          <w:rPrChange w:id="2424" w:author="Erin Stephenson" w:date="2019-03-13T19:33:00Z">
            <w:rPr/>
          </w:rPrChange>
        </w:rPr>
        <w:t>gene-set enrichment analyses</w:t>
      </w:r>
      <w:ins w:id="2425" w:author="Erin Stephenson" w:date="2019-03-11T15:27:00Z">
        <w:r w:rsidR="0073183A" w:rsidRPr="00ED672B">
          <w:rPr>
            <w:rFonts w:asciiTheme="minorHAnsi" w:hAnsiTheme="minorHAnsi"/>
            <w:rPrChange w:id="2426" w:author="Erin Stephenson" w:date="2019-03-13T19:33:00Z">
              <w:rPr/>
            </w:rPrChange>
          </w:rPr>
          <w:t>,</w:t>
        </w:r>
      </w:ins>
      <w:r w:rsidR="00C21535" w:rsidRPr="00ED672B">
        <w:rPr>
          <w:rFonts w:asciiTheme="minorHAnsi" w:hAnsiTheme="minorHAnsi"/>
          <w:rPrChange w:id="2427" w:author="Erin Stephenson" w:date="2019-03-13T19:33:00Z">
            <w:rPr/>
          </w:rPrChange>
        </w:rPr>
        <w:t xml:space="preserve"> </w:t>
      </w:r>
      <w:del w:id="2428" w:author="Erin Stephenson" w:date="2019-03-11T15:27:00Z">
        <w:r w:rsidRPr="00ED672B" w:rsidDel="0073183A">
          <w:rPr>
            <w:rFonts w:asciiTheme="minorHAnsi" w:hAnsiTheme="minorHAnsi"/>
            <w:rPrChange w:id="2429" w:author="Erin Stephenson" w:date="2019-03-13T19:33:00Z">
              <w:rPr/>
            </w:rPrChange>
          </w:rPr>
          <w:delText>on this dataset</w:delText>
        </w:r>
        <w:r w:rsidR="003F5B88" w:rsidRPr="00ED672B" w:rsidDel="0073183A">
          <w:rPr>
            <w:rFonts w:asciiTheme="minorHAnsi" w:hAnsiTheme="minorHAnsi"/>
            <w:rPrChange w:id="2430" w:author="Erin Stephenson" w:date="2019-03-13T19:33:00Z">
              <w:rPr/>
            </w:rPrChange>
          </w:rPr>
          <w:delText xml:space="preserve">, </w:delText>
        </w:r>
      </w:del>
      <w:r w:rsidR="003F5B88" w:rsidRPr="00ED672B">
        <w:rPr>
          <w:rFonts w:asciiTheme="minorHAnsi" w:hAnsiTheme="minorHAnsi"/>
          <w:rPrChange w:id="2431" w:author="Erin Stephenson" w:date="2019-03-13T19:33:00Z">
            <w:rPr/>
          </w:rPrChange>
        </w:rPr>
        <w:t>finding 674 differentially regulated gene sets</w:t>
      </w:r>
      <w:r w:rsidR="00DB5881" w:rsidRPr="00ED672B">
        <w:rPr>
          <w:rFonts w:asciiTheme="minorHAnsi" w:hAnsiTheme="minorHAnsi"/>
          <w:rPrChange w:id="2432" w:author="Erin Stephenson" w:date="2019-03-13T19:33:00Z">
            <w:rPr/>
          </w:rPrChange>
        </w:rPr>
        <w:t xml:space="preserve"> (see Supplementary Table 2)</w:t>
      </w:r>
      <w:r w:rsidRPr="00ED672B">
        <w:rPr>
          <w:rFonts w:asciiTheme="minorHAnsi" w:hAnsiTheme="minorHAnsi"/>
          <w:rPrChange w:id="2433" w:author="Erin Stephenson" w:date="2019-03-13T19:33:00Z">
            <w:rPr/>
          </w:rPrChange>
        </w:rPr>
        <w:t xml:space="preserve">. </w:t>
      </w:r>
      <w:r w:rsidR="00DB5881" w:rsidRPr="00ED672B">
        <w:rPr>
          <w:rFonts w:asciiTheme="minorHAnsi" w:hAnsiTheme="minorHAnsi"/>
          <w:rPrChange w:id="2434" w:author="Erin Stephenson" w:date="2019-03-13T19:33:00Z">
            <w:rPr/>
          </w:rPrChange>
        </w:rPr>
        <w:t xml:space="preserve">Among the significantly enriched gene sets </w:t>
      </w:r>
      <w:r w:rsidR="00863DEF" w:rsidRPr="00ED672B">
        <w:rPr>
          <w:rFonts w:asciiTheme="minorHAnsi" w:hAnsiTheme="minorHAnsi"/>
          <w:rPrChange w:id="2435" w:author="Erin Stephenson" w:date="2019-03-13T19:33:00Z">
            <w:rPr/>
          </w:rPrChange>
        </w:rPr>
        <w:t xml:space="preserve">were </w:t>
      </w:r>
      <w:r w:rsidRPr="00ED672B">
        <w:rPr>
          <w:rFonts w:asciiTheme="minorHAnsi" w:hAnsiTheme="minorHAnsi"/>
          <w:rPrChange w:id="2436" w:author="Erin Stephenson" w:date="2019-03-13T19:33:00Z">
            <w:rPr/>
          </w:rPrChange>
        </w:rPr>
        <w:t xml:space="preserve">genes </w:t>
      </w:r>
      <w:ins w:id="2437" w:author="Erin Stephenson" w:date="2019-03-11T15:28:00Z">
        <w:r w:rsidR="0073183A" w:rsidRPr="00ED672B">
          <w:rPr>
            <w:rFonts w:asciiTheme="minorHAnsi" w:hAnsiTheme="minorHAnsi"/>
            <w:rPrChange w:id="2438" w:author="Erin Stephenson" w:date="2019-03-13T19:33:00Z">
              <w:rPr/>
            </w:rPrChange>
          </w:rPr>
          <w:t xml:space="preserve">also </w:t>
        </w:r>
      </w:ins>
      <w:r w:rsidRPr="00ED672B">
        <w:rPr>
          <w:rFonts w:asciiTheme="minorHAnsi" w:hAnsiTheme="minorHAnsi"/>
          <w:rPrChange w:id="2439" w:author="Erin Stephenson" w:date="2019-03-13T19:33:00Z">
            <w:rPr/>
          </w:rPrChange>
        </w:rPr>
        <w:t xml:space="preserve">regulated by </w:t>
      </w:r>
      <w:r w:rsidRPr="00ED672B">
        <w:rPr>
          <w:rFonts w:asciiTheme="minorHAnsi" w:hAnsiTheme="minorHAnsi"/>
          <w:i/>
          <w:rPrChange w:id="2440" w:author="Erin Stephenson" w:date="2019-03-13T19:33:00Z">
            <w:rPr>
              <w:i/>
            </w:rPr>
          </w:rPrChange>
        </w:rPr>
        <w:t>Tsc2</w:t>
      </w:r>
      <w:r w:rsidRPr="00ED672B">
        <w:rPr>
          <w:rFonts w:asciiTheme="minorHAnsi" w:hAnsiTheme="minorHAnsi"/>
          <w:rPrChange w:id="2441" w:author="Erin Stephenson" w:date="2019-03-13T19:33:00Z">
            <w:rPr/>
          </w:rPrChange>
        </w:rPr>
        <w:t xml:space="preserve"> deletion in MEFs</w:t>
      </w:r>
      <w:ins w:id="2442" w:author="Erin Stephenson" w:date="2019-03-11T15:29:00Z">
        <w:r w:rsidR="00707E83" w:rsidRPr="00ED672B">
          <w:rPr>
            <w:rFonts w:asciiTheme="minorHAnsi" w:hAnsiTheme="minorHAnsi"/>
            <w:rPrChange w:id="2443" w:author="Erin Stephenson" w:date="2019-03-13T19:33:00Z">
              <w:rPr/>
            </w:rPrChange>
          </w:rPr>
          <w:t>,</w:t>
        </w:r>
      </w:ins>
      <w:r w:rsidRPr="00ED672B">
        <w:rPr>
          <w:rFonts w:asciiTheme="minorHAnsi" w:hAnsiTheme="minorHAnsi"/>
          <w:rPrChange w:id="2444" w:author="Erin Stephenson" w:date="2019-03-13T19:33:00Z">
            <w:rPr/>
          </w:rPrChange>
        </w:rPr>
        <w:t xml:space="preserve"> and by treatment with rapamycin </w:t>
      </w:r>
      <w:r w:rsidRPr="00ED672B">
        <w:rPr>
          <w:rFonts w:asciiTheme="minorHAnsi" w:hAnsiTheme="minorHAnsi"/>
          <w:rPrChange w:id="2445" w:author="Erin Stephenson" w:date="2019-03-13T19:33:00Z">
            <w:rPr/>
          </w:rPrChange>
        </w:rPr>
        <w:fldChar w:fldCharType="begin" w:fldLock="1"/>
      </w:r>
      <w:r w:rsidR="007151C0" w:rsidRPr="00ED672B">
        <w:rPr>
          <w:rFonts w:asciiTheme="minorHAnsi" w:hAnsiTheme="minorHAnsi"/>
          <w:rPrChange w:id="2446" w:author="Erin Stephenson" w:date="2019-03-13T19:33:00Z">
            <w:rPr/>
          </w:rPrChange>
        </w:rPr>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46,53]","plainTextFormattedCitation":"[46,53]","previouslyFormattedCitation":"[52,53]"},"properties":{"noteIndex":0},"schema":"https://github.com/citation-style-language/schema/raw/master/csl-citation.json"}</w:instrText>
      </w:r>
      <w:r w:rsidRPr="00ED672B">
        <w:rPr>
          <w:rFonts w:asciiTheme="minorHAnsi" w:hAnsiTheme="minorHAnsi"/>
          <w:rPrChange w:id="2447" w:author="Erin Stephenson" w:date="2019-03-13T19:33:00Z">
            <w:rPr/>
          </w:rPrChange>
        </w:rPr>
        <w:fldChar w:fldCharType="separate"/>
      </w:r>
      <w:r w:rsidR="007151C0" w:rsidRPr="00ED672B">
        <w:rPr>
          <w:rFonts w:asciiTheme="minorHAnsi" w:hAnsiTheme="minorHAnsi"/>
          <w:noProof/>
          <w:rPrChange w:id="2448" w:author="Erin Stephenson" w:date="2019-03-13T19:33:00Z">
            <w:rPr>
              <w:noProof/>
            </w:rPr>
          </w:rPrChange>
        </w:rPr>
        <w:t>[46,53]</w:t>
      </w:r>
      <w:r w:rsidRPr="00ED672B">
        <w:rPr>
          <w:rFonts w:asciiTheme="minorHAnsi" w:hAnsiTheme="minorHAnsi"/>
          <w:rPrChange w:id="2449" w:author="Erin Stephenson" w:date="2019-03-13T19:33:00Z">
            <w:rPr/>
          </w:rPrChange>
        </w:rPr>
        <w:fldChar w:fldCharType="end"/>
      </w:r>
      <w:r w:rsidR="007E574F" w:rsidRPr="00ED672B">
        <w:rPr>
          <w:rFonts w:asciiTheme="minorHAnsi" w:hAnsiTheme="minorHAnsi"/>
          <w:rPrChange w:id="2450" w:author="Erin Stephenson" w:date="2019-03-13T19:33:00Z">
            <w:rPr/>
          </w:rPrChange>
        </w:rPr>
        <w:t xml:space="preserve">, indicating there are a core set of mTORC1 dependent genes </w:t>
      </w:r>
      <w:ins w:id="2451" w:author="Erin Stephenson" w:date="2019-03-11T15:30:00Z">
        <w:r w:rsidR="00707E83" w:rsidRPr="00ED672B">
          <w:rPr>
            <w:rFonts w:asciiTheme="minorHAnsi" w:hAnsiTheme="minorHAnsi"/>
            <w:rPrChange w:id="2452" w:author="Erin Stephenson" w:date="2019-03-13T19:33:00Z">
              <w:rPr/>
            </w:rPrChange>
          </w:rPr>
          <w:t xml:space="preserve">that are similarly </w:t>
        </w:r>
      </w:ins>
      <w:del w:id="2453" w:author="Erin Stephenson" w:date="2019-03-11T15:30:00Z">
        <w:r w:rsidR="007E574F" w:rsidRPr="00ED672B" w:rsidDel="00707E83">
          <w:rPr>
            <w:rFonts w:asciiTheme="minorHAnsi" w:hAnsiTheme="minorHAnsi"/>
            <w:rPrChange w:id="2454" w:author="Erin Stephenson" w:date="2019-03-13T19:33:00Z">
              <w:rPr/>
            </w:rPrChange>
          </w:rPr>
          <w:delText xml:space="preserve">in </w:delText>
        </w:r>
      </w:del>
      <w:ins w:id="2455" w:author="Erin Stephenson" w:date="2019-03-11T15:30:00Z">
        <w:r w:rsidR="00707E83" w:rsidRPr="00ED672B">
          <w:rPr>
            <w:rFonts w:asciiTheme="minorHAnsi" w:hAnsiTheme="minorHAnsi"/>
            <w:rPrChange w:id="2456" w:author="Erin Stephenson" w:date="2019-03-13T19:33:00Z">
              <w:rPr/>
            </w:rPrChange>
          </w:rPr>
          <w:t xml:space="preserve">regulated across </w:t>
        </w:r>
      </w:ins>
      <w:del w:id="2457" w:author="Erin Stephenson" w:date="2019-03-11T15:30:00Z">
        <w:r w:rsidR="007E574F" w:rsidRPr="00ED672B" w:rsidDel="00707E83">
          <w:rPr>
            <w:rFonts w:asciiTheme="minorHAnsi" w:hAnsiTheme="minorHAnsi"/>
            <w:rPrChange w:id="2458" w:author="Erin Stephenson" w:date="2019-03-13T19:33:00Z">
              <w:rPr/>
            </w:rPrChange>
          </w:rPr>
          <w:delText xml:space="preserve">many </w:delText>
        </w:r>
      </w:del>
      <w:ins w:id="2459" w:author="Erin Stephenson" w:date="2019-03-11T15:30:00Z">
        <w:r w:rsidR="00707E83" w:rsidRPr="00ED672B">
          <w:rPr>
            <w:rFonts w:asciiTheme="minorHAnsi" w:hAnsiTheme="minorHAnsi"/>
            <w:rPrChange w:id="2460" w:author="Erin Stephenson" w:date="2019-03-13T19:33:00Z">
              <w:rPr/>
            </w:rPrChange>
          </w:rPr>
          <w:t xml:space="preserve">different </w:t>
        </w:r>
      </w:ins>
      <w:r w:rsidR="007E574F" w:rsidRPr="00ED672B">
        <w:rPr>
          <w:rFonts w:asciiTheme="minorHAnsi" w:hAnsiTheme="minorHAnsi"/>
          <w:rPrChange w:id="2461" w:author="Erin Stephenson" w:date="2019-03-13T19:33:00Z">
            <w:rPr/>
          </w:rPrChange>
        </w:rPr>
        <w:t>tissue</w:t>
      </w:r>
      <w:ins w:id="2462" w:author="Erin Stephenson" w:date="2019-03-11T15:30:00Z">
        <w:r w:rsidR="00707E83" w:rsidRPr="00ED672B">
          <w:rPr>
            <w:rFonts w:asciiTheme="minorHAnsi" w:hAnsiTheme="minorHAnsi"/>
            <w:rPrChange w:id="2463" w:author="Erin Stephenson" w:date="2019-03-13T19:33:00Z">
              <w:rPr/>
            </w:rPrChange>
          </w:rPr>
          <w:t>s</w:t>
        </w:r>
      </w:ins>
      <w:del w:id="2464" w:author="Erin Stephenson" w:date="2019-03-11T15:30:00Z">
        <w:r w:rsidR="007E574F" w:rsidRPr="00ED672B" w:rsidDel="00707E83">
          <w:rPr>
            <w:rFonts w:asciiTheme="minorHAnsi" w:hAnsiTheme="minorHAnsi"/>
            <w:rPrChange w:id="2465" w:author="Erin Stephenson" w:date="2019-03-13T19:33:00Z">
              <w:rPr/>
            </w:rPrChange>
          </w:rPr>
          <w:delText xml:space="preserve"> types</w:delText>
        </w:r>
      </w:del>
      <w:r w:rsidR="007E574F" w:rsidRPr="00ED672B">
        <w:rPr>
          <w:rFonts w:asciiTheme="minorHAnsi" w:hAnsiTheme="minorHAnsi"/>
          <w:rPrChange w:id="2466" w:author="Erin Stephenson" w:date="2019-03-13T19:33:00Z">
            <w:rPr/>
          </w:rPrChange>
        </w:rPr>
        <w:t xml:space="preserve">.  </w:t>
      </w:r>
      <w:r w:rsidR="00CC1398" w:rsidRPr="00ED672B">
        <w:rPr>
          <w:rFonts w:asciiTheme="minorHAnsi" w:hAnsiTheme="minorHAnsi"/>
          <w:rPrChange w:id="2467" w:author="Erin Stephenson" w:date="2019-03-13T19:33:00Z">
            <w:rPr/>
          </w:rPrChange>
        </w:rPr>
        <w:t>Consistent with this</w:t>
      </w:r>
      <w:ins w:id="2468" w:author="Erin Stephenson" w:date="2019-03-11T15:30:00Z">
        <w:r w:rsidR="003116E9" w:rsidRPr="00ED672B">
          <w:rPr>
            <w:rFonts w:asciiTheme="minorHAnsi" w:hAnsiTheme="minorHAnsi"/>
            <w:rPrChange w:id="2469" w:author="Erin Stephenson" w:date="2019-03-13T19:33:00Z">
              <w:rPr/>
            </w:rPrChange>
          </w:rPr>
          <w:t xml:space="preserve"> observation</w:t>
        </w:r>
      </w:ins>
      <w:r w:rsidR="00CC1398" w:rsidRPr="00ED672B">
        <w:rPr>
          <w:rFonts w:asciiTheme="minorHAnsi" w:hAnsiTheme="minorHAnsi"/>
          <w:rPrChange w:id="2470" w:author="Erin Stephenson" w:date="2019-03-13T19:33:00Z">
            <w:rPr/>
          </w:rPrChange>
        </w:rPr>
        <w:t>, we</w:t>
      </w:r>
      <w:r w:rsidR="007E574F" w:rsidRPr="00ED672B">
        <w:rPr>
          <w:rFonts w:asciiTheme="minorHAnsi" w:hAnsiTheme="minorHAnsi"/>
          <w:rPrChange w:id="2471" w:author="Erin Stephenson" w:date="2019-03-13T19:33:00Z">
            <w:rPr/>
          </w:rPrChange>
        </w:rPr>
        <w:t xml:space="preserve"> found that 58% of the differentially expressed genes in our muscles overlapped with </w:t>
      </w:r>
      <w:r w:rsidR="00C00B6F" w:rsidRPr="00ED672B">
        <w:rPr>
          <w:rFonts w:asciiTheme="minorHAnsi" w:hAnsiTheme="minorHAnsi"/>
          <w:rPrChange w:id="2472" w:author="Erin Stephenson" w:date="2019-03-13T19:33:00Z">
            <w:rPr/>
          </w:rPrChange>
        </w:rPr>
        <w:t xml:space="preserve">previously published </w:t>
      </w:r>
      <w:r w:rsidR="007E574F" w:rsidRPr="00ED672B">
        <w:rPr>
          <w:rFonts w:asciiTheme="minorHAnsi" w:hAnsiTheme="minorHAnsi"/>
          <w:rPrChange w:id="2473" w:author="Erin Stephenson" w:date="2019-03-13T19:33:00Z">
            <w:rPr/>
          </w:rPrChange>
        </w:rPr>
        <w:t xml:space="preserve">differentially expressed genes in </w:t>
      </w:r>
      <w:r w:rsidR="007E574F" w:rsidRPr="00ED672B">
        <w:rPr>
          <w:rFonts w:asciiTheme="minorHAnsi" w:hAnsiTheme="minorHAnsi"/>
          <w:i/>
          <w:rPrChange w:id="2474" w:author="Erin Stephenson" w:date="2019-03-13T19:33:00Z">
            <w:rPr>
              <w:i/>
            </w:rPr>
          </w:rPrChange>
        </w:rPr>
        <w:t>Tsc2</w:t>
      </w:r>
      <w:r w:rsidR="007E574F" w:rsidRPr="00ED672B">
        <w:rPr>
          <w:rFonts w:asciiTheme="minorHAnsi" w:hAnsiTheme="minorHAnsi"/>
          <w:rPrChange w:id="2475" w:author="Erin Stephenson" w:date="2019-03-13T19:33:00Z">
            <w:rPr/>
          </w:rPrChange>
        </w:rPr>
        <w:t xml:space="preserve"> knockout MEFs </w:t>
      </w:r>
      <w:r w:rsidR="007E574F" w:rsidRPr="00ED672B">
        <w:rPr>
          <w:rFonts w:asciiTheme="minorHAnsi" w:hAnsiTheme="minorHAnsi"/>
          <w:rPrChange w:id="2476" w:author="Erin Stephenson" w:date="2019-03-13T19:33:00Z">
            <w:rPr/>
          </w:rPrChange>
        </w:rPr>
        <w:fldChar w:fldCharType="begin" w:fldLock="1"/>
      </w:r>
      <w:r w:rsidR="007151C0" w:rsidRPr="00ED672B">
        <w:rPr>
          <w:rFonts w:asciiTheme="minorHAnsi" w:hAnsiTheme="minorHAnsi"/>
          <w:rPrChange w:id="2477" w:author="Erin Stephenson" w:date="2019-03-13T19:33:00Z">
            <w:rPr/>
          </w:rPrChange>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6]","plainTextFormattedCitation":"[46]","previouslyFormattedCitation":"[53]"},"properties":{"noteIndex":0},"schema":"https://github.com/citation-style-language/schema/raw/master/csl-citation.json"}</w:instrText>
      </w:r>
      <w:r w:rsidR="007E574F" w:rsidRPr="00ED672B">
        <w:rPr>
          <w:rFonts w:asciiTheme="minorHAnsi" w:hAnsiTheme="minorHAnsi"/>
          <w:rPrChange w:id="2478" w:author="Erin Stephenson" w:date="2019-03-13T19:33:00Z">
            <w:rPr/>
          </w:rPrChange>
        </w:rPr>
        <w:fldChar w:fldCharType="separate"/>
      </w:r>
      <w:r w:rsidR="007151C0" w:rsidRPr="00ED672B">
        <w:rPr>
          <w:rFonts w:asciiTheme="minorHAnsi" w:hAnsiTheme="minorHAnsi"/>
          <w:noProof/>
          <w:rPrChange w:id="2479" w:author="Erin Stephenson" w:date="2019-03-13T19:33:00Z">
            <w:rPr>
              <w:noProof/>
            </w:rPr>
          </w:rPrChange>
        </w:rPr>
        <w:t>[46]</w:t>
      </w:r>
      <w:r w:rsidR="007E574F" w:rsidRPr="00ED672B">
        <w:rPr>
          <w:rFonts w:asciiTheme="minorHAnsi" w:hAnsiTheme="minorHAnsi"/>
          <w:rPrChange w:id="2480" w:author="Erin Stephenson" w:date="2019-03-13T19:33:00Z">
            <w:rPr/>
          </w:rPrChange>
        </w:rPr>
        <w:fldChar w:fldCharType="end"/>
      </w:r>
      <w:r w:rsidRPr="00ED672B">
        <w:rPr>
          <w:rFonts w:asciiTheme="minorHAnsi" w:hAnsiTheme="minorHAnsi"/>
          <w:rPrChange w:id="2481" w:author="Erin Stephenson" w:date="2019-03-13T19:33:00Z">
            <w:rPr/>
          </w:rPrChange>
        </w:rPr>
        <w:t>.</w:t>
      </w:r>
      <w:r w:rsidR="007E574F" w:rsidRPr="00ED672B">
        <w:rPr>
          <w:rFonts w:asciiTheme="minorHAnsi" w:hAnsiTheme="minorHAnsi"/>
          <w:rPrChange w:id="2482" w:author="Erin Stephenson" w:date="2019-03-13T19:33:00Z">
            <w:rPr/>
          </w:rPrChange>
        </w:rPr>
        <w:t xml:space="preserve"> </w:t>
      </w:r>
      <w:ins w:id="2483" w:author="Erin Stephenson" w:date="2019-03-11T15:31:00Z">
        <w:r w:rsidR="003116E9" w:rsidRPr="00ED672B">
          <w:rPr>
            <w:rFonts w:asciiTheme="minorHAnsi" w:hAnsiTheme="minorHAnsi"/>
            <w:rPrChange w:id="2484" w:author="Erin Stephenson" w:date="2019-03-13T19:33:00Z">
              <w:rPr/>
            </w:rPrChange>
          </w:rPr>
          <w:t>Additionally, w</w:t>
        </w:r>
      </w:ins>
      <w:del w:id="2485" w:author="Erin Stephenson" w:date="2019-03-11T15:31:00Z">
        <w:r w:rsidR="00C00B6F" w:rsidRPr="00ED672B" w:rsidDel="003116E9">
          <w:rPr>
            <w:rFonts w:asciiTheme="minorHAnsi" w:hAnsiTheme="minorHAnsi"/>
            <w:rPrChange w:id="2486" w:author="Erin Stephenson" w:date="2019-03-13T19:33:00Z">
              <w:rPr/>
            </w:rPrChange>
          </w:rPr>
          <w:delText>W</w:delText>
        </w:r>
      </w:del>
      <w:r w:rsidR="007E574F" w:rsidRPr="00ED672B">
        <w:rPr>
          <w:rFonts w:asciiTheme="minorHAnsi" w:hAnsiTheme="minorHAnsi"/>
          <w:rPrChange w:id="2487" w:author="Erin Stephenson" w:date="2019-03-13T19:33:00Z">
            <w:rPr/>
          </w:rPrChange>
        </w:rPr>
        <w:t xml:space="preserve">e identified several </w:t>
      </w:r>
      <w:commentRangeStart w:id="2488"/>
      <w:ins w:id="2489" w:author="Erin Stephenson" w:date="2019-03-11T15:34:00Z">
        <w:r w:rsidR="00D06530" w:rsidRPr="00ED672B">
          <w:rPr>
            <w:rFonts w:asciiTheme="minorHAnsi" w:hAnsiTheme="minorHAnsi"/>
            <w:rPrChange w:id="2490" w:author="Erin Stephenson" w:date="2019-03-13T19:33:00Z">
              <w:rPr/>
            </w:rPrChange>
          </w:rPr>
          <w:t>other</w:t>
        </w:r>
        <w:commentRangeEnd w:id="2488"/>
        <w:r w:rsidR="00D06530" w:rsidRPr="00ED672B">
          <w:rPr>
            <w:rStyle w:val="CommentReference"/>
            <w:rFonts w:asciiTheme="minorHAnsi" w:hAnsiTheme="minorHAnsi"/>
            <w:rPrChange w:id="2491" w:author="Erin Stephenson" w:date="2019-03-13T19:33:00Z">
              <w:rPr>
                <w:rStyle w:val="CommentReference"/>
              </w:rPr>
            </w:rPrChange>
          </w:rPr>
          <w:commentReference w:id="2488"/>
        </w:r>
        <w:r w:rsidR="00D06530" w:rsidRPr="00ED672B">
          <w:rPr>
            <w:rFonts w:asciiTheme="minorHAnsi" w:hAnsiTheme="minorHAnsi"/>
            <w:rPrChange w:id="2492" w:author="Erin Stephenson" w:date="2019-03-13T19:33:00Z">
              <w:rPr/>
            </w:rPrChange>
          </w:rPr>
          <w:t xml:space="preserve"> </w:t>
        </w:r>
      </w:ins>
      <w:r w:rsidR="007E574F" w:rsidRPr="00ED672B">
        <w:rPr>
          <w:rFonts w:asciiTheme="minorHAnsi" w:hAnsiTheme="minorHAnsi"/>
          <w:rPrChange w:id="2493" w:author="Erin Stephenson" w:date="2019-03-13T19:33:00Z">
            <w:rPr/>
          </w:rPrChange>
        </w:rPr>
        <w:t>gene sets that were upregulated</w:t>
      </w:r>
      <w:ins w:id="2494" w:author="Erin Stephenson" w:date="2019-03-13T15:28:00Z">
        <w:r w:rsidR="000E292D" w:rsidRPr="00ED672B">
          <w:rPr>
            <w:rFonts w:asciiTheme="minorHAnsi" w:hAnsiTheme="minorHAnsi"/>
            <w:rPrChange w:id="2495" w:author="Erin Stephenson" w:date="2019-03-13T19:33:00Z">
              <w:rPr/>
            </w:rPrChange>
          </w:rPr>
          <w:t xml:space="preserve"> in muscle</w:t>
        </w:r>
      </w:ins>
      <w:ins w:id="2496" w:author="Erin Stephenson" w:date="2019-03-11T15:31:00Z">
        <w:r w:rsidR="003116E9" w:rsidRPr="00ED672B">
          <w:rPr>
            <w:rFonts w:asciiTheme="minorHAnsi" w:hAnsiTheme="minorHAnsi"/>
            <w:rPrChange w:id="2497" w:author="Erin Stephenson" w:date="2019-03-13T19:33:00Z">
              <w:rPr/>
            </w:rPrChange>
          </w:rPr>
          <w:t>,</w:t>
        </w:r>
      </w:ins>
      <w:r w:rsidR="007E574F" w:rsidRPr="00ED672B">
        <w:rPr>
          <w:rFonts w:asciiTheme="minorHAnsi" w:hAnsiTheme="minorHAnsi"/>
          <w:rPrChange w:id="2498" w:author="Erin Stephenson" w:date="2019-03-13T19:33:00Z">
            <w:rPr/>
          </w:rPrChange>
        </w:rPr>
        <w:t xml:space="preserve"> including IGF1 targets in MCF-7 cells </w:t>
      </w:r>
      <w:r w:rsidR="007E574F" w:rsidRPr="00ED672B">
        <w:rPr>
          <w:rFonts w:asciiTheme="minorHAnsi" w:hAnsiTheme="minorHAnsi"/>
          <w:rPrChange w:id="2499" w:author="Erin Stephenson" w:date="2019-03-13T19:33:00Z">
            <w:rPr/>
          </w:rPrChange>
        </w:rPr>
        <w:fldChar w:fldCharType="begin" w:fldLock="1"/>
      </w:r>
      <w:r w:rsidR="00B421EE" w:rsidRPr="00ED672B">
        <w:rPr>
          <w:rFonts w:asciiTheme="minorHAnsi" w:hAnsiTheme="minorHAnsi"/>
          <w:rPrChange w:id="2500" w:author="Erin Stephenson" w:date="2019-03-13T19:33:00Z">
            <w:rPr/>
          </w:rPrChange>
        </w:rPr>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54]","plainTextFormattedCitation":"[54]","previouslyFormattedCitation":"[54]"},"properties":{"noteIndex":0},"schema":"https://github.com/citation-style-language/schema/raw/master/csl-citation.json"}</w:instrText>
      </w:r>
      <w:r w:rsidR="007E574F" w:rsidRPr="00ED672B">
        <w:rPr>
          <w:rFonts w:asciiTheme="minorHAnsi" w:hAnsiTheme="minorHAnsi"/>
          <w:rPrChange w:id="2501" w:author="Erin Stephenson" w:date="2019-03-13T19:33:00Z">
            <w:rPr/>
          </w:rPrChange>
        </w:rPr>
        <w:fldChar w:fldCharType="separate"/>
      </w:r>
      <w:r w:rsidR="00B421EE" w:rsidRPr="00ED672B">
        <w:rPr>
          <w:rFonts w:asciiTheme="minorHAnsi" w:hAnsiTheme="minorHAnsi"/>
          <w:noProof/>
          <w:rPrChange w:id="2502" w:author="Erin Stephenson" w:date="2019-03-13T19:33:00Z">
            <w:rPr>
              <w:noProof/>
            </w:rPr>
          </w:rPrChange>
        </w:rPr>
        <w:t>[54]</w:t>
      </w:r>
      <w:r w:rsidR="007E574F" w:rsidRPr="00ED672B">
        <w:rPr>
          <w:rFonts w:asciiTheme="minorHAnsi" w:hAnsiTheme="minorHAnsi"/>
          <w:rPrChange w:id="2503" w:author="Erin Stephenson" w:date="2019-03-13T19:33:00Z">
            <w:rPr/>
          </w:rPrChange>
        </w:rPr>
        <w:fldChar w:fldCharType="end"/>
      </w:r>
      <w:r w:rsidR="007E574F" w:rsidRPr="00ED672B">
        <w:rPr>
          <w:rFonts w:asciiTheme="minorHAnsi" w:hAnsiTheme="minorHAnsi"/>
          <w:rPrChange w:id="2504" w:author="Erin Stephenson" w:date="2019-03-13T19:33:00Z">
            <w:rPr/>
          </w:rPrChange>
        </w:rPr>
        <w:t xml:space="preserve">, </w:t>
      </w:r>
      <w:del w:id="2505" w:author="Erin Stephenson" w:date="2019-03-11T15:31:00Z">
        <w:r w:rsidR="007E574F" w:rsidRPr="00ED672B" w:rsidDel="003116E9">
          <w:rPr>
            <w:rFonts w:asciiTheme="minorHAnsi" w:hAnsiTheme="minorHAnsi"/>
            <w:rPrChange w:id="2506" w:author="Erin Stephenson" w:date="2019-03-13T19:33:00Z">
              <w:rPr/>
            </w:rPrChange>
          </w:rPr>
          <w:delText xml:space="preserve">those </w:delText>
        </w:r>
      </w:del>
      <w:ins w:id="2507" w:author="Erin Stephenson" w:date="2019-03-11T15:31:00Z">
        <w:r w:rsidR="003116E9" w:rsidRPr="00ED672B">
          <w:rPr>
            <w:rFonts w:asciiTheme="minorHAnsi" w:hAnsiTheme="minorHAnsi"/>
            <w:rPrChange w:id="2508" w:author="Erin Stephenson" w:date="2019-03-13T19:33:00Z">
              <w:rPr/>
            </w:rPrChange>
          </w:rPr>
          <w:t xml:space="preserve">genes </w:t>
        </w:r>
      </w:ins>
      <w:r w:rsidR="007E574F" w:rsidRPr="00ED672B">
        <w:rPr>
          <w:rFonts w:asciiTheme="minorHAnsi" w:hAnsiTheme="minorHAnsi"/>
          <w:rPrChange w:id="2509" w:author="Erin Stephenson" w:date="2019-03-13T19:33:00Z">
            <w:rPr/>
          </w:rPrChange>
        </w:rPr>
        <w:t xml:space="preserve">involved in </w:t>
      </w:r>
      <w:r w:rsidR="00574315" w:rsidRPr="00ED672B">
        <w:rPr>
          <w:rFonts w:asciiTheme="minorHAnsi" w:hAnsiTheme="minorHAnsi"/>
          <w:rPrChange w:id="2510" w:author="Erin Stephenson" w:date="2019-03-13T19:33:00Z">
            <w:rPr/>
          </w:rPrChange>
        </w:rPr>
        <w:t xml:space="preserve">calcium trafficking, protein synthesis, and </w:t>
      </w:r>
      <w:r w:rsidR="007E574F" w:rsidRPr="00ED672B">
        <w:rPr>
          <w:rFonts w:asciiTheme="minorHAnsi" w:hAnsiTheme="minorHAnsi"/>
          <w:rPrChange w:id="2511" w:author="Erin Stephenson" w:date="2019-03-13T19:33:00Z">
            <w:rPr/>
          </w:rPrChange>
        </w:rPr>
        <w:t xml:space="preserve">amino acid and fatty acid transport.  </w:t>
      </w:r>
      <w:r w:rsidR="00574315" w:rsidRPr="00ED672B">
        <w:rPr>
          <w:rFonts w:asciiTheme="minorHAnsi" w:hAnsiTheme="minorHAnsi"/>
          <w:rPrChange w:id="2512" w:author="Erin Stephenson" w:date="2019-03-13T19:33:00Z">
            <w:rPr/>
          </w:rPrChange>
        </w:rPr>
        <w:t xml:space="preserve">Most amino acid transporters were increased at the </w:t>
      </w:r>
      <w:r w:rsidR="00D5799A" w:rsidRPr="00ED672B">
        <w:rPr>
          <w:rFonts w:asciiTheme="minorHAnsi" w:hAnsiTheme="minorHAnsi"/>
          <w:rPrChange w:id="2513" w:author="Erin Stephenson" w:date="2019-03-13T19:33:00Z">
            <w:rPr/>
          </w:rPrChange>
        </w:rPr>
        <w:t xml:space="preserve">mRNA level </w:t>
      </w:r>
      <w:commentRangeStart w:id="2514"/>
      <w:r w:rsidR="00D5799A" w:rsidRPr="00ED672B">
        <w:rPr>
          <w:rFonts w:asciiTheme="minorHAnsi" w:hAnsiTheme="minorHAnsi"/>
          <w:rPrChange w:id="2515" w:author="Erin Stephenson" w:date="2019-03-13T19:33:00Z">
            <w:rPr/>
          </w:rPrChange>
        </w:rPr>
        <w:t xml:space="preserve">(Figure </w:t>
      </w:r>
      <w:r w:rsidR="000A6497" w:rsidRPr="00ED672B">
        <w:rPr>
          <w:rFonts w:asciiTheme="minorHAnsi" w:hAnsiTheme="minorHAnsi"/>
          <w:rPrChange w:id="2516" w:author="Erin Stephenson" w:date="2019-03-13T19:33:00Z">
            <w:rPr/>
          </w:rPrChange>
        </w:rPr>
        <w:t>4</w:t>
      </w:r>
      <w:r w:rsidR="006E719C" w:rsidRPr="00ED672B">
        <w:rPr>
          <w:rFonts w:asciiTheme="minorHAnsi" w:hAnsiTheme="minorHAnsi"/>
          <w:rPrChange w:id="2517" w:author="Erin Stephenson" w:date="2019-03-13T19:33:00Z">
            <w:rPr/>
          </w:rPrChange>
        </w:rPr>
        <w:t>A</w:t>
      </w:r>
      <w:r w:rsidR="00D5799A" w:rsidRPr="00ED672B">
        <w:rPr>
          <w:rFonts w:asciiTheme="minorHAnsi" w:hAnsiTheme="minorHAnsi"/>
          <w:rPrChange w:id="2518" w:author="Erin Stephenson" w:date="2019-03-13T19:33:00Z">
            <w:rPr/>
          </w:rPrChange>
        </w:rPr>
        <w:t xml:space="preserve">), </w:t>
      </w:r>
      <w:commentRangeEnd w:id="2514"/>
      <w:r w:rsidR="008B409A" w:rsidRPr="00ED672B">
        <w:rPr>
          <w:rStyle w:val="CommentReference"/>
          <w:rFonts w:asciiTheme="minorHAnsi" w:hAnsiTheme="minorHAnsi"/>
          <w:rPrChange w:id="2519" w:author="Erin Stephenson" w:date="2019-03-13T19:33:00Z">
            <w:rPr>
              <w:rStyle w:val="CommentReference"/>
            </w:rPr>
          </w:rPrChange>
        </w:rPr>
        <w:commentReference w:id="2514"/>
      </w:r>
      <w:r w:rsidR="00D5799A" w:rsidRPr="00ED672B">
        <w:rPr>
          <w:rFonts w:asciiTheme="minorHAnsi" w:hAnsiTheme="minorHAnsi"/>
          <w:rPrChange w:id="2520" w:author="Erin Stephenson" w:date="2019-03-13T19:33:00Z">
            <w:rPr/>
          </w:rPrChange>
        </w:rPr>
        <w:t xml:space="preserve">while both the fatty acid transporter </w:t>
      </w:r>
      <w:r w:rsidR="00CF2D53" w:rsidRPr="00ED672B">
        <w:rPr>
          <w:rFonts w:asciiTheme="minorHAnsi" w:hAnsiTheme="minorHAnsi"/>
          <w:i/>
          <w:rPrChange w:id="2521" w:author="Erin Stephenson" w:date="2019-03-13T19:33:00Z">
            <w:rPr>
              <w:i/>
            </w:rPr>
          </w:rPrChange>
        </w:rPr>
        <w:t>Cd</w:t>
      </w:r>
      <w:r w:rsidR="00D5799A" w:rsidRPr="00ED672B">
        <w:rPr>
          <w:rFonts w:asciiTheme="minorHAnsi" w:hAnsiTheme="minorHAnsi"/>
          <w:i/>
          <w:rPrChange w:id="2522" w:author="Erin Stephenson" w:date="2019-03-13T19:33:00Z">
            <w:rPr>
              <w:i/>
            </w:rPr>
          </w:rPrChange>
        </w:rPr>
        <w:t>36</w:t>
      </w:r>
      <w:r w:rsidR="00D5799A" w:rsidRPr="00ED672B">
        <w:rPr>
          <w:rFonts w:asciiTheme="minorHAnsi" w:hAnsiTheme="minorHAnsi"/>
          <w:rPrChange w:id="2523" w:author="Erin Stephenson" w:date="2019-03-13T19:33:00Z">
            <w:rPr/>
          </w:rPrChange>
        </w:rPr>
        <w:t xml:space="preserve"> and binding protein </w:t>
      </w:r>
      <w:r w:rsidR="00CF2D53" w:rsidRPr="00ED672B">
        <w:rPr>
          <w:rFonts w:asciiTheme="minorHAnsi" w:hAnsiTheme="minorHAnsi"/>
          <w:i/>
          <w:rPrChange w:id="2524" w:author="Erin Stephenson" w:date="2019-03-13T19:33:00Z">
            <w:rPr>
              <w:i/>
            </w:rPr>
          </w:rPrChange>
        </w:rPr>
        <w:t>Fabp</w:t>
      </w:r>
      <w:r w:rsidR="00D5799A" w:rsidRPr="00ED672B">
        <w:rPr>
          <w:rFonts w:asciiTheme="minorHAnsi" w:hAnsiTheme="minorHAnsi"/>
          <w:i/>
          <w:rPrChange w:id="2525" w:author="Erin Stephenson" w:date="2019-03-13T19:33:00Z">
            <w:rPr>
              <w:i/>
            </w:rPr>
          </w:rPrChange>
        </w:rPr>
        <w:t>3</w:t>
      </w:r>
      <w:r w:rsidR="00D5799A" w:rsidRPr="00ED672B">
        <w:rPr>
          <w:rFonts w:asciiTheme="minorHAnsi" w:hAnsiTheme="minorHAnsi"/>
          <w:rPrChange w:id="2526" w:author="Erin Stephenson" w:date="2019-03-13T19:33:00Z">
            <w:rPr/>
          </w:rPrChange>
        </w:rPr>
        <w:t xml:space="preserve"> were </w:t>
      </w:r>
      <w:ins w:id="2527" w:author="Erin Stephenson" w:date="2019-03-13T15:29:00Z">
        <w:r w:rsidR="009E2D44" w:rsidRPr="00ED672B">
          <w:rPr>
            <w:rFonts w:asciiTheme="minorHAnsi" w:hAnsiTheme="minorHAnsi"/>
            <w:rPrChange w:id="2528" w:author="Erin Stephenson" w:date="2019-03-13T19:33:00Z">
              <w:rPr/>
            </w:rPrChange>
          </w:rPr>
          <w:t xml:space="preserve">also </w:t>
        </w:r>
      </w:ins>
      <w:r w:rsidR="00D5799A" w:rsidRPr="00ED672B">
        <w:rPr>
          <w:rFonts w:asciiTheme="minorHAnsi" w:hAnsiTheme="minorHAnsi"/>
          <w:rPrChange w:id="2529" w:author="Erin Stephenson" w:date="2019-03-13T19:33:00Z">
            <w:rPr/>
          </w:rPrChange>
        </w:rPr>
        <w:t>increased at the transcriptional level (</w:t>
      </w:r>
      <w:commentRangeStart w:id="2530"/>
      <w:r w:rsidR="00D5799A" w:rsidRPr="00ED672B">
        <w:rPr>
          <w:rFonts w:asciiTheme="minorHAnsi" w:hAnsiTheme="minorHAnsi"/>
          <w:rPrChange w:id="2531" w:author="Erin Stephenson" w:date="2019-03-13T19:33:00Z">
            <w:rPr/>
          </w:rPrChange>
        </w:rPr>
        <w:t xml:space="preserve">Figure </w:t>
      </w:r>
      <w:r w:rsidR="000A6497" w:rsidRPr="00ED672B">
        <w:rPr>
          <w:rFonts w:asciiTheme="minorHAnsi" w:hAnsiTheme="minorHAnsi"/>
          <w:rPrChange w:id="2532" w:author="Erin Stephenson" w:date="2019-03-13T19:33:00Z">
            <w:rPr/>
          </w:rPrChange>
        </w:rPr>
        <w:t>4</w:t>
      </w:r>
      <w:r w:rsidR="006E719C" w:rsidRPr="00ED672B">
        <w:rPr>
          <w:rFonts w:asciiTheme="minorHAnsi" w:hAnsiTheme="minorHAnsi"/>
          <w:rPrChange w:id="2533" w:author="Erin Stephenson" w:date="2019-03-13T19:33:00Z">
            <w:rPr/>
          </w:rPrChange>
        </w:rPr>
        <w:t>B</w:t>
      </w:r>
      <w:commentRangeEnd w:id="2530"/>
      <w:r w:rsidR="00A31CA8" w:rsidRPr="00ED672B">
        <w:rPr>
          <w:rStyle w:val="CommentReference"/>
          <w:rFonts w:asciiTheme="minorHAnsi" w:hAnsiTheme="minorHAnsi"/>
          <w:rPrChange w:id="2534" w:author="Erin Stephenson" w:date="2019-03-13T19:33:00Z">
            <w:rPr>
              <w:rStyle w:val="CommentReference"/>
            </w:rPr>
          </w:rPrChange>
        </w:rPr>
        <w:commentReference w:id="2530"/>
      </w:r>
      <w:r w:rsidR="00B04B43" w:rsidRPr="00ED672B">
        <w:rPr>
          <w:rFonts w:asciiTheme="minorHAnsi" w:hAnsiTheme="minorHAnsi"/>
          <w:rPrChange w:id="2535" w:author="Erin Stephenson" w:date="2019-03-13T19:33:00Z">
            <w:rPr/>
          </w:rPrChange>
        </w:rPr>
        <w:t>).</w:t>
      </w:r>
    </w:p>
    <w:p w14:paraId="59D0B110" w14:textId="77777777" w:rsidR="00F82FCB" w:rsidRPr="00ED672B" w:rsidRDefault="00F82FCB" w:rsidP="003669B1">
      <w:pPr>
        <w:rPr>
          <w:rFonts w:asciiTheme="minorHAnsi" w:hAnsiTheme="minorHAnsi"/>
          <w:rPrChange w:id="2536" w:author="Erin Stephenson" w:date="2019-03-13T19:33:00Z">
            <w:rPr/>
          </w:rPrChange>
        </w:rPr>
      </w:pPr>
    </w:p>
    <w:p w14:paraId="110F4F58" w14:textId="427B237C" w:rsidR="00B0472F" w:rsidRPr="00ED672B" w:rsidRDefault="007E574F" w:rsidP="003669B1">
      <w:pPr>
        <w:rPr>
          <w:ins w:id="2537" w:author="Erin Stephenson" w:date="2019-03-11T15:51:00Z"/>
          <w:rFonts w:asciiTheme="minorHAnsi" w:hAnsiTheme="minorHAnsi"/>
          <w:rPrChange w:id="2538" w:author="Erin Stephenson" w:date="2019-03-13T19:33:00Z">
            <w:rPr>
              <w:ins w:id="2539" w:author="Erin Stephenson" w:date="2019-03-11T15:51:00Z"/>
            </w:rPr>
          </w:rPrChange>
        </w:rPr>
      </w:pPr>
      <w:r w:rsidRPr="00ED672B">
        <w:rPr>
          <w:rFonts w:asciiTheme="minorHAnsi" w:hAnsiTheme="minorHAnsi"/>
          <w:rPrChange w:id="2540" w:author="Erin Stephenson" w:date="2019-03-13T19:33:00Z">
            <w:rPr/>
          </w:rPrChange>
        </w:rPr>
        <w:t xml:space="preserve">We </w:t>
      </w:r>
      <w:del w:id="2541" w:author="Erin Stephenson" w:date="2019-03-11T15:36:00Z">
        <w:r w:rsidR="00F82FCB" w:rsidRPr="00ED672B" w:rsidDel="00D06530">
          <w:rPr>
            <w:rFonts w:asciiTheme="minorHAnsi" w:hAnsiTheme="minorHAnsi"/>
            <w:rPrChange w:id="2542" w:author="Erin Stephenson" w:date="2019-03-13T19:33:00Z">
              <w:rPr/>
            </w:rPrChange>
          </w:rPr>
          <w:delText xml:space="preserve">next </w:delText>
        </w:r>
      </w:del>
      <w:ins w:id="2543" w:author="Erin Stephenson" w:date="2019-03-11T15:36:00Z">
        <w:r w:rsidR="00D06530" w:rsidRPr="00ED672B">
          <w:rPr>
            <w:rFonts w:asciiTheme="minorHAnsi" w:hAnsiTheme="minorHAnsi"/>
            <w:rPrChange w:id="2544" w:author="Erin Stephenson" w:date="2019-03-13T19:33:00Z">
              <w:rPr/>
            </w:rPrChange>
          </w:rPr>
          <w:t xml:space="preserve">also </w:t>
        </w:r>
      </w:ins>
      <w:r w:rsidRPr="00ED672B">
        <w:rPr>
          <w:rFonts w:asciiTheme="minorHAnsi" w:hAnsiTheme="minorHAnsi"/>
          <w:rPrChange w:id="2545" w:author="Erin Stephenson" w:date="2019-03-13T19:33:00Z">
            <w:rPr/>
          </w:rPrChange>
        </w:rPr>
        <w:t xml:space="preserve">evaluated </w:t>
      </w:r>
      <w:ins w:id="2546" w:author="Erin Stephenson" w:date="2019-03-11T15:47:00Z">
        <w:r w:rsidR="00063E75" w:rsidRPr="00ED672B">
          <w:rPr>
            <w:rFonts w:asciiTheme="minorHAnsi" w:hAnsiTheme="minorHAnsi"/>
            <w:rPrChange w:id="2547" w:author="Erin Stephenson" w:date="2019-03-13T19:33:00Z">
              <w:rPr/>
            </w:rPrChange>
          </w:rPr>
          <w:t xml:space="preserve">transcriptional </w:t>
        </w:r>
      </w:ins>
      <w:r w:rsidRPr="00ED672B">
        <w:rPr>
          <w:rFonts w:asciiTheme="minorHAnsi" w:hAnsiTheme="minorHAnsi"/>
          <w:rPrChange w:id="2548" w:author="Erin Stephenson" w:date="2019-03-13T19:33:00Z">
            <w:rPr/>
          </w:rPrChange>
        </w:rPr>
        <w:t>markers of muscle fiber type</w:t>
      </w:r>
      <w:del w:id="2549" w:author="Erin Stephenson" w:date="2019-03-11T15:36:00Z">
        <w:r w:rsidRPr="00ED672B" w:rsidDel="00D06530">
          <w:rPr>
            <w:rFonts w:asciiTheme="minorHAnsi" w:hAnsiTheme="minorHAnsi"/>
            <w:rPrChange w:id="2550" w:author="Erin Stephenson" w:date="2019-03-13T19:33:00Z">
              <w:rPr/>
            </w:rPrChange>
          </w:rPr>
          <w:delText>s</w:delText>
        </w:r>
      </w:del>
      <w:r w:rsidRPr="00ED672B">
        <w:rPr>
          <w:rFonts w:asciiTheme="minorHAnsi" w:hAnsiTheme="minorHAnsi"/>
          <w:rPrChange w:id="2551" w:author="Erin Stephenson" w:date="2019-03-13T19:33:00Z">
            <w:rPr/>
          </w:rPrChange>
        </w:rPr>
        <w:t xml:space="preserve"> and observed increases in Type I</w:t>
      </w:r>
      <w:r w:rsidR="00F82FCB" w:rsidRPr="00ED672B">
        <w:rPr>
          <w:rFonts w:asciiTheme="minorHAnsi" w:hAnsiTheme="minorHAnsi"/>
          <w:rPrChange w:id="2552" w:author="Erin Stephenson" w:date="2019-03-13T19:33:00Z">
            <w:rPr/>
          </w:rPrChange>
        </w:rPr>
        <w:t xml:space="preserve"> oxidative</w:t>
      </w:r>
      <w:r w:rsidRPr="00ED672B">
        <w:rPr>
          <w:rFonts w:asciiTheme="minorHAnsi" w:hAnsiTheme="minorHAnsi"/>
          <w:rPrChange w:id="2553" w:author="Erin Stephenson" w:date="2019-03-13T19:33:00Z">
            <w:rPr/>
          </w:rPrChange>
        </w:rPr>
        <w:t xml:space="preserve"> fiber markers</w:t>
      </w:r>
      <w:ins w:id="2554" w:author="Erin Stephenson" w:date="2019-03-11T15:37:00Z">
        <w:r w:rsidR="00D06530" w:rsidRPr="00ED672B">
          <w:rPr>
            <w:rFonts w:asciiTheme="minorHAnsi" w:hAnsiTheme="minorHAnsi"/>
            <w:rPrChange w:id="2555" w:author="Erin Stephenson" w:date="2019-03-13T19:33:00Z">
              <w:rPr/>
            </w:rPrChange>
          </w:rPr>
          <w:t>,</w:t>
        </w:r>
      </w:ins>
      <w:r w:rsidRPr="00ED672B">
        <w:rPr>
          <w:rFonts w:asciiTheme="minorHAnsi" w:hAnsiTheme="minorHAnsi"/>
          <w:rPrChange w:id="2556" w:author="Erin Stephenson" w:date="2019-03-13T19:33:00Z">
            <w:rPr/>
          </w:rPrChange>
        </w:rPr>
        <w:t xml:space="preserve"> including </w:t>
      </w:r>
      <w:r w:rsidRPr="00ED672B">
        <w:rPr>
          <w:rFonts w:asciiTheme="minorHAnsi" w:hAnsiTheme="minorHAnsi"/>
          <w:i/>
          <w:rPrChange w:id="2557" w:author="Erin Stephenson" w:date="2019-03-13T19:33:00Z">
            <w:rPr>
              <w:i/>
            </w:rPr>
          </w:rPrChange>
        </w:rPr>
        <w:t>Myh7</w:t>
      </w:r>
      <w:r w:rsidRPr="00ED672B">
        <w:rPr>
          <w:rFonts w:asciiTheme="minorHAnsi" w:hAnsiTheme="minorHAnsi"/>
          <w:rPrChange w:id="2558" w:author="Erin Stephenson" w:date="2019-03-13T19:33:00Z">
            <w:rPr/>
          </w:rPrChange>
        </w:rPr>
        <w:t xml:space="preserve"> and </w:t>
      </w:r>
      <w:r w:rsidRPr="00ED672B">
        <w:rPr>
          <w:rFonts w:asciiTheme="minorHAnsi" w:hAnsiTheme="minorHAnsi"/>
          <w:i/>
          <w:rPrChange w:id="2559" w:author="Erin Stephenson" w:date="2019-03-13T19:33:00Z">
            <w:rPr>
              <w:i/>
            </w:rPr>
          </w:rPrChange>
        </w:rPr>
        <w:t>Atp2a2</w:t>
      </w:r>
      <w:del w:id="2560" w:author="Erin Stephenson" w:date="2019-03-11T15:37:00Z">
        <w:r w:rsidRPr="00ED672B" w:rsidDel="00D06530">
          <w:rPr>
            <w:rFonts w:asciiTheme="minorHAnsi" w:hAnsiTheme="minorHAnsi"/>
            <w:rPrChange w:id="2561" w:author="Erin Stephenson" w:date="2019-03-13T19:33:00Z">
              <w:rPr/>
            </w:rPrChange>
          </w:rPr>
          <w:delText xml:space="preserve"> </w:delText>
        </w:r>
      </w:del>
      <w:ins w:id="2562" w:author="Erin Stephenson" w:date="2019-03-11T15:37:00Z">
        <w:r w:rsidR="00D06530" w:rsidRPr="00ED672B">
          <w:rPr>
            <w:rFonts w:asciiTheme="minorHAnsi" w:hAnsiTheme="minorHAnsi"/>
            <w:rPrChange w:id="2563" w:author="Erin Stephenson" w:date="2019-03-13T19:33:00Z">
              <w:rPr/>
            </w:rPrChange>
          </w:rPr>
          <w:t xml:space="preserve">, </w:t>
        </w:r>
      </w:ins>
      <w:r w:rsidR="00F82FCB" w:rsidRPr="00ED672B">
        <w:rPr>
          <w:rFonts w:asciiTheme="minorHAnsi" w:hAnsiTheme="minorHAnsi"/>
          <w:rPrChange w:id="2564" w:author="Erin Stephenson" w:date="2019-03-13T19:33:00Z">
            <w:rPr/>
          </w:rPrChange>
        </w:rPr>
        <w:t>along with a downregulation of glycolytic fiber type markers</w:t>
      </w:r>
      <w:ins w:id="2565" w:author="Erin Stephenson" w:date="2019-03-11T15:37:00Z">
        <w:r w:rsidR="00D06530" w:rsidRPr="00ED672B">
          <w:rPr>
            <w:rFonts w:asciiTheme="minorHAnsi" w:hAnsiTheme="minorHAnsi"/>
            <w:rPrChange w:id="2566" w:author="Erin Stephenson" w:date="2019-03-13T19:33:00Z">
              <w:rPr/>
            </w:rPrChange>
          </w:rPr>
          <w:t>,</w:t>
        </w:r>
      </w:ins>
      <w:r w:rsidR="00F82FCB" w:rsidRPr="00ED672B">
        <w:rPr>
          <w:rFonts w:asciiTheme="minorHAnsi" w:hAnsiTheme="minorHAnsi"/>
          <w:rPrChange w:id="2567" w:author="Erin Stephenson" w:date="2019-03-13T19:33:00Z">
            <w:rPr/>
          </w:rPrChange>
        </w:rPr>
        <w:t xml:space="preserve"> including </w:t>
      </w:r>
      <w:r w:rsidR="00F82FCB" w:rsidRPr="00ED672B">
        <w:rPr>
          <w:rFonts w:asciiTheme="minorHAnsi" w:hAnsiTheme="minorHAnsi"/>
          <w:i/>
          <w:rPrChange w:id="2568" w:author="Erin Stephenson" w:date="2019-03-13T19:33:00Z">
            <w:rPr>
              <w:i/>
            </w:rPr>
          </w:rPrChange>
        </w:rPr>
        <w:t>Myh4</w:t>
      </w:r>
      <w:r w:rsidR="00F82FCB" w:rsidRPr="00ED672B">
        <w:rPr>
          <w:rFonts w:asciiTheme="minorHAnsi" w:hAnsiTheme="minorHAnsi"/>
          <w:rPrChange w:id="2569" w:author="Erin Stephenson" w:date="2019-03-13T19:33:00Z">
            <w:rPr/>
          </w:rPrChange>
        </w:rPr>
        <w:t xml:space="preserve"> and </w:t>
      </w:r>
      <w:r w:rsidR="00F82FCB" w:rsidRPr="00ED672B">
        <w:rPr>
          <w:rFonts w:asciiTheme="minorHAnsi" w:hAnsiTheme="minorHAnsi"/>
          <w:i/>
          <w:rPrChange w:id="2570" w:author="Erin Stephenson" w:date="2019-03-13T19:33:00Z">
            <w:rPr>
              <w:i/>
            </w:rPr>
          </w:rPrChange>
        </w:rPr>
        <w:t>Atp2a1</w:t>
      </w:r>
      <w:r w:rsidR="00F82FCB" w:rsidRPr="00ED672B">
        <w:rPr>
          <w:rFonts w:asciiTheme="minorHAnsi" w:hAnsiTheme="minorHAnsi"/>
          <w:rPrChange w:id="2571" w:author="Erin Stephenson" w:date="2019-03-13T19:33:00Z">
            <w:rPr/>
          </w:rPrChange>
        </w:rPr>
        <w:t xml:space="preserve"> (Figure</w:t>
      </w:r>
      <w:r w:rsidR="00B04B43" w:rsidRPr="00ED672B">
        <w:rPr>
          <w:rFonts w:asciiTheme="minorHAnsi" w:hAnsiTheme="minorHAnsi"/>
          <w:rPrChange w:id="2572" w:author="Erin Stephenson" w:date="2019-03-13T19:33:00Z">
            <w:rPr/>
          </w:rPrChange>
        </w:rPr>
        <w:t xml:space="preserve"> </w:t>
      </w:r>
      <w:r w:rsidR="00776D93" w:rsidRPr="00ED672B">
        <w:rPr>
          <w:rFonts w:asciiTheme="minorHAnsi" w:hAnsiTheme="minorHAnsi"/>
          <w:rPrChange w:id="2573" w:author="Erin Stephenson" w:date="2019-03-13T19:33:00Z">
            <w:rPr/>
          </w:rPrChange>
        </w:rPr>
        <w:t>4C</w:t>
      </w:r>
      <w:r w:rsidR="00F82FCB" w:rsidRPr="00ED672B">
        <w:rPr>
          <w:rFonts w:asciiTheme="minorHAnsi" w:hAnsiTheme="minorHAnsi"/>
          <w:rPrChange w:id="2574" w:author="Erin Stephenson" w:date="2019-03-13T19:33:00Z">
            <w:rPr/>
          </w:rPrChange>
        </w:rPr>
        <w:t xml:space="preserve">). </w:t>
      </w:r>
      <w:del w:id="2575" w:author="Erin Stephenson" w:date="2019-03-11T15:38:00Z">
        <w:r w:rsidR="00F82FCB" w:rsidRPr="00ED672B" w:rsidDel="004C5453">
          <w:rPr>
            <w:rFonts w:asciiTheme="minorHAnsi" w:hAnsiTheme="minorHAnsi"/>
            <w:rPrChange w:id="2576" w:author="Erin Stephenson" w:date="2019-03-13T19:33:00Z">
              <w:rPr/>
            </w:rPrChange>
          </w:rPr>
          <w:delText xml:space="preserve">  </w:delText>
        </w:r>
      </w:del>
      <w:ins w:id="2577" w:author="Erin Stephenson" w:date="2019-03-11T15:38:00Z">
        <w:r w:rsidR="004C5453" w:rsidRPr="00ED672B">
          <w:rPr>
            <w:rFonts w:asciiTheme="minorHAnsi" w:hAnsiTheme="minorHAnsi"/>
            <w:rPrChange w:id="2578" w:author="Erin Stephenson" w:date="2019-03-13T19:33:00Z">
              <w:rPr/>
            </w:rPrChange>
          </w:rPr>
          <w:t>Th</w:t>
        </w:r>
      </w:ins>
      <w:ins w:id="2579" w:author="Erin Stephenson" w:date="2019-03-11T15:39:00Z">
        <w:r w:rsidR="004C5453" w:rsidRPr="00ED672B">
          <w:rPr>
            <w:rFonts w:asciiTheme="minorHAnsi" w:hAnsiTheme="minorHAnsi"/>
            <w:rPrChange w:id="2580" w:author="Erin Stephenson" w:date="2019-03-13T19:33:00Z">
              <w:rPr/>
            </w:rPrChange>
          </w:rPr>
          <w:t>ese data</w:t>
        </w:r>
      </w:ins>
      <w:ins w:id="2581" w:author="Erin Stephenson" w:date="2019-03-11T15:49:00Z">
        <w:r w:rsidR="00912A98" w:rsidRPr="00ED672B">
          <w:rPr>
            <w:rFonts w:asciiTheme="minorHAnsi" w:hAnsiTheme="minorHAnsi"/>
            <w:rPrChange w:id="2582" w:author="Erin Stephenson" w:date="2019-03-13T19:33:00Z">
              <w:rPr/>
            </w:rPrChange>
          </w:rPr>
          <w:t xml:space="preserve"> </w:t>
        </w:r>
      </w:ins>
      <w:ins w:id="2583" w:author="Erin Stephenson" w:date="2019-03-11T15:39:00Z">
        <w:r w:rsidR="004C5453" w:rsidRPr="00ED672B">
          <w:rPr>
            <w:rFonts w:asciiTheme="minorHAnsi" w:hAnsiTheme="minorHAnsi"/>
            <w:rPrChange w:id="2584" w:author="Erin Stephenson" w:date="2019-03-13T19:33:00Z">
              <w:rPr/>
            </w:rPrChange>
          </w:rPr>
          <w:t>suggest that skeletal muscle mTORC1 activation increases the oxidative profile of skeletal muscle</w:t>
        </w:r>
      </w:ins>
      <w:ins w:id="2585" w:author="Erin Stephenson" w:date="2019-03-13T15:30:00Z">
        <w:r w:rsidR="00CD1FF4" w:rsidRPr="00ED672B">
          <w:rPr>
            <w:rFonts w:asciiTheme="minorHAnsi" w:hAnsiTheme="minorHAnsi"/>
            <w:rPrChange w:id="2586" w:author="Erin Stephenson" w:date="2019-03-13T19:33:00Z">
              <w:rPr/>
            </w:rPrChange>
          </w:rPr>
          <w:t xml:space="preserve"> at the transcriptional level</w:t>
        </w:r>
      </w:ins>
      <w:ins w:id="2587" w:author="Erin Stephenson" w:date="2019-03-11T15:39:00Z">
        <w:r w:rsidR="00063E75" w:rsidRPr="00ED672B">
          <w:rPr>
            <w:rFonts w:asciiTheme="minorHAnsi" w:hAnsiTheme="minorHAnsi"/>
            <w:rPrChange w:id="2588" w:author="Erin Stephenson" w:date="2019-03-13T19:33:00Z">
              <w:rPr/>
            </w:rPrChange>
          </w:rPr>
          <w:t xml:space="preserve">. These findings are </w:t>
        </w:r>
      </w:ins>
      <w:ins w:id="2589" w:author="Erin Stephenson" w:date="2019-03-13T15:31:00Z">
        <w:r w:rsidR="00CD1FF4" w:rsidRPr="00ED672B">
          <w:rPr>
            <w:rFonts w:asciiTheme="minorHAnsi" w:hAnsiTheme="minorHAnsi"/>
            <w:rPrChange w:id="2590" w:author="Erin Stephenson" w:date="2019-03-13T19:33:00Z">
              <w:rPr/>
            </w:rPrChange>
          </w:rPr>
          <w:t xml:space="preserve">supported by </w:t>
        </w:r>
      </w:ins>
      <w:del w:id="2591" w:author="Erin Stephenson" w:date="2019-03-11T15:40:00Z">
        <w:r w:rsidR="00F82FCB" w:rsidRPr="00ED672B" w:rsidDel="004C5453">
          <w:rPr>
            <w:rFonts w:asciiTheme="minorHAnsi" w:hAnsiTheme="minorHAnsi"/>
            <w:rPrChange w:id="2592" w:author="Erin Stephenson" w:date="2019-03-13T19:33:00Z">
              <w:rPr/>
            </w:rPrChange>
          </w:rPr>
          <w:delText>C</w:delText>
        </w:r>
      </w:del>
      <w:del w:id="2593" w:author="Erin Stephenson" w:date="2019-03-13T15:31:00Z">
        <w:r w:rsidR="00F82FCB" w:rsidRPr="00ED672B" w:rsidDel="00CD1FF4">
          <w:rPr>
            <w:rFonts w:asciiTheme="minorHAnsi" w:hAnsiTheme="minorHAnsi"/>
            <w:rPrChange w:id="2594" w:author="Erin Stephenson" w:date="2019-03-13T19:33:00Z">
              <w:rPr/>
            </w:rPrChange>
          </w:rPr>
          <w:delText>onsistent with</w:delText>
        </w:r>
      </w:del>
      <w:del w:id="2595" w:author="Erin Stephenson" w:date="2019-03-11T15:42:00Z">
        <w:r w:rsidR="00F82FCB" w:rsidRPr="00ED672B" w:rsidDel="004F3617">
          <w:rPr>
            <w:rFonts w:asciiTheme="minorHAnsi" w:hAnsiTheme="minorHAnsi"/>
            <w:rPrChange w:id="2596" w:author="Erin Stephenson" w:date="2019-03-13T19:33:00Z">
              <w:rPr/>
            </w:rPrChange>
          </w:rPr>
          <w:delText xml:space="preserve"> </w:delText>
        </w:r>
      </w:del>
      <w:del w:id="2597" w:author="Erin Stephenson" w:date="2019-03-11T15:40:00Z">
        <w:r w:rsidR="00F82FCB" w:rsidRPr="00ED672B" w:rsidDel="004C5453">
          <w:rPr>
            <w:rFonts w:asciiTheme="minorHAnsi" w:hAnsiTheme="minorHAnsi"/>
            <w:rPrChange w:id="2598" w:author="Erin Stephenson" w:date="2019-03-13T19:33:00Z">
              <w:rPr/>
            </w:rPrChange>
          </w:rPr>
          <w:delText xml:space="preserve">this and previous studies on </w:delText>
        </w:r>
        <w:r w:rsidR="00F82FCB" w:rsidRPr="00ED672B" w:rsidDel="004C5453">
          <w:rPr>
            <w:rFonts w:asciiTheme="minorHAnsi" w:hAnsiTheme="minorHAnsi"/>
            <w:i/>
            <w:rPrChange w:id="2599" w:author="Erin Stephenson" w:date="2019-03-13T19:33:00Z">
              <w:rPr>
                <w:i/>
              </w:rPr>
            </w:rPrChange>
          </w:rPr>
          <w:delText>Tsc1</w:delText>
        </w:r>
        <w:r w:rsidR="00F82FCB" w:rsidRPr="00ED672B" w:rsidDel="004C5453">
          <w:rPr>
            <w:rFonts w:asciiTheme="minorHAnsi" w:hAnsiTheme="minorHAnsi"/>
            <w:rPrChange w:id="2600" w:author="Erin Stephenson" w:date="2019-03-13T19:33:00Z">
              <w:rPr/>
            </w:rPrChange>
          </w:rPr>
          <w:delText xml:space="preserve"> knockout muscles we </w:delText>
        </w:r>
      </w:del>
      <w:ins w:id="2601" w:author="Erin Stephenson" w:date="2019-03-11T15:42:00Z">
        <w:r w:rsidR="004F3617" w:rsidRPr="00ED672B">
          <w:rPr>
            <w:rFonts w:asciiTheme="minorHAnsi" w:hAnsiTheme="minorHAnsi"/>
            <w:rPrChange w:id="2602" w:author="Erin Stephenson" w:date="2019-03-13T19:33:00Z">
              <w:rPr/>
            </w:rPrChange>
          </w:rPr>
          <w:t>our</w:t>
        </w:r>
      </w:ins>
      <w:ins w:id="2603" w:author="Erin Stephenson" w:date="2019-03-11T15:40:00Z">
        <w:r w:rsidR="004C5453" w:rsidRPr="00ED672B">
          <w:rPr>
            <w:rFonts w:asciiTheme="minorHAnsi" w:hAnsiTheme="minorHAnsi"/>
            <w:rPrChange w:id="2604" w:author="Erin Stephenson" w:date="2019-03-13T19:33:00Z">
              <w:rPr/>
            </w:rPrChange>
          </w:rPr>
          <w:t xml:space="preserve"> </w:t>
        </w:r>
      </w:ins>
      <w:r w:rsidR="00F82FCB" w:rsidRPr="00ED672B">
        <w:rPr>
          <w:rFonts w:asciiTheme="minorHAnsi" w:hAnsiTheme="minorHAnsi"/>
          <w:rPrChange w:id="2605" w:author="Erin Stephenson" w:date="2019-03-13T19:33:00Z">
            <w:rPr/>
          </w:rPrChange>
        </w:rPr>
        <w:t>observ</w:t>
      </w:r>
      <w:ins w:id="2606" w:author="Erin Stephenson" w:date="2019-03-11T15:41:00Z">
        <w:r w:rsidR="004C5453" w:rsidRPr="00ED672B">
          <w:rPr>
            <w:rFonts w:asciiTheme="minorHAnsi" w:hAnsiTheme="minorHAnsi"/>
            <w:rPrChange w:id="2607" w:author="Erin Stephenson" w:date="2019-03-13T19:33:00Z">
              <w:rPr/>
            </w:rPrChange>
          </w:rPr>
          <w:t xml:space="preserve">ation that skeletal muscle from </w:t>
        </w:r>
        <w:r w:rsidR="004C5453" w:rsidRPr="00ED672B">
          <w:rPr>
            <w:rFonts w:asciiTheme="minorHAnsi" w:hAnsiTheme="minorHAnsi"/>
            <w:i/>
            <w:rPrChange w:id="2608" w:author="Erin Stephenson" w:date="2019-03-13T19:33:00Z">
              <w:rPr/>
            </w:rPrChange>
          </w:rPr>
          <w:t>Tsc1</w:t>
        </w:r>
        <w:r w:rsidR="004C5453" w:rsidRPr="00ED672B">
          <w:rPr>
            <w:rFonts w:asciiTheme="minorHAnsi" w:hAnsiTheme="minorHAnsi"/>
            <w:rPrChange w:id="2609" w:author="Erin Stephenson" w:date="2019-03-13T19:33:00Z">
              <w:rPr/>
            </w:rPrChange>
          </w:rPr>
          <w:t xml:space="preserve"> ablated mice has</w:t>
        </w:r>
      </w:ins>
      <w:del w:id="2610" w:author="Erin Stephenson" w:date="2019-03-11T15:41:00Z">
        <w:r w:rsidR="00F82FCB" w:rsidRPr="00ED672B" w:rsidDel="004C5453">
          <w:rPr>
            <w:rFonts w:asciiTheme="minorHAnsi" w:hAnsiTheme="minorHAnsi"/>
            <w:rPrChange w:id="2611" w:author="Erin Stephenson" w:date="2019-03-13T19:33:00Z">
              <w:rPr/>
            </w:rPrChange>
          </w:rPr>
          <w:delText>ed</w:delText>
        </w:r>
      </w:del>
      <w:r w:rsidR="00F82FCB" w:rsidRPr="00ED672B">
        <w:rPr>
          <w:rFonts w:asciiTheme="minorHAnsi" w:hAnsiTheme="minorHAnsi"/>
          <w:rPrChange w:id="2612" w:author="Erin Stephenson" w:date="2019-03-13T19:33:00Z">
            <w:rPr/>
          </w:rPrChange>
        </w:rPr>
        <w:t xml:space="preserve"> substantially more NADH </w:t>
      </w:r>
      <w:ins w:id="2613" w:author="Erin Stephenson" w:date="2019-03-11T15:42:00Z">
        <w:r w:rsidR="005731CE" w:rsidRPr="00ED672B">
          <w:rPr>
            <w:rFonts w:asciiTheme="minorHAnsi" w:hAnsiTheme="minorHAnsi"/>
            <w:rPrChange w:id="2614" w:author="Erin Stephenson" w:date="2019-03-13T19:33:00Z">
              <w:rPr/>
            </w:rPrChange>
          </w:rPr>
          <w:t>activity</w:t>
        </w:r>
      </w:ins>
      <w:ins w:id="2615" w:author="Erin Stephenson" w:date="2019-03-11T15:47:00Z">
        <w:r w:rsidR="00063E75" w:rsidRPr="00ED672B">
          <w:rPr>
            <w:rFonts w:asciiTheme="minorHAnsi" w:hAnsiTheme="minorHAnsi"/>
            <w:rPrChange w:id="2616" w:author="Erin Stephenson" w:date="2019-03-13T19:33:00Z">
              <w:rPr/>
            </w:rPrChange>
          </w:rPr>
          <w:t xml:space="preserve"> </w:t>
        </w:r>
      </w:ins>
      <w:del w:id="2617" w:author="Erin Stephenson" w:date="2019-03-11T15:42:00Z">
        <w:r w:rsidR="00F82FCB" w:rsidRPr="00ED672B" w:rsidDel="004F3617">
          <w:rPr>
            <w:rFonts w:asciiTheme="minorHAnsi" w:hAnsiTheme="minorHAnsi"/>
            <w:rPrChange w:id="2618" w:author="Erin Stephenson" w:date="2019-03-13T19:33:00Z">
              <w:rPr/>
            </w:rPrChange>
          </w:rPr>
          <w:delText xml:space="preserve">staining of cryopreserved muscle sections </w:delText>
        </w:r>
      </w:del>
      <w:r w:rsidR="00F82FCB" w:rsidRPr="00ED672B">
        <w:rPr>
          <w:rFonts w:asciiTheme="minorHAnsi" w:hAnsiTheme="minorHAnsi"/>
          <w:rPrChange w:id="2619" w:author="Erin Stephenson" w:date="2019-03-13T19:33:00Z">
            <w:rPr/>
          </w:rPrChange>
        </w:rPr>
        <w:t xml:space="preserve">(Figure </w:t>
      </w:r>
      <w:r w:rsidR="00396722" w:rsidRPr="00ED672B">
        <w:rPr>
          <w:rFonts w:asciiTheme="minorHAnsi" w:hAnsiTheme="minorHAnsi"/>
          <w:rPrChange w:id="2620" w:author="Erin Stephenson" w:date="2019-03-13T19:33:00Z">
            <w:rPr/>
          </w:rPrChange>
        </w:rPr>
        <w:t>4D</w:t>
      </w:r>
      <w:r w:rsidR="00F82FCB" w:rsidRPr="00ED672B">
        <w:rPr>
          <w:rFonts w:asciiTheme="minorHAnsi" w:hAnsiTheme="minorHAnsi"/>
          <w:rPrChange w:id="2621" w:author="Erin Stephenson" w:date="2019-03-13T19:33:00Z">
            <w:rPr/>
          </w:rPrChange>
        </w:rPr>
        <w:t>)</w:t>
      </w:r>
      <w:ins w:id="2622" w:author="Erin Stephenson" w:date="2019-03-11T15:49:00Z">
        <w:r w:rsidR="00912A98" w:rsidRPr="00ED672B">
          <w:rPr>
            <w:rFonts w:asciiTheme="minorHAnsi" w:hAnsiTheme="minorHAnsi"/>
            <w:rPrChange w:id="2623" w:author="Erin Stephenson" w:date="2019-03-13T19:33:00Z">
              <w:rPr/>
            </w:rPrChange>
          </w:rPr>
          <w:t>,</w:t>
        </w:r>
      </w:ins>
      <w:ins w:id="2624" w:author="Erin Stephenson" w:date="2019-03-13T15:31:00Z">
        <w:r w:rsidR="00CD1FF4" w:rsidRPr="00ED672B">
          <w:rPr>
            <w:rFonts w:asciiTheme="minorHAnsi" w:hAnsiTheme="minorHAnsi"/>
            <w:rPrChange w:id="2625" w:author="Erin Stephenson" w:date="2019-03-13T19:33:00Z">
              <w:rPr/>
            </w:rPrChange>
          </w:rPr>
          <w:t xml:space="preserve"> and are consistent with</w:t>
        </w:r>
      </w:ins>
      <w:ins w:id="2626" w:author="Erin Stephenson" w:date="2019-03-11T15:50:00Z">
        <w:r w:rsidR="00912A98" w:rsidRPr="00ED672B">
          <w:rPr>
            <w:rFonts w:asciiTheme="minorHAnsi" w:hAnsiTheme="minorHAnsi"/>
            <w:rPrChange w:id="2627" w:author="Erin Stephenson" w:date="2019-03-13T19:33:00Z">
              <w:rPr/>
            </w:rPrChange>
          </w:rPr>
          <w:t xml:space="preserve"> findings from</w:t>
        </w:r>
      </w:ins>
      <w:ins w:id="2628" w:author="Erin Stephenson" w:date="2019-03-11T15:49:00Z">
        <w:r w:rsidR="00912A98" w:rsidRPr="00ED672B">
          <w:rPr>
            <w:rFonts w:asciiTheme="minorHAnsi" w:hAnsiTheme="minorHAnsi"/>
            <w:rPrChange w:id="2629" w:author="Erin Stephenson" w:date="2019-03-13T19:33:00Z">
              <w:rPr/>
            </w:rPrChange>
          </w:rPr>
          <w:t xml:space="preserve"> previous studies on </w:t>
        </w:r>
      </w:ins>
      <w:ins w:id="2630" w:author="Erin Stephenson" w:date="2019-03-13T15:31:00Z">
        <w:r w:rsidR="00CD1FF4" w:rsidRPr="00ED672B">
          <w:rPr>
            <w:rFonts w:asciiTheme="minorHAnsi" w:hAnsiTheme="minorHAnsi"/>
            <w:i/>
            <w:rPrChange w:id="2631" w:author="Erin Stephenson" w:date="2019-03-13T19:33:00Z">
              <w:rPr>
                <w:i/>
              </w:rPr>
            </w:rPrChange>
          </w:rPr>
          <w:t>ACTA1-</w:t>
        </w:r>
      </w:ins>
      <w:ins w:id="2632" w:author="Erin Stephenson" w:date="2019-03-11T15:49:00Z">
        <w:r w:rsidR="00912A98" w:rsidRPr="00ED672B">
          <w:rPr>
            <w:rFonts w:asciiTheme="minorHAnsi" w:hAnsiTheme="minorHAnsi"/>
            <w:i/>
            <w:rPrChange w:id="2633" w:author="Erin Stephenson" w:date="2019-03-13T19:33:00Z">
              <w:rPr>
                <w:i/>
              </w:rPr>
            </w:rPrChange>
          </w:rPr>
          <w:t>Tsc1</w:t>
        </w:r>
        <w:r w:rsidR="00912A98" w:rsidRPr="00ED672B">
          <w:rPr>
            <w:rFonts w:asciiTheme="minorHAnsi" w:hAnsiTheme="minorHAnsi"/>
            <w:rPrChange w:id="2634" w:author="Erin Stephenson" w:date="2019-03-13T19:33:00Z">
              <w:rPr/>
            </w:rPrChange>
          </w:rPr>
          <w:t xml:space="preserve"> knockout muscles</w:t>
        </w:r>
      </w:ins>
      <w:ins w:id="2635" w:author="Erin Stephenson" w:date="2019-03-13T15:30:00Z">
        <w:r w:rsidR="00CD1FF4" w:rsidRPr="00ED672B">
          <w:rPr>
            <w:rFonts w:asciiTheme="minorHAnsi" w:hAnsiTheme="minorHAnsi"/>
            <w:rPrChange w:id="2636" w:author="Erin Stephenson" w:date="2019-03-13T19:33:00Z">
              <w:rPr/>
            </w:rPrChange>
          </w:rPr>
          <w:t xml:space="preserve"> that </w:t>
        </w:r>
      </w:ins>
      <w:ins w:id="2637" w:author="Erin Stephenson" w:date="2019-03-13T15:33:00Z">
        <w:r w:rsidR="00803AC3" w:rsidRPr="00ED672B">
          <w:rPr>
            <w:rFonts w:asciiTheme="minorHAnsi" w:hAnsiTheme="minorHAnsi"/>
            <w:rPrChange w:id="2638" w:author="Erin Stephenson" w:date="2019-03-13T19:33:00Z">
              <w:rPr/>
            </w:rPrChange>
          </w:rPr>
          <w:t>report the accumulation of mitochondrial enzymes</w:t>
        </w:r>
      </w:ins>
      <w:ins w:id="2639" w:author="Erin Stephenson" w:date="2019-03-13T15:30:00Z">
        <w:r w:rsidR="00CD1FF4" w:rsidRPr="00ED672B">
          <w:rPr>
            <w:rFonts w:asciiTheme="minorHAnsi" w:hAnsiTheme="minorHAnsi"/>
            <w:rPrChange w:id="2640" w:author="Erin Stephenson" w:date="2019-03-13T19:33:00Z">
              <w:rPr/>
            </w:rPrChange>
          </w:rPr>
          <w:t xml:space="preserve"> </w:t>
        </w:r>
      </w:ins>
      <w:ins w:id="2641" w:author="Erin Stephenson" w:date="2019-03-13T15:33:00Z">
        <w:r w:rsidR="00803AC3" w:rsidRPr="00ED672B">
          <w:rPr>
            <w:rFonts w:asciiTheme="minorHAnsi" w:hAnsiTheme="minorHAnsi"/>
            <w:rPrChange w:id="2642" w:author="Erin Stephenson" w:date="2019-03-13T19:33:00Z">
              <w:rPr/>
            </w:rPrChange>
          </w:rPr>
          <w:t xml:space="preserve">and </w:t>
        </w:r>
      </w:ins>
      <w:ins w:id="2643" w:author="Erin Stephenson" w:date="2019-03-13T15:30:00Z">
        <w:r w:rsidR="00CD1FF4" w:rsidRPr="00ED672B">
          <w:rPr>
            <w:rFonts w:asciiTheme="minorHAnsi" w:hAnsiTheme="minorHAnsi"/>
            <w:rPrChange w:id="2644" w:author="Erin Stephenson" w:date="2019-03-13T19:33:00Z">
              <w:rPr/>
            </w:rPrChange>
          </w:rPr>
          <w:t xml:space="preserve">changes in </w:t>
        </w:r>
      </w:ins>
      <w:ins w:id="2645" w:author="Erin Stephenson" w:date="2019-03-13T15:33:00Z">
        <w:r w:rsidR="00803AC3" w:rsidRPr="00ED672B">
          <w:rPr>
            <w:rFonts w:asciiTheme="minorHAnsi" w:hAnsiTheme="minorHAnsi"/>
            <w:rPrChange w:id="2646" w:author="Erin Stephenson" w:date="2019-03-13T19:33:00Z">
              <w:rPr/>
            </w:rPrChange>
          </w:rPr>
          <w:t xml:space="preserve">muscle </w:t>
        </w:r>
      </w:ins>
      <w:ins w:id="2647" w:author="Erin Stephenson" w:date="2019-03-13T15:30:00Z">
        <w:r w:rsidR="00CD1FF4" w:rsidRPr="00ED672B">
          <w:rPr>
            <w:rFonts w:asciiTheme="minorHAnsi" w:hAnsiTheme="minorHAnsi"/>
            <w:rPrChange w:id="2648" w:author="Erin Stephenson" w:date="2019-03-13T19:33:00Z">
              <w:rPr/>
            </w:rPrChange>
          </w:rPr>
          <w:t>fiber size</w:t>
        </w:r>
      </w:ins>
      <w:ins w:id="2649" w:author="Erin Stephenson" w:date="2019-03-13T15:34:00Z">
        <w:r w:rsidR="007C41D9" w:rsidRPr="00ED672B">
          <w:rPr>
            <w:rFonts w:asciiTheme="minorHAnsi" w:hAnsiTheme="minorHAnsi"/>
            <w:rPrChange w:id="2650" w:author="Erin Stephenson" w:date="2019-03-13T19:33:00Z">
              <w:rPr/>
            </w:rPrChange>
          </w:rPr>
          <w:t xml:space="preserve"> [</w:t>
        </w:r>
        <w:commentRangeStart w:id="2651"/>
        <w:r w:rsidR="007C41D9" w:rsidRPr="00ED672B">
          <w:rPr>
            <w:rFonts w:asciiTheme="minorHAnsi" w:hAnsiTheme="minorHAnsi"/>
            <w:rPrChange w:id="2652" w:author="Erin Stephenson" w:date="2019-03-13T19:33:00Z">
              <w:rPr/>
            </w:rPrChange>
          </w:rPr>
          <w:t>REFS</w:t>
        </w:r>
        <w:commentRangeEnd w:id="2651"/>
        <w:r w:rsidR="007C41D9" w:rsidRPr="00ED672B">
          <w:rPr>
            <w:rStyle w:val="CommentReference"/>
            <w:rFonts w:asciiTheme="minorHAnsi" w:hAnsiTheme="minorHAnsi"/>
            <w:rPrChange w:id="2653" w:author="Erin Stephenson" w:date="2019-03-13T19:33:00Z">
              <w:rPr>
                <w:rStyle w:val="CommentReference"/>
              </w:rPr>
            </w:rPrChange>
          </w:rPr>
          <w:commentReference w:id="2651"/>
        </w:r>
        <w:r w:rsidR="007C41D9" w:rsidRPr="00ED672B">
          <w:rPr>
            <w:rFonts w:asciiTheme="minorHAnsi" w:hAnsiTheme="minorHAnsi"/>
            <w:rPrChange w:id="2654" w:author="Erin Stephenson" w:date="2019-03-13T19:33:00Z">
              <w:rPr/>
            </w:rPrChange>
          </w:rPr>
          <w:t>]</w:t>
        </w:r>
      </w:ins>
      <w:r w:rsidR="00F82FCB" w:rsidRPr="00ED672B">
        <w:rPr>
          <w:rFonts w:asciiTheme="minorHAnsi" w:hAnsiTheme="minorHAnsi"/>
          <w:rPrChange w:id="2655" w:author="Erin Stephenson" w:date="2019-03-13T19:33:00Z">
            <w:rPr/>
          </w:rPrChange>
        </w:rPr>
        <w:t>.</w:t>
      </w:r>
      <w:r w:rsidR="004905D8" w:rsidRPr="00ED672B">
        <w:rPr>
          <w:rFonts w:asciiTheme="minorHAnsi" w:hAnsiTheme="minorHAnsi"/>
          <w:rPrChange w:id="2656" w:author="Erin Stephenson" w:date="2019-03-13T19:33:00Z">
            <w:rPr/>
          </w:rPrChange>
        </w:rPr>
        <w:t xml:space="preserve">  </w:t>
      </w:r>
    </w:p>
    <w:p w14:paraId="6DBD8E86" w14:textId="77777777" w:rsidR="00B0472F" w:rsidRPr="00ED672B" w:rsidRDefault="00B0472F" w:rsidP="003669B1">
      <w:pPr>
        <w:rPr>
          <w:ins w:id="2657" w:author="Erin Stephenson" w:date="2019-03-11T15:51:00Z"/>
          <w:rFonts w:asciiTheme="minorHAnsi" w:hAnsiTheme="minorHAnsi"/>
          <w:rPrChange w:id="2658" w:author="Erin Stephenson" w:date="2019-03-13T19:33:00Z">
            <w:rPr>
              <w:ins w:id="2659" w:author="Erin Stephenson" w:date="2019-03-11T15:51:00Z"/>
            </w:rPr>
          </w:rPrChange>
        </w:rPr>
      </w:pPr>
    </w:p>
    <w:p w14:paraId="7AA0CBBF" w14:textId="6DA0042E" w:rsidR="00F82FCB" w:rsidRPr="00ED672B" w:rsidRDefault="003F7532" w:rsidP="003669B1">
      <w:pPr>
        <w:rPr>
          <w:rFonts w:asciiTheme="minorHAnsi" w:hAnsiTheme="minorHAnsi"/>
          <w:rPrChange w:id="2660" w:author="Erin Stephenson" w:date="2019-03-13T19:33:00Z">
            <w:rPr/>
          </w:rPrChange>
        </w:rPr>
      </w:pPr>
      <w:commentRangeStart w:id="2661"/>
      <w:del w:id="2662" w:author="Erin Stephenson" w:date="2019-03-11T15:56:00Z">
        <w:r w:rsidRPr="00ED672B" w:rsidDel="00B0472F">
          <w:rPr>
            <w:rFonts w:asciiTheme="minorHAnsi" w:hAnsiTheme="minorHAnsi"/>
            <w:rPrChange w:id="2663" w:author="Erin Stephenson" w:date="2019-03-13T19:33:00Z">
              <w:rPr/>
            </w:rPrChange>
          </w:rPr>
          <w:delText xml:space="preserve">In </w:delText>
        </w:r>
      </w:del>
      <w:ins w:id="2664" w:author="Erin Stephenson" w:date="2019-03-11T15:56:00Z">
        <w:r w:rsidR="00B0472F" w:rsidRPr="00ED672B">
          <w:rPr>
            <w:rFonts w:asciiTheme="minorHAnsi" w:hAnsiTheme="minorHAnsi"/>
            <w:rPrChange w:id="2665" w:author="Erin Stephenson" w:date="2019-03-13T19:33:00Z">
              <w:rPr/>
            </w:rPrChange>
          </w:rPr>
          <w:t>To</w:t>
        </w:r>
      </w:ins>
      <w:ins w:id="2666" w:author="Erin Stephenson" w:date="2019-03-11T15:52:00Z">
        <w:r w:rsidR="00B0472F" w:rsidRPr="00ED672B">
          <w:rPr>
            <w:rFonts w:asciiTheme="minorHAnsi" w:hAnsiTheme="minorHAnsi"/>
            <w:rPrChange w:id="2667" w:author="Erin Stephenson" w:date="2019-03-13T19:33:00Z">
              <w:rPr/>
            </w:rPrChange>
          </w:rPr>
          <w:t xml:space="preserve"> identify the </w:t>
        </w:r>
      </w:ins>
      <w:del w:id="2668" w:author="Erin Stephenson" w:date="2019-03-11T15:52:00Z">
        <w:r w:rsidRPr="00ED672B" w:rsidDel="00B0472F">
          <w:rPr>
            <w:rFonts w:asciiTheme="minorHAnsi" w:hAnsiTheme="minorHAnsi"/>
            <w:rPrChange w:id="2669" w:author="Erin Stephenson" w:date="2019-03-13T19:33:00Z">
              <w:rPr/>
            </w:rPrChange>
          </w:rPr>
          <w:delText xml:space="preserve">terms of the </w:delText>
        </w:r>
      </w:del>
      <w:r w:rsidR="00654F70" w:rsidRPr="00ED672B">
        <w:rPr>
          <w:rFonts w:asciiTheme="minorHAnsi" w:hAnsiTheme="minorHAnsi"/>
          <w:rPrChange w:id="2670" w:author="Erin Stephenson" w:date="2019-03-13T19:33:00Z">
            <w:rPr/>
          </w:rPrChange>
        </w:rPr>
        <w:t xml:space="preserve">molecular </w:t>
      </w:r>
      <w:del w:id="2671" w:author="Erin Stephenson" w:date="2019-03-11T15:52:00Z">
        <w:r w:rsidRPr="00ED672B" w:rsidDel="00B0472F">
          <w:rPr>
            <w:rFonts w:asciiTheme="minorHAnsi" w:hAnsiTheme="minorHAnsi"/>
            <w:rPrChange w:id="2672" w:author="Erin Stephenson" w:date="2019-03-13T19:33:00Z">
              <w:rPr/>
            </w:rPrChange>
          </w:rPr>
          <w:delText xml:space="preserve">source </w:delText>
        </w:r>
      </w:del>
      <w:ins w:id="2673" w:author="Erin Stephenson" w:date="2019-03-11T15:52:00Z">
        <w:r w:rsidR="00B0472F" w:rsidRPr="00ED672B">
          <w:rPr>
            <w:rFonts w:asciiTheme="minorHAnsi" w:hAnsiTheme="minorHAnsi"/>
            <w:rPrChange w:id="2674" w:author="Erin Stephenson" w:date="2019-03-13T19:33:00Z">
              <w:rPr/>
            </w:rPrChange>
          </w:rPr>
          <w:t xml:space="preserve">mechanisms </w:t>
        </w:r>
      </w:ins>
      <w:ins w:id="2675" w:author="Erin Stephenson" w:date="2019-03-11T15:56:00Z">
        <w:r w:rsidR="00B0472F" w:rsidRPr="00ED672B">
          <w:rPr>
            <w:rFonts w:asciiTheme="minorHAnsi" w:hAnsiTheme="minorHAnsi"/>
            <w:rPrChange w:id="2676" w:author="Erin Stephenson" w:date="2019-03-13T19:33:00Z">
              <w:rPr/>
            </w:rPrChange>
          </w:rPr>
          <w:t>causing</w:t>
        </w:r>
      </w:ins>
      <w:ins w:id="2677" w:author="Erin Stephenson" w:date="2019-03-11T15:52:00Z">
        <w:r w:rsidR="00B0472F" w:rsidRPr="00ED672B">
          <w:rPr>
            <w:rFonts w:asciiTheme="minorHAnsi" w:hAnsiTheme="minorHAnsi"/>
            <w:rPrChange w:id="2678" w:author="Erin Stephenson" w:date="2019-03-13T19:33:00Z">
              <w:rPr/>
            </w:rPrChange>
          </w:rPr>
          <w:t xml:space="preserve"> increased energy </w:t>
        </w:r>
      </w:ins>
      <w:ins w:id="2679" w:author="Erin Stephenson" w:date="2019-03-11T15:54:00Z">
        <w:r w:rsidR="00B0472F" w:rsidRPr="00ED672B">
          <w:rPr>
            <w:rFonts w:asciiTheme="minorHAnsi" w:hAnsiTheme="minorHAnsi"/>
            <w:rPrChange w:id="2680" w:author="Erin Stephenson" w:date="2019-03-13T19:33:00Z">
              <w:rPr/>
            </w:rPrChange>
          </w:rPr>
          <w:t>expenditure</w:t>
        </w:r>
      </w:ins>
      <w:ins w:id="2681" w:author="Erin Stephenson" w:date="2019-03-11T15:52:00Z">
        <w:r w:rsidR="00B0472F" w:rsidRPr="00ED672B">
          <w:rPr>
            <w:rFonts w:asciiTheme="minorHAnsi" w:hAnsiTheme="minorHAnsi"/>
            <w:rPrChange w:id="2682" w:author="Erin Stephenson" w:date="2019-03-13T19:33:00Z">
              <w:rPr/>
            </w:rPrChange>
          </w:rPr>
          <w:t xml:space="preserve"> in </w:t>
        </w:r>
      </w:ins>
      <w:ins w:id="2683" w:author="Erin Stephenson" w:date="2019-03-11T15:53:00Z">
        <w:r w:rsidR="00B0472F" w:rsidRPr="00ED672B">
          <w:rPr>
            <w:rFonts w:asciiTheme="minorHAnsi" w:hAnsiTheme="minorHAnsi"/>
            <w:rPrChange w:id="2684" w:author="Erin Stephenson" w:date="2019-03-13T19:33:00Z">
              <w:rPr/>
            </w:rPrChange>
          </w:rPr>
          <w:t xml:space="preserve">skeletal muscle </w:t>
        </w:r>
      </w:ins>
      <w:ins w:id="2685" w:author="Erin Stephenson" w:date="2019-03-11T15:52:00Z">
        <w:r w:rsidR="00B0472F" w:rsidRPr="00ED672B">
          <w:rPr>
            <w:rFonts w:asciiTheme="minorHAnsi" w:hAnsiTheme="minorHAnsi"/>
            <w:i/>
            <w:rPrChange w:id="2686" w:author="Erin Stephenson" w:date="2019-03-13T19:33:00Z">
              <w:rPr/>
            </w:rPrChange>
          </w:rPr>
          <w:t>Tsc1</w:t>
        </w:r>
        <w:r w:rsidR="00B0472F" w:rsidRPr="00ED672B">
          <w:rPr>
            <w:rFonts w:asciiTheme="minorHAnsi" w:hAnsiTheme="minorHAnsi"/>
            <w:rPrChange w:id="2687" w:author="Erin Stephenson" w:date="2019-03-13T19:33:00Z">
              <w:rPr/>
            </w:rPrChange>
          </w:rPr>
          <w:t xml:space="preserve"> knockout mice, </w:t>
        </w:r>
      </w:ins>
      <w:del w:id="2688" w:author="Erin Stephenson" w:date="2019-03-11T15:52:00Z">
        <w:r w:rsidRPr="00ED672B" w:rsidDel="00B0472F">
          <w:rPr>
            <w:rFonts w:asciiTheme="minorHAnsi" w:hAnsiTheme="minorHAnsi"/>
            <w:rPrChange w:id="2689" w:author="Erin Stephenson" w:date="2019-03-13T19:33:00Z">
              <w:rPr/>
            </w:rPrChange>
          </w:rPr>
          <w:delText xml:space="preserve">of </w:delText>
        </w:r>
        <w:r w:rsidR="00311779" w:rsidRPr="00ED672B" w:rsidDel="00B0472F">
          <w:rPr>
            <w:rFonts w:asciiTheme="minorHAnsi" w:hAnsiTheme="minorHAnsi"/>
            <w:rPrChange w:id="2690" w:author="Erin Stephenson" w:date="2019-03-13T19:33:00Z">
              <w:rPr/>
            </w:rPrChange>
          </w:rPr>
          <w:delText>the</w:delText>
        </w:r>
      </w:del>
      <w:del w:id="2691" w:author="Erin Stephenson" w:date="2019-03-11T15:53:00Z">
        <w:r w:rsidR="00311779" w:rsidRPr="00ED672B" w:rsidDel="00B0472F">
          <w:rPr>
            <w:rFonts w:asciiTheme="minorHAnsi" w:hAnsiTheme="minorHAnsi"/>
            <w:rPrChange w:id="2692" w:author="Erin Stephenson" w:date="2019-03-13T19:33:00Z">
              <w:rPr/>
            </w:rPrChange>
          </w:rPr>
          <w:delText>rmogenesis</w:delText>
        </w:r>
        <w:r w:rsidR="00412036" w:rsidRPr="00ED672B" w:rsidDel="00B0472F">
          <w:rPr>
            <w:rFonts w:asciiTheme="minorHAnsi" w:hAnsiTheme="minorHAnsi"/>
            <w:rPrChange w:id="2693" w:author="Erin Stephenson" w:date="2019-03-13T19:33:00Z">
              <w:rPr/>
            </w:rPrChange>
          </w:rPr>
          <w:delText>,</w:delText>
        </w:r>
        <w:r w:rsidR="006374B4" w:rsidRPr="00ED672B" w:rsidDel="00B0472F">
          <w:rPr>
            <w:rFonts w:asciiTheme="minorHAnsi" w:hAnsiTheme="minorHAnsi"/>
            <w:rPrChange w:id="2694" w:author="Erin Stephenson" w:date="2019-03-13T19:33:00Z">
              <w:rPr/>
            </w:rPrChange>
          </w:rPr>
          <w:delText xml:space="preserve"> </w:delText>
        </w:r>
      </w:del>
      <w:r w:rsidR="00412036" w:rsidRPr="00ED672B">
        <w:rPr>
          <w:rFonts w:asciiTheme="minorHAnsi" w:hAnsiTheme="minorHAnsi"/>
          <w:rPrChange w:id="2695" w:author="Erin Stephenson" w:date="2019-03-13T19:33:00Z">
            <w:rPr/>
          </w:rPrChange>
        </w:rPr>
        <w:t>we</w:t>
      </w:r>
      <w:r w:rsidR="004905D8" w:rsidRPr="00ED672B">
        <w:rPr>
          <w:rFonts w:asciiTheme="minorHAnsi" w:hAnsiTheme="minorHAnsi"/>
          <w:rPrChange w:id="2696" w:author="Erin Stephenson" w:date="2019-03-13T19:33:00Z">
            <w:rPr/>
          </w:rPrChange>
        </w:rPr>
        <w:t xml:space="preserve"> </w:t>
      </w:r>
      <w:del w:id="2697" w:author="Erin Stephenson" w:date="2019-03-11T15:53:00Z">
        <w:r w:rsidR="00311779" w:rsidRPr="00ED672B" w:rsidDel="00B0472F">
          <w:rPr>
            <w:rFonts w:asciiTheme="minorHAnsi" w:hAnsiTheme="minorHAnsi"/>
            <w:rPrChange w:id="2698" w:author="Erin Stephenson" w:date="2019-03-13T19:33:00Z">
              <w:rPr/>
            </w:rPrChange>
          </w:rPr>
          <w:delText xml:space="preserve">first </w:delText>
        </w:r>
      </w:del>
      <w:r w:rsidR="00311779" w:rsidRPr="00ED672B">
        <w:rPr>
          <w:rFonts w:asciiTheme="minorHAnsi" w:hAnsiTheme="minorHAnsi"/>
          <w:rPrChange w:id="2699" w:author="Erin Stephenson" w:date="2019-03-13T19:33:00Z">
            <w:rPr/>
          </w:rPrChange>
        </w:rPr>
        <w:t xml:space="preserve">evaluated the expression of </w:t>
      </w:r>
      <w:ins w:id="2700" w:author="Erin Stephenson" w:date="2019-03-11T15:54:00Z">
        <w:r w:rsidR="00B0472F" w:rsidRPr="00ED672B">
          <w:rPr>
            <w:rFonts w:asciiTheme="minorHAnsi" w:hAnsiTheme="minorHAnsi"/>
            <w:rPrChange w:id="2701" w:author="Erin Stephenson" w:date="2019-03-13T19:33:00Z">
              <w:rPr/>
            </w:rPrChange>
          </w:rPr>
          <w:t>transcripts</w:t>
        </w:r>
      </w:ins>
      <w:ins w:id="2702" w:author="Erin Stephenson" w:date="2019-03-11T15:55:00Z">
        <w:r w:rsidR="00B0472F" w:rsidRPr="00ED672B">
          <w:rPr>
            <w:rFonts w:asciiTheme="minorHAnsi" w:hAnsiTheme="minorHAnsi"/>
            <w:rPrChange w:id="2703" w:author="Erin Stephenson" w:date="2019-03-13T19:33:00Z">
              <w:rPr/>
            </w:rPrChange>
          </w:rPr>
          <w:t xml:space="preserve"> </w:t>
        </w:r>
      </w:ins>
      <w:ins w:id="2704" w:author="Erin Stephenson" w:date="2019-03-13T15:36:00Z">
        <w:r w:rsidR="003B6AA2" w:rsidRPr="00ED672B">
          <w:rPr>
            <w:rFonts w:asciiTheme="minorHAnsi" w:hAnsiTheme="minorHAnsi"/>
            <w:rPrChange w:id="2705" w:author="Erin Stephenson" w:date="2019-03-13T19:33:00Z">
              <w:rPr/>
            </w:rPrChange>
          </w:rPr>
          <w:t xml:space="preserve">known to </w:t>
        </w:r>
      </w:ins>
      <w:ins w:id="2706" w:author="Erin Stephenson" w:date="2019-03-11T15:54:00Z">
        <w:r w:rsidR="003B6AA2" w:rsidRPr="00ED672B">
          <w:rPr>
            <w:rFonts w:asciiTheme="minorHAnsi" w:hAnsiTheme="minorHAnsi"/>
            <w:rPrChange w:id="2707" w:author="Erin Stephenson" w:date="2019-03-13T19:33:00Z">
              <w:rPr/>
            </w:rPrChange>
          </w:rPr>
          <w:t>be</w:t>
        </w:r>
        <w:r w:rsidR="00B0472F" w:rsidRPr="00ED672B">
          <w:rPr>
            <w:rFonts w:asciiTheme="minorHAnsi" w:hAnsiTheme="minorHAnsi"/>
            <w:rPrChange w:id="2708" w:author="Erin Stephenson" w:date="2019-03-13T19:33:00Z">
              <w:rPr/>
            </w:rPrChange>
          </w:rPr>
          <w:t xml:space="preserve"> important </w:t>
        </w:r>
      </w:ins>
      <w:ins w:id="2709" w:author="Erin Stephenson" w:date="2019-03-13T15:36:00Z">
        <w:r w:rsidR="003B6AA2" w:rsidRPr="00ED672B">
          <w:rPr>
            <w:rFonts w:asciiTheme="minorHAnsi" w:hAnsiTheme="minorHAnsi"/>
            <w:rPrChange w:id="2710" w:author="Erin Stephenson" w:date="2019-03-13T19:33:00Z">
              <w:rPr/>
            </w:rPrChange>
          </w:rPr>
          <w:t>contributors to</w:t>
        </w:r>
      </w:ins>
      <w:ins w:id="2711" w:author="Erin Stephenson" w:date="2019-03-11T15:54:00Z">
        <w:r w:rsidR="00B0472F" w:rsidRPr="00ED672B">
          <w:rPr>
            <w:rFonts w:asciiTheme="minorHAnsi" w:hAnsiTheme="minorHAnsi"/>
            <w:rPrChange w:id="2712" w:author="Erin Stephenson" w:date="2019-03-13T19:33:00Z">
              <w:rPr/>
            </w:rPrChange>
          </w:rPr>
          <w:t xml:space="preserve"> </w:t>
        </w:r>
      </w:ins>
      <w:ins w:id="2713" w:author="Erin Stephenson" w:date="2019-03-11T15:55:00Z">
        <w:r w:rsidR="00B0472F" w:rsidRPr="00ED672B">
          <w:rPr>
            <w:rFonts w:asciiTheme="minorHAnsi" w:hAnsiTheme="minorHAnsi"/>
            <w:rPrChange w:id="2714" w:author="Erin Stephenson" w:date="2019-03-13T19:33:00Z">
              <w:rPr/>
            </w:rPrChange>
          </w:rPr>
          <w:t>skeletal</w:t>
        </w:r>
      </w:ins>
      <w:ins w:id="2715" w:author="Erin Stephenson" w:date="2019-03-11T15:54:00Z">
        <w:r w:rsidR="00B0472F" w:rsidRPr="00ED672B">
          <w:rPr>
            <w:rFonts w:asciiTheme="minorHAnsi" w:hAnsiTheme="minorHAnsi"/>
            <w:rPrChange w:id="2716" w:author="Erin Stephenson" w:date="2019-03-13T19:33:00Z">
              <w:rPr/>
            </w:rPrChange>
          </w:rPr>
          <w:t xml:space="preserve"> </w:t>
        </w:r>
      </w:ins>
      <w:ins w:id="2717" w:author="Erin Stephenson" w:date="2019-03-11T16:03:00Z">
        <w:r w:rsidR="00415E95" w:rsidRPr="00ED672B">
          <w:rPr>
            <w:rFonts w:asciiTheme="minorHAnsi" w:hAnsiTheme="minorHAnsi"/>
            <w:rPrChange w:id="2718" w:author="Erin Stephenson" w:date="2019-03-13T19:33:00Z">
              <w:rPr/>
            </w:rPrChange>
          </w:rPr>
          <w:t xml:space="preserve">muscle </w:t>
        </w:r>
      </w:ins>
      <w:ins w:id="2719" w:author="Erin Stephenson" w:date="2019-03-11T15:54:00Z">
        <w:r w:rsidR="00B0472F" w:rsidRPr="00ED672B">
          <w:rPr>
            <w:rFonts w:asciiTheme="minorHAnsi" w:hAnsiTheme="minorHAnsi"/>
            <w:rPrChange w:id="2720" w:author="Erin Stephenson" w:date="2019-03-13T19:33:00Z">
              <w:rPr/>
            </w:rPrChange>
          </w:rPr>
          <w:t xml:space="preserve">thermogenesis. </w:t>
        </w:r>
      </w:ins>
      <w:del w:id="2721" w:author="Erin Stephenson" w:date="2019-03-11T16:03:00Z">
        <w:r w:rsidR="00311779" w:rsidRPr="00ED672B" w:rsidDel="00415E95">
          <w:rPr>
            <w:rFonts w:asciiTheme="minorHAnsi" w:hAnsiTheme="minorHAnsi"/>
            <w:rPrChange w:id="2722" w:author="Erin Stephenson" w:date="2019-03-13T19:33:00Z">
              <w:rPr/>
            </w:rPrChange>
          </w:rPr>
          <w:delText xml:space="preserve">the uncoupling proteins UCP1-3 </w:delText>
        </w:r>
      </w:del>
      <w:del w:id="2723" w:author="Erin Stephenson" w:date="2019-03-11T15:55:00Z">
        <w:r w:rsidR="00311779" w:rsidRPr="00ED672B" w:rsidDel="00B0472F">
          <w:rPr>
            <w:rFonts w:asciiTheme="minorHAnsi" w:hAnsiTheme="minorHAnsi"/>
            <w:rPrChange w:id="2724" w:author="Erin Stephenson" w:date="2019-03-13T19:33:00Z">
              <w:rPr/>
            </w:rPrChange>
          </w:rPr>
          <w:delText xml:space="preserve">and noted no significant elevations in these transcripts </w:delText>
        </w:r>
      </w:del>
      <w:del w:id="2725" w:author="Erin Stephenson" w:date="2019-03-11T16:03:00Z">
        <w:r w:rsidR="00311779" w:rsidRPr="00ED672B" w:rsidDel="00415E95">
          <w:rPr>
            <w:rFonts w:asciiTheme="minorHAnsi" w:hAnsiTheme="minorHAnsi"/>
            <w:rPrChange w:id="2726" w:author="Erin Stephenson" w:date="2019-03-13T19:33:00Z">
              <w:rPr/>
            </w:rPrChange>
          </w:rPr>
          <w:delText>(not shown).  However, w</w:delText>
        </w:r>
      </w:del>
      <w:ins w:id="2727" w:author="Erin Stephenson" w:date="2019-03-11T16:03:00Z">
        <w:r w:rsidR="00415E95" w:rsidRPr="00ED672B">
          <w:rPr>
            <w:rFonts w:asciiTheme="minorHAnsi" w:hAnsiTheme="minorHAnsi"/>
            <w:rPrChange w:id="2728" w:author="Erin Stephenson" w:date="2019-03-13T19:33:00Z">
              <w:rPr/>
            </w:rPrChange>
          </w:rPr>
          <w:t>W</w:t>
        </w:r>
      </w:ins>
      <w:r w:rsidR="00311779" w:rsidRPr="00ED672B">
        <w:rPr>
          <w:rFonts w:asciiTheme="minorHAnsi" w:hAnsiTheme="minorHAnsi"/>
          <w:rPrChange w:id="2729" w:author="Erin Stephenson" w:date="2019-03-13T19:33:00Z">
            <w:rPr/>
          </w:rPrChange>
        </w:rPr>
        <w:t xml:space="preserve">e </w:t>
      </w:r>
      <w:del w:id="2730" w:author="Erin Stephenson" w:date="2019-03-11T15:59:00Z">
        <w:r w:rsidR="004905D8" w:rsidRPr="00ED672B" w:rsidDel="00AB7544">
          <w:rPr>
            <w:rFonts w:asciiTheme="minorHAnsi" w:hAnsiTheme="minorHAnsi"/>
            <w:rPrChange w:id="2731" w:author="Erin Stephenson" w:date="2019-03-13T19:33:00Z">
              <w:rPr/>
            </w:rPrChange>
          </w:rPr>
          <w:delText xml:space="preserve">noted </w:delText>
        </w:r>
      </w:del>
      <w:ins w:id="2732" w:author="Erin Stephenson" w:date="2019-03-11T15:59:00Z">
        <w:r w:rsidR="00AB7544" w:rsidRPr="00ED672B">
          <w:rPr>
            <w:rFonts w:asciiTheme="minorHAnsi" w:hAnsiTheme="minorHAnsi"/>
            <w:rPrChange w:id="2733" w:author="Erin Stephenson" w:date="2019-03-13T19:33:00Z">
              <w:rPr/>
            </w:rPrChange>
          </w:rPr>
          <w:t xml:space="preserve">observed </w:t>
        </w:r>
      </w:ins>
      <w:del w:id="2734" w:author="Erin Stephenson" w:date="2019-03-11T15:59:00Z">
        <w:r w:rsidR="004905D8" w:rsidRPr="00ED672B" w:rsidDel="00AB7544">
          <w:rPr>
            <w:rFonts w:asciiTheme="minorHAnsi" w:hAnsiTheme="minorHAnsi"/>
            <w:rPrChange w:id="2735" w:author="Erin Stephenson" w:date="2019-03-13T19:33:00Z">
              <w:rPr/>
            </w:rPrChange>
          </w:rPr>
          <w:delText xml:space="preserve">that there were </w:delText>
        </w:r>
      </w:del>
      <w:r w:rsidR="004905D8" w:rsidRPr="00ED672B">
        <w:rPr>
          <w:rFonts w:asciiTheme="minorHAnsi" w:hAnsiTheme="minorHAnsi"/>
          <w:rPrChange w:id="2736" w:author="Erin Stephenson" w:date="2019-03-13T19:33:00Z">
            <w:rPr/>
          </w:rPrChange>
        </w:rPr>
        <w:t xml:space="preserve">dramatic increases in the </w:t>
      </w:r>
      <w:ins w:id="2737" w:author="Erin Stephenson" w:date="2019-03-11T16:08:00Z">
        <w:r w:rsidR="00ED5210" w:rsidRPr="00ED672B">
          <w:rPr>
            <w:rFonts w:asciiTheme="minorHAnsi" w:hAnsiTheme="minorHAnsi"/>
            <w:rPrChange w:id="2738" w:author="Erin Stephenson" w:date="2019-03-13T19:33:00Z">
              <w:rPr/>
            </w:rPrChange>
          </w:rPr>
          <w:t xml:space="preserve">ATP-dependent </w:t>
        </w:r>
      </w:ins>
      <w:ins w:id="2739" w:author="Erin Stephenson" w:date="2019-03-13T18:57:00Z">
        <w:r w:rsidR="0020060B" w:rsidRPr="00ED672B">
          <w:rPr>
            <w:rFonts w:asciiTheme="minorHAnsi" w:hAnsiTheme="minorHAnsi"/>
            <w:rPrChange w:id="2740" w:author="Erin Stephenson" w:date="2019-03-13T19:33:00Z">
              <w:rPr/>
            </w:rPrChange>
          </w:rPr>
          <w:t>SR/</w:t>
        </w:r>
      </w:ins>
      <w:r w:rsidR="004905D8" w:rsidRPr="00ED672B">
        <w:rPr>
          <w:rFonts w:asciiTheme="minorHAnsi" w:hAnsiTheme="minorHAnsi"/>
          <w:rPrChange w:id="2741" w:author="Erin Stephenson" w:date="2019-03-13T19:33:00Z">
            <w:rPr/>
          </w:rPrChange>
        </w:rPr>
        <w:t xml:space="preserve">ER </w:t>
      </w:r>
      <w:proofErr w:type="spellStart"/>
      <w:r w:rsidR="004905D8" w:rsidRPr="00ED672B">
        <w:rPr>
          <w:rFonts w:asciiTheme="minorHAnsi" w:hAnsiTheme="minorHAnsi"/>
          <w:rPrChange w:id="2742" w:author="Erin Stephenson" w:date="2019-03-13T19:33:00Z">
            <w:rPr/>
          </w:rPrChange>
        </w:rPr>
        <w:t>Calcuim</w:t>
      </w:r>
      <w:proofErr w:type="spellEnd"/>
      <w:r w:rsidR="004905D8" w:rsidRPr="00ED672B">
        <w:rPr>
          <w:rFonts w:asciiTheme="minorHAnsi" w:hAnsiTheme="minorHAnsi"/>
          <w:rPrChange w:id="2743" w:author="Erin Stephenson" w:date="2019-03-13T19:33:00Z">
            <w:rPr/>
          </w:rPrChange>
        </w:rPr>
        <w:t xml:space="preserve"> pump SERCA2 (encoded by </w:t>
      </w:r>
      <w:r w:rsidR="004905D8" w:rsidRPr="00ED672B">
        <w:rPr>
          <w:rFonts w:asciiTheme="minorHAnsi" w:hAnsiTheme="minorHAnsi"/>
          <w:i/>
          <w:rPrChange w:id="2744" w:author="Erin Stephenson" w:date="2019-03-13T19:33:00Z">
            <w:rPr>
              <w:i/>
            </w:rPr>
          </w:rPrChange>
        </w:rPr>
        <w:t>Atp2a2</w:t>
      </w:r>
      <w:r w:rsidR="00396722" w:rsidRPr="00ED672B">
        <w:rPr>
          <w:rFonts w:asciiTheme="minorHAnsi" w:hAnsiTheme="minorHAnsi"/>
          <w:rPrChange w:id="2745" w:author="Erin Stephenson" w:date="2019-03-13T19:33:00Z">
            <w:rPr/>
          </w:rPrChange>
        </w:rPr>
        <w:t>, see Figure 4C</w:t>
      </w:r>
      <w:r w:rsidR="004905D8" w:rsidRPr="00ED672B">
        <w:rPr>
          <w:rFonts w:asciiTheme="minorHAnsi" w:hAnsiTheme="minorHAnsi"/>
          <w:rPrChange w:id="2746" w:author="Erin Stephenson" w:date="2019-03-13T19:33:00Z">
            <w:rPr/>
          </w:rPrChange>
        </w:rPr>
        <w:t>), and its un</w:t>
      </w:r>
      <w:r w:rsidR="00C64A2D" w:rsidRPr="00ED672B">
        <w:rPr>
          <w:rFonts w:asciiTheme="minorHAnsi" w:hAnsiTheme="minorHAnsi"/>
          <w:rPrChange w:id="2747" w:author="Erin Stephenson" w:date="2019-03-13T19:33:00Z">
            <w:rPr/>
          </w:rPrChange>
        </w:rPr>
        <w:t>-</w:t>
      </w:r>
      <w:r w:rsidR="004905D8" w:rsidRPr="00ED672B">
        <w:rPr>
          <w:rFonts w:asciiTheme="minorHAnsi" w:hAnsiTheme="minorHAnsi"/>
          <w:rPrChange w:id="2748" w:author="Erin Stephenson" w:date="2019-03-13T19:33:00Z">
            <w:rPr/>
          </w:rPrChange>
        </w:rPr>
        <w:t xml:space="preserve">coupler Sarcolipin (encoded by </w:t>
      </w:r>
      <w:proofErr w:type="spellStart"/>
      <w:r w:rsidR="004905D8" w:rsidRPr="00ED672B">
        <w:rPr>
          <w:rFonts w:asciiTheme="minorHAnsi" w:hAnsiTheme="minorHAnsi"/>
          <w:i/>
          <w:rPrChange w:id="2749" w:author="Erin Stephenson" w:date="2019-03-13T19:33:00Z">
            <w:rPr>
              <w:i/>
            </w:rPr>
          </w:rPrChange>
        </w:rPr>
        <w:t>Sln</w:t>
      </w:r>
      <w:proofErr w:type="spellEnd"/>
      <w:r w:rsidR="00B04B43" w:rsidRPr="00ED672B">
        <w:rPr>
          <w:rFonts w:asciiTheme="minorHAnsi" w:hAnsiTheme="minorHAnsi"/>
          <w:rPrChange w:id="2750" w:author="Erin Stephenson" w:date="2019-03-13T19:33:00Z">
            <w:rPr/>
          </w:rPrChange>
        </w:rPr>
        <w:t xml:space="preserve">; Figure </w:t>
      </w:r>
      <w:r w:rsidR="00044765" w:rsidRPr="00ED672B">
        <w:rPr>
          <w:rFonts w:asciiTheme="minorHAnsi" w:hAnsiTheme="minorHAnsi"/>
          <w:rPrChange w:id="2751" w:author="Erin Stephenson" w:date="2019-03-13T19:33:00Z">
            <w:rPr/>
          </w:rPrChange>
        </w:rPr>
        <w:t>4E</w:t>
      </w:r>
      <w:r w:rsidR="004905D8" w:rsidRPr="00ED672B">
        <w:rPr>
          <w:rFonts w:asciiTheme="minorHAnsi" w:hAnsiTheme="minorHAnsi"/>
          <w:rPrChange w:id="2752" w:author="Erin Stephenson" w:date="2019-03-13T19:33:00Z">
            <w:rPr/>
          </w:rPrChange>
        </w:rPr>
        <w:t>)</w:t>
      </w:r>
      <w:del w:id="2753" w:author="Erin Stephenson" w:date="2019-03-11T15:57:00Z">
        <w:r w:rsidR="004905D8" w:rsidRPr="00ED672B" w:rsidDel="00B0472F">
          <w:rPr>
            <w:rFonts w:asciiTheme="minorHAnsi" w:hAnsiTheme="minorHAnsi"/>
            <w:rPrChange w:id="2754" w:author="Erin Stephenson" w:date="2019-03-13T19:33:00Z">
              <w:rPr/>
            </w:rPrChange>
          </w:rPr>
          <w:delText xml:space="preserve">.  </w:delText>
        </w:r>
        <w:r w:rsidR="00412036" w:rsidRPr="00ED672B" w:rsidDel="00B0472F">
          <w:rPr>
            <w:rFonts w:asciiTheme="minorHAnsi" w:hAnsiTheme="minorHAnsi"/>
            <w:rPrChange w:id="2755" w:author="Erin Stephenson" w:date="2019-03-13T19:33:00Z">
              <w:rPr/>
            </w:rPrChange>
          </w:rPr>
          <w:delText xml:space="preserve">Sarcolipin has </w:delText>
        </w:r>
      </w:del>
      <w:ins w:id="2756" w:author="Erin Stephenson" w:date="2019-03-11T15:57:00Z">
        <w:r w:rsidR="00B0472F" w:rsidRPr="00ED672B">
          <w:rPr>
            <w:rFonts w:asciiTheme="minorHAnsi" w:hAnsiTheme="minorHAnsi"/>
            <w:rPrChange w:id="2757" w:author="Erin Stephenson" w:date="2019-03-13T19:33:00Z">
              <w:rPr/>
            </w:rPrChange>
          </w:rPr>
          <w:t>, proteins previously</w:t>
        </w:r>
      </w:ins>
      <w:del w:id="2758" w:author="Erin Stephenson" w:date="2019-03-11T15:57:00Z">
        <w:r w:rsidR="00412036" w:rsidRPr="00ED672B" w:rsidDel="00B0472F">
          <w:rPr>
            <w:rFonts w:asciiTheme="minorHAnsi" w:hAnsiTheme="minorHAnsi"/>
            <w:rPrChange w:id="2759" w:author="Erin Stephenson" w:date="2019-03-13T19:33:00Z">
              <w:rPr/>
            </w:rPrChange>
          </w:rPr>
          <w:delText>been</w:delText>
        </w:r>
      </w:del>
      <w:r w:rsidR="00412036" w:rsidRPr="00ED672B">
        <w:rPr>
          <w:rFonts w:asciiTheme="minorHAnsi" w:hAnsiTheme="minorHAnsi"/>
          <w:rPrChange w:id="2760" w:author="Erin Stephenson" w:date="2019-03-13T19:33:00Z">
            <w:rPr/>
          </w:rPrChange>
        </w:rPr>
        <w:t xml:space="preserve"> reported </w:t>
      </w:r>
      <w:del w:id="2761" w:author="Erin Stephenson" w:date="2019-03-11T15:57:00Z">
        <w:r w:rsidR="00412036" w:rsidRPr="00ED672B" w:rsidDel="00B0472F">
          <w:rPr>
            <w:rFonts w:asciiTheme="minorHAnsi" w:hAnsiTheme="minorHAnsi"/>
            <w:rPrChange w:id="2762" w:author="Erin Stephenson" w:date="2019-03-13T19:33:00Z">
              <w:rPr/>
            </w:rPrChange>
          </w:rPr>
          <w:delText>to pla</w:delText>
        </w:r>
      </w:del>
      <w:ins w:id="2763" w:author="Erin Stephenson" w:date="2019-03-11T15:57:00Z">
        <w:r w:rsidR="00B0472F" w:rsidRPr="00ED672B">
          <w:rPr>
            <w:rFonts w:asciiTheme="minorHAnsi" w:hAnsiTheme="minorHAnsi"/>
            <w:rPrChange w:id="2764" w:author="Erin Stephenson" w:date="2019-03-13T19:33:00Z">
              <w:rPr/>
            </w:rPrChange>
          </w:rPr>
          <w:t>as playing</w:t>
        </w:r>
      </w:ins>
      <w:del w:id="2765" w:author="Erin Stephenson" w:date="2019-03-11T15:57:00Z">
        <w:r w:rsidR="00412036" w:rsidRPr="00ED672B" w:rsidDel="00B0472F">
          <w:rPr>
            <w:rFonts w:asciiTheme="minorHAnsi" w:hAnsiTheme="minorHAnsi"/>
            <w:rPrChange w:id="2766" w:author="Erin Stephenson" w:date="2019-03-13T19:33:00Z">
              <w:rPr/>
            </w:rPrChange>
          </w:rPr>
          <w:delText>y</w:delText>
        </w:r>
      </w:del>
      <w:r w:rsidR="00412036" w:rsidRPr="00ED672B">
        <w:rPr>
          <w:rFonts w:asciiTheme="minorHAnsi" w:hAnsiTheme="minorHAnsi"/>
          <w:rPrChange w:id="2767" w:author="Erin Stephenson" w:date="2019-03-13T19:33:00Z">
            <w:rPr/>
          </w:rPrChange>
        </w:rPr>
        <w:t xml:space="preserve"> a</w:t>
      </w:r>
      <w:ins w:id="2768" w:author="Erin Stephenson" w:date="2019-03-11T15:56:00Z">
        <w:r w:rsidR="00B0472F" w:rsidRPr="00ED672B">
          <w:rPr>
            <w:rFonts w:asciiTheme="minorHAnsi" w:hAnsiTheme="minorHAnsi"/>
            <w:rPrChange w:id="2769" w:author="Erin Stephenson" w:date="2019-03-13T19:33:00Z">
              <w:rPr/>
            </w:rPrChange>
          </w:rPr>
          <w:t>n integral</w:t>
        </w:r>
      </w:ins>
      <w:r w:rsidR="00412036" w:rsidRPr="00ED672B">
        <w:rPr>
          <w:rFonts w:asciiTheme="minorHAnsi" w:hAnsiTheme="minorHAnsi"/>
          <w:rPrChange w:id="2770" w:author="Erin Stephenson" w:date="2019-03-13T19:33:00Z">
            <w:rPr/>
          </w:rPrChange>
        </w:rPr>
        <w:t xml:space="preserve"> role in muscle-specific thermogenesis </w:t>
      </w:r>
      <w:r w:rsidR="00412036" w:rsidRPr="00ED672B">
        <w:rPr>
          <w:rFonts w:asciiTheme="minorHAnsi" w:hAnsiTheme="minorHAnsi"/>
          <w:rPrChange w:id="2771" w:author="Erin Stephenson" w:date="2019-03-13T19:33:00Z">
            <w:rPr/>
          </w:rPrChange>
        </w:rPr>
        <w:fldChar w:fldCharType="begin" w:fldLock="1"/>
      </w:r>
      <w:r w:rsidR="00B421EE" w:rsidRPr="00ED672B">
        <w:rPr>
          <w:rFonts w:asciiTheme="minorHAnsi" w:hAnsiTheme="minorHAnsi"/>
          <w:rPrChange w:id="2772" w:author="Erin Stephenson" w:date="2019-03-13T19:33:00Z">
            <w:rPr/>
          </w:rPrChange>
        </w:rPr>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B421EE" w:rsidRPr="00ED672B">
        <w:rPr>
          <w:rFonts w:ascii="MS Mincho" w:eastAsia="MS Mincho" w:hAnsi="MS Mincho" w:cs="MS Mincho"/>
          <w:rPrChange w:id="2773" w:author="Erin Stephenson" w:date="2019-03-13T19:33:00Z">
            <w:rPr>
              <w:rFonts w:ascii="Cambria Math" w:hAnsi="Cambria Math" w:cs="Cambria Math"/>
            </w:rPr>
          </w:rPrChange>
        </w:rPr>
        <w:instrText>∼</w:instrText>
      </w:r>
      <w:r w:rsidR="00B421EE" w:rsidRPr="00ED672B">
        <w:rPr>
          <w:rFonts w:asciiTheme="minorHAnsi" w:hAnsiTheme="minorHAnsi"/>
          <w:rPrChange w:id="2774" w:author="Erin Stephenson" w:date="2019-03-13T19:33:00Z">
            <w:rPr/>
          </w:rPrChange>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5–58]","plainTextFormattedCitation":"[55–58]","previouslyFormattedCitation":"[55–58]"},"properties":{"noteIndex":0},"schema":"https://github.com/citation-style-language/schema/raw/master/csl-citation.json"}</w:instrText>
      </w:r>
      <w:r w:rsidR="00412036" w:rsidRPr="00ED672B">
        <w:rPr>
          <w:rFonts w:asciiTheme="minorHAnsi" w:hAnsiTheme="minorHAnsi"/>
          <w:rPrChange w:id="2775" w:author="Erin Stephenson" w:date="2019-03-13T19:33:00Z">
            <w:rPr/>
          </w:rPrChange>
        </w:rPr>
        <w:fldChar w:fldCharType="separate"/>
      </w:r>
      <w:r w:rsidR="00B421EE" w:rsidRPr="00ED672B">
        <w:rPr>
          <w:rFonts w:asciiTheme="minorHAnsi" w:hAnsiTheme="minorHAnsi"/>
          <w:noProof/>
          <w:rPrChange w:id="2776" w:author="Erin Stephenson" w:date="2019-03-13T19:33:00Z">
            <w:rPr>
              <w:noProof/>
            </w:rPr>
          </w:rPrChange>
        </w:rPr>
        <w:t>[55–58]</w:t>
      </w:r>
      <w:r w:rsidR="00412036" w:rsidRPr="00ED672B">
        <w:rPr>
          <w:rFonts w:asciiTheme="minorHAnsi" w:hAnsiTheme="minorHAnsi"/>
          <w:rPrChange w:id="2777" w:author="Erin Stephenson" w:date="2019-03-13T19:33:00Z">
            <w:rPr/>
          </w:rPrChange>
        </w:rPr>
        <w:fldChar w:fldCharType="end"/>
      </w:r>
      <w:r w:rsidR="00412036" w:rsidRPr="00ED672B">
        <w:rPr>
          <w:rFonts w:asciiTheme="minorHAnsi" w:hAnsiTheme="minorHAnsi"/>
          <w:rPrChange w:id="2778" w:author="Erin Stephenson" w:date="2019-03-13T19:33:00Z">
            <w:rPr/>
          </w:rPrChange>
        </w:rPr>
        <w:t xml:space="preserve">. </w:t>
      </w:r>
      <w:del w:id="2779" w:author="Erin Stephenson" w:date="2019-03-11T15:58:00Z">
        <w:r w:rsidR="004905D8" w:rsidRPr="00ED672B" w:rsidDel="003D7B6E">
          <w:rPr>
            <w:rFonts w:asciiTheme="minorHAnsi" w:hAnsiTheme="minorHAnsi"/>
            <w:rPrChange w:id="2780" w:author="Erin Stephenson" w:date="2019-03-13T19:33:00Z">
              <w:rPr/>
            </w:rPrChange>
          </w:rPr>
          <w:delText xml:space="preserve">To </w:delText>
        </w:r>
        <w:r w:rsidR="00412036" w:rsidRPr="00ED672B" w:rsidDel="003D7B6E">
          <w:rPr>
            <w:rFonts w:asciiTheme="minorHAnsi" w:hAnsiTheme="minorHAnsi"/>
            <w:rPrChange w:id="2781" w:author="Erin Stephenson" w:date="2019-03-13T19:33:00Z">
              <w:rPr/>
            </w:rPrChange>
          </w:rPr>
          <w:delText>evaluate</w:delText>
        </w:r>
      </w:del>
      <w:ins w:id="2782" w:author="Erin Stephenson" w:date="2019-03-11T15:58:00Z">
        <w:r w:rsidR="003D7B6E" w:rsidRPr="00ED672B">
          <w:rPr>
            <w:rFonts w:asciiTheme="minorHAnsi" w:hAnsiTheme="minorHAnsi"/>
            <w:rPrChange w:id="2783" w:author="Erin Stephenson" w:date="2019-03-13T19:33:00Z">
              <w:rPr/>
            </w:rPrChange>
          </w:rPr>
          <w:t>At the protein level,</w:t>
        </w:r>
      </w:ins>
      <w:r w:rsidR="00412036" w:rsidRPr="00ED672B">
        <w:rPr>
          <w:rFonts w:asciiTheme="minorHAnsi" w:hAnsiTheme="minorHAnsi"/>
          <w:rPrChange w:id="2784" w:author="Erin Stephenson" w:date="2019-03-13T19:33:00Z">
            <w:rPr/>
          </w:rPrChange>
        </w:rPr>
        <w:t xml:space="preserve"> Sarcolipin </w:t>
      </w:r>
      <w:del w:id="2785" w:author="Erin Stephenson" w:date="2019-03-11T15:58:00Z">
        <w:r w:rsidR="00412036" w:rsidRPr="00ED672B" w:rsidDel="003D7B6E">
          <w:rPr>
            <w:rFonts w:asciiTheme="minorHAnsi" w:hAnsiTheme="minorHAnsi"/>
            <w:rPrChange w:id="2786" w:author="Erin Stephenson" w:date="2019-03-13T19:33:00Z">
              <w:rPr/>
            </w:rPrChange>
          </w:rPr>
          <w:delText>protein levels</w:delText>
        </w:r>
        <w:r w:rsidR="004905D8" w:rsidRPr="00ED672B" w:rsidDel="003D7B6E">
          <w:rPr>
            <w:rFonts w:asciiTheme="minorHAnsi" w:hAnsiTheme="minorHAnsi"/>
            <w:rPrChange w:id="2787" w:author="Erin Stephenson" w:date="2019-03-13T19:33:00Z">
              <w:rPr/>
            </w:rPrChange>
          </w:rPr>
          <w:delText xml:space="preserve">, we performed western blotting </w:delText>
        </w:r>
        <w:r w:rsidR="00917778" w:rsidRPr="00ED672B" w:rsidDel="003D7B6E">
          <w:rPr>
            <w:rFonts w:asciiTheme="minorHAnsi" w:hAnsiTheme="minorHAnsi"/>
            <w:rPrChange w:id="2788" w:author="Erin Stephenson" w:date="2019-03-13T19:33:00Z">
              <w:rPr/>
            </w:rPrChange>
          </w:rPr>
          <w:delText>on</w:delText>
        </w:r>
        <w:r w:rsidR="004905D8" w:rsidRPr="00ED672B" w:rsidDel="003D7B6E">
          <w:rPr>
            <w:rFonts w:asciiTheme="minorHAnsi" w:hAnsiTheme="minorHAnsi"/>
            <w:rPrChange w:id="2789" w:author="Erin Stephenson" w:date="2019-03-13T19:33:00Z">
              <w:rPr/>
            </w:rPrChange>
          </w:rPr>
          <w:delText xml:space="preserve"> these lysates </w:delText>
        </w:r>
        <w:r w:rsidR="00917778" w:rsidRPr="00ED672B" w:rsidDel="003D7B6E">
          <w:rPr>
            <w:rFonts w:asciiTheme="minorHAnsi" w:hAnsiTheme="minorHAnsi"/>
            <w:rPrChange w:id="2790" w:author="Erin Stephenson" w:date="2019-03-13T19:33:00Z">
              <w:rPr/>
            </w:rPrChange>
          </w:rPr>
          <w:delText>and found a</w:delText>
        </w:r>
      </w:del>
      <w:ins w:id="2791" w:author="Erin Stephenson" w:date="2019-03-11T15:58:00Z">
        <w:r w:rsidR="003D7B6E" w:rsidRPr="00ED672B">
          <w:rPr>
            <w:rFonts w:asciiTheme="minorHAnsi" w:hAnsiTheme="minorHAnsi"/>
            <w:rPrChange w:id="2792" w:author="Erin Stephenson" w:date="2019-03-13T19:33:00Z">
              <w:rPr/>
            </w:rPrChange>
          </w:rPr>
          <w:t>was increased</w:t>
        </w:r>
      </w:ins>
      <w:r w:rsidR="00917778" w:rsidRPr="00ED672B">
        <w:rPr>
          <w:rFonts w:asciiTheme="minorHAnsi" w:hAnsiTheme="minorHAnsi"/>
          <w:rPrChange w:id="2793" w:author="Erin Stephenson" w:date="2019-03-13T19:33:00Z">
            <w:rPr/>
          </w:rPrChange>
        </w:rPr>
        <w:t xml:space="preserve"> </w:t>
      </w:r>
      <w:proofErr w:type="gramStart"/>
      <w:r w:rsidR="00917778" w:rsidRPr="00ED672B">
        <w:rPr>
          <w:rFonts w:asciiTheme="minorHAnsi" w:hAnsiTheme="minorHAnsi"/>
          <w:rPrChange w:id="2794" w:author="Erin Stephenson" w:date="2019-03-13T19:33:00Z">
            <w:rPr/>
          </w:rPrChange>
        </w:rPr>
        <w:t>4.1 fold</w:t>
      </w:r>
      <w:proofErr w:type="gramEnd"/>
      <w:r w:rsidR="00917778" w:rsidRPr="00ED672B">
        <w:rPr>
          <w:rFonts w:asciiTheme="minorHAnsi" w:hAnsiTheme="minorHAnsi"/>
          <w:rPrChange w:id="2795" w:author="Erin Stephenson" w:date="2019-03-13T19:33:00Z">
            <w:rPr/>
          </w:rPrChange>
        </w:rPr>
        <w:t xml:space="preserve"> </w:t>
      </w:r>
      <w:del w:id="2796" w:author="Erin Stephenson" w:date="2019-03-11T15:58:00Z">
        <w:r w:rsidR="00917778" w:rsidRPr="00ED672B" w:rsidDel="003D7B6E">
          <w:rPr>
            <w:rFonts w:asciiTheme="minorHAnsi" w:hAnsiTheme="minorHAnsi"/>
            <w:rPrChange w:id="2797" w:author="Erin Stephenson" w:date="2019-03-13T19:33:00Z">
              <w:rPr/>
            </w:rPrChange>
          </w:rPr>
          <w:delText>increase in Sarcolipin protein</w:delText>
        </w:r>
        <w:r w:rsidR="00B04B43" w:rsidRPr="00ED672B" w:rsidDel="003D7B6E">
          <w:rPr>
            <w:rFonts w:asciiTheme="minorHAnsi" w:hAnsiTheme="minorHAnsi"/>
            <w:rPrChange w:id="2798" w:author="Erin Stephenson" w:date="2019-03-13T19:33:00Z">
              <w:rPr/>
            </w:rPrChange>
          </w:rPr>
          <w:delText xml:space="preserve"> </w:delText>
        </w:r>
      </w:del>
      <w:r w:rsidR="00B04B43" w:rsidRPr="00ED672B">
        <w:rPr>
          <w:rFonts w:asciiTheme="minorHAnsi" w:hAnsiTheme="minorHAnsi"/>
          <w:rPrChange w:id="2799" w:author="Erin Stephenson" w:date="2019-03-13T19:33:00Z">
            <w:rPr/>
          </w:rPrChange>
        </w:rPr>
        <w:t>(</w:t>
      </w:r>
      <w:r w:rsidR="00917778" w:rsidRPr="00ED672B">
        <w:rPr>
          <w:rFonts w:asciiTheme="minorHAnsi" w:hAnsiTheme="minorHAnsi"/>
          <w:rPrChange w:id="2800" w:author="Erin Stephenson" w:date="2019-03-13T19:33:00Z">
            <w:rPr/>
          </w:rPrChange>
        </w:rPr>
        <w:t>p</w:t>
      </w:r>
      <w:r w:rsidR="00224477" w:rsidRPr="00ED672B">
        <w:rPr>
          <w:rFonts w:asciiTheme="minorHAnsi" w:hAnsiTheme="minorHAnsi"/>
          <w:rPrChange w:id="2801" w:author="Erin Stephenson" w:date="2019-03-13T19:33:00Z">
            <w:rPr/>
          </w:rPrChange>
        </w:rPr>
        <w:t>=4.5 x 10</w:t>
      </w:r>
      <w:r w:rsidR="00224477" w:rsidRPr="00ED672B">
        <w:rPr>
          <w:rFonts w:asciiTheme="minorHAnsi" w:hAnsiTheme="minorHAnsi"/>
          <w:vertAlign w:val="superscript"/>
          <w:rPrChange w:id="2802" w:author="Erin Stephenson" w:date="2019-03-13T19:33:00Z">
            <w:rPr>
              <w:vertAlign w:val="superscript"/>
            </w:rPr>
          </w:rPrChange>
        </w:rPr>
        <w:t>-6</w:t>
      </w:r>
      <w:r w:rsidR="00224477" w:rsidRPr="00ED672B">
        <w:rPr>
          <w:rFonts w:asciiTheme="minorHAnsi" w:hAnsiTheme="minorHAnsi"/>
          <w:rPrChange w:id="2803" w:author="Erin Stephenson" w:date="2019-03-13T19:33:00Z">
            <w:rPr/>
          </w:rPrChange>
        </w:rPr>
        <w:t xml:space="preserve">; </w:t>
      </w:r>
      <w:r w:rsidR="00B04B43" w:rsidRPr="00ED672B">
        <w:rPr>
          <w:rFonts w:asciiTheme="minorHAnsi" w:hAnsiTheme="minorHAnsi"/>
          <w:rPrChange w:id="2804" w:author="Erin Stephenson" w:date="2019-03-13T19:33:00Z">
            <w:rPr/>
          </w:rPrChange>
        </w:rPr>
        <w:t xml:space="preserve">Figure </w:t>
      </w:r>
      <w:r w:rsidR="00AF076F" w:rsidRPr="00ED672B">
        <w:rPr>
          <w:rFonts w:asciiTheme="minorHAnsi" w:hAnsiTheme="minorHAnsi"/>
          <w:rPrChange w:id="2805" w:author="Erin Stephenson" w:date="2019-03-13T19:33:00Z">
            <w:rPr/>
          </w:rPrChange>
        </w:rPr>
        <w:t>4F</w:t>
      </w:r>
      <w:r w:rsidR="00934670" w:rsidRPr="00ED672B">
        <w:rPr>
          <w:rFonts w:asciiTheme="minorHAnsi" w:hAnsiTheme="minorHAnsi"/>
          <w:rPrChange w:id="2806" w:author="Erin Stephenson" w:date="2019-03-13T19:33:00Z">
            <w:rPr/>
          </w:rPrChange>
        </w:rPr>
        <w:t>, pS6 is shown as a positive control</w:t>
      </w:r>
      <w:r w:rsidR="00B04B43" w:rsidRPr="00ED672B">
        <w:rPr>
          <w:rFonts w:asciiTheme="minorHAnsi" w:hAnsiTheme="minorHAnsi"/>
          <w:rPrChange w:id="2807" w:author="Erin Stephenson" w:date="2019-03-13T19:33:00Z">
            <w:rPr/>
          </w:rPrChange>
        </w:rPr>
        <w:t>)</w:t>
      </w:r>
      <w:r w:rsidR="004905D8" w:rsidRPr="00ED672B">
        <w:rPr>
          <w:rFonts w:asciiTheme="minorHAnsi" w:hAnsiTheme="minorHAnsi"/>
          <w:rPrChange w:id="2808" w:author="Erin Stephenson" w:date="2019-03-13T19:33:00Z">
            <w:rPr/>
          </w:rPrChange>
        </w:rPr>
        <w:t xml:space="preserve">.  </w:t>
      </w:r>
      <w:ins w:id="2809" w:author="Erin Stephenson" w:date="2019-03-13T15:37:00Z">
        <w:r w:rsidR="00F91E6A" w:rsidRPr="00ED672B">
          <w:rPr>
            <w:rFonts w:asciiTheme="minorHAnsi" w:hAnsiTheme="minorHAnsi"/>
            <w:rPrChange w:id="2810" w:author="Erin Stephenson" w:date="2019-03-13T19:33:00Z">
              <w:rPr/>
            </w:rPrChange>
          </w:rPr>
          <w:t xml:space="preserve">Unlike previous reports that show increased </w:t>
        </w:r>
        <w:r w:rsidR="00F91E6A" w:rsidRPr="00ED672B">
          <w:rPr>
            <w:rFonts w:asciiTheme="minorHAnsi" w:hAnsiTheme="minorHAnsi"/>
            <w:i/>
            <w:rPrChange w:id="2811" w:author="Erin Stephenson" w:date="2019-03-13T19:33:00Z">
              <w:rPr/>
            </w:rPrChange>
          </w:rPr>
          <w:t>Ucp2</w:t>
        </w:r>
        <w:r w:rsidR="00F91E6A" w:rsidRPr="00ED672B">
          <w:rPr>
            <w:rFonts w:asciiTheme="minorHAnsi" w:hAnsiTheme="minorHAnsi"/>
            <w:rPrChange w:id="2812" w:author="Erin Stephenson" w:date="2019-03-13T19:33:00Z">
              <w:rPr/>
            </w:rPrChange>
          </w:rPr>
          <w:t xml:space="preserve"> mRNA in </w:t>
        </w:r>
      </w:ins>
      <w:ins w:id="2813" w:author="Erin Stephenson" w:date="2019-03-13T15:38:00Z">
        <w:r w:rsidR="00F91E6A" w:rsidRPr="00ED672B">
          <w:rPr>
            <w:rFonts w:asciiTheme="minorHAnsi" w:hAnsiTheme="minorHAnsi"/>
            <w:i/>
            <w:rPrChange w:id="2814" w:author="Erin Stephenson" w:date="2019-03-13T19:33:00Z">
              <w:rPr>
                <w:i/>
              </w:rPr>
            </w:rPrChange>
          </w:rPr>
          <w:t>ACTA1-Tsc1</w:t>
        </w:r>
        <w:r w:rsidR="00F91E6A" w:rsidRPr="00ED672B">
          <w:rPr>
            <w:rFonts w:asciiTheme="minorHAnsi" w:hAnsiTheme="minorHAnsi"/>
            <w:rPrChange w:id="2815" w:author="Erin Stephenson" w:date="2019-03-13T19:33:00Z">
              <w:rPr/>
            </w:rPrChange>
          </w:rPr>
          <w:t xml:space="preserve"> knockout muscles</w:t>
        </w:r>
        <w:r w:rsidR="00F91E6A" w:rsidRPr="00ED672B">
          <w:rPr>
            <w:rStyle w:val="CommentReference"/>
            <w:rFonts w:asciiTheme="minorHAnsi" w:hAnsiTheme="minorHAnsi"/>
            <w:rPrChange w:id="2816" w:author="Erin Stephenson" w:date="2019-03-13T19:33:00Z">
              <w:rPr>
                <w:rStyle w:val="CommentReference"/>
              </w:rPr>
            </w:rPrChange>
          </w:rPr>
          <w:commentReference w:id="2817"/>
        </w:r>
      </w:ins>
      <w:ins w:id="2818" w:author="Erin Stephenson" w:date="2019-03-13T15:37:00Z">
        <w:r w:rsidR="00F91E6A" w:rsidRPr="00ED672B">
          <w:rPr>
            <w:rFonts w:asciiTheme="minorHAnsi" w:hAnsiTheme="minorHAnsi"/>
            <w:rPrChange w:id="2819" w:author="Erin Stephenson" w:date="2019-03-13T19:33:00Z">
              <w:rPr/>
            </w:rPrChange>
          </w:rPr>
          <w:t>, w</w:t>
        </w:r>
      </w:ins>
      <w:ins w:id="2820" w:author="Erin Stephenson" w:date="2019-03-11T16:04:00Z">
        <w:r w:rsidR="00415E95" w:rsidRPr="00ED672B">
          <w:rPr>
            <w:rFonts w:asciiTheme="minorHAnsi" w:hAnsiTheme="minorHAnsi"/>
            <w:rPrChange w:id="2821" w:author="Erin Stephenson" w:date="2019-03-13T19:33:00Z">
              <w:rPr/>
            </w:rPrChange>
          </w:rPr>
          <w:t xml:space="preserve">e noted no significant differences in the </w:t>
        </w:r>
      </w:ins>
      <w:ins w:id="2822" w:author="Erin Stephenson" w:date="2019-03-13T15:39:00Z">
        <w:r w:rsidR="00F91E6A" w:rsidRPr="00ED672B">
          <w:rPr>
            <w:rFonts w:asciiTheme="minorHAnsi" w:hAnsiTheme="minorHAnsi"/>
            <w:rPrChange w:id="2823" w:author="Erin Stephenson" w:date="2019-03-13T19:33:00Z">
              <w:rPr/>
            </w:rPrChange>
          </w:rPr>
          <w:t xml:space="preserve">expression of </w:t>
        </w:r>
      </w:ins>
      <w:ins w:id="2824" w:author="Erin Stephenson" w:date="2019-03-13T15:38:00Z">
        <w:r w:rsidR="00F91E6A" w:rsidRPr="00ED672B">
          <w:rPr>
            <w:rFonts w:asciiTheme="minorHAnsi" w:hAnsiTheme="minorHAnsi"/>
            <w:rPrChange w:id="2825" w:author="Erin Stephenson" w:date="2019-03-13T19:33:00Z">
              <w:rPr/>
            </w:rPrChange>
          </w:rPr>
          <w:t xml:space="preserve">transcripts for </w:t>
        </w:r>
        <w:r w:rsidR="00F91E6A" w:rsidRPr="00ED672B">
          <w:rPr>
            <w:rFonts w:asciiTheme="minorHAnsi" w:hAnsiTheme="minorHAnsi"/>
            <w:i/>
            <w:rPrChange w:id="2826" w:author="Erin Stephenson" w:date="2019-03-13T19:33:00Z">
              <w:rPr/>
            </w:rPrChange>
          </w:rPr>
          <w:t>Ucp1</w:t>
        </w:r>
        <w:r w:rsidR="00F91E6A" w:rsidRPr="00ED672B">
          <w:rPr>
            <w:rFonts w:asciiTheme="minorHAnsi" w:hAnsiTheme="minorHAnsi"/>
            <w:rPrChange w:id="2827" w:author="Erin Stephenson" w:date="2019-03-13T19:33:00Z">
              <w:rPr/>
            </w:rPrChange>
          </w:rPr>
          <w:t>, -</w:t>
        </w:r>
        <w:r w:rsidR="00F91E6A" w:rsidRPr="00ED672B">
          <w:rPr>
            <w:rFonts w:asciiTheme="minorHAnsi" w:hAnsiTheme="minorHAnsi"/>
            <w:i/>
            <w:rPrChange w:id="2828" w:author="Erin Stephenson" w:date="2019-03-13T19:33:00Z">
              <w:rPr/>
            </w:rPrChange>
          </w:rPr>
          <w:t>2</w:t>
        </w:r>
        <w:r w:rsidR="00F91E6A" w:rsidRPr="00ED672B">
          <w:rPr>
            <w:rFonts w:asciiTheme="minorHAnsi" w:hAnsiTheme="minorHAnsi"/>
            <w:rPrChange w:id="2829" w:author="Erin Stephenson" w:date="2019-03-13T19:33:00Z">
              <w:rPr/>
            </w:rPrChange>
          </w:rPr>
          <w:t xml:space="preserve"> or </w:t>
        </w:r>
      </w:ins>
      <w:ins w:id="2830" w:author="Erin Stephenson" w:date="2019-03-11T16:04:00Z">
        <w:r w:rsidR="00415E95" w:rsidRPr="00ED672B">
          <w:rPr>
            <w:rFonts w:asciiTheme="minorHAnsi" w:hAnsiTheme="minorHAnsi"/>
            <w:rPrChange w:id="2831" w:author="Erin Stephenson" w:date="2019-03-13T19:33:00Z">
              <w:rPr/>
            </w:rPrChange>
          </w:rPr>
          <w:t>-</w:t>
        </w:r>
        <w:r w:rsidR="00415E95" w:rsidRPr="00ED672B">
          <w:rPr>
            <w:rFonts w:asciiTheme="minorHAnsi" w:hAnsiTheme="minorHAnsi"/>
            <w:i/>
            <w:rPrChange w:id="2832" w:author="Erin Stephenson" w:date="2019-03-13T19:33:00Z">
              <w:rPr/>
            </w:rPrChange>
          </w:rPr>
          <w:t>3</w:t>
        </w:r>
        <w:r w:rsidR="00415E95" w:rsidRPr="00ED672B">
          <w:rPr>
            <w:rFonts w:asciiTheme="minorHAnsi" w:hAnsiTheme="minorHAnsi"/>
            <w:rPrChange w:id="2833" w:author="Erin Stephenson" w:date="2019-03-13T19:33:00Z">
              <w:rPr/>
            </w:rPrChange>
          </w:rPr>
          <w:t xml:space="preserve"> (not shown). </w:t>
        </w:r>
      </w:ins>
      <w:del w:id="2834" w:author="Erin Stephenson" w:date="2019-03-11T16:00:00Z">
        <w:r w:rsidR="004905D8" w:rsidRPr="00ED672B" w:rsidDel="00AB7544">
          <w:rPr>
            <w:rFonts w:asciiTheme="minorHAnsi" w:hAnsiTheme="minorHAnsi"/>
            <w:rPrChange w:id="2835" w:author="Erin Stephenson" w:date="2019-03-13T19:33:00Z">
              <w:rPr/>
            </w:rPrChange>
          </w:rPr>
          <w:delText>We therefore</w:delText>
        </w:r>
      </w:del>
      <w:ins w:id="2836" w:author="Erin Stephenson" w:date="2019-03-11T16:00:00Z">
        <w:r w:rsidR="00AB7544" w:rsidRPr="00ED672B">
          <w:rPr>
            <w:rFonts w:asciiTheme="minorHAnsi" w:hAnsiTheme="minorHAnsi"/>
            <w:rPrChange w:id="2837" w:author="Erin Stephenson" w:date="2019-03-13T19:33:00Z">
              <w:rPr/>
            </w:rPrChange>
          </w:rPr>
          <w:t>Thus, we</w:t>
        </w:r>
      </w:ins>
      <w:r w:rsidR="004905D8" w:rsidRPr="00ED672B">
        <w:rPr>
          <w:rFonts w:asciiTheme="minorHAnsi" w:hAnsiTheme="minorHAnsi"/>
          <w:rPrChange w:id="2838" w:author="Erin Stephenson" w:date="2019-03-13T19:33:00Z">
            <w:rPr/>
          </w:rPrChange>
        </w:rPr>
        <w:t xml:space="preserve"> propose that the increased oxidative </w:t>
      </w:r>
      <w:r w:rsidR="00BF2F76" w:rsidRPr="00ED672B">
        <w:rPr>
          <w:rFonts w:asciiTheme="minorHAnsi" w:hAnsiTheme="minorHAnsi"/>
          <w:rPrChange w:id="2839" w:author="Erin Stephenson" w:date="2019-03-13T19:33:00Z">
            <w:rPr/>
          </w:rPrChange>
        </w:rPr>
        <w:t>activity</w:t>
      </w:r>
      <w:r w:rsidR="004905D8" w:rsidRPr="00ED672B">
        <w:rPr>
          <w:rFonts w:asciiTheme="minorHAnsi" w:hAnsiTheme="minorHAnsi"/>
          <w:rPrChange w:id="2840" w:author="Erin Stephenson" w:date="2019-03-13T19:33:00Z">
            <w:rPr/>
          </w:rPrChange>
        </w:rPr>
        <w:t xml:space="preserve"> in </w:t>
      </w:r>
      <w:del w:id="2841" w:author="Erin Stephenson" w:date="2019-03-11T16:00:00Z">
        <w:r w:rsidR="004905D8" w:rsidRPr="00ED672B" w:rsidDel="00AB7544">
          <w:rPr>
            <w:rFonts w:asciiTheme="minorHAnsi" w:hAnsiTheme="minorHAnsi"/>
            <w:rPrChange w:id="2842" w:author="Erin Stephenson" w:date="2019-03-13T19:33:00Z">
              <w:rPr/>
            </w:rPrChange>
          </w:rPr>
          <w:delText xml:space="preserve">these </w:delText>
        </w:r>
      </w:del>
      <w:r w:rsidR="004905D8" w:rsidRPr="00ED672B">
        <w:rPr>
          <w:rFonts w:asciiTheme="minorHAnsi" w:hAnsiTheme="minorHAnsi"/>
          <w:rPrChange w:id="2843" w:author="Erin Stephenson" w:date="2019-03-13T19:33:00Z">
            <w:rPr/>
          </w:rPrChange>
        </w:rPr>
        <w:t xml:space="preserve">muscles </w:t>
      </w:r>
      <w:ins w:id="2844" w:author="Erin Stephenson" w:date="2019-03-11T16:00:00Z">
        <w:r w:rsidR="00AB7544" w:rsidRPr="00ED672B">
          <w:rPr>
            <w:rFonts w:asciiTheme="minorHAnsi" w:hAnsiTheme="minorHAnsi"/>
            <w:rPrChange w:id="2845" w:author="Erin Stephenson" w:date="2019-03-13T19:33:00Z">
              <w:rPr/>
            </w:rPrChange>
          </w:rPr>
          <w:t xml:space="preserve">from mice with </w:t>
        </w:r>
        <w:r w:rsidR="00AB7544" w:rsidRPr="00ED672B">
          <w:rPr>
            <w:rFonts w:asciiTheme="minorHAnsi" w:hAnsiTheme="minorHAnsi"/>
            <w:i/>
            <w:rPrChange w:id="2846" w:author="Erin Stephenson" w:date="2019-03-13T19:33:00Z">
              <w:rPr/>
            </w:rPrChange>
          </w:rPr>
          <w:t>Tsc1</w:t>
        </w:r>
        <w:r w:rsidR="00AB7544" w:rsidRPr="00ED672B">
          <w:rPr>
            <w:rFonts w:asciiTheme="minorHAnsi" w:hAnsiTheme="minorHAnsi"/>
            <w:rPrChange w:id="2847" w:author="Erin Stephenson" w:date="2019-03-13T19:33:00Z">
              <w:rPr/>
            </w:rPrChange>
          </w:rPr>
          <w:t xml:space="preserve"> ablation </w:t>
        </w:r>
      </w:ins>
      <w:ins w:id="2848" w:author="Erin Stephenson" w:date="2019-03-13T15:39:00Z">
        <w:r w:rsidR="005358DD" w:rsidRPr="00ED672B">
          <w:rPr>
            <w:rFonts w:asciiTheme="minorHAnsi" w:hAnsiTheme="minorHAnsi"/>
            <w:rPrChange w:id="2849" w:author="Erin Stephenson" w:date="2019-03-13T19:33:00Z">
              <w:rPr/>
            </w:rPrChange>
          </w:rPr>
          <w:t xml:space="preserve">via the </w:t>
        </w:r>
        <w:proofErr w:type="spellStart"/>
        <w:r w:rsidR="005358DD" w:rsidRPr="00ED672B">
          <w:rPr>
            <w:rFonts w:asciiTheme="minorHAnsi" w:hAnsiTheme="minorHAnsi"/>
            <w:i/>
            <w:rPrChange w:id="2850" w:author="Erin Stephenson" w:date="2019-03-13T19:33:00Z">
              <w:rPr/>
            </w:rPrChange>
          </w:rPr>
          <w:t>Ckm-Cre</w:t>
        </w:r>
        <w:proofErr w:type="spellEnd"/>
        <w:r w:rsidR="005358DD" w:rsidRPr="00ED672B">
          <w:rPr>
            <w:rFonts w:asciiTheme="minorHAnsi" w:hAnsiTheme="minorHAnsi"/>
            <w:rPrChange w:id="2851" w:author="Erin Stephenson" w:date="2019-03-13T19:33:00Z">
              <w:rPr/>
            </w:rPrChange>
          </w:rPr>
          <w:t xml:space="preserve"> promotor </w:t>
        </w:r>
      </w:ins>
      <w:r w:rsidR="004905D8" w:rsidRPr="00ED672B">
        <w:rPr>
          <w:rFonts w:asciiTheme="minorHAnsi" w:hAnsiTheme="minorHAnsi"/>
          <w:rPrChange w:id="2852" w:author="Erin Stephenson" w:date="2019-03-13T19:33:00Z">
            <w:rPr/>
          </w:rPrChange>
        </w:rPr>
        <w:t xml:space="preserve">may be </w:t>
      </w:r>
      <w:del w:id="2853" w:author="Erin Stephenson" w:date="2019-03-11T16:00:00Z">
        <w:r w:rsidR="004905D8" w:rsidRPr="00ED672B" w:rsidDel="00AB7544">
          <w:rPr>
            <w:rFonts w:asciiTheme="minorHAnsi" w:hAnsiTheme="minorHAnsi"/>
            <w:rPrChange w:id="2854" w:author="Erin Stephenson" w:date="2019-03-13T19:33:00Z">
              <w:rPr/>
            </w:rPrChange>
          </w:rPr>
          <w:delText xml:space="preserve">related </w:delText>
        </w:r>
      </w:del>
      <w:ins w:id="2855" w:author="Erin Stephenson" w:date="2019-03-11T16:00:00Z">
        <w:r w:rsidR="00AB7544" w:rsidRPr="00ED672B">
          <w:rPr>
            <w:rFonts w:asciiTheme="minorHAnsi" w:hAnsiTheme="minorHAnsi"/>
            <w:rPrChange w:id="2856" w:author="Erin Stephenson" w:date="2019-03-13T19:33:00Z">
              <w:rPr/>
            </w:rPrChange>
          </w:rPr>
          <w:t>caused by</w:t>
        </w:r>
      </w:ins>
      <w:del w:id="2857" w:author="Erin Stephenson" w:date="2019-03-11T16:00:00Z">
        <w:r w:rsidR="004905D8" w:rsidRPr="00ED672B" w:rsidDel="00AB7544">
          <w:rPr>
            <w:rFonts w:asciiTheme="minorHAnsi" w:hAnsiTheme="minorHAnsi"/>
            <w:rPrChange w:id="2858" w:author="Erin Stephenson" w:date="2019-03-13T19:33:00Z">
              <w:rPr/>
            </w:rPrChange>
          </w:rPr>
          <w:delText>to</w:delText>
        </w:r>
      </w:del>
      <w:r w:rsidR="004905D8" w:rsidRPr="00ED672B">
        <w:rPr>
          <w:rFonts w:asciiTheme="minorHAnsi" w:hAnsiTheme="minorHAnsi"/>
          <w:rPrChange w:id="2859" w:author="Erin Stephenson" w:date="2019-03-13T19:33:00Z">
            <w:rPr/>
          </w:rPrChange>
        </w:rPr>
        <w:t xml:space="preserve"> increased futile cycling of </w:t>
      </w:r>
      <w:del w:id="2860" w:author="Erin Stephenson" w:date="2019-03-11T16:00:00Z">
        <w:r w:rsidR="004905D8" w:rsidRPr="00ED672B" w:rsidDel="00AB7544">
          <w:rPr>
            <w:rFonts w:asciiTheme="minorHAnsi" w:hAnsiTheme="minorHAnsi"/>
            <w:rPrChange w:id="2861" w:author="Erin Stephenson" w:date="2019-03-13T19:33:00Z">
              <w:rPr/>
            </w:rPrChange>
          </w:rPr>
          <w:delText xml:space="preserve">ATP </w:delText>
        </w:r>
      </w:del>
      <w:ins w:id="2862" w:author="Erin Stephenson" w:date="2019-03-11T16:00:00Z">
        <w:r w:rsidR="00AB7544" w:rsidRPr="00ED672B">
          <w:rPr>
            <w:rFonts w:asciiTheme="minorHAnsi" w:hAnsiTheme="minorHAnsi"/>
            <w:rPrChange w:id="2863" w:author="Erin Stephenson" w:date="2019-03-13T19:33:00Z">
              <w:rPr/>
            </w:rPrChange>
          </w:rPr>
          <w:t>Ca</w:t>
        </w:r>
        <w:r w:rsidR="00AB7544" w:rsidRPr="00ED672B">
          <w:rPr>
            <w:rFonts w:asciiTheme="minorHAnsi" w:hAnsiTheme="minorHAnsi"/>
            <w:vertAlign w:val="superscript"/>
            <w:rPrChange w:id="2864" w:author="Erin Stephenson" w:date="2019-03-13T19:33:00Z">
              <w:rPr/>
            </w:rPrChange>
          </w:rPr>
          <w:t>2+</w:t>
        </w:r>
      </w:ins>
      <w:ins w:id="2865" w:author="Erin Stephenson" w:date="2019-03-11T16:02:00Z">
        <w:r w:rsidR="006A4F02" w:rsidRPr="00ED672B">
          <w:rPr>
            <w:rFonts w:asciiTheme="minorHAnsi" w:hAnsiTheme="minorHAnsi"/>
            <w:rPrChange w:id="2866" w:author="Erin Stephenson" w:date="2019-03-13T19:33:00Z">
              <w:rPr/>
            </w:rPrChange>
          </w:rPr>
          <w:t xml:space="preserve"> </w:t>
        </w:r>
      </w:ins>
      <w:r w:rsidR="004905D8" w:rsidRPr="00ED672B">
        <w:rPr>
          <w:rFonts w:asciiTheme="minorHAnsi" w:hAnsiTheme="minorHAnsi"/>
          <w:rPrChange w:id="2867" w:author="Erin Stephenson" w:date="2019-03-13T19:33:00Z">
            <w:rPr/>
          </w:rPrChange>
        </w:rPr>
        <w:t xml:space="preserve">by uncoupled SERCA2 </w:t>
      </w:r>
      <w:ins w:id="2868" w:author="Erin Stephenson" w:date="2019-03-11T16:05:00Z">
        <w:r w:rsidR="00827BEF" w:rsidRPr="00ED672B">
          <w:rPr>
            <w:rFonts w:asciiTheme="minorHAnsi" w:hAnsiTheme="minorHAnsi"/>
            <w:rPrChange w:id="2869" w:author="Erin Stephenson" w:date="2019-03-13T19:33:00Z">
              <w:rPr/>
            </w:rPrChange>
          </w:rPr>
          <w:t xml:space="preserve">(therefore increasing ATP hydrolysis) </w:t>
        </w:r>
      </w:ins>
      <w:r w:rsidR="004905D8" w:rsidRPr="00ED672B">
        <w:rPr>
          <w:rFonts w:asciiTheme="minorHAnsi" w:hAnsiTheme="minorHAnsi"/>
          <w:rPrChange w:id="2870" w:author="Erin Stephenson" w:date="2019-03-13T19:33:00Z">
            <w:rPr/>
          </w:rPrChange>
        </w:rPr>
        <w:t xml:space="preserve">at the </w:t>
      </w:r>
      <w:del w:id="2871" w:author="Erin Stephenson" w:date="2019-03-13T18:57:00Z">
        <w:r w:rsidR="004905D8" w:rsidRPr="00ED672B" w:rsidDel="0020060B">
          <w:rPr>
            <w:rFonts w:asciiTheme="minorHAnsi" w:hAnsiTheme="minorHAnsi"/>
            <w:rPrChange w:id="2872" w:author="Erin Stephenson" w:date="2019-03-13T19:33:00Z">
              <w:rPr/>
            </w:rPrChange>
          </w:rPr>
          <w:delText>ER</w:delText>
        </w:r>
      </w:del>
      <w:ins w:id="2873" w:author="Erin Stephenson" w:date="2019-03-13T18:57:00Z">
        <w:r w:rsidR="0020060B" w:rsidRPr="00ED672B">
          <w:rPr>
            <w:rFonts w:asciiTheme="minorHAnsi" w:hAnsiTheme="minorHAnsi"/>
            <w:rPrChange w:id="2874" w:author="Erin Stephenson" w:date="2019-03-13T19:33:00Z">
              <w:rPr/>
            </w:rPrChange>
          </w:rPr>
          <w:t>SR</w:t>
        </w:r>
      </w:ins>
      <w:r w:rsidR="004905D8" w:rsidRPr="00ED672B">
        <w:rPr>
          <w:rFonts w:asciiTheme="minorHAnsi" w:hAnsiTheme="minorHAnsi"/>
          <w:rPrChange w:id="2875" w:author="Erin Stephenson" w:date="2019-03-13T19:33:00Z">
            <w:rPr/>
          </w:rPrChange>
        </w:rPr>
        <w:t>.</w:t>
      </w:r>
      <w:r w:rsidR="00784182" w:rsidRPr="00ED672B">
        <w:rPr>
          <w:rFonts w:asciiTheme="minorHAnsi" w:hAnsiTheme="minorHAnsi"/>
          <w:rPrChange w:id="2876" w:author="Erin Stephenson" w:date="2019-03-13T19:33:00Z">
            <w:rPr/>
          </w:rPrChange>
        </w:rPr>
        <w:t xml:space="preserve">  Consistent with this hypothesis</w:t>
      </w:r>
      <w:ins w:id="2877" w:author="Erin Stephenson" w:date="2019-03-11T16:01:00Z">
        <w:r w:rsidR="004B4882" w:rsidRPr="00ED672B">
          <w:rPr>
            <w:rFonts w:asciiTheme="minorHAnsi" w:hAnsiTheme="minorHAnsi"/>
            <w:rPrChange w:id="2878" w:author="Erin Stephenson" w:date="2019-03-13T19:33:00Z">
              <w:rPr/>
            </w:rPrChange>
          </w:rPr>
          <w:t>,</w:t>
        </w:r>
      </w:ins>
      <w:r w:rsidR="00784182" w:rsidRPr="00ED672B">
        <w:rPr>
          <w:rFonts w:asciiTheme="minorHAnsi" w:hAnsiTheme="minorHAnsi"/>
          <w:rPrChange w:id="2879" w:author="Erin Stephenson" w:date="2019-03-13T19:33:00Z">
            <w:rPr/>
          </w:rPrChange>
        </w:rPr>
        <w:t xml:space="preserve"> we observe increases in the expression of </w:t>
      </w:r>
      <w:r w:rsidR="00784182" w:rsidRPr="00ED672B">
        <w:rPr>
          <w:rFonts w:asciiTheme="minorHAnsi" w:hAnsiTheme="minorHAnsi"/>
          <w:i/>
          <w:rPrChange w:id="2880" w:author="Erin Stephenson" w:date="2019-03-13T19:33:00Z">
            <w:rPr>
              <w:i/>
            </w:rPr>
          </w:rPrChange>
        </w:rPr>
        <w:t>Stim1</w:t>
      </w:r>
      <w:r w:rsidR="00784182" w:rsidRPr="00ED672B">
        <w:rPr>
          <w:rFonts w:asciiTheme="minorHAnsi" w:hAnsiTheme="minorHAnsi"/>
          <w:rPrChange w:id="2881" w:author="Erin Stephenson" w:date="2019-03-13T19:33:00Z">
            <w:rPr/>
          </w:rPrChange>
        </w:rPr>
        <w:t xml:space="preserve">, </w:t>
      </w:r>
      <w:r w:rsidR="00784182" w:rsidRPr="00ED672B">
        <w:rPr>
          <w:rFonts w:asciiTheme="minorHAnsi" w:hAnsiTheme="minorHAnsi"/>
          <w:i/>
          <w:rPrChange w:id="2882" w:author="Erin Stephenson" w:date="2019-03-13T19:33:00Z">
            <w:rPr>
              <w:i/>
            </w:rPr>
          </w:rPrChange>
        </w:rPr>
        <w:t>Mfn1-2</w:t>
      </w:r>
      <w:r w:rsidR="00784182" w:rsidRPr="00ED672B">
        <w:rPr>
          <w:rFonts w:asciiTheme="minorHAnsi" w:hAnsiTheme="minorHAnsi"/>
          <w:rPrChange w:id="2883" w:author="Erin Stephenson" w:date="2019-03-13T19:33:00Z">
            <w:rPr/>
          </w:rPrChange>
        </w:rPr>
        <w:t xml:space="preserve"> and the subunits of the mitochondrial calcium importer (</w:t>
      </w:r>
      <w:proofErr w:type="spellStart"/>
      <w:r w:rsidR="00784182" w:rsidRPr="00ED672B">
        <w:rPr>
          <w:rFonts w:asciiTheme="minorHAnsi" w:hAnsiTheme="minorHAnsi"/>
          <w:i/>
          <w:rPrChange w:id="2884" w:author="Erin Stephenson" w:date="2019-03-13T19:33:00Z">
            <w:rPr>
              <w:i/>
            </w:rPr>
          </w:rPrChange>
        </w:rPr>
        <w:t>Mcu</w:t>
      </w:r>
      <w:proofErr w:type="spellEnd"/>
      <w:r w:rsidR="00784182" w:rsidRPr="00ED672B">
        <w:rPr>
          <w:rFonts w:asciiTheme="minorHAnsi" w:hAnsiTheme="minorHAnsi"/>
          <w:i/>
          <w:rPrChange w:id="2885" w:author="Erin Stephenson" w:date="2019-03-13T19:33:00Z">
            <w:rPr>
              <w:i/>
            </w:rPr>
          </w:rPrChange>
        </w:rPr>
        <w:t>, Micu1</w:t>
      </w:r>
      <w:r w:rsidR="00784182" w:rsidRPr="00ED672B">
        <w:rPr>
          <w:rFonts w:asciiTheme="minorHAnsi" w:hAnsiTheme="minorHAnsi"/>
          <w:rPrChange w:id="2886" w:author="Erin Stephenson" w:date="2019-03-13T19:33:00Z">
            <w:rPr/>
          </w:rPrChange>
        </w:rPr>
        <w:t xml:space="preserve"> and </w:t>
      </w:r>
      <w:r w:rsidR="00784182" w:rsidRPr="00ED672B">
        <w:rPr>
          <w:rFonts w:asciiTheme="minorHAnsi" w:hAnsiTheme="minorHAnsi"/>
          <w:i/>
          <w:rPrChange w:id="2887" w:author="Erin Stephenson" w:date="2019-03-13T19:33:00Z">
            <w:rPr>
              <w:i/>
            </w:rPr>
          </w:rPrChange>
        </w:rPr>
        <w:t>Micu2</w:t>
      </w:r>
      <w:r w:rsidR="00784182" w:rsidRPr="00ED672B">
        <w:rPr>
          <w:rFonts w:asciiTheme="minorHAnsi" w:hAnsiTheme="minorHAnsi"/>
          <w:rPrChange w:id="2888" w:author="Erin Stephenson" w:date="2019-03-13T19:33:00Z">
            <w:rPr/>
          </w:rPrChange>
        </w:rPr>
        <w:t xml:space="preserve">).  We also observed reductions in </w:t>
      </w:r>
      <w:r w:rsidR="00784182" w:rsidRPr="00ED672B">
        <w:rPr>
          <w:rFonts w:asciiTheme="minorHAnsi" w:hAnsiTheme="minorHAnsi"/>
          <w:i/>
          <w:rPrChange w:id="2889" w:author="Erin Stephenson" w:date="2019-03-13T19:33:00Z">
            <w:rPr>
              <w:i/>
            </w:rPr>
          </w:rPrChange>
        </w:rPr>
        <w:t>Ryr1</w:t>
      </w:r>
      <w:r w:rsidR="00784182" w:rsidRPr="00ED672B">
        <w:rPr>
          <w:rFonts w:asciiTheme="minorHAnsi" w:hAnsiTheme="minorHAnsi"/>
          <w:rPrChange w:id="2890" w:author="Erin Stephenson" w:date="2019-03-13T19:33:00Z">
            <w:rPr/>
          </w:rPrChange>
        </w:rPr>
        <w:t xml:space="preserve"> expression and reductions several plasma membrane Ca</w:t>
      </w:r>
      <w:r w:rsidR="00784182" w:rsidRPr="00ED672B">
        <w:rPr>
          <w:rFonts w:asciiTheme="minorHAnsi" w:hAnsiTheme="minorHAnsi"/>
          <w:vertAlign w:val="superscript"/>
          <w:rPrChange w:id="2891" w:author="Erin Stephenson" w:date="2019-03-13T19:33:00Z">
            <w:rPr>
              <w:vertAlign w:val="superscript"/>
            </w:rPr>
          </w:rPrChange>
        </w:rPr>
        <w:t>2+</w:t>
      </w:r>
      <w:r w:rsidR="00784182" w:rsidRPr="00ED672B">
        <w:rPr>
          <w:rFonts w:asciiTheme="minorHAnsi" w:hAnsiTheme="minorHAnsi"/>
          <w:rPrChange w:id="2892" w:author="Erin Stephenson" w:date="2019-03-13T19:33:00Z">
            <w:rPr/>
          </w:rPrChange>
        </w:rPr>
        <w:t xml:space="preserve"> transporters (</w:t>
      </w:r>
      <w:commentRangeStart w:id="2893"/>
      <w:r w:rsidR="00784182" w:rsidRPr="00ED672B">
        <w:rPr>
          <w:rFonts w:asciiTheme="minorHAnsi" w:hAnsiTheme="minorHAnsi"/>
          <w:rPrChange w:id="2894" w:author="Erin Stephenson" w:date="2019-03-13T19:33:00Z">
            <w:rPr/>
          </w:rPrChange>
        </w:rPr>
        <w:t xml:space="preserve">see Supplementary </w:t>
      </w:r>
      <w:r w:rsidR="00311779" w:rsidRPr="00ED672B">
        <w:rPr>
          <w:rFonts w:asciiTheme="minorHAnsi" w:hAnsiTheme="minorHAnsi"/>
          <w:rPrChange w:id="2895" w:author="Erin Stephenson" w:date="2019-03-13T19:33:00Z">
            <w:rPr/>
          </w:rPrChange>
        </w:rPr>
        <w:t>Table 1</w:t>
      </w:r>
      <w:commentRangeEnd w:id="2893"/>
      <w:r w:rsidR="0020060B" w:rsidRPr="00ED672B">
        <w:rPr>
          <w:rStyle w:val="CommentReference"/>
          <w:rFonts w:asciiTheme="minorHAnsi" w:hAnsiTheme="minorHAnsi"/>
          <w:rPrChange w:id="2896" w:author="Erin Stephenson" w:date="2019-03-13T19:33:00Z">
            <w:rPr>
              <w:rStyle w:val="CommentReference"/>
            </w:rPr>
          </w:rPrChange>
        </w:rPr>
        <w:commentReference w:id="2893"/>
      </w:r>
      <w:r w:rsidR="00784182" w:rsidRPr="00ED672B">
        <w:rPr>
          <w:rFonts w:asciiTheme="minorHAnsi" w:hAnsiTheme="minorHAnsi"/>
          <w:rPrChange w:id="2897" w:author="Erin Stephenson" w:date="2019-03-13T19:33:00Z">
            <w:rPr/>
          </w:rPrChange>
        </w:rPr>
        <w:t>)</w:t>
      </w:r>
      <w:ins w:id="2898" w:author="Erin Stephenson" w:date="2019-03-11T16:09:00Z">
        <w:r w:rsidR="00B803FE" w:rsidRPr="00ED672B">
          <w:rPr>
            <w:rFonts w:asciiTheme="minorHAnsi" w:hAnsiTheme="minorHAnsi"/>
            <w:rPrChange w:id="2899" w:author="Erin Stephenson" w:date="2019-03-13T19:33:00Z">
              <w:rPr/>
            </w:rPrChange>
          </w:rPr>
          <w:t xml:space="preserve">, </w:t>
        </w:r>
      </w:ins>
      <w:del w:id="2900" w:author="Erin Stephenson" w:date="2019-03-11T16:09:00Z">
        <w:r w:rsidR="00784182" w:rsidRPr="00ED672B" w:rsidDel="00B803FE">
          <w:rPr>
            <w:rFonts w:asciiTheme="minorHAnsi" w:hAnsiTheme="minorHAnsi"/>
            <w:rPrChange w:id="2901" w:author="Erin Stephenson" w:date="2019-03-13T19:33:00Z">
              <w:rPr/>
            </w:rPrChange>
          </w:rPr>
          <w:delText xml:space="preserve">.  These </w:delText>
        </w:r>
      </w:del>
      <w:r w:rsidR="00784182" w:rsidRPr="00ED672B">
        <w:rPr>
          <w:rFonts w:asciiTheme="minorHAnsi" w:hAnsiTheme="minorHAnsi"/>
          <w:rPrChange w:id="2902" w:author="Erin Stephenson" w:date="2019-03-13T19:33:00Z">
            <w:rPr/>
          </w:rPrChange>
        </w:rPr>
        <w:t>changes</w:t>
      </w:r>
      <w:ins w:id="2903" w:author="Erin Stephenson" w:date="2019-03-11T16:09:00Z">
        <w:r w:rsidR="00B803FE" w:rsidRPr="00ED672B">
          <w:rPr>
            <w:rFonts w:asciiTheme="minorHAnsi" w:hAnsiTheme="minorHAnsi"/>
            <w:rPrChange w:id="2904" w:author="Erin Stephenson" w:date="2019-03-13T19:33:00Z">
              <w:rPr/>
            </w:rPrChange>
          </w:rPr>
          <w:t xml:space="preserve"> that</w:t>
        </w:r>
      </w:ins>
      <w:r w:rsidR="00784182" w:rsidRPr="00ED672B">
        <w:rPr>
          <w:rFonts w:asciiTheme="minorHAnsi" w:hAnsiTheme="minorHAnsi"/>
          <w:rPrChange w:id="2905" w:author="Erin Stephenson" w:date="2019-03-13T19:33:00Z">
            <w:rPr/>
          </w:rPrChange>
        </w:rPr>
        <w:t xml:space="preserve"> </w:t>
      </w:r>
      <w:r w:rsidR="009914DA" w:rsidRPr="00ED672B">
        <w:rPr>
          <w:rFonts w:asciiTheme="minorHAnsi" w:hAnsiTheme="minorHAnsi"/>
          <w:rPrChange w:id="2906" w:author="Erin Stephenson" w:date="2019-03-13T19:33:00Z">
            <w:rPr/>
          </w:rPrChange>
        </w:rPr>
        <w:t>are likely</w:t>
      </w:r>
      <w:r w:rsidR="00784182" w:rsidRPr="00ED672B">
        <w:rPr>
          <w:rFonts w:asciiTheme="minorHAnsi" w:hAnsiTheme="minorHAnsi"/>
          <w:rPrChange w:id="2907" w:author="Erin Stephenson" w:date="2019-03-13T19:33:00Z">
            <w:rPr/>
          </w:rPrChange>
        </w:rPr>
        <w:t xml:space="preserve"> adaptive mechanisms to </w:t>
      </w:r>
      <w:r w:rsidR="009914DA" w:rsidRPr="00ED672B">
        <w:rPr>
          <w:rFonts w:asciiTheme="minorHAnsi" w:hAnsiTheme="minorHAnsi"/>
          <w:rPrChange w:id="2908" w:author="Erin Stephenson" w:date="2019-03-13T19:33:00Z">
            <w:rPr/>
          </w:rPrChange>
        </w:rPr>
        <w:t>manage</w:t>
      </w:r>
      <w:r w:rsidR="00784182" w:rsidRPr="00ED672B">
        <w:rPr>
          <w:rFonts w:asciiTheme="minorHAnsi" w:hAnsiTheme="minorHAnsi"/>
          <w:rPrChange w:id="2909" w:author="Erin Stephenson" w:date="2019-03-13T19:33:00Z">
            <w:rPr/>
          </w:rPrChange>
        </w:rPr>
        <w:t xml:space="preserve"> increased intracellular Ca</w:t>
      </w:r>
      <w:r w:rsidR="00784182" w:rsidRPr="00ED672B">
        <w:rPr>
          <w:rFonts w:asciiTheme="minorHAnsi" w:hAnsiTheme="minorHAnsi"/>
          <w:vertAlign w:val="superscript"/>
          <w:rPrChange w:id="2910" w:author="Erin Stephenson" w:date="2019-03-13T19:33:00Z">
            <w:rPr>
              <w:vertAlign w:val="superscript"/>
            </w:rPr>
          </w:rPrChange>
        </w:rPr>
        <w:t xml:space="preserve">2+ </w:t>
      </w:r>
      <w:r w:rsidR="00784182" w:rsidRPr="00ED672B">
        <w:rPr>
          <w:rFonts w:asciiTheme="minorHAnsi" w:hAnsiTheme="minorHAnsi"/>
          <w:rPrChange w:id="2911" w:author="Erin Stephenson" w:date="2019-03-13T19:33:00Z">
            <w:rPr/>
          </w:rPrChange>
        </w:rPr>
        <w:t xml:space="preserve">levels </w:t>
      </w:r>
      <w:r w:rsidR="009914DA" w:rsidRPr="00ED672B">
        <w:rPr>
          <w:rFonts w:asciiTheme="minorHAnsi" w:hAnsiTheme="minorHAnsi"/>
          <w:rPrChange w:id="2912" w:author="Erin Stephenson" w:date="2019-03-13T19:33:00Z">
            <w:rPr/>
          </w:rPrChange>
        </w:rPr>
        <w:t>caused by SERCA2 uncoupling</w:t>
      </w:r>
      <w:r w:rsidR="00784182" w:rsidRPr="00ED672B">
        <w:rPr>
          <w:rFonts w:asciiTheme="minorHAnsi" w:hAnsiTheme="minorHAnsi"/>
          <w:rPrChange w:id="2913" w:author="Erin Stephenson" w:date="2019-03-13T19:33:00Z">
            <w:rPr/>
          </w:rPrChange>
        </w:rPr>
        <w:t>.</w:t>
      </w:r>
      <w:commentRangeEnd w:id="2661"/>
      <w:r w:rsidR="00451667" w:rsidRPr="00ED672B">
        <w:rPr>
          <w:rStyle w:val="CommentReference"/>
          <w:rFonts w:asciiTheme="minorHAnsi" w:hAnsiTheme="minorHAnsi"/>
          <w:rPrChange w:id="2914" w:author="Erin Stephenson" w:date="2019-03-13T19:33:00Z">
            <w:rPr>
              <w:rStyle w:val="CommentReference"/>
            </w:rPr>
          </w:rPrChange>
        </w:rPr>
        <w:commentReference w:id="2661"/>
      </w:r>
    </w:p>
    <w:p w14:paraId="691BFF81" w14:textId="77777777" w:rsidR="00D86AFE" w:rsidRPr="00ED672B" w:rsidRDefault="00D86AFE" w:rsidP="003669B1">
      <w:pPr>
        <w:rPr>
          <w:rFonts w:asciiTheme="minorHAnsi" w:hAnsiTheme="minorHAnsi"/>
          <w:rPrChange w:id="2915" w:author="Erin Stephenson" w:date="2019-03-13T19:33:00Z">
            <w:rPr/>
          </w:rPrChange>
        </w:rPr>
      </w:pPr>
    </w:p>
    <w:p w14:paraId="1F27174D" w14:textId="13536B3C" w:rsidR="00D86AFE" w:rsidRPr="00ED672B" w:rsidRDefault="00D86AFE" w:rsidP="00D86AFE">
      <w:pPr>
        <w:pStyle w:val="Heading2"/>
        <w:rPr>
          <w:rFonts w:asciiTheme="minorHAnsi" w:hAnsiTheme="minorHAnsi"/>
          <w:rPrChange w:id="2916" w:author="Erin Stephenson" w:date="2019-03-13T19:33:00Z">
            <w:rPr/>
          </w:rPrChange>
        </w:rPr>
      </w:pPr>
      <w:r w:rsidRPr="00ED672B">
        <w:rPr>
          <w:rFonts w:asciiTheme="minorHAnsi" w:hAnsiTheme="minorHAnsi"/>
          <w:rPrChange w:id="2917" w:author="Erin Stephenson" w:date="2019-03-13T19:33:00Z">
            <w:rPr/>
          </w:rPrChange>
        </w:rPr>
        <w:t xml:space="preserve">Deletion of </w:t>
      </w:r>
      <w:r w:rsidRPr="00ED672B">
        <w:rPr>
          <w:rFonts w:asciiTheme="minorHAnsi" w:hAnsiTheme="minorHAnsi"/>
          <w:i/>
          <w:rPrChange w:id="2918" w:author="Erin Stephenson" w:date="2019-03-13T19:33:00Z">
            <w:rPr>
              <w:i/>
            </w:rPr>
          </w:rPrChange>
        </w:rPr>
        <w:t>Tsc1</w:t>
      </w:r>
      <w:r w:rsidRPr="00ED672B">
        <w:rPr>
          <w:rFonts w:asciiTheme="minorHAnsi" w:hAnsiTheme="minorHAnsi"/>
          <w:rPrChange w:id="2919" w:author="Erin Stephenson" w:date="2019-03-13T19:33:00Z">
            <w:rPr/>
          </w:rPrChange>
        </w:rPr>
        <w:t xml:space="preserve"> in Muscle Tissues Reduces Life</w:t>
      </w:r>
      <w:r w:rsidR="005A04FA" w:rsidRPr="00ED672B">
        <w:rPr>
          <w:rFonts w:asciiTheme="minorHAnsi" w:hAnsiTheme="minorHAnsi"/>
          <w:rPrChange w:id="2920" w:author="Erin Stephenson" w:date="2019-03-13T19:33:00Z">
            <w:rPr/>
          </w:rPrChange>
        </w:rPr>
        <w:t>s</w:t>
      </w:r>
      <w:r w:rsidRPr="00ED672B">
        <w:rPr>
          <w:rFonts w:asciiTheme="minorHAnsi" w:hAnsiTheme="minorHAnsi"/>
          <w:rPrChange w:id="2921" w:author="Erin Stephenson" w:date="2019-03-13T19:33:00Z">
            <w:rPr/>
          </w:rPrChange>
        </w:rPr>
        <w:t>pan.</w:t>
      </w:r>
    </w:p>
    <w:p w14:paraId="32631B9D" w14:textId="603F0CCA" w:rsidR="00D86AFE" w:rsidRPr="00ED672B" w:rsidRDefault="00A22660" w:rsidP="00D86AFE">
      <w:pPr>
        <w:rPr>
          <w:rFonts w:asciiTheme="minorHAnsi" w:hAnsiTheme="minorHAnsi"/>
          <w:rPrChange w:id="2922" w:author="Erin Stephenson" w:date="2019-03-13T19:33:00Z">
            <w:rPr/>
          </w:rPrChange>
        </w:rPr>
      </w:pPr>
      <w:ins w:id="2923" w:author="Erin Stephenson" w:date="2019-03-11T16:14:00Z">
        <w:r w:rsidRPr="00ED672B">
          <w:rPr>
            <w:rFonts w:asciiTheme="minorHAnsi" w:hAnsiTheme="minorHAnsi"/>
            <w:rPrChange w:id="2924" w:author="Erin Stephenson" w:date="2019-03-13T19:33:00Z">
              <w:rPr/>
            </w:rPrChange>
          </w:rPr>
          <w:t xml:space="preserve">To determine whether skeletal muscle mTORC1 activation-induced increases in energy expenditure affected lifespan, we </w:t>
        </w:r>
      </w:ins>
      <w:del w:id="2925" w:author="Erin Stephenson" w:date="2019-03-11T16:14:00Z">
        <w:r w:rsidR="00D86AFE" w:rsidRPr="00ED672B" w:rsidDel="00A22660">
          <w:rPr>
            <w:rFonts w:asciiTheme="minorHAnsi" w:hAnsiTheme="minorHAnsi"/>
            <w:rPrChange w:id="2926" w:author="Erin Stephenson" w:date="2019-03-13T19:33:00Z">
              <w:rPr/>
            </w:rPrChange>
          </w:rPr>
          <w:delText>We next</w:delText>
        </w:r>
      </w:del>
      <w:del w:id="2927" w:author="Erin Stephenson" w:date="2019-03-11T16:15:00Z">
        <w:r w:rsidR="00D86AFE" w:rsidRPr="00ED672B" w:rsidDel="00A22660">
          <w:rPr>
            <w:rFonts w:asciiTheme="minorHAnsi" w:hAnsiTheme="minorHAnsi"/>
            <w:rPrChange w:id="2928" w:author="Erin Stephenson" w:date="2019-03-13T19:33:00Z">
              <w:rPr/>
            </w:rPrChange>
          </w:rPr>
          <w:delText xml:space="preserve"> </w:delText>
        </w:r>
      </w:del>
      <w:ins w:id="2929" w:author="Erin Stephenson" w:date="2019-03-11T16:15:00Z">
        <w:r w:rsidR="001E676F" w:rsidRPr="00ED672B">
          <w:rPr>
            <w:rFonts w:asciiTheme="minorHAnsi" w:hAnsiTheme="minorHAnsi"/>
            <w:rPrChange w:id="2930" w:author="Erin Stephenson" w:date="2019-03-13T19:33:00Z">
              <w:rPr/>
            </w:rPrChange>
          </w:rPr>
          <w:t>monitored</w:t>
        </w:r>
      </w:ins>
      <w:del w:id="2931" w:author="Erin Stephenson" w:date="2019-03-11T16:15:00Z">
        <w:r w:rsidR="00D86AFE" w:rsidRPr="00ED672B" w:rsidDel="001E676F">
          <w:rPr>
            <w:rFonts w:asciiTheme="minorHAnsi" w:hAnsiTheme="minorHAnsi"/>
            <w:rPrChange w:id="2932" w:author="Erin Stephenson" w:date="2019-03-13T19:33:00Z">
              <w:rPr/>
            </w:rPrChange>
          </w:rPr>
          <w:delText>observed</w:delText>
        </w:r>
      </w:del>
      <w:r w:rsidR="00D86AFE" w:rsidRPr="00ED672B">
        <w:rPr>
          <w:rFonts w:asciiTheme="minorHAnsi" w:hAnsiTheme="minorHAnsi"/>
          <w:rPrChange w:id="2933" w:author="Erin Stephenson" w:date="2019-03-13T19:33:00Z">
            <w:rPr/>
          </w:rPrChange>
        </w:rPr>
        <w:t xml:space="preserve"> </w:t>
      </w:r>
      <w:ins w:id="2934" w:author="Erin Stephenson" w:date="2019-03-11T16:15:00Z">
        <w:r w:rsidRPr="00ED672B">
          <w:rPr>
            <w:rFonts w:asciiTheme="minorHAnsi" w:hAnsiTheme="minorHAnsi"/>
            <w:rPrChange w:id="2935" w:author="Erin Stephenson" w:date="2019-03-13T19:33:00Z">
              <w:rPr/>
            </w:rPrChange>
          </w:rPr>
          <w:t xml:space="preserve">muscle </w:t>
        </w:r>
        <w:r w:rsidRPr="00ED672B">
          <w:rPr>
            <w:rFonts w:asciiTheme="minorHAnsi" w:hAnsiTheme="minorHAnsi"/>
            <w:i/>
            <w:rPrChange w:id="2936" w:author="Erin Stephenson" w:date="2019-03-13T19:33:00Z">
              <w:rPr/>
            </w:rPrChange>
          </w:rPr>
          <w:t>Tsc1</w:t>
        </w:r>
        <w:r w:rsidRPr="00ED672B">
          <w:rPr>
            <w:rFonts w:asciiTheme="minorHAnsi" w:hAnsiTheme="minorHAnsi"/>
            <w:rPrChange w:id="2937" w:author="Erin Stephenson" w:date="2019-03-13T19:33:00Z">
              <w:rPr/>
            </w:rPrChange>
          </w:rPr>
          <w:t xml:space="preserve"> knockout </w:t>
        </w:r>
      </w:ins>
      <w:del w:id="2938" w:author="Erin Stephenson" w:date="2019-03-11T16:15:00Z">
        <w:r w:rsidR="00D86AFE" w:rsidRPr="00ED672B" w:rsidDel="00A22660">
          <w:rPr>
            <w:rFonts w:asciiTheme="minorHAnsi" w:hAnsiTheme="minorHAnsi"/>
            <w:rPrChange w:id="2939" w:author="Erin Stephenson" w:date="2019-03-13T19:33:00Z">
              <w:rPr/>
            </w:rPrChange>
          </w:rPr>
          <w:delText xml:space="preserve">these </w:delText>
        </w:r>
      </w:del>
      <w:r w:rsidR="00D86AFE" w:rsidRPr="00ED672B">
        <w:rPr>
          <w:rFonts w:asciiTheme="minorHAnsi" w:hAnsiTheme="minorHAnsi"/>
          <w:rPrChange w:id="2940" w:author="Erin Stephenson" w:date="2019-03-13T19:33:00Z">
            <w:rPr/>
          </w:rPrChange>
        </w:rPr>
        <w:t>animals without manipulation as they aged</w:t>
      </w:r>
      <w:del w:id="2941" w:author="Erin Stephenson" w:date="2019-03-11T16:15:00Z">
        <w:r w:rsidR="00D86AFE" w:rsidRPr="00ED672B" w:rsidDel="00A22660">
          <w:rPr>
            <w:rFonts w:asciiTheme="minorHAnsi" w:hAnsiTheme="minorHAnsi"/>
            <w:rPrChange w:id="2942" w:author="Erin Stephenson" w:date="2019-03-13T19:33:00Z">
              <w:rPr/>
            </w:rPrChange>
          </w:rPr>
          <w:delText>, asking whether the elevated metabolic rate had any effects on the lifespan of these mice</w:delText>
        </w:r>
      </w:del>
      <w:r w:rsidR="00D86AFE" w:rsidRPr="00ED672B">
        <w:rPr>
          <w:rFonts w:asciiTheme="minorHAnsi" w:hAnsiTheme="minorHAnsi"/>
          <w:rPrChange w:id="2943" w:author="Erin Stephenson" w:date="2019-03-13T19:33:00Z">
            <w:rPr/>
          </w:rPrChange>
        </w:rPr>
        <w:t xml:space="preserve">.  </w:t>
      </w:r>
      <w:del w:id="2944" w:author="Erin Stephenson" w:date="2019-03-11T16:16:00Z">
        <w:r w:rsidR="00D86AFE" w:rsidRPr="00ED672B" w:rsidDel="001E676F">
          <w:rPr>
            <w:rFonts w:asciiTheme="minorHAnsi" w:hAnsiTheme="minorHAnsi"/>
            <w:rPrChange w:id="2945" w:author="Erin Stephenson" w:date="2019-03-13T19:33:00Z">
              <w:rPr/>
            </w:rPrChange>
          </w:rPr>
          <w:delText>We observed i</w:delText>
        </w:r>
      </w:del>
      <w:ins w:id="2946" w:author="Erin Stephenson" w:date="2019-03-11T16:16:00Z">
        <w:r w:rsidR="001E676F" w:rsidRPr="00ED672B">
          <w:rPr>
            <w:rFonts w:asciiTheme="minorHAnsi" w:hAnsiTheme="minorHAnsi"/>
            <w:rPrChange w:id="2947" w:author="Erin Stephenson" w:date="2019-03-13T19:33:00Z">
              <w:rPr/>
            </w:rPrChange>
          </w:rPr>
          <w:t>I</w:t>
        </w:r>
      </w:ins>
      <w:r w:rsidR="00D86AFE" w:rsidRPr="00ED672B">
        <w:rPr>
          <w:rFonts w:asciiTheme="minorHAnsi" w:hAnsiTheme="minorHAnsi"/>
          <w:rPrChange w:id="2948" w:author="Erin Stephenson" w:date="2019-03-13T19:33:00Z">
            <w:rPr/>
          </w:rPrChange>
        </w:rPr>
        <w:t>ncreased signs of aging, including hunched and scruffy appearances at an earlier age</w:t>
      </w:r>
      <w:ins w:id="2949" w:author="Erin Stephenson" w:date="2019-03-11T16:16:00Z">
        <w:r w:rsidR="001E676F" w:rsidRPr="00ED672B">
          <w:rPr>
            <w:rFonts w:asciiTheme="minorHAnsi" w:hAnsiTheme="minorHAnsi"/>
            <w:rPrChange w:id="2950" w:author="Erin Stephenson" w:date="2019-03-13T19:33:00Z">
              <w:rPr/>
            </w:rPrChange>
          </w:rPr>
          <w:t xml:space="preserve">, were observed </w:t>
        </w:r>
      </w:ins>
      <w:ins w:id="2951" w:author="Erin Stephenson" w:date="2019-03-11T16:17:00Z">
        <w:r w:rsidR="001E676F" w:rsidRPr="00ED672B">
          <w:rPr>
            <w:rFonts w:asciiTheme="minorHAnsi" w:hAnsiTheme="minorHAnsi"/>
            <w:rPrChange w:id="2952" w:author="Erin Stephenson" w:date="2019-03-13T19:33:00Z">
              <w:rPr/>
            </w:rPrChange>
          </w:rPr>
          <w:t>in</w:t>
        </w:r>
      </w:ins>
      <w:ins w:id="2953" w:author="Erin Stephenson" w:date="2019-03-11T16:16:00Z">
        <w:r w:rsidR="001E676F" w:rsidRPr="00ED672B">
          <w:rPr>
            <w:rFonts w:asciiTheme="minorHAnsi" w:hAnsiTheme="minorHAnsi"/>
            <w:rPrChange w:id="2954" w:author="Erin Stephenson" w:date="2019-03-13T19:33:00Z">
              <w:rPr/>
            </w:rPrChange>
          </w:rPr>
          <w:t xml:space="preserve"> knockout mice compared to </w:t>
        </w:r>
      </w:ins>
      <w:ins w:id="2955" w:author="Erin Stephenson" w:date="2019-03-11T16:17:00Z">
        <w:r w:rsidR="001E676F" w:rsidRPr="00ED672B">
          <w:rPr>
            <w:rFonts w:asciiTheme="minorHAnsi" w:hAnsiTheme="minorHAnsi"/>
            <w:rPrChange w:id="2956" w:author="Erin Stephenson" w:date="2019-03-13T19:33:00Z">
              <w:rPr/>
            </w:rPrChange>
          </w:rPr>
          <w:t xml:space="preserve">their </w:t>
        </w:r>
      </w:ins>
      <w:ins w:id="2957" w:author="Erin Stephenson" w:date="2019-03-11T16:16:00Z">
        <w:r w:rsidR="001E676F" w:rsidRPr="00ED672B">
          <w:rPr>
            <w:rFonts w:asciiTheme="minorHAnsi" w:hAnsiTheme="minorHAnsi"/>
            <w:rPrChange w:id="2958" w:author="Erin Stephenson" w:date="2019-03-13T19:33:00Z">
              <w:rPr/>
            </w:rPrChange>
          </w:rPr>
          <w:t xml:space="preserve">wild-type </w:t>
        </w:r>
        <w:r w:rsidR="001E676F" w:rsidRPr="00ED672B">
          <w:rPr>
            <w:rFonts w:asciiTheme="minorHAnsi" w:hAnsiTheme="minorHAnsi"/>
            <w:rPrChange w:id="2959" w:author="Erin Stephenson" w:date="2019-03-13T19:33:00Z">
              <w:rPr/>
            </w:rPrChange>
          </w:rPr>
          <w:lastRenderedPageBreak/>
          <w:t>littermates</w:t>
        </w:r>
      </w:ins>
      <w:ins w:id="2960" w:author="Erin Stephenson" w:date="2019-03-11T16:17:00Z">
        <w:r w:rsidR="008C576E" w:rsidRPr="00ED672B">
          <w:rPr>
            <w:rFonts w:asciiTheme="minorHAnsi" w:hAnsiTheme="minorHAnsi"/>
            <w:rPrChange w:id="2961" w:author="Erin Stephenson" w:date="2019-03-13T19:33:00Z">
              <w:rPr/>
            </w:rPrChange>
          </w:rPr>
          <w:t xml:space="preserve"> </w:t>
        </w:r>
        <w:commentRangeStart w:id="2962"/>
        <w:r w:rsidR="008C576E" w:rsidRPr="00ED672B">
          <w:rPr>
            <w:rFonts w:asciiTheme="minorHAnsi" w:hAnsiTheme="minorHAnsi"/>
            <w:rPrChange w:id="2963" w:author="Erin Stephenson" w:date="2019-03-13T19:33:00Z">
              <w:rPr/>
            </w:rPrChange>
          </w:rPr>
          <w:t>(anecdotal</w:t>
        </w:r>
      </w:ins>
      <w:ins w:id="2964" w:author="Erin Stephenson" w:date="2019-03-13T15:42:00Z">
        <w:r w:rsidR="008D469A" w:rsidRPr="00ED672B">
          <w:rPr>
            <w:rFonts w:asciiTheme="minorHAnsi" w:hAnsiTheme="minorHAnsi"/>
            <w:rPrChange w:id="2965" w:author="Erin Stephenson" w:date="2019-03-13T19:33:00Z">
              <w:rPr/>
            </w:rPrChange>
          </w:rPr>
          <w:t>/not shown</w:t>
        </w:r>
      </w:ins>
      <w:ins w:id="2966" w:author="Erin Stephenson" w:date="2019-03-11T16:17:00Z">
        <w:r w:rsidR="008C576E" w:rsidRPr="00ED672B">
          <w:rPr>
            <w:rFonts w:asciiTheme="minorHAnsi" w:hAnsiTheme="minorHAnsi"/>
            <w:rPrChange w:id="2967" w:author="Erin Stephenson" w:date="2019-03-13T19:33:00Z">
              <w:rPr/>
            </w:rPrChange>
          </w:rPr>
          <w:t>)</w:t>
        </w:r>
        <w:commentRangeEnd w:id="2962"/>
        <w:r w:rsidR="008C576E" w:rsidRPr="00ED672B">
          <w:rPr>
            <w:rStyle w:val="CommentReference"/>
            <w:rFonts w:asciiTheme="minorHAnsi" w:hAnsiTheme="minorHAnsi"/>
            <w:rPrChange w:id="2968" w:author="Erin Stephenson" w:date="2019-03-13T19:33:00Z">
              <w:rPr>
                <w:rStyle w:val="CommentReference"/>
              </w:rPr>
            </w:rPrChange>
          </w:rPr>
          <w:commentReference w:id="2962"/>
        </w:r>
      </w:ins>
      <w:del w:id="2969" w:author="Erin Stephenson" w:date="2019-03-11T16:17:00Z">
        <w:r w:rsidR="00D86AFE" w:rsidRPr="00ED672B" w:rsidDel="001E676F">
          <w:rPr>
            <w:rFonts w:asciiTheme="minorHAnsi" w:hAnsiTheme="minorHAnsi"/>
            <w:rPrChange w:id="2970" w:author="Erin Stephenson" w:date="2019-03-13T19:33:00Z">
              <w:rPr/>
            </w:rPrChange>
          </w:rPr>
          <w:delText xml:space="preserve"> in the knockout animals but not any of the control littermates</w:delText>
        </w:r>
      </w:del>
      <w:r w:rsidR="00D86AFE" w:rsidRPr="00ED672B">
        <w:rPr>
          <w:rFonts w:asciiTheme="minorHAnsi" w:hAnsiTheme="minorHAnsi"/>
          <w:rPrChange w:id="2971" w:author="Erin Stephenson" w:date="2019-03-13T19:33:00Z">
            <w:rPr/>
          </w:rPrChange>
        </w:rPr>
        <w:t xml:space="preserve">.  As shown in Figure </w:t>
      </w:r>
      <w:r w:rsidR="00E0148A" w:rsidRPr="00ED672B">
        <w:rPr>
          <w:rFonts w:asciiTheme="minorHAnsi" w:hAnsiTheme="minorHAnsi"/>
          <w:rPrChange w:id="2972" w:author="Erin Stephenson" w:date="2019-03-13T19:33:00Z">
            <w:rPr/>
          </w:rPrChange>
        </w:rPr>
        <w:t>5</w:t>
      </w:r>
      <w:r w:rsidR="00D86AFE" w:rsidRPr="00ED672B">
        <w:rPr>
          <w:rFonts w:asciiTheme="minorHAnsi" w:hAnsiTheme="minorHAnsi"/>
          <w:rPrChange w:id="2973" w:author="Erin Stephenson" w:date="2019-03-13T19:33:00Z">
            <w:rPr/>
          </w:rPrChange>
        </w:rPr>
        <w:t xml:space="preserve">, muscle-specific </w:t>
      </w:r>
      <w:r w:rsidR="00D86AFE" w:rsidRPr="00ED672B">
        <w:rPr>
          <w:rFonts w:asciiTheme="minorHAnsi" w:hAnsiTheme="minorHAnsi"/>
          <w:i/>
          <w:rPrChange w:id="2974" w:author="Erin Stephenson" w:date="2019-03-13T19:33:00Z">
            <w:rPr>
              <w:i/>
            </w:rPr>
          </w:rPrChange>
        </w:rPr>
        <w:t>Tsc1</w:t>
      </w:r>
      <w:r w:rsidR="00D86AFE" w:rsidRPr="00ED672B">
        <w:rPr>
          <w:rFonts w:asciiTheme="minorHAnsi" w:hAnsiTheme="minorHAnsi"/>
          <w:rPrChange w:id="2975" w:author="Erin Stephenson" w:date="2019-03-13T19:33:00Z">
            <w:rPr/>
          </w:rPrChange>
        </w:rPr>
        <w:t xml:space="preserve"> knockout mice died of natural causes </w:t>
      </w:r>
      <w:del w:id="2976" w:author="Erin Stephenson" w:date="2019-03-11T16:18:00Z">
        <w:r w:rsidR="00D86AFE" w:rsidRPr="00ED672B" w:rsidDel="008C576E">
          <w:rPr>
            <w:rFonts w:asciiTheme="minorHAnsi" w:hAnsiTheme="minorHAnsi"/>
            <w:rPrChange w:id="2977" w:author="Erin Stephenson" w:date="2019-03-13T19:33:00Z">
              <w:rPr/>
            </w:rPrChange>
          </w:rPr>
          <w:delText>at a higher rate</w:delText>
        </w:r>
      </w:del>
      <w:ins w:id="2978" w:author="Erin Stephenson" w:date="2019-03-11T16:18:00Z">
        <w:r w:rsidR="008C576E" w:rsidRPr="00ED672B">
          <w:rPr>
            <w:rFonts w:asciiTheme="minorHAnsi" w:hAnsiTheme="minorHAnsi"/>
            <w:rPrChange w:id="2979" w:author="Erin Stephenson" w:date="2019-03-13T19:33:00Z">
              <w:rPr/>
            </w:rPrChange>
          </w:rPr>
          <w:t>earlier than wild-type mice</w:t>
        </w:r>
      </w:ins>
      <w:r w:rsidR="00D86AFE" w:rsidRPr="00ED672B">
        <w:rPr>
          <w:rFonts w:asciiTheme="minorHAnsi" w:hAnsiTheme="minorHAnsi"/>
          <w:rPrChange w:id="2980" w:author="Erin Stephenson" w:date="2019-03-13T19:33:00Z">
            <w:rPr/>
          </w:rPrChange>
        </w:rPr>
        <w:t>.  Based on a Cox-proportional hazard model the hazard ratio was 4.17</w:t>
      </w:r>
      <w:r w:rsidR="00F64D91" w:rsidRPr="00ED672B">
        <w:rPr>
          <w:rFonts w:asciiTheme="minorHAnsi" w:hAnsiTheme="minorHAnsi"/>
          <w:rPrChange w:id="2981" w:author="Erin Stephenson" w:date="2019-03-13T19:33:00Z">
            <w:rPr/>
          </w:rPrChange>
        </w:rPr>
        <w:t>-</w:t>
      </w:r>
      <w:r w:rsidR="00FD5D91" w:rsidRPr="00ED672B">
        <w:rPr>
          <w:rFonts w:asciiTheme="minorHAnsi" w:hAnsiTheme="minorHAnsi"/>
          <w:rPrChange w:id="2982" w:author="Erin Stephenson" w:date="2019-03-13T19:33:00Z">
            <w:rPr/>
          </w:rPrChange>
        </w:rPr>
        <w:t xml:space="preserve">fold higher </w:t>
      </w:r>
      <w:r w:rsidR="00D86AFE" w:rsidRPr="00ED672B">
        <w:rPr>
          <w:rFonts w:asciiTheme="minorHAnsi" w:hAnsiTheme="minorHAnsi"/>
          <w:rPrChange w:id="2983" w:author="Erin Stephenson" w:date="2019-03-13T19:33:00Z">
            <w:rPr/>
          </w:rPrChange>
        </w:rPr>
        <w:t>compared to non-knockout littermates (p=2.0 x 10</w:t>
      </w:r>
      <w:r w:rsidR="00D86AFE" w:rsidRPr="00ED672B">
        <w:rPr>
          <w:rFonts w:asciiTheme="minorHAnsi" w:hAnsiTheme="minorHAnsi"/>
          <w:vertAlign w:val="superscript"/>
          <w:rPrChange w:id="2984" w:author="Erin Stephenson" w:date="2019-03-13T19:33:00Z">
            <w:rPr>
              <w:vertAlign w:val="superscript"/>
            </w:rPr>
          </w:rPrChange>
        </w:rPr>
        <w:t>-5</w:t>
      </w:r>
      <w:r w:rsidR="00D86AFE" w:rsidRPr="00ED672B">
        <w:rPr>
          <w:rFonts w:asciiTheme="minorHAnsi" w:hAnsiTheme="minorHAnsi"/>
          <w:rPrChange w:id="2985" w:author="Erin Stephenson" w:date="2019-03-13T19:33:00Z">
            <w:rPr/>
          </w:rPrChange>
        </w:rPr>
        <w:t xml:space="preserve">).  </w:t>
      </w:r>
    </w:p>
    <w:p w14:paraId="5FE71D67" w14:textId="77777777" w:rsidR="00D86AFE" w:rsidRPr="00ED672B" w:rsidRDefault="00D86AFE" w:rsidP="00D86AFE">
      <w:pPr>
        <w:rPr>
          <w:rFonts w:asciiTheme="minorHAnsi" w:hAnsiTheme="minorHAnsi"/>
          <w:rPrChange w:id="2986" w:author="Erin Stephenson" w:date="2019-03-13T19:33:00Z">
            <w:rPr/>
          </w:rPrChange>
        </w:rPr>
      </w:pPr>
    </w:p>
    <w:p w14:paraId="7225E22F" w14:textId="04241A0D" w:rsidR="00D86AFE" w:rsidRPr="00ED672B" w:rsidRDefault="00425B32" w:rsidP="003669B1">
      <w:pPr>
        <w:rPr>
          <w:rFonts w:asciiTheme="minorHAnsi" w:hAnsiTheme="minorHAnsi"/>
          <w:rPrChange w:id="2987" w:author="Erin Stephenson" w:date="2019-03-13T19:33:00Z">
            <w:rPr/>
          </w:rPrChange>
        </w:rPr>
      </w:pPr>
      <w:ins w:id="2988" w:author="Erin Stephenson" w:date="2019-03-11T16:19:00Z">
        <w:r w:rsidRPr="00ED672B">
          <w:rPr>
            <w:rFonts w:asciiTheme="minorHAnsi" w:hAnsiTheme="minorHAnsi"/>
            <w:rPrChange w:id="2989" w:author="Erin Stephenson" w:date="2019-03-13T19:33:00Z">
              <w:rPr/>
            </w:rPrChange>
          </w:rPr>
          <w:t xml:space="preserve">To determine </w:t>
        </w:r>
      </w:ins>
      <w:ins w:id="2990" w:author="Erin Stephenson" w:date="2019-03-11T16:20:00Z">
        <w:r w:rsidR="00177695" w:rsidRPr="00ED672B">
          <w:rPr>
            <w:rFonts w:asciiTheme="minorHAnsi" w:hAnsiTheme="minorHAnsi"/>
            <w:rPrChange w:id="2991" w:author="Erin Stephenson" w:date="2019-03-13T19:33:00Z">
              <w:rPr/>
            </w:rPrChange>
          </w:rPr>
          <w:t xml:space="preserve">how muscle </w:t>
        </w:r>
        <w:r w:rsidR="00177695" w:rsidRPr="00ED672B">
          <w:rPr>
            <w:rFonts w:asciiTheme="minorHAnsi" w:hAnsiTheme="minorHAnsi"/>
            <w:i/>
            <w:rPrChange w:id="2992" w:author="Erin Stephenson" w:date="2019-03-13T19:33:00Z">
              <w:rPr/>
            </w:rPrChange>
          </w:rPr>
          <w:t>Tsc1</w:t>
        </w:r>
        <w:r w:rsidR="00177695" w:rsidRPr="00ED672B">
          <w:rPr>
            <w:rFonts w:asciiTheme="minorHAnsi" w:hAnsiTheme="minorHAnsi"/>
            <w:rPrChange w:id="2993" w:author="Erin Stephenson" w:date="2019-03-13T19:33:00Z">
              <w:rPr/>
            </w:rPrChange>
          </w:rPr>
          <w:t xml:space="preserve"> ablation reduces lifespan</w:t>
        </w:r>
      </w:ins>
      <w:ins w:id="2994" w:author="Erin Stephenson" w:date="2019-03-11T16:19:00Z">
        <w:r w:rsidRPr="00ED672B">
          <w:rPr>
            <w:rFonts w:asciiTheme="minorHAnsi" w:hAnsiTheme="minorHAnsi"/>
            <w:rPrChange w:id="2995" w:author="Erin Stephenson" w:date="2019-03-13T19:33:00Z">
              <w:rPr/>
            </w:rPrChange>
          </w:rPr>
          <w:t>, a</w:t>
        </w:r>
      </w:ins>
      <w:del w:id="2996" w:author="Erin Stephenson" w:date="2019-03-11T16:19:00Z">
        <w:r w:rsidR="00D86AFE" w:rsidRPr="00ED672B" w:rsidDel="00425B32">
          <w:rPr>
            <w:rFonts w:asciiTheme="minorHAnsi" w:hAnsiTheme="minorHAnsi"/>
            <w:rPrChange w:id="2997" w:author="Erin Stephenson" w:date="2019-03-13T19:33:00Z">
              <w:rPr/>
            </w:rPrChange>
          </w:rPr>
          <w:delText>A</w:delText>
        </w:r>
      </w:del>
      <w:r w:rsidR="00D86AFE" w:rsidRPr="00ED672B">
        <w:rPr>
          <w:rFonts w:asciiTheme="minorHAnsi" w:hAnsiTheme="minorHAnsi"/>
          <w:rPrChange w:id="2998" w:author="Erin Stephenson" w:date="2019-03-13T19:33:00Z">
            <w:rPr/>
          </w:rPrChange>
        </w:rPr>
        <w:t xml:space="preserve"> subset of mice </w:t>
      </w:r>
      <w:proofErr w:type="gramStart"/>
      <w:r w:rsidR="00D86AFE" w:rsidRPr="00ED672B">
        <w:rPr>
          <w:rFonts w:asciiTheme="minorHAnsi" w:hAnsiTheme="minorHAnsi"/>
          <w:rPrChange w:id="2999" w:author="Erin Stephenson" w:date="2019-03-13T19:33:00Z">
            <w:rPr/>
          </w:rPrChange>
        </w:rPr>
        <w:t>were</w:t>
      </w:r>
      <w:proofErr w:type="gramEnd"/>
      <w:r w:rsidR="00D86AFE" w:rsidRPr="00ED672B">
        <w:rPr>
          <w:rFonts w:asciiTheme="minorHAnsi" w:hAnsiTheme="minorHAnsi"/>
          <w:rPrChange w:id="3000" w:author="Erin Stephenson" w:date="2019-03-13T19:33:00Z">
            <w:rPr/>
          </w:rPrChange>
        </w:rPr>
        <w:t xml:space="preserve"> </w:t>
      </w:r>
      <w:del w:id="3001" w:author="Erin Stephenson" w:date="2019-03-11T16:20:00Z">
        <w:r w:rsidR="00D86AFE" w:rsidRPr="00ED672B" w:rsidDel="00177695">
          <w:rPr>
            <w:rFonts w:asciiTheme="minorHAnsi" w:hAnsiTheme="minorHAnsi"/>
            <w:rPrChange w:id="3002" w:author="Erin Stephenson" w:date="2019-03-13T19:33:00Z">
              <w:rPr/>
            </w:rPrChange>
          </w:rPr>
          <w:delText xml:space="preserve">stored </w:delText>
        </w:r>
      </w:del>
      <w:ins w:id="3003" w:author="Erin Stephenson" w:date="2019-03-11T16:20:00Z">
        <w:r w:rsidR="00177695" w:rsidRPr="00ED672B">
          <w:rPr>
            <w:rFonts w:asciiTheme="minorHAnsi" w:hAnsiTheme="minorHAnsi"/>
            <w:rPrChange w:id="3004" w:author="Erin Stephenson" w:date="2019-03-13T19:33:00Z">
              <w:rPr/>
            </w:rPrChange>
          </w:rPr>
          <w:t xml:space="preserve">fixed </w:t>
        </w:r>
      </w:ins>
      <w:r w:rsidR="00D86AFE" w:rsidRPr="00ED672B">
        <w:rPr>
          <w:rFonts w:asciiTheme="minorHAnsi" w:hAnsiTheme="minorHAnsi"/>
          <w:rPrChange w:id="3005" w:author="Erin Stephenson" w:date="2019-03-13T19:33:00Z">
            <w:rPr/>
          </w:rPrChange>
        </w:rPr>
        <w:t xml:space="preserve">in formalin </w:t>
      </w:r>
      <w:ins w:id="3006" w:author="Erin Stephenson" w:date="2019-03-11T16:20:00Z">
        <w:r w:rsidR="00177695" w:rsidRPr="00ED672B">
          <w:rPr>
            <w:rFonts w:asciiTheme="minorHAnsi" w:hAnsiTheme="minorHAnsi"/>
            <w:rPrChange w:id="3007" w:author="Erin Stephenson" w:date="2019-03-13T19:33:00Z">
              <w:rPr/>
            </w:rPrChange>
          </w:rPr>
          <w:t xml:space="preserve">upon death </w:t>
        </w:r>
      </w:ins>
      <w:r w:rsidR="00D86AFE" w:rsidRPr="00ED672B">
        <w:rPr>
          <w:rFonts w:asciiTheme="minorHAnsi" w:hAnsiTheme="minorHAnsi"/>
          <w:rPrChange w:id="3008" w:author="Erin Stephenson" w:date="2019-03-13T19:33:00Z">
            <w:rPr/>
          </w:rPrChange>
        </w:rPr>
        <w:t>and sent for veterinary pathology</w:t>
      </w:r>
      <w:del w:id="3009" w:author="Erin Stephenson" w:date="2019-03-11T16:21:00Z">
        <w:r w:rsidR="00D86AFE" w:rsidRPr="00ED672B" w:rsidDel="00177695">
          <w:rPr>
            <w:rFonts w:asciiTheme="minorHAnsi" w:hAnsiTheme="minorHAnsi"/>
            <w:rPrChange w:id="3010" w:author="Erin Stephenson" w:date="2019-03-13T19:33:00Z">
              <w:rPr/>
            </w:rPrChange>
          </w:rPr>
          <w:delText xml:space="preserve">, but </w:delText>
        </w:r>
      </w:del>
      <w:ins w:id="3011" w:author="Erin Stephenson" w:date="2019-03-11T16:21:00Z">
        <w:r w:rsidR="00177695" w:rsidRPr="00ED672B">
          <w:rPr>
            <w:rFonts w:asciiTheme="minorHAnsi" w:hAnsiTheme="minorHAnsi"/>
            <w:rPrChange w:id="3012" w:author="Erin Stephenson" w:date="2019-03-13T19:33:00Z">
              <w:rPr/>
            </w:rPrChange>
          </w:rPr>
          <w:t>. However, we</w:t>
        </w:r>
      </w:ins>
      <w:ins w:id="3013" w:author="Erin Stephenson" w:date="2019-03-11T16:19:00Z">
        <w:r w:rsidRPr="00ED672B">
          <w:rPr>
            <w:rFonts w:asciiTheme="minorHAnsi" w:hAnsiTheme="minorHAnsi"/>
            <w:rPrChange w:id="3014" w:author="Erin Stephenson" w:date="2019-03-13T19:33:00Z">
              <w:rPr/>
            </w:rPrChange>
          </w:rPr>
          <w:t xml:space="preserve"> were unable to identify a </w:t>
        </w:r>
      </w:ins>
      <w:del w:id="3015" w:author="Erin Stephenson" w:date="2019-03-11T16:19:00Z">
        <w:r w:rsidR="00D86AFE" w:rsidRPr="00ED672B" w:rsidDel="00425B32">
          <w:rPr>
            <w:rFonts w:asciiTheme="minorHAnsi" w:hAnsiTheme="minorHAnsi"/>
            <w:rPrChange w:id="3016" w:author="Erin Stephenson" w:date="2019-03-13T19:33:00Z">
              <w:rPr/>
            </w:rPrChange>
          </w:rPr>
          <w:delText xml:space="preserve">no </w:delText>
        </w:r>
      </w:del>
      <w:r w:rsidR="00D86AFE" w:rsidRPr="00ED672B">
        <w:rPr>
          <w:rFonts w:asciiTheme="minorHAnsi" w:hAnsiTheme="minorHAnsi"/>
          <w:rPrChange w:id="3017" w:author="Erin Stephenson" w:date="2019-03-13T19:33:00Z">
            <w:rPr/>
          </w:rPrChange>
        </w:rPr>
        <w:t>consistent cause of death</w:t>
      </w:r>
      <w:ins w:id="3018" w:author="Erin Stephenson" w:date="2019-03-11T16:21:00Z">
        <w:r w:rsidR="00C80D58" w:rsidRPr="00ED672B">
          <w:rPr>
            <w:rFonts w:asciiTheme="minorHAnsi" w:hAnsiTheme="minorHAnsi"/>
            <w:rPrChange w:id="3019" w:author="Erin Stephenson" w:date="2019-03-13T19:33:00Z">
              <w:rPr/>
            </w:rPrChange>
          </w:rPr>
          <w:t xml:space="preserve"> in these mice</w:t>
        </w:r>
      </w:ins>
      <w:del w:id="3020" w:author="Erin Stephenson" w:date="2019-03-11T16:20:00Z">
        <w:r w:rsidR="00D86AFE" w:rsidRPr="00ED672B" w:rsidDel="00425B32">
          <w:rPr>
            <w:rFonts w:asciiTheme="minorHAnsi" w:hAnsiTheme="minorHAnsi"/>
            <w:rPrChange w:id="3021" w:author="Erin Stephenson" w:date="2019-03-13T19:33:00Z">
              <w:rPr/>
            </w:rPrChange>
          </w:rPr>
          <w:delText xml:space="preserve"> was identified</w:delText>
        </w:r>
      </w:del>
      <w:r w:rsidR="00D86AFE" w:rsidRPr="00ED672B">
        <w:rPr>
          <w:rFonts w:asciiTheme="minorHAnsi" w:hAnsiTheme="minorHAnsi"/>
          <w:rPrChange w:id="3022" w:author="Erin Stephenson" w:date="2019-03-13T19:33:00Z">
            <w:rPr/>
          </w:rPrChange>
        </w:rPr>
        <w:t xml:space="preserve">. In </w:t>
      </w:r>
      <w:del w:id="3023" w:author="Erin Stephenson" w:date="2019-03-11T16:21:00Z">
        <w:r w:rsidR="00D86AFE" w:rsidRPr="00ED672B" w:rsidDel="00C80D58">
          <w:rPr>
            <w:rFonts w:asciiTheme="minorHAnsi" w:hAnsiTheme="minorHAnsi"/>
            <w:rPrChange w:id="3024" w:author="Erin Stephenson" w:date="2019-03-13T19:33:00Z">
              <w:rPr/>
            </w:rPrChange>
          </w:rPr>
          <w:delText xml:space="preserve">animals </w:delText>
        </w:r>
      </w:del>
      <w:ins w:id="3025" w:author="Erin Stephenson" w:date="2019-03-11T16:21:00Z">
        <w:r w:rsidR="00C80D58" w:rsidRPr="00ED672B">
          <w:rPr>
            <w:rFonts w:asciiTheme="minorHAnsi" w:hAnsiTheme="minorHAnsi"/>
            <w:rPrChange w:id="3026" w:author="Erin Stephenson" w:date="2019-03-13T19:33:00Z">
              <w:rPr/>
            </w:rPrChange>
          </w:rPr>
          <w:t xml:space="preserve">mice </w:t>
        </w:r>
      </w:ins>
      <w:r w:rsidR="00D86AFE" w:rsidRPr="00ED672B">
        <w:rPr>
          <w:rFonts w:asciiTheme="minorHAnsi" w:hAnsiTheme="minorHAnsi"/>
          <w:rPrChange w:id="3027" w:author="Erin Stephenson" w:date="2019-03-13T19:33:00Z">
            <w:rPr/>
          </w:rPrChange>
        </w:rPr>
        <w:t>with histologic evidence of lesions, the predominant process was neoplasia, and the specific etiology was lymphoma/lymphosarcoma affecting multiple organs, though this was only true for wild</w:t>
      </w:r>
      <w:ins w:id="3028" w:author="Erin Stephenson" w:date="2019-03-11T16:23:00Z">
        <w:r w:rsidR="003F2A67" w:rsidRPr="00ED672B">
          <w:rPr>
            <w:rFonts w:asciiTheme="minorHAnsi" w:hAnsiTheme="minorHAnsi"/>
            <w:rPrChange w:id="3029" w:author="Erin Stephenson" w:date="2019-03-13T19:33:00Z">
              <w:rPr/>
            </w:rPrChange>
          </w:rPr>
          <w:t>-</w:t>
        </w:r>
      </w:ins>
      <w:del w:id="3030" w:author="Erin Stephenson" w:date="2019-03-11T16:23:00Z">
        <w:r w:rsidR="00D86AFE" w:rsidRPr="00ED672B" w:rsidDel="003F2A67">
          <w:rPr>
            <w:rFonts w:asciiTheme="minorHAnsi" w:hAnsiTheme="minorHAnsi"/>
            <w:rPrChange w:id="3031" w:author="Erin Stephenson" w:date="2019-03-13T19:33:00Z">
              <w:rPr/>
            </w:rPrChange>
          </w:rPr>
          <w:delText xml:space="preserve"> </w:delText>
        </w:r>
      </w:del>
      <w:r w:rsidR="00D86AFE" w:rsidRPr="00ED672B">
        <w:rPr>
          <w:rFonts w:asciiTheme="minorHAnsi" w:hAnsiTheme="minorHAnsi"/>
          <w:rPrChange w:id="3032" w:author="Erin Stephenson" w:date="2019-03-13T19:33:00Z">
            <w:rPr/>
          </w:rPrChange>
        </w:rPr>
        <w:t xml:space="preserve">type </w:t>
      </w:r>
      <w:ins w:id="3033" w:author="Erin Stephenson" w:date="2019-03-11T16:23:00Z">
        <w:r w:rsidR="003F2A67" w:rsidRPr="00ED672B">
          <w:rPr>
            <w:rFonts w:asciiTheme="minorHAnsi" w:hAnsiTheme="minorHAnsi"/>
            <w:rPrChange w:id="3034" w:author="Erin Stephenson" w:date="2019-03-13T19:33:00Z">
              <w:rPr/>
            </w:rPrChange>
          </w:rPr>
          <w:t xml:space="preserve">mice </w:t>
        </w:r>
      </w:ins>
      <w:r w:rsidR="00D86AFE" w:rsidRPr="00ED672B">
        <w:rPr>
          <w:rFonts w:asciiTheme="minorHAnsi" w:hAnsiTheme="minorHAnsi"/>
          <w:rPrChange w:id="3035" w:author="Erin Stephenson" w:date="2019-03-13T19:33:00Z">
            <w:rPr/>
          </w:rPrChange>
        </w:rPr>
        <w:t xml:space="preserve">(two out of four) but not knockout animals (none out of three). </w:t>
      </w:r>
      <w:ins w:id="3036" w:author="Erin Stephenson" w:date="2019-03-11T16:22:00Z">
        <w:r w:rsidR="00C80D58" w:rsidRPr="00ED672B">
          <w:rPr>
            <w:rFonts w:asciiTheme="minorHAnsi" w:hAnsiTheme="minorHAnsi"/>
            <w:rPrChange w:id="3037" w:author="Erin Stephenson" w:date="2019-03-13T19:33:00Z">
              <w:rPr/>
            </w:rPrChange>
          </w:rPr>
          <w:t>It is important to note that l</w:t>
        </w:r>
      </w:ins>
      <w:del w:id="3038" w:author="Erin Stephenson" w:date="2019-03-11T16:22:00Z">
        <w:r w:rsidR="00D86AFE" w:rsidRPr="00ED672B" w:rsidDel="00C80D58">
          <w:rPr>
            <w:rFonts w:asciiTheme="minorHAnsi" w:hAnsiTheme="minorHAnsi"/>
            <w:rPrChange w:id="3039" w:author="Erin Stephenson" w:date="2019-03-13T19:33:00Z">
              <w:rPr/>
            </w:rPrChange>
          </w:rPr>
          <w:delText>The lack</w:delText>
        </w:r>
      </w:del>
      <w:ins w:id="3040" w:author="Erin Stephenson" w:date="2019-03-11T16:22:00Z">
        <w:r w:rsidR="00C80D58" w:rsidRPr="00ED672B">
          <w:rPr>
            <w:rFonts w:asciiTheme="minorHAnsi" w:hAnsiTheme="minorHAnsi"/>
            <w:rPrChange w:id="3041" w:author="Erin Stephenson" w:date="2019-03-13T19:33:00Z">
              <w:rPr/>
            </w:rPrChange>
          </w:rPr>
          <w:t>ack</w:t>
        </w:r>
      </w:ins>
      <w:r w:rsidR="00D86AFE" w:rsidRPr="00ED672B">
        <w:rPr>
          <w:rFonts w:asciiTheme="minorHAnsi" w:hAnsiTheme="minorHAnsi"/>
          <w:rPrChange w:id="3042" w:author="Erin Stephenson" w:date="2019-03-13T19:33:00Z">
            <w:rPr/>
          </w:rPrChange>
        </w:rPr>
        <w:t xml:space="preserve"> of a specific diagnosis does not necessarily confirm the lack of lesions in examined animals; rather, </w:t>
      </w:r>
      <w:ins w:id="3043" w:author="Erin Stephenson" w:date="2019-03-11T16:22:00Z">
        <w:r w:rsidR="00C80D58" w:rsidRPr="00ED672B">
          <w:rPr>
            <w:rFonts w:asciiTheme="minorHAnsi" w:hAnsiTheme="minorHAnsi"/>
            <w:rPrChange w:id="3044" w:author="Erin Stephenson" w:date="2019-03-13T19:33:00Z">
              <w:rPr/>
            </w:rPrChange>
          </w:rPr>
          <w:t xml:space="preserve">that </w:t>
        </w:r>
      </w:ins>
      <w:r w:rsidR="00D86AFE" w:rsidRPr="00ED672B">
        <w:rPr>
          <w:rFonts w:asciiTheme="minorHAnsi" w:hAnsiTheme="minorHAnsi"/>
          <w:rPrChange w:id="3045" w:author="Erin Stephenson" w:date="2019-03-13T19:33:00Z">
            <w:rPr/>
          </w:rPrChange>
        </w:rPr>
        <w:t>autolysis and the small number of animals evaluated may have resulted in loss of identifiable processes or tissues in which an etiology was present in-life.</w:t>
      </w:r>
    </w:p>
    <w:p w14:paraId="61626DBA" w14:textId="77A07EBA" w:rsidR="007B624A" w:rsidRPr="00ED672B" w:rsidRDefault="002B4C32" w:rsidP="007B624A">
      <w:pPr>
        <w:pStyle w:val="Heading1"/>
        <w:rPr>
          <w:rFonts w:asciiTheme="minorHAnsi" w:hAnsiTheme="minorHAnsi"/>
          <w:rPrChange w:id="3046" w:author="Erin Stephenson" w:date="2019-03-13T19:33:00Z">
            <w:rPr/>
          </w:rPrChange>
        </w:rPr>
      </w:pPr>
      <w:r w:rsidRPr="00ED672B">
        <w:rPr>
          <w:rFonts w:asciiTheme="minorHAnsi" w:hAnsiTheme="minorHAnsi"/>
          <w:rPrChange w:id="3047" w:author="Erin Stephenson" w:date="2019-03-13T19:33:00Z">
            <w:rPr/>
          </w:rPrChange>
        </w:rPr>
        <w:t>D</w:t>
      </w:r>
      <w:r w:rsidR="007B624A" w:rsidRPr="00ED672B">
        <w:rPr>
          <w:rFonts w:asciiTheme="minorHAnsi" w:hAnsiTheme="minorHAnsi"/>
          <w:rPrChange w:id="3048" w:author="Erin Stephenson" w:date="2019-03-13T19:33:00Z">
            <w:rPr/>
          </w:rPrChange>
        </w:rPr>
        <w:t>iscussion</w:t>
      </w:r>
    </w:p>
    <w:p w14:paraId="0CDEB5A7" w14:textId="77777777" w:rsidR="00A922D2" w:rsidRPr="00ED672B" w:rsidRDefault="00A922D2" w:rsidP="00A922D2">
      <w:pPr>
        <w:rPr>
          <w:rFonts w:asciiTheme="minorHAnsi" w:hAnsiTheme="minorHAnsi"/>
          <w:rPrChange w:id="3049" w:author="Erin Stephenson" w:date="2019-03-13T19:33:00Z">
            <w:rPr/>
          </w:rPrChange>
        </w:rPr>
      </w:pPr>
    </w:p>
    <w:p w14:paraId="2ACC73E2" w14:textId="5176949C" w:rsidR="00063666" w:rsidRPr="00ED672B" w:rsidRDefault="001D7AC7" w:rsidP="00475EC8">
      <w:pPr>
        <w:rPr>
          <w:ins w:id="3050" w:author="Erin Stephenson" w:date="2019-03-13T16:01:00Z"/>
          <w:rFonts w:asciiTheme="minorHAnsi" w:hAnsiTheme="minorHAnsi"/>
          <w:rPrChange w:id="3051" w:author="Erin Stephenson" w:date="2019-03-13T19:33:00Z">
            <w:rPr>
              <w:ins w:id="3052" w:author="Erin Stephenson" w:date="2019-03-13T16:01:00Z"/>
            </w:rPr>
          </w:rPrChange>
        </w:rPr>
      </w:pPr>
      <w:ins w:id="3053" w:author="Erin Stephenson" w:date="2019-03-11T17:17:00Z">
        <w:r w:rsidRPr="00ED672B">
          <w:rPr>
            <w:rFonts w:asciiTheme="minorHAnsi" w:hAnsiTheme="minorHAnsi"/>
            <w:rPrChange w:id="3054" w:author="Erin Stephenson" w:date="2019-03-13T19:33:00Z">
              <w:rPr/>
            </w:rPrChange>
          </w:rPr>
          <w:t xml:space="preserve">Here, we show that </w:t>
        </w:r>
      </w:ins>
      <w:ins w:id="3055" w:author="Erin Stephenson" w:date="2019-03-13T16:02:00Z">
        <w:r w:rsidRPr="00ED672B">
          <w:rPr>
            <w:rFonts w:asciiTheme="minorHAnsi" w:hAnsiTheme="minorHAnsi"/>
            <w:rPrChange w:id="3056" w:author="Erin Stephenson" w:date="2019-03-13T19:33:00Z">
              <w:rPr/>
            </w:rPrChange>
          </w:rPr>
          <w:t xml:space="preserve">high fat diet-induced </w:t>
        </w:r>
      </w:ins>
      <w:ins w:id="3057" w:author="Erin Stephenson" w:date="2019-03-11T17:17:00Z">
        <w:r w:rsidRPr="00ED672B">
          <w:rPr>
            <w:rFonts w:asciiTheme="minorHAnsi" w:hAnsiTheme="minorHAnsi"/>
            <w:rPrChange w:id="3058" w:author="Erin Stephenson" w:date="2019-03-13T19:33:00Z">
              <w:rPr/>
            </w:rPrChange>
          </w:rPr>
          <w:t xml:space="preserve">increases in energy expenditure </w:t>
        </w:r>
      </w:ins>
      <w:ins w:id="3059" w:author="Erin Stephenson" w:date="2019-03-13T16:02:00Z">
        <w:r w:rsidRPr="00ED672B">
          <w:rPr>
            <w:rFonts w:asciiTheme="minorHAnsi" w:hAnsiTheme="minorHAnsi"/>
            <w:rPrChange w:id="3060" w:author="Erin Stephenson" w:date="2019-03-13T19:33:00Z">
              <w:rPr/>
            </w:rPrChange>
          </w:rPr>
          <w:t>are mTORC1</w:t>
        </w:r>
      </w:ins>
      <w:ins w:id="3061" w:author="Erin Stephenson" w:date="2019-03-13T16:05:00Z">
        <w:r w:rsidR="00B16D14" w:rsidRPr="00ED672B">
          <w:rPr>
            <w:rFonts w:asciiTheme="minorHAnsi" w:hAnsiTheme="minorHAnsi"/>
            <w:rPrChange w:id="3062" w:author="Erin Stephenson" w:date="2019-03-13T19:33:00Z">
              <w:rPr/>
            </w:rPrChange>
          </w:rPr>
          <w:t>-</w:t>
        </w:r>
      </w:ins>
      <w:ins w:id="3063" w:author="Erin Stephenson" w:date="2019-03-13T16:02:00Z">
        <w:r w:rsidRPr="00ED672B">
          <w:rPr>
            <w:rFonts w:asciiTheme="minorHAnsi" w:hAnsiTheme="minorHAnsi"/>
            <w:rPrChange w:id="3064" w:author="Erin Stephenson" w:date="2019-03-13T19:33:00Z">
              <w:rPr/>
            </w:rPrChange>
          </w:rPr>
          <w:t xml:space="preserve">dependent </w:t>
        </w:r>
      </w:ins>
      <w:ins w:id="3065" w:author="Erin Stephenson" w:date="2019-03-13T16:11:00Z">
        <w:r w:rsidR="00D513F3" w:rsidRPr="00ED672B">
          <w:rPr>
            <w:rFonts w:asciiTheme="minorHAnsi" w:hAnsiTheme="minorHAnsi"/>
            <w:rPrChange w:id="3066" w:author="Erin Stephenson" w:date="2019-03-13T19:33:00Z">
              <w:rPr/>
            </w:rPrChange>
          </w:rPr>
          <w:t>[</w:t>
        </w:r>
        <w:r w:rsidR="00D513F3" w:rsidRPr="00ED672B">
          <w:rPr>
            <w:rFonts w:asciiTheme="minorHAnsi" w:hAnsiTheme="minorHAnsi"/>
            <w:b/>
            <w:rPrChange w:id="3067" w:author="Erin Stephenson" w:date="2019-03-13T19:33:00Z">
              <w:rPr/>
            </w:rPrChange>
          </w:rPr>
          <w:t xml:space="preserve">Fig. </w:t>
        </w:r>
        <w:r w:rsidR="00C17614" w:rsidRPr="00ED672B">
          <w:rPr>
            <w:rFonts w:asciiTheme="minorHAnsi" w:hAnsiTheme="minorHAnsi"/>
            <w:b/>
            <w:rPrChange w:id="3068" w:author="Erin Stephenson" w:date="2019-03-13T19:33:00Z">
              <w:rPr/>
            </w:rPrChange>
          </w:rPr>
          <w:t>1B</w:t>
        </w:r>
        <w:r w:rsidR="00D513F3" w:rsidRPr="00ED672B">
          <w:rPr>
            <w:rFonts w:asciiTheme="minorHAnsi" w:hAnsiTheme="minorHAnsi"/>
            <w:rPrChange w:id="3069" w:author="Erin Stephenson" w:date="2019-03-13T19:33:00Z">
              <w:rPr/>
            </w:rPrChange>
          </w:rPr>
          <w:t xml:space="preserve">] </w:t>
        </w:r>
      </w:ins>
      <w:ins w:id="3070" w:author="Erin Stephenson" w:date="2019-03-13T16:02:00Z">
        <w:r w:rsidRPr="00ED672B">
          <w:rPr>
            <w:rFonts w:asciiTheme="minorHAnsi" w:hAnsiTheme="minorHAnsi"/>
            <w:rPrChange w:id="3071" w:author="Erin Stephenson" w:date="2019-03-13T19:33:00Z">
              <w:rPr/>
            </w:rPrChange>
          </w:rPr>
          <w:t xml:space="preserve">and that </w:t>
        </w:r>
      </w:ins>
      <w:ins w:id="3072" w:author="Erin Stephenson" w:date="2019-03-13T16:03:00Z">
        <w:r w:rsidRPr="00ED672B">
          <w:rPr>
            <w:rFonts w:asciiTheme="minorHAnsi" w:hAnsiTheme="minorHAnsi"/>
            <w:rPrChange w:id="3073" w:author="Erin Stephenson" w:date="2019-03-13T19:33:00Z">
              <w:rPr/>
            </w:rPrChange>
          </w:rPr>
          <w:t xml:space="preserve">elevated </w:t>
        </w:r>
      </w:ins>
      <w:ins w:id="3074" w:author="Erin Stephenson" w:date="2019-03-13T15:59:00Z">
        <w:r w:rsidR="00FA5CC0" w:rsidRPr="00ED672B">
          <w:rPr>
            <w:rFonts w:asciiTheme="minorHAnsi" w:hAnsiTheme="minorHAnsi"/>
            <w:rPrChange w:id="3075" w:author="Erin Stephenson" w:date="2019-03-13T19:33:00Z">
              <w:rPr/>
            </w:rPrChange>
          </w:rPr>
          <w:t xml:space="preserve">energy expenditure </w:t>
        </w:r>
      </w:ins>
      <w:ins w:id="3076" w:author="Erin Stephenson" w:date="2019-03-13T16:03:00Z">
        <w:r w:rsidRPr="00ED672B">
          <w:rPr>
            <w:rFonts w:asciiTheme="minorHAnsi" w:hAnsiTheme="minorHAnsi"/>
            <w:rPrChange w:id="3077" w:author="Erin Stephenson" w:date="2019-03-13T19:33:00Z">
              <w:rPr/>
            </w:rPrChange>
          </w:rPr>
          <w:t>caused by</w:t>
        </w:r>
      </w:ins>
      <w:ins w:id="3078" w:author="Erin Stephenson" w:date="2019-03-13T15:59:00Z">
        <w:r w:rsidR="00FA5CC0" w:rsidRPr="00ED672B">
          <w:rPr>
            <w:rFonts w:asciiTheme="minorHAnsi" w:hAnsiTheme="minorHAnsi"/>
            <w:rPrChange w:id="3079" w:author="Erin Stephenson" w:date="2019-03-13T19:33:00Z">
              <w:rPr/>
            </w:rPrChange>
          </w:rPr>
          <w:t xml:space="preserve"> </w:t>
        </w:r>
      </w:ins>
      <w:ins w:id="3080" w:author="Erin Stephenson" w:date="2019-03-11T17:17:00Z">
        <w:r w:rsidR="00490637" w:rsidRPr="00ED672B">
          <w:rPr>
            <w:rFonts w:asciiTheme="minorHAnsi" w:hAnsiTheme="minorHAnsi"/>
            <w:rPrChange w:id="3081" w:author="Erin Stephenson" w:date="2019-03-13T19:33:00Z">
              <w:rPr/>
            </w:rPrChange>
          </w:rPr>
          <w:t>constitutive activation of skeletal muscle mTOR</w:t>
        </w:r>
        <w:r w:rsidR="00543A43" w:rsidRPr="00ED672B">
          <w:rPr>
            <w:rFonts w:asciiTheme="minorHAnsi" w:hAnsiTheme="minorHAnsi"/>
            <w:rPrChange w:id="3082" w:author="Erin Stephenson" w:date="2019-03-13T19:33:00Z">
              <w:rPr/>
            </w:rPrChange>
          </w:rPr>
          <w:t xml:space="preserve">C1 </w:t>
        </w:r>
      </w:ins>
      <w:ins w:id="3083" w:author="Erin Stephenson" w:date="2019-03-13T15:46:00Z">
        <w:r w:rsidR="00063666" w:rsidRPr="00ED672B">
          <w:rPr>
            <w:rFonts w:asciiTheme="minorHAnsi" w:hAnsiTheme="minorHAnsi"/>
            <w:rPrChange w:id="3084" w:author="Erin Stephenson" w:date="2019-03-13T19:33:00Z">
              <w:rPr/>
            </w:rPrChange>
          </w:rPr>
          <w:t xml:space="preserve">coincides with the upregulation of </w:t>
        </w:r>
      </w:ins>
      <w:ins w:id="3085" w:author="Erin Stephenson" w:date="2019-03-13T15:47:00Z">
        <w:r w:rsidR="00063666" w:rsidRPr="00ED672B">
          <w:rPr>
            <w:rFonts w:asciiTheme="minorHAnsi" w:hAnsiTheme="minorHAnsi"/>
            <w:rPrChange w:id="3086" w:author="Erin Stephenson" w:date="2019-03-13T19:33:00Z">
              <w:rPr/>
            </w:rPrChange>
          </w:rPr>
          <w:t xml:space="preserve">skeletal muscle-specific thermogenic </w:t>
        </w:r>
      </w:ins>
      <w:ins w:id="3087" w:author="Erin Stephenson" w:date="2019-03-13T16:01:00Z">
        <w:r w:rsidR="00FA5CC0" w:rsidRPr="00ED672B">
          <w:rPr>
            <w:rFonts w:asciiTheme="minorHAnsi" w:hAnsiTheme="minorHAnsi"/>
            <w:rPrChange w:id="3088" w:author="Erin Stephenson" w:date="2019-03-13T19:33:00Z">
              <w:rPr/>
            </w:rPrChange>
          </w:rPr>
          <w:t>mechanisms that</w:t>
        </w:r>
      </w:ins>
      <w:ins w:id="3089" w:author="Erin Stephenson" w:date="2019-03-13T15:47:00Z">
        <w:r w:rsidR="00063666" w:rsidRPr="00ED672B">
          <w:rPr>
            <w:rFonts w:asciiTheme="minorHAnsi" w:hAnsiTheme="minorHAnsi"/>
            <w:rPrChange w:id="3090" w:author="Erin Stephenson" w:date="2019-03-13T19:33:00Z">
              <w:rPr/>
            </w:rPrChange>
          </w:rPr>
          <w:t xml:space="preserve"> involv</w:t>
        </w:r>
      </w:ins>
      <w:ins w:id="3091" w:author="Erin Stephenson" w:date="2019-03-13T16:01:00Z">
        <w:r w:rsidR="00FA5CC0" w:rsidRPr="00ED672B">
          <w:rPr>
            <w:rFonts w:asciiTheme="minorHAnsi" w:hAnsiTheme="minorHAnsi"/>
            <w:rPrChange w:id="3092" w:author="Erin Stephenson" w:date="2019-03-13T19:33:00Z">
              <w:rPr/>
            </w:rPrChange>
          </w:rPr>
          <w:t>e</w:t>
        </w:r>
      </w:ins>
      <w:ins w:id="3093" w:author="Erin Stephenson" w:date="2019-03-13T15:47:00Z">
        <w:r w:rsidR="00063666" w:rsidRPr="00ED672B">
          <w:rPr>
            <w:rFonts w:asciiTheme="minorHAnsi" w:hAnsiTheme="minorHAnsi"/>
            <w:rPrChange w:id="3094" w:author="Erin Stephenson" w:date="2019-03-13T19:33:00Z">
              <w:rPr/>
            </w:rPrChange>
          </w:rPr>
          <w:t xml:space="preserve"> the futile cycling of Ca</w:t>
        </w:r>
        <w:r w:rsidR="00063666" w:rsidRPr="00ED672B">
          <w:rPr>
            <w:rFonts w:asciiTheme="minorHAnsi" w:hAnsiTheme="minorHAnsi"/>
            <w:vertAlign w:val="superscript"/>
            <w:rPrChange w:id="3095" w:author="Erin Stephenson" w:date="2019-03-13T19:33:00Z">
              <w:rPr/>
            </w:rPrChange>
          </w:rPr>
          <w:t>2</w:t>
        </w:r>
        <w:proofErr w:type="gramStart"/>
        <w:r w:rsidR="00063666" w:rsidRPr="00ED672B">
          <w:rPr>
            <w:rFonts w:asciiTheme="minorHAnsi" w:hAnsiTheme="minorHAnsi"/>
            <w:vertAlign w:val="superscript"/>
            <w:rPrChange w:id="3096" w:author="Erin Stephenson" w:date="2019-03-13T19:33:00Z">
              <w:rPr/>
            </w:rPrChange>
          </w:rPr>
          <w:t>+</w:t>
        </w:r>
      </w:ins>
      <w:ins w:id="3097" w:author="Erin Stephenson" w:date="2019-03-13T16:13:00Z">
        <w:r w:rsidR="00C17614" w:rsidRPr="00ED672B">
          <w:rPr>
            <w:rFonts w:asciiTheme="minorHAnsi" w:hAnsiTheme="minorHAnsi"/>
            <w:rPrChange w:id="3098" w:author="Erin Stephenson" w:date="2019-03-13T19:33:00Z">
              <w:rPr/>
            </w:rPrChange>
          </w:rPr>
          <w:t>[</w:t>
        </w:r>
        <w:proofErr w:type="gramEnd"/>
        <w:r w:rsidR="00C17614" w:rsidRPr="00ED672B">
          <w:rPr>
            <w:rFonts w:asciiTheme="minorHAnsi" w:hAnsiTheme="minorHAnsi"/>
            <w:b/>
            <w:rPrChange w:id="3099" w:author="Erin Stephenson" w:date="2019-03-13T19:33:00Z">
              <w:rPr/>
            </w:rPrChange>
          </w:rPr>
          <w:t xml:space="preserve">Fig. </w:t>
        </w:r>
      </w:ins>
      <w:ins w:id="3100" w:author="Erin Stephenson" w:date="2019-03-13T16:14:00Z">
        <w:r w:rsidR="00C40853" w:rsidRPr="00ED672B">
          <w:rPr>
            <w:rFonts w:asciiTheme="minorHAnsi" w:hAnsiTheme="minorHAnsi"/>
            <w:b/>
            <w:rPrChange w:id="3101" w:author="Erin Stephenson" w:date="2019-03-13T19:33:00Z">
              <w:rPr/>
            </w:rPrChange>
          </w:rPr>
          <w:t>4</w:t>
        </w:r>
      </w:ins>
      <w:ins w:id="3102" w:author="Erin Stephenson" w:date="2019-03-13T16:15:00Z">
        <w:r w:rsidR="00C40853" w:rsidRPr="00ED672B">
          <w:rPr>
            <w:rFonts w:asciiTheme="minorHAnsi" w:hAnsiTheme="minorHAnsi"/>
            <w:b/>
            <w:rPrChange w:id="3103" w:author="Erin Stephenson" w:date="2019-03-13T19:33:00Z">
              <w:rPr/>
            </w:rPrChange>
          </w:rPr>
          <w:t>E-F</w:t>
        </w:r>
      </w:ins>
      <w:ins w:id="3104" w:author="Erin Stephenson" w:date="2019-03-13T16:13:00Z">
        <w:r w:rsidR="00C17614" w:rsidRPr="00ED672B">
          <w:rPr>
            <w:rFonts w:asciiTheme="minorHAnsi" w:hAnsiTheme="minorHAnsi"/>
            <w:rPrChange w:id="3105" w:author="Erin Stephenson" w:date="2019-03-13T19:33:00Z">
              <w:rPr/>
            </w:rPrChange>
          </w:rPr>
          <w:t>].</w:t>
        </w:r>
      </w:ins>
      <w:ins w:id="3106" w:author="Erin Stephenson" w:date="2019-03-13T16:01:00Z">
        <w:r w:rsidRPr="00ED672B">
          <w:rPr>
            <w:rFonts w:asciiTheme="minorHAnsi" w:hAnsiTheme="minorHAnsi"/>
            <w:rPrChange w:id="3107" w:author="Erin Stephenson" w:date="2019-03-13T19:33:00Z">
              <w:rPr/>
            </w:rPrChange>
          </w:rPr>
          <w:t xml:space="preserve"> </w:t>
        </w:r>
      </w:ins>
      <w:ins w:id="3108" w:author="Erin Stephenson" w:date="2019-03-13T16:04:00Z">
        <w:r w:rsidR="001358F8" w:rsidRPr="00ED672B">
          <w:rPr>
            <w:rFonts w:asciiTheme="minorHAnsi" w:hAnsiTheme="minorHAnsi"/>
            <w:rPrChange w:id="3109" w:author="Erin Stephenson" w:date="2019-03-13T19:33:00Z">
              <w:rPr/>
            </w:rPrChange>
          </w:rPr>
          <w:t>Consistent with prior work [</w:t>
        </w:r>
      </w:ins>
      <w:commentRangeStart w:id="3110"/>
      <w:ins w:id="3111" w:author="Erin Stephenson" w:date="2019-03-13T16:05:00Z">
        <w:r w:rsidR="001358F8" w:rsidRPr="00ED672B">
          <w:rPr>
            <w:rFonts w:asciiTheme="minorHAnsi" w:hAnsiTheme="minorHAnsi"/>
            <w:rPrChange w:id="3112" w:author="Erin Stephenson" w:date="2019-03-13T19:33:00Z">
              <w:rPr/>
            </w:rPrChange>
          </w:rPr>
          <w:t>REFS</w:t>
        </w:r>
        <w:commentRangeEnd w:id="3110"/>
        <w:r w:rsidR="001358F8" w:rsidRPr="00ED672B">
          <w:rPr>
            <w:rStyle w:val="CommentReference"/>
            <w:rFonts w:asciiTheme="minorHAnsi" w:hAnsiTheme="minorHAnsi"/>
            <w:rPrChange w:id="3113" w:author="Erin Stephenson" w:date="2019-03-13T19:33:00Z">
              <w:rPr>
                <w:rStyle w:val="CommentReference"/>
              </w:rPr>
            </w:rPrChange>
          </w:rPr>
          <w:commentReference w:id="3110"/>
        </w:r>
      </w:ins>
      <w:ins w:id="3114" w:author="Erin Stephenson" w:date="2019-03-13T16:04:00Z">
        <w:r w:rsidR="001358F8" w:rsidRPr="00ED672B">
          <w:rPr>
            <w:rFonts w:asciiTheme="minorHAnsi" w:hAnsiTheme="minorHAnsi"/>
            <w:rPrChange w:id="3115" w:author="Erin Stephenson" w:date="2019-03-13T19:33:00Z">
              <w:rPr/>
            </w:rPrChange>
          </w:rPr>
          <w:t>], we also show</w:t>
        </w:r>
      </w:ins>
      <w:ins w:id="3116" w:author="Erin Stephenson" w:date="2019-03-13T16:07:00Z">
        <w:r w:rsidR="00B16D14" w:rsidRPr="00ED672B">
          <w:rPr>
            <w:rFonts w:asciiTheme="minorHAnsi" w:hAnsiTheme="minorHAnsi"/>
            <w:rPrChange w:id="3117" w:author="Erin Stephenson" w:date="2019-03-13T19:33:00Z">
              <w:rPr/>
            </w:rPrChange>
          </w:rPr>
          <w:t xml:space="preserve"> transcriptional evidence for</w:t>
        </w:r>
      </w:ins>
      <w:ins w:id="3118" w:author="Erin Stephenson" w:date="2019-03-13T16:04:00Z">
        <w:r w:rsidR="001358F8" w:rsidRPr="00ED672B">
          <w:rPr>
            <w:rFonts w:asciiTheme="minorHAnsi" w:hAnsiTheme="minorHAnsi"/>
            <w:rPrChange w:id="3119" w:author="Erin Stephenson" w:date="2019-03-13T19:33:00Z">
              <w:rPr/>
            </w:rPrChange>
          </w:rPr>
          <w:t xml:space="preserve"> </w:t>
        </w:r>
      </w:ins>
      <w:ins w:id="3120" w:author="Erin Stephenson" w:date="2019-03-13T16:06:00Z">
        <w:r w:rsidR="00B16D14" w:rsidRPr="00ED672B">
          <w:rPr>
            <w:rFonts w:asciiTheme="minorHAnsi" w:hAnsiTheme="minorHAnsi"/>
            <w:rPrChange w:id="3121" w:author="Erin Stephenson" w:date="2019-03-13T19:33:00Z">
              <w:rPr/>
            </w:rPrChange>
          </w:rPr>
          <w:t>a</w:t>
        </w:r>
      </w:ins>
      <w:ins w:id="3122" w:author="Erin Stephenson" w:date="2019-03-13T16:46:00Z">
        <w:r w:rsidR="00EA20EF" w:rsidRPr="00ED672B">
          <w:rPr>
            <w:rFonts w:asciiTheme="minorHAnsi" w:hAnsiTheme="minorHAnsi"/>
            <w:rPrChange w:id="3123" w:author="Erin Stephenson" w:date="2019-03-13T19:33:00Z">
              <w:rPr/>
            </w:rPrChange>
          </w:rPr>
          <w:t>n mTORC1-driven</w:t>
        </w:r>
      </w:ins>
      <w:ins w:id="3124" w:author="Erin Stephenson" w:date="2019-03-13T16:06:00Z">
        <w:r w:rsidR="00B16D14" w:rsidRPr="00ED672B">
          <w:rPr>
            <w:rFonts w:asciiTheme="minorHAnsi" w:hAnsiTheme="minorHAnsi"/>
            <w:rPrChange w:id="3125" w:author="Erin Stephenson" w:date="2019-03-13T19:33:00Z">
              <w:rPr/>
            </w:rPrChange>
          </w:rPr>
          <w:t xml:space="preserve"> fiber type transition</w:t>
        </w:r>
      </w:ins>
      <w:ins w:id="3126" w:author="Erin Stephenson" w:date="2019-03-13T16:07:00Z">
        <w:r w:rsidR="00B16D14" w:rsidRPr="00ED672B">
          <w:rPr>
            <w:rFonts w:asciiTheme="minorHAnsi" w:hAnsiTheme="minorHAnsi"/>
            <w:rPrChange w:id="3127" w:author="Erin Stephenson" w:date="2019-03-13T19:33:00Z">
              <w:rPr/>
            </w:rPrChange>
          </w:rPr>
          <w:t xml:space="preserve"> to a more oxidative phenotype</w:t>
        </w:r>
      </w:ins>
      <w:ins w:id="3128" w:author="Erin Stephenson" w:date="2019-03-13T16:16:00Z">
        <w:r w:rsidR="009B4702" w:rsidRPr="00ED672B">
          <w:rPr>
            <w:rFonts w:asciiTheme="minorHAnsi" w:hAnsiTheme="minorHAnsi"/>
            <w:rPrChange w:id="3129" w:author="Erin Stephenson" w:date="2019-03-13T19:33:00Z">
              <w:rPr/>
            </w:rPrChange>
          </w:rPr>
          <w:t xml:space="preserve"> [</w:t>
        </w:r>
        <w:r w:rsidR="009B4702" w:rsidRPr="00ED672B">
          <w:rPr>
            <w:rFonts w:asciiTheme="minorHAnsi" w:hAnsiTheme="minorHAnsi"/>
            <w:b/>
            <w:rPrChange w:id="3130" w:author="Erin Stephenson" w:date="2019-03-13T19:33:00Z">
              <w:rPr/>
            </w:rPrChange>
          </w:rPr>
          <w:t>Fig. 4C</w:t>
        </w:r>
        <w:r w:rsidR="009B4702" w:rsidRPr="00ED672B">
          <w:rPr>
            <w:rFonts w:asciiTheme="minorHAnsi" w:hAnsiTheme="minorHAnsi"/>
            <w:rPrChange w:id="3131" w:author="Erin Stephenson" w:date="2019-03-13T19:33:00Z">
              <w:rPr/>
            </w:rPrChange>
          </w:rPr>
          <w:t>]</w:t>
        </w:r>
      </w:ins>
      <w:ins w:id="3132" w:author="Erin Stephenson" w:date="2019-03-13T16:07:00Z">
        <w:r w:rsidR="00B16D14" w:rsidRPr="00ED672B">
          <w:rPr>
            <w:rFonts w:asciiTheme="minorHAnsi" w:hAnsiTheme="minorHAnsi"/>
            <w:rPrChange w:id="3133" w:author="Erin Stephenson" w:date="2019-03-13T19:33:00Z">
              <w:rPr/>
            </w:rPrChange>
          </w:rPr>
          <w:t xml:space="preserve">, along with </w:t>
        </w:r>
      </w:ins>
      <w:ins w:id="3134" w:author="Erin Stephenson" w:date="2019-03-13T16:09:00Z">
        <w:r w:rsidR="00F92207" w:rsidRPr="00ED672B">
          <w:rPr>
            <w:rFonts w:asciiTheme="minorHAnsi" w:hAnsiTheme="minorHAnsi"/>
            <w:rPrChange w:id="3135" w:author="Erin Stephenson" w:date="2019-03-13T19:33:00Z">
              <w:rPr/>
            </w:rPrChange>
          </w:rPr>
          <w:t>other markers of altered substrate oxidation</w:t>
        </w:r>
      </w:ins>
      <w:ins w:id="3136" w:author="Erin Stephenson" w:date="2019-03-13T16:10:00Z">
        <w:r w:rsidR="00FB3462" w:rsidRPr="00ED672B">
          <w:rPr>
            <w:rFonts w:asciiTheme="minorHAnsi" w:hAnsiTheme="minorHAnsi"/>
            <w:rPrChange w:id="3137" w:author="Erin Stephenson" w:date="2019-03-13T19:33:00Z">
              <w:rPr/>
            </w:rPrChange>
          </w:rPr>
          <w:t xml:space="preserve"> and energy transformation</w:t>
        </w:r>
      </w:ins>
      <w:ins w:id="3138" w:author="Erin Stephenson" w:date="2019-03-13T16:11:00Z">
        <w:r w:rsidR="0076034B" w:rsidRPr="00ED672B">
          <w:rPr>
            <w:rFonts w:asciiTheme="minorHAnsi" w:hAnsiTheme="minorHAnsi"/>
            <w:rPrChange w:id="3139" w:author="Erin Stephenson" w:date="2019-03-13T19:33:00Z">
              <w:rPr/>
            </w:rPrChange>
          </w:rPr>
          <w:t xml:space="preserve"> </w:t>
        </w:r>
      </w:ins>
      <w:ins w:id="3140" w:author="Erin Stephenson" w:date="2019-03-13T16:18:00Z">
        <w:r w:rsidR="00362E86" w:rsidRPr="00ED672B">
          <w:rPr>
            <w:rFonts w:asciiTheme="minorHAnsi" w:hAnsiTheme="minorHAnsi"/>
            <w:rPrChange w:id="3141" w:author="Erin Stephenson" w:date="2019-03-13T19:33:00Z">
              <w:rPr/>
            </w:rPrChange>
          </w:rPr>
          <w:t>in skeletal muscle</w:t>
        </w:r>
      </w:ins>
      <w:ins w:id="3142" w:author="Erin Stephenson" w:date="2019-03-13T17:03:00Z">
        <w:r w:rsidR="006F77FE" w:rsidRPr="00ED672B">
          <w:rPr>
            <w:rFonts w:asciiTheme="minorHAnsi" w:hAnsiTheme="minorHAnsi"/>
            <w:rPrChange w:id="3143" w:author="Erin Stephenson" w:date="2019-03-13T19:33:00Z">
              <w:rPr/>
            </w:rPrChange>
          </w:rPr>
          <w:t xml:space="preserve"> </w:t>
        </w:r>
      </w:ins>
      <w:ins w:id="3144" w:author="Erin Stephenson" w:date="2019-03-13T16:22:00Z">
        <w:r w:rsidR="0081035D" w:rsidRPr="00ED672B">
          <w:rPr>
            <w:rFonts w:asciiTheme="minorHAnsi" w:hAnsiTheme="minorHAnsi"/>
            <w:rPrChange w:id="3145" w:author="Erin Stephenson" w:date="2019-03-13T19:33:00Z">
              <w:rPr/>
            </w:rPrChange>
          </w:rPr>
          <w:t>[</w:t>
        </w:r>
        <w:r w:rsidR="0081035D" w:rsidRPr="00ED672B">
          <w:rPr>
            <w:rFonts w:asciiTheme="minorHAnsi" w:hAnsiTheme="minorHAnsi"/>
            <w:b/>
            <w:rPrChange w:id="3146" w:author="Erin Stephenson" w:date="2019-03-13T19:33:00Z">
              <w:rPr>
                <w:b/>
              </w:rPr>
            </w:rPrChange>
          </w:rPr>
          <w:t>Fig’s. 1F, 4D</w:t>
        </w:r>
        <w:r w:rsidR="0081035D" w:rsidRPr="00ED672B">
          <w:rPr>
            <w:rFonts w:asciiTheme="minorHAnsi" w:hAnsiTheme="minorHAnsi"/>
            <w:rPrChange w:id="3147" w:author="Erin Stephenson" w:date="2019-03-13T19:33:00Z">
              <w:rPr/>
            </w:rPrChange>
          </w:rPr>
          <w:t>]</w:t>
        </w:r>
      </w:ins>
      <w:ins w:id="3148" w:author="Erin Stephenson" w:date="2019-03-13T16:10:00Z">
        <w:r w:rsidR="00FB3462" w:rsidRPr="00ED672B">
          <w:rPr>
            <w:rFonts w:asciiTheme="minorHAnsi" w:hAnsiTheme="minorHAnsi"/>
            <w:rPrChange w:id="3149" w:author="Erin Stephenson" w:date="2019-03-13T19:33:00Z">
              <w:rPr/>
            </w:rPrChange>
          </w:rPr>
          <w:t>.</w:t>
        </w:r>
      </w:ins>
    </w:p>
    <w:p w14:paraId="0798D98C" w14:textId="77777777" w:rsidR="00FA5CC0" w:rsidRPr="00ED672B" w:rsidRDefault="00FA5CC0" w:rsidP="00475EC8">
      <w:pPr>
        <w:rPr>
          <w:ins w:id="3150" w:author="Erin Stephenson" w:date="2019-03-13T15:47:00Z"/>
          <w:rFonts w:asciiTheme="minorHAnsi" w:hAnsiTheme="minorHAnsi"/>
          <w:rPrChange w:id="3151" w:author="Erin Stephenson" w:date="2019-03-13T19:33:00Z">
            <w:rPr>
              <w:ins w:id="3152" w:author="Erin Stephenson" w:date="2019-03-13T15:47:00Z"/>
            </w:rPr>
          </w:rPrChange>
        </w:rPr>
      </w:pPr>
    </w:p>
    <w:p w14:paraId="744D5694" w14:textId="3EF58BF1" w:rsidR="00636AD6" w:rsidRPr="00ED672B" w:rsidRDefault="00D86AFE" w:rsidP="00475EC8">
      <w:pPr>
        <w:rPr>
          <w:ins w:id="3153" w:author="Erin Stephenson" w:date="2019-03-12T11:42:00Z"/>
          <w:rFonts w:asciiTheme="minorHAnsi" w:hAnsiTheme="minorHAnsi"/>
          <w:rPrChange w:id="3154" w:author="Erin Stephenson" w:date="2019-03-13T19:33:00Z">
            <w:rPr>
              <w:ins w:id="3155" w:author="Erin Stephenson" w:date="2019-03-12T11:42:00Z"/>
            </w:rPr>
          </w:rPrChange>
        </w:rPr>
      </w:pPr>
      <w:r w:rsidRPr="00ED672B">
        <w:rPr>
          <w:rFonts w:asciiTheme="minorHAnsi" w:hAnsiTheme="minorHAnsi"/>
          <w:rPrChange w:id="3156" w:author="Erin Stephenson" w:date="2019-03-13T19:33:00Z">
            <w:rPr/>
          </w:rPrChange>
        </w:rPr>
        <w:t>Skeletal muscle is an</w:t>
      </w:r>
      <w:del w:id="3157" w:author="Erin Stephenson" w:date="2019-03-11T17:29:00Z">
        <w:r w:rsidRPr="00ED672B" w:rsidDel="00264C84">
          <w:rPr>
            <w:rFonts w:asciiTheme="minorHAnsi" w:hAnsiTheme="minorHAnsi"/>
            <w:rPrChange w:id="3158" w:author="Erin Stephenson" w:date="2019-03-13T19:33:00Z">
              <w:rPr/>
            </w:rPrChange>
          </w:rPr>
          <w:delText xml:space="preserve"> extremely</w:delText>
        </w:r>
      </w:del>
      <w:r w:rsidRPr="00ED672B">
        <w:rPr>
          <w:rFonts w:asciiTheme="minorHAnsi" w:hAnsiTheme="minorHAnsi"/>
          <w:rPrChange w:id="3159" w:author="Erin Stephenson" w:date="2019-03-13T19:33:00Z">
            <w:rPr/>
          </w:rPrChange>
        </w:rPr>
        <w:t xml:space="preserve"> important </w:t>
      </w:r>
      <w:del w:id="3160" w:author="Erin Stephenson" w:date="2019-03-11T17:29:00Z">
        <w:r w:rsidRPr="00ED672B" w:rsidDel="00264C84">
          <w:rPr>
            <w:rFonts w:asciiTheme="minorHAnsi" w:hAnsiTheme="minorHAnsi"/>
            <w:rPrChange w:id="3161" w:author="Erin Stephenson" w:date="2019-03-13T19:33:00Z">
              <w:rPr/>
            </w:rPrChange>
          </w:rPr>
          <w:delText>organ for</w:delText>
        </w:r>
      </w:del>
      <w:ins w:id="3162" w:author="Erin Stephenson" w:date="2019-03-11T17:29:00Z">
        <w:r w:rsidR="00264C84" w:rsidRPr="00ED672B">
          <w:rPr>
            <w:rFonts w:asciiTheme="minorHAnsi" w:hAnsiTheme="minorHAnsi"/>
            <w:rPrChange w:id="3163" w:author="Erin Stephenson" w:date="2019-03-13T19:33:00Z">
              <w:rPr/>
            </w:rPrChange>
          </w:rPr>
          <w:t>determinant of</w:t>
        </w:r>
      </w:ins>
      <w:r w:rsidR="005F1335" w:rsidRPr="00ED672B">
        <w:rPr>
          <w:rFonts w:asciiTheme="minorHAnsi" w:hAnsiTheme="minorHAnsi"/>
          <w:rPrChange w:id="3164" w:author="Erin Stephenson" w:date="2019-03-13T19:33:00Z">
            <w:rPr/>
          </w:rPrChange>
        </w:rPr>
        <w:t xml:space="preserve"> both energy balance and</w:t>
      </w:r>
      <w:ins w:id="3165" w:author="Erin Stephenson" w:date="2019-03-11T17:29:00Z">
        <w:r w:rsidR="00264C84" w:rsidRPr="00ED672B">
          <w:rPr>
            <w:rFonts w:asciiTheme="minorHAnsi" w:hAnsiTheme="minorHAnsi"/>
            <w:rPrChange w:id="3166" w:author="Erin Stephenson" w:date="2019-03-13T19:33:00Z">
              <w:rPr/>
            </w:rPrChange>
          </w:rPr>
          <w:t xml:space="preserve"> healthy</w:t>
        </w:r>
      </w:ins>
      <w:r w:rsidRPr="00ED672B">
        <w:rPr>
          <w:rFonts w:asciiTheme="minorHAnsi" w:hAnsiTheme="minorHAnsi"/>
          <w:rPrChange w:id="3167" w:author="Erin Stephenson" w:date="2019-03-13T19:33:00Z">
            <w:rPr/>
          </w:rPrChange>
        </w:rPr>
        <w:t xml:space="preserve"> aging</w:t>
      </w:r>
      <w:ins w:id="3168" w:author="Erin Stephenson" w:date="2019-03-11T17:29:00Z">
        <w:r w:rsidR="00A07D43" w:rsidRPr="00ED672B">
          <w:rPr>
            <w:rFonts w:asciiTheme="minorHAnsi" w:hAnsiTheme="minorHAnsi"/>
            <w:rPrChange w:id="3169" w:author="Erin Stephenson" w:date="2019-03-13T19:33:00Z">
              <w:rPr/>
            </w:rPrChange>
          </w:rPr>
          <w:t xml:space="preserve">. </w:t>
        </w:r>
      </w:ins>
      <w:del w:id="3170" w:author="Erin Stephenson" w:date="2019-03-11T17:29:00Z">
        <w:r w:rsidRPr="00ED672B" w:rsidDel="00A07D43">
          <w:rPr>
            <w:rFonts w:asciiTheme="minorHAnsi" w:hAnsiTheme="minorHAnsi"/>
            <w:rPrChange w:id="3171" w:author="Erin Stephenson" w:date="2019-03-13T19:33:00Z">
              <w:rPr/>
            </w:rPrChange>
          </w:rPr>
          <w:delText>, as h</w:delText>
        </w:r>
      </w:del>
      <w:ins w:id="3172" w:author="Erin Stephenson" w:date="2019-03-11T17:29:00Z">
        <w:r w:rsidR="00A07D43" w:rsidRPr="00ED672B">
          <w:rPr>
            <w:rFonts w:asciiTheme="minorHAnsi" w:hAnsiTheme="minorHAnsi"/>
            <w:rPrChange w:id="3173" w:author="Erin Stephenson" w:date="2019-03-13T19:33:00Z">
              <w:rPr/>
            </w:rPrChange>
          </w:rPr>
          <w:t>H</w:t>
        </w:r>
      </w:ins>
      <w:r w:rsidRPr="00ED672B">
        <w:rPr>
          <w:rFonts w:asciiTheme="minorHAnsi" w:hAnsiTheme="minorHAnsi"/>
          <w:rPrChange w:id="3174" w:author="Erin Stephenson" w:date="2019-03-13T19:33:00Z">
            <w:rPr/>
          </w:rPrChange>
        </w:rPr>
        <w:t xml:space="preserve">umans with high baseline grip strength have 20-217% decreased risk of all-cause mortality, irrespective of </w:t>
      </w:r>
      <w:del w:id="3175" w:author="Erin Stephenson" w:date="2019-03-12T09:50:00Z">
        <w:r w:rsidRPr="00ED672B" w:rsidDel="008A0221">
          <w:rPr>
            <w:rFonts w:asciiTheme="minorHAnsi" w:hAnsiTheme="minorHAnsi"/>
            <w:rPrChange w:id="3176" w:author="Erin Stephenson" w:date="2019-03-13T19:33:00Z">
              <w:rPr/>
            </w:rPrChange>
          </w:rPr>
          <w:delText xml:space="preserve">gender </w:delText>
        </w:r>
      </w:del>
      <w:ins w:id="3177" w:author="Erin Stephenson" w:date="2019-03-12T09:50:00Z">
        <w:r w:rsidR="008A0221" w:rsidRPr="00ED672B">
          <w:rPr>
            <w:rFonts w:asciiTheme="minorHAnsi" w:hAnsiTheme="minorHAnsi"/>
            <w:rPrChange w:id="3178" w:author="Erin Stephenson" w:date="2019-03-13T19:33:00Z">
              <w:rPr/>
            </w:rPrChange>
          </w:rPr>
          <w:t xml:space="preserve">sex </w:t>
        </w:r>
      </w:ins>
      <w:r w:rsidRPr="00ED672B">
        <w:rPr>
          <w:rFonts w:asciiTheme="minorHAnsi" w:hAnsiTheme="minorHAnsi"/>
          <w:rPrChange w:id="3179" w:author="Erin Stephenson" w:date="2019-03-13T19:33:00Z">
            <w:rPr/>
          </w:rPrChange>
        </w:rPr>
        <w:t xml:space="preserve">or body mass index </w:t>
      </w:r>
      <w:r w:rsidRPr="00ED672B">
        <w:rPr>
          <w:rFonts w:asciiTheme="minorHAnsi" w:hAnsiTheme="minorHAnsi"/>
          <w:rPrChange w:id="3180" w:author="Erin Stephenson" w:date="2019-03-13T19:33:00Z">
            <w:rPr/>
          </w:rPrChange>
        </w:rPr>
        <w:fldChar w:fldCharType="begin" w:fldLock="1"/>
      </w:r>
      <w:r w:rsidR="00867669" w:rsidRPr="00ED672B">
        <w:rPr>
          <w:rFonts w:asciiTheme="minorHAnsi" w:hAnsiTheme="minorHAnsi"/>
          <w:rPrChange w:id="3181" w:author="Erin Stephenson" w:date="2019-03-13T19:33:00Z">
            <w:rPr/>
          </w:rPrChange>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19–24]","plainTextFormattedCitation":"[19–24]","previouslyFormattedCitation":"[19–24]"},"properties":{"noteIndex":0},"schema":"https://github.com/citation-style-language/schema/raw/master/csl-citation.json"}</w:instrText>
      </w:r>
      <w:r w:rsidRPr="00ED672B">
        <w:rPr>
          <w:rFonts w:asciiTheme="minorHAnsi" w:hAnsiTheme="minorHAnsi"/>
          <w:rPrChange w:id="3182" w:author="Erin Stephenson" w:date="2019-03-13T19:33:00Z">
            <w:rPr/>
          </w:rPrChange>
        </w:rPr>
        <w:fldChar w:fldCharType="separate"/>
      </w:r>
      <w:r w:rsidRPr="00ED672B">
        <w:rPr>
          <w:rFonts w:asciiTheme="minorHAnsi" w:hAnsiTheme="minorHAnsi"/>
          <w:noProof/>
          <w:rPrChange w:id="3183" w:author="Erin Stephenson" w:date="2019-03-13T19:33:00Z">
            <w:rPr>
              <w:noProof/>
            </w:rPr>
          </w:rPrChange>
        </w:rPr>
        <w:t>[19–24]</w:t>
      </w:r>
      <w:r w:rsidRPr="00ED672B">
        <w:rPr>
          <w:rFonts w:asciiTheme="minorHAnsi" w:hAnsiTheme="minorHAnsi"/>
          <w:rPrChange w:id="3184" w:author="Erin Stephenson" w:date="2019-03-13T19:33:00Z">
            <w:rPr/>
          </w:rPrChange>
        </w:rPr>
        <w:fldChar w:fldCharType="end"/>
      </w:r>
      <w:ins w:id="3185" w:author="Erin Stephenson" w:date="2019-03-12T11:26:00Z">
        <w:r w:rsidR="000B1D82" w:rsidRPr="00ED672B">
          <w:rPr>
            <w:rFonts w:asciiTheme="minorHAnsi" w:hAnsiTheme="minorHAnsi"/>
            <w:rPrChange w:id="3186" w:author="Erin Stephenson" w:date="2019-03-13T19:33:00Z">
              <w:rPr/>
            </w:rPrChange>
          </w:rPr>
          <w:t>, whereas</w:t>
        </w:r>
      </w:ins>
      <w:del w:id="3187" w:author="Erin Stephenson" w:date="2019-03-12T11:26:00Z">
        <w:r w:rsidRPr="00ED672B" w:rsidDel="000B1D82">
          <w:rPr>
            <w:rFonts w:asciiTheme="minorHAnsi" w:hAnsiTheme="minorHAnsi"/>
            <w:rPrChange w:id="3188" w:author="Erin Stephenson" w:date="2019-03-13T19:33:00Z">
              <w:rPr/>
            </w:rPrChange>
          </w:rPr>
          <w:delText xml:space="preserve">. </w:delText>
        </w:r>
      </w:del>
      <w:ins w:id="3189" w:author="Erin Stephenson" w:date="2019-03-12T11:07:00Z">
        <w:r w:rsidR="00E17859" w:rsidRPr="00ED672B">
          <w:rPr>
            <w:rFonts w:asciiTheme="minorHAnsi" w:hAnsiTheme="minorHAnsi"/>
            <w:rPrChange w:id="3190" w:author="Erin Stephenson" w:date="2019-03-13T19:33:00Z">
              <w:rPr/>
            </w:rPrChange>
          </w:rPr>
          <w:t xml:space="preserve"> interventions that increase muscle mass and strength are associated with improved </w:t>
        </w:r>
      </w:ins>
      <w:ins w:id="3191" w:author="Erin Stephenson" w:date="2019-03-12T11:11:00Z">
        <w:r w:rsidR="00E1466D" w:rsidRPr="00ED672B">
          <w:rPr>
            <w:rFonts w:asciiTheme="minorHAnsi" w:hAnsiTheme="minorHAnsi"/>
            <w:rPrChange w:id="3192" w:author="Erin Stephenson" w:date="2019-03-13T19:33:00Z">
              <w:rPr/>
            </w:rPrChange>
          </w:rPr>
          <w:t xml:space="preserve">health outcomes in </w:t>
        </w:r>
      </w:ins>
      <w:ins w:id="3193" w:author="Erin Stephenson" w:date="2019-03-12T11:19:00Z">
        <w:r w:rsidR="00C85108" w:rsidRPr="00ED672B">
          <w:rPr>
            <w:rFonts w:asciiTheme="minorHAnsi" w:hAnsiTheme="minorHAnsi"/>
            <w:rPrChange w:id="3194" w:author="Erin Stephenson" w:date="2019-03-13T19:33:00Z">
              <w:rPr/>
            </w:rPrChange>
          </w:rPr>
          <w:t xml:space="preserve">both young and </w:t>
        </w:r>
      </w:ins>
      <w:ins w:id="3195" w:author="Erin Stephenson" w:date="2019-03-12T11:11:00Z">
        <w:r w:rsidR="00E1466D" w:rsidRPr="00ED672B">
          <w:rPr>
            <w:rFonts w:asciiTheme="minorHAnsi" w:hAnsiTheme="minorHAnsi"/>
            <w:rPrChange w:id="3196" w:author="Erin Stephenson" w:date="2019-03-13T19:33:00Z">
              <w:rPr/>
            </w:rPrChange>
          </w:rPr>
          <w:t>older populations</w:t>
        </w:r>
      </w:ins>
      <w:ins w:id="3197" w:author="Erin Stephenson" w:date="2019-03-12T11:19:00Z">
        <w:r w:rsidR="00C85108" w:rsidRPr="00ED672B">
          <w:rPr>
            <w:rFonts w:asciiTheme="minorHAnsi" w:hAnsiTheme="minorHAnsi"/>
            <w:rPrChange w:id="3198" w:author="Erin Stephenson" w:date="2019-03-13T19:33:00Z">
              <w:rPr/>
            </w:rPrChange>
          </w:rPr>
          <w:t xml:space="preserve"> [</w:t>
        </w:r>
      </w:ins>
      <w:commentRangeStart w:id="3199"/>
      <w:ins w:id="3200" w:author="Erin Stephenson" w:date="2019-03-12T11:23:00Z">
        <w:r w:rsidR="00E520C1" w:rsidRPr="00ED672B">
          <w:rPr>
            <w:rFonts w:asciiTheme="minorHAnsi" w:hAnsiTheme="minorHAnsi"/>
            <w:rPrChange w:id="3201" w:author="Erin Stephenson" w:date="2019-03-13T19:33:00Z">
              <w:rPr/>
            </w:rPrChange>
          </w:rPr>
          <w:t xml:space="preserve">Ashton 2018 Br J Sports Med </w:t>
        </w:r>
      </w:ins>
      <w:proofErr w:type="spellStart"/>
      <w:ins w:id="3202" w:author="Erin Stephenson" w:date="2019-03-12T11:25:00Z">
        <w:r w:rsidR="00475EC8" w:rsidRPr="00ED672B">
          <w:rPr>
            <w:rStyle w:val="label"/>
            <w:rFonts w:asciiTheme="minorHAnsi" w:eastAsia="Times New Roman" w:hAnsiTheme="minorHAnsi"/>
            <w:color w:val="333333"/>
            <w:shd w:val="clear" w:color="auto" w:fill="FFFFFF"/>
            <w:rPrChange w:id="3203" w:author="Erin Stephenson" w:date="2019-03-13T19:33:00Z">
              <w:rPr>
                <w:rStyle w:val="label"/>
                <w:rFonts w:ascii="Helvetica Neue" w:eastAsia="Times New Roman" w:hAnsi="Helvetica Neue"/>
                <w:color w:val="333333"/>
                <w:sz w:val="26"/>
                <w:szCs w:val="26"/>
                <w:shd w:val="clear" w:color="auto" w:fill="FFFFFF"/>
              </w:rPr>
            </w:rPrChange>
          </w:rPr>
          <w:t>doi</w:t>
        </w:r>
        <w:proofErr w:type="spellEnd"/>
        <w:r w:rsidR="00475EC8" w:rsidRPr="00ED672B">
          <w:rPr>
            <w:rStyle w:val="label"/>
            <w:rFonts w:asciiTheme="minorHAnsi" w:eastAsia="Times New Roman" w:hAnsiTheme="minorHAnsi"/>
            <w:color w:val="333333"/>
            <w:shd w:val="clear" w:color="auto" w:fill="FFFFFF"/>
            <w:rPrChange w:id="3204" w:author="Erin Stephenson" w:date="2019-03-13T19:33:00Z">
              <w:rPr>
                <w:rStyle w:val="label"/>
                <w:rFonts w:ascii="Helvetica Neue" w:eastAsia="Times New Roman" w:hAnsi="Helvetica Neue"/>
                <w:color w:val="333333"/>
                <w:sz w:val="26"/>
                <w:szCs w:val="26"/>
                <w:shd w:val="clear" w:color="auto" w:fill="FFFFFF"/>
              </w:rPr>
            </w:rPrChange>
          </w:rPr>
          <w:t>:</w:t>
        </w:r>
        <w:r w:rsidR="00475EC8" w:rsidRPr="00ED672B">
          <w:rPr>
            <w:rFonts w:asciiTheme="minorHAnsi" w:eastAsia="Times New Roman" w:hAnsiTheme="minorHAnsi"/>
            <w:color w:val="333333"/>
            <w:shd w:val="clear" w:color="auto" w:fill="FFFFFF"/>
            <w:rPrChange w:id="3205" w:author="Erin Stephenson" w:date="2019-03-13T19:33:00Z">
              <w:rPr>
                <w:rFonts w:ascii="Helvetica Neue" w:eastAsia="Times New Roman" w:hAnsi="Helvetica Neue"/>
                <w:color w:val="333333"/>
                <w:sz w:val="26"/>
                <w:szCs w:val="26"/>
                <w:shd w:val="clear" w:color="auto" w:fill="FFFFFF"/>
              </w:rPr>
            </w:rPrChange>
          </w:rPr>
          <w:t> 10.1136/bjsports-2017-</w:t>
        </w:r>
        <w:proofErr w:type="gramStart"/>
        <w:r w:rsidR="00475EC8" w:rsidRPr="00ED672B">
          <w:rPr>
            <w:rFonts w:asciiTheme="minorHAnsi" w:eastAsia="Times New Roman" w:hAnsiTheme="minorHAnsi"/>
            <w:color w:val="333333"/>
            <w:shd w:val="clear" w:color="auto" w:fill="FFFFFF"/>
            <w:rPrChange w:id="3206" w:author="Erin Stephenson" w:date="2019-03-13T19:33:00Z">
              <w:rPr>
                <w:rFonts w:ascii="Helvetica Neue" w:eastAsia="Times New Roman" w:hAnsi="Helvetica Neue"/>
                <w:color w:val="333333"/>
                <w:sz w:val="26"/>
                <w:szCs w:val="26"/>
                <w:shd w:val="clear" w:color="auto" w:fill="FFFFFF"/>
              </w:rPr>
            </w:rPrChange>
          </w:rPr>
          <w:t>098970</w:t>
        </w:r>
        <w:r w:rsidR="00475EC8" w:rsidRPr="00ED672B">
          <w:rPr>
            <w:rFonts w:asciiTheme="minorHAnsi" w:hAnsiTheme="minorHAnsi"/>
            <w:rPrChange w:id="3207" w:author="Erin Stephenson" w:date="2019-03-13T19:33:00Z">
              <w:rPr/>
            </w:rPrChange>
          </w:rPr>
          <w:t xml:space="preserve"> ;</w:t>
        </w:r>
        <w:proofErr w:type="gramEnd"/>
        <w:r w:rsidR="00475EC8" w:rsidRPr="00ED672B">
          <w:rPr>
            <w:rFonts w:asciiTheme="minorHAnsi" w:hAnsiTheme="minorHAnsi"/>
            <w:rPrChange w:id="3208" w:author="Erin Stephenson" w:date="2019-03-13T19:33:00Z">
              <w:rPr/>
            </w:rPrChange>
          </w:rPr>
          <w:t xml:space="preserve"> </w:t>
        </w:r>
      </w:ins>
      <w:proofErr w:type="spellStart"/>
      <w:ins w:id="3209" w:author="Erin Stephenson" w:date="2019-03-12T11:22:00Z">
        <w:r w:rsidR="00E520C1" w:rsidRPr="00ED672B">
          <w:rPr>
            <w:rFonts w:asciiTheme="minorHAnsi" w:hAnsiTheme="minorHAnsi"/>
            <w:rPrChange w:id="3210" w:author="Erin Stephenson" w:date="2019-03-13T19:33:00Z">
              <w:rPr/>
            </w:rPrChange>
          </w:rPr>
          <w:t>Fiatarone</w:t>
        </w:r>
        <w:proofErr w:type="spellEnd"/>
        <w:r w:rsidR="00E520C1" w:rsidRPr="00ED672B">
          <w:rPr>
            <w:rFonts w:asciiTheme="minorHAnsi" w:hAnsiTheme="minorHAnsi"/>
            <w:rPrChange w:id="3211" w:author="Erin Stephenson" w:date="2019-03-13T19:33:00Z">
              <w:rPr/>
            </w:rPrChange>
          </w:rPr>
          <w:t xml:space="preserve"> 1990 JAMA 263(22):3029-34</w:t>
        </w:r>
      </w:ins>
      <w:commentRangeEnd w:id="3199"/>
      <w:ins w:id="3212" w:author="Erin Stephenson" w:date="2019-03-13T18:39:00Z">
        <w:r w:rsidR="00AF4725" w:rsidRPr="00ED672B">
          <w:rPr>
            <w:rStyle w:val="CommentReference"/>
            <w:rFonts w:asciiTheme="minorHAnsi" w:hAnsiTheme="minorHAnsi"/>
            <w:rPrChange w:id="3213" w:author="Erin Stephenson" w:date="2019-03-13T19:33:00Z">
              <w:rPr>
                <w:rStyle w:val="CommentReference"/>
              </w:rPr>
            </w:rPrChange>
          </w:rPr>
          <w:commentReference w:id="3199"/>
        </w:r>
      </w:ins>
      <w:ins w:id="3214" w:author="Erin Stephenson" w:date="2019-03-12T11:22:00Z">
        <w:r w:rsidR="00E520C1" w:rsidRPr="00ED672B">
          <w:rPr>
            <w:rFonts w:asciiTheme="minorHAnsi" w:hAnsiTheme="minorHAnsi"/>
            <w:rPrChange w:id="3215" w:author="Erin Stephenson" w:date="2019-03-13T19:33:00Z">
              <w:rPr/>
            </w:rPrChange>
          </w:rPr>
          <w:t>].</w:t>
        </w:r>
      </w:ins>
      <w:ins w:id="3216" w:author="Erin Stephenson" w:date="2019-03-12T11:19:00Z">
        <w:r w:rsidR="00C85108" w:rsidRPr="00ED672B">
          <w:rPr>
            <w:rFonts w:asciiTheme="minorHAnsi" w:hAnsiTheme="minorHAnsi"/>
            <w:rPrChange w:id="3217" w:author="Erin Stephenson" w:date="2019-03-13T19:33:00Z">
              <w:rPr/>
            </w:rPrChange>
          </w:rPr>
          <w:t xml:space="preserve"> </w:t>
        </w:r>
      </w:ins>
      <w:ins w:id="3218" w:author="Erin Stephenson" w:date="2019-03-12T15:48:00Z">
        <w:r w:rsidR="003425ED" w:rsidRPr="00ED672B">
          <w:rPr>
            <w:rFonts w:asciiTheme="minorHAnsi" w:hAnsiTheme="minorHAnsi"/>
            <w:rPrChange w:id="3219" w:author="Erin Stephenson" w:date="2019-03-13T19:33:00Z">
              <w:rPr/>
            </w:rPrChange>
          </w:rPr>
          <w:t xml:space="preserve">Given </w:t>
        </w:r>
      </w:ins>
      <w:ins w:id="3220" w:author="Erin Stephenson" w:date="2019-03-13T16:27:00Z">
        <w:r w:rsidR="00E26E2F" w:rsidRPr="00ED672B">
          <w:rPr>
            <w:rFonts w:asciiTheme="minorHAnsi" w:hAnsiTheme="minorHAnsi"/>
            <w:rPrChange w:id="3221" w:author="Erin Stephenson" w:date="2019-03-13T19:33:00Z">
              <w:rPr/>
            </w:rPrChange>
          </w:rPr>
          <w:t xml:space="preserve">the important role of skeletal </w:t>
        </w:r>
        <w:r w:rsidR="004E278F" w:rsidRPr="00ED672B">
          <w:rPr>
            <w:rFonts w:asciiTheme="minorHAnsi" w:hAnsiTheme="minorHAnsi"/>
            <w:rPrChange w:id="3222" w:author="Erin Stephenson" w:date="2019-03-13T19:33:00Z">
              <w:rPr/>
            </w:rPrChange>
          </w:rPr>
          <w:t xml:space="preserve">muscle in healthy aging and </w:t>
        </w:r>
      </w:ins>
      <w:ins w:id="3223" w:author="Erin Stephenson" w:date="2019-03-12T15:48:00Z">
        <w:r w:rsidR="003425ED" w:rsidRPr="00ED672B">
          <w:rPr>
            <w:rFonts w:asciiTheme="minorHAnsi" w:hAnsiTheme="minorHAnsi"/>
            <w:rPrChange w:id="3224" w:author="Erin Stephenson" w:date="2019-03-13T19:33:00Z">
              <w:rPr/>
            </w:rPrChange>
          </w:rPr>
          <w:t>that skeletal muscle is the primary determinant of resting energy expenditure</w:t>
        </w:r>
      </w:ins>
      <w:ins w:id="3225" w:author="Erin Stephenson" w:date="2019-03-13T16:21:00Z">
        <w:r w:rsidR="005D36D3" w:rsidRPr="00ED672B">
          <w:rPr>
            <w:rFonts w:asciiTheme="minorHAnsi" w:hAnsiTheme="minorHAnsi"/>
            <w:rPrChange w:id="3226" w:author="Erin Stephenson" w:date="2019-03-13T19:33:00Z">
              <w:rPr/>
            </w:rPrChange>
          </w:rPr>
          <w:t xml:space="preserve"> [</w:t>
        </w:r>
        <w:commentRangeStart w:id="3227"/>
        <w:r w:rsidR="005D36D3" w:rsidRPr="00ED672B">
          <w:rPr>
            <w:rFonts w:asciiTheme="minorHAnsi" w:hAnsiTheme="minorHAnsi"/>
            <w:rPrChange w:id="3228" w:author="Erin Stephenson" w:date="2019-03-13T19:33:00Z">
              <w:rPr/>
            </w:rPrChange>
          </w:rPr>
          <w:t>REF</w:t>
        </w:r>
        <w:commentRangeEnd w:id="3227"/>
        <w:r w:rsidR="00FC7A9D" w:rsidRPr="00ED672B">
          <w:rPr>
            <w:rStyle w:val="CommentReference"/>
            <w:rFonts w:asciiTheme="minorHAnsi" w:hAnsiTheme="minorHAnsi"/>
            <w:rPrChange w:id="3229" w:author="Erin Stephenson" w:date="2019-03-13T19:33:00Z">
              <w:rPr>
                <w:rStyle w:val="CommentReference"/>
              </w:rPr>
            </w:rPrChange>
          </w:rPr>
          <w:commentReference w:id="3227"/>
        </w:r>
        <w:r w:rsidR="005D36D3" w:rsidRPr="00ED672B">
          <w:rPr>
            <w:rFonts w:asciiTheme="minorHAnsi" w:hAnsiTheme="minorHAnsi"/>
            <w:rPrChange w:id="3230" w:author="Erin Stephenson" w:date="2019-03-13T19:33:00Z">
              <w:rPr/>
            </w:rPrChange>
          </w:rPr>
          <w:t>]</w:t>
        </w:r>
      </w:ins>
      <w:ins w:id="3231" w:author="Erin Stephenson" w:date="2019-03-12T15:48:00Z">
        <w:r w:rsidR="003425ED" w:rsidRPr="00ED672B">
          <w:rPr>
            <w:rFonts w:asciiTheme="minorHAnsi" w:hAnsiTheme="minorHAnsi"/>
            <w:rPrChange w:id="3232" w:author="Erin Stephenson" w:date="2019-03-13T19:33:00Z">
              <w:rPr/>
            </w:rPrChange>
          </w:rPr>
          <w:t>, u</w:t>
        </w:r>
      </w:ins>
      <w:ins w:id="3233" w:author="Erin Stephenson" w:date="2019-03-12T15:47:00Z">
        <w:r w:rsidR="003425ED" w:rsidRPr="00ED672B">
          <w:rPr>
            <w:rFonts w:asciiTheme="minorHAnsi" w:hAnsiTheme="minorHAnsi"/>
            <w:rPrChange w:id="3234" w:author="Erin Stephenson" w:date="2019-03-13T19:33:00Z">
              <w:rPr/>
            </w:rPrChange>
          </w:rPr>
          <w:t xml:space="preserve">nderstanding the </w:t>
        </w:r>
      </w:ins>
      <w:ins w:id="3235" w:author="Erin Stephenson" w:date="2019-03-12T15:51:00Z">
        <w:r w:rsidR="00545FBC" w:rsidRPr="00ED672B">
          <w:rPr>
            <w:rFonts w:asciiTheme="minorHAnsi" w:hAnsiTheme="minorHAnsi"/>
            <w:rPrChange w:id="3236" w:author="Erin Stephenson" w:date="2019-03-13T19:33:00Z">
              <w:rPr/>
            </w:rPrChange>
          </w:rPr>
          <w:t xml:space="preserve">molecular </w:t>
        </w:r>
      </w:ins>
      <w:ins w:id="3237" w:author="Erin Stephenson" w:date="2019-03-12T15:48:00Z">
        <w:r w:rsidR="003425ED" w:rsidRPr="00ED672B">
          <w:rPr>
            <w:rFonts w:asciiTheme="minorHAnsi" w:hAnsiTheme="minorHAnsi"/>
            <w:rPrChange w:id="3238" w:author="Erin Stephenson" w:date="2019-03-13T19:33:00Z">
              <w:rPr/>
            </w:rPrChange>
          </w:rPr>
          <w:t xml:space="preserve">mechanisms </w:t>
        </w:r>
      </w:ins>
      <w:ins w:id="3239" w:author="Erin Stephenson" w:date="2019-03-12T15:49:00Z">
        <w:r w:rsidR="003425ED" w:rsidRPr="00ED672B">
          <w:rPr>
            <w:rFonts w:asciiTheme="minorHAnsi" w:hAnsiTheme="minorHAnsi"/>
            <w:rPrChange w:id="3240" w:author="Erin Stephenson" w:date="2019-03-13T19:33:00Z">
              <w:rPr/>
            </w:rPrChange>
          </w:rPr>
          <w:t xml:space="preserve">that </w:t>
        </w:r>
      </w:ins>
      <w:ins w:id="3241" w:author="Erin Stephenson" w:date="2019-03-13T16:20:00Z">
        <w:r w:rsidR="005D36D3" w:rsidRPr="00ED672B">
          <w:rPr>
            <w:rFonts w:asciiTheme="minorHAnsi" w:hAnsiTheme="minorHAnsi"/>
            <w:rPrChange w:id="3242" w:author="Erin Stephenson" w:date="2019-03-13T19:33:00Z">
              <w:rPr/>
            </w:rPrChange>
          </w:rPr>
          <w:t xml:space="preserve">influence skeletal muscle health </w:t>
        </w:r>
      </w:ins>
      <w:ins w:id="3243" w:author="Erin Stephenson" w:date="2019-03-12T15:50:00Z">
        <w:r w:rsidR="00994636" w:rsidRPr="00ED672B">
          <w:rPr>
            <w:rFonts w:asciiTheme="minorHAnsi" w:hAnsiTheme="minorHAnsi"/>
            <w:rPrChange w:id="3244" w:author="Erin Stephenson" w:date="2019-03-13T19:33:00Z">
              <w:rPr/>
            </w:rPrChange>
          </w:rPr>
          <w:t>c</w:t>
        </w:r>
      </w:ins>
      <w:ins w:id="3245" w:author="Erin Stephenson" w:date="2019-03-12T15:49:00Z">
        <w:r w:rsidR="003425ED" w:rsidRPr="00ED672B">
          <w:rPr>
            <w:rFonts w:asciiTheme="minorHAnsi" w:hAnsiTheme="minorHAnsi"/>
            <w:rPrChange w:id="3246" w:author="Erin Stephenson" w:date="2019-03-13T19:33:00Z">
              <w:rPr/>
            </w:rPrChange>
          </w:rPr>
          <w:t xml:space="preserve">ould have huge ramifications for </w:t>
        </w:r>
      </w:ins>
      <w:ins w:id="3247" w:author="Erin Stephenson" w:date="2019-03-12T15:50:00Z">
        <w:r w:rsidR="0003756B" w:rsidRPr="00ED672B">
          <w:rPr>
            <w:rFonts w:asciiTheme="minorHAnsi" w:hAnsiTheme="minorHAnsi"/>
            <w:rPrChange w:id="3248" w:author="Erin Stephenson" w:date="2019-03-13T19:33:00Z">
              <w:rPr/>
            </w:rPrChange>
          </w:rPr>
          <w:t xml:space="preserve">the way we treat </w:t>
        </w:r>
      </w:ins>
      <w:ins w:id="3249" w:author="Erin Stephenson" w:date="2019-03-13T16:21:00Z">
        <w:r w:rsidR="00816909" w:rsidRPr="00ED672B">
          <w:rPr>
            <w:rFonts w:asciiTheme="minorHAnsi" w:hAnsiTheme="minorHAnsi"/>
            <w:rPrChange w:id="3250" w:author="Erin Stephenson" w:date="2019-03-13T19:33:00Z">
              <w:rPr/>
            </w:rPrChange>
          </w:rPr>
          <w:t xml:space="preserve">diseases associated with </w:t>
        </w:r>
      </w:ins>
      <w:ins w:id="3251" w:author="Erin Stephenson" w:date="2019-03-12T15:52:00Z">
        <w:r w:rsidR="00545FBC" w:rsidRPr="00ED672B">
          <w:rPr>
            <w:rFonts w:asciiTheme="minorHAnsi" w:hAnsiTheme="minorHAnsi"/>
            <w:rPrChange w:id="3252" w:author="Erin Stephenson" w:date="2019-03-13T19:33:00Z">
              <w:rPr/>
            </w:rPrChange>
          </w:rPr>
          <w:t xml:space="preserve">both </w:t>
        </w:r>
      </w:ins>
      <w:ins w:id="3253" w:author="Erin Stephenson" w:date="2019-03-12T15:49:00Z">
        <w:r w:rsidR="00816909" w:rsidRPr="00ED672B">
          <w:rPr>
            <w:rFonts w:asciiTheme="minorHAnsi" w:hAnsiTheme="minorHAnsi"/>
            <w:rPrChange w:id="3254" w:author="Erin Stephenson" w:date="2019-03-13T19:33:00Z">
              <w:rPr/>
            </w:rPrChange>
          </w:rPr>
          <w:t>obesity</w:t>
        </w:r>
      </w:ins>
      <w:ins w:id="3255" w:author="Erin Stephenson" w:date="2019-03-13T16:21:00Z">
        <w:r w:rsidR="00816909" w:rsidRPr="00ED672B">
          <w:rPr>
            <w:rFonts w:asciiTheme="minorHAnsi" w:hAnsiTheme="minorHAnsi"/>
            <w:rPrChange w:id="3256" w:author="Erin Stephenson" w:date="2019-03-13T19:33:00Z">
              <w:rPr/>
            </w:rPrChange>
          </w:rPr>
          <w:t xml:space="preserve"> and </w:t>
        </w:r>
      </w:ins>
      <w:ins w:id="3257" w:author="Erin Stephenson" w:date="2019-03-12T15:51:00Z">
        <w:r w:rsidR="0003756B" w:rsidRPr="00ED672B">
          <w:rPr>
            <w:rFonts w:asciiTheme="minorHAnsi" w:hAnsiTheme="minorHAnsi"/>
            <w:rPrChange w:id="3258" w:author="Erin Stephenson" w:date="2019-03-13T19:33:00Z">
              <w:rPr/>
            </w:rPrChange>
          </w:rPr>
          <w:t>aging.</w:t>
        </w:r>
      </w:ins>
    </w:p>
    <w:p w14:paraId="410E172E" w14:textId="77777777" w:rsidR="000F21C9" w:rsidRPr="00ED672B" w:rsidRDefault="000F21C9" w:rsidP="00475EC8">
      <w:pPr>
        <w:rPr>
          <w:ins w:id="3259" w:author="Erin Stephenson" w:date="2019-03-12T11:42:00Z"/>
          <w:rFonts w:asciiTheme="minorHAnsi" w:hAnsiTheme="minorHAnsi"/>
          <w:rPrChange w:id="3260" w:author="Erin Stephenson" w:date="2019-03-13T19:33:00Z">
            <w:rPr>
              <w:ins w:id="3261" w:author="Erin Stephenson" w:date="2019-03-12T11:42:00Z"/>
            </w:rPr>
          </w:rPrChange>
        </w:rPr>
      </w:pPr>
    </w:p>
    <w:p w14:paraId="49A3E61D" w14:textId="3DA676C1" w:rsidR="00A009A9" w:rsidRPr="00ED672B" w:rsidRDefault="003A5097" w:rsidP="00475EC8">
      <w:pPr>
        <w:rPr>
          <w:ins w:id="3262" w:author="Erin Stephenson" w:date="2019-03-13T16:30:00Z"/>
          <w:rFonts w:asciiTheme="minorHAnsi" w:hAnsiTheme="minorHAnsi"/>
          <w:rPrChange w:id="3263" w:author="Erin Stephenson" w:date="2019-03-13T19:33:00Z">
            <w:rPr>
              <w:ins w:id="3264" w:author="Erin Stephenson" w:date="2019-03-13T16:30:00Z"/>
            </w:rPr>
          </w:rPrChange>
        </w:rPr>
      </w:pPr>
      <w:ins w:id="3265" w:author="Erin Stephenson" w:date="2019-03-12T11:40:00Z">
        <w:r w:rsidRPr="00ED672B">
          <w:rPr>
            <w:rFonts w:asciiTheme="minorHAnsi" w:hAnsiTheme="minorHAnsi"/>
            <w:rPrChange w:id="3266" w:author="Erin Stephenson" w:date="2019-03-13T19:33:00Z">
              <w:rPr/>
            </w:rPrChange>
          </w:rPr>
          <w:t>Our understanding of how</w:t>
        </w:r>
      </w:ins>
      <w:ins w:id="3267" w:author="Erin Stephenson" w:date="2019-03-12T11:33:00Z">
        <w:r w:rsidR="00200B41" w:rsidRPr="00ED672B">
          <w:rPr>
            <w:rFonts w:asciiTheme="minorHAnsi" w:hAnsiTheme="minorHAnsi"/>
            <w:rPrChange w:id="3268" w:author="Erin Stephenson" w:date="2019-03-13T19:33:00Z">
              <w:rPr/>
            </w:rPrChange>
          </w:rPr>
          <w:t xml:space="preserve"> mTOR</w:t>
        </w:r>
      </w:ins>
      <w:ins w:id="3269" w:author="Erin Stephenson" w:date="2019-03-12T12:02:00Z">
        <w:r w:rsidR="00DF1925" w:rsidRPr="00ED672B">
          <w:rPr>
            <w:rFonts w:asciiTheme="minorHAnsi" w:hAnsiTheme="minorHAnsi"/>
            <w:rPrChange w:id="3270" w:author="Erin Stephenson" w:date="2019-03-13T19:33:00Z">
              <w:rPr/>
            </w:rPrChange>
          </w:rPr>
          <w:t>C1</w:t>
        </w:r>
      </w:ins>
      <w:ins w:id="3271" w:author="Erin Stephenson" w:date="2019-03-12T11:33:00Z">
        <w:r w:rsidR="00E8494E" w:rsidRPr="00ED672B">
          <w:rPr>
            <w:rFonts w:asciiTheme="minorHAnsi" w:hAnsiTheme="minorHAnsi"/>
            <w:rPrChange w:id="3272" w:author="Erin Stephenson" w:date="2019-03-13T19:33:00Z">
              <w:rPr/>
            </w:rPrChange>
          </w:rPr>
          <w:t xml:space="preserve"> </w:t>
        </w:r>
      </w:ins>
      <w:ins w:id="3273" w:author="Erin Stephenson" w:date="2019-03-12T11:40:00Z">
        <w:r w:rsidRPr="00ED672B">
          <w:rPr>
            <w:rFonts w:asciiTheme="minorHAnsi" w:hAnsiTheme="minorHAnsi"/>
            <w:rPrChange w:id="3274" w:author="Erin Stephenson" w:date="2019-03-13T19:33:00Z">
              <w:rPr/>
            </w:rPrChange>
          </w:rPr>
          <w:t>regulates</w:t>
        </w:r>
      </w:ins>
      <w:ins w:id="3275" w:author="Erin Stephenson" w:date="2019-03-12T11:35:00Z">
        <w:r w:rsidR="00012967" w:rsidRPr="00ED672B">
          <w:rPr>
            <w:rFonts w:asciiTheme="minorHAnsi" w:hAnsiTheme="minorHAnsi"/>
            <w:rPrChange w:id="3276" w:author="Erin Stephenson" w:date="2019-03-13T19:33:00Z">
              <w:rPr/>
            </w:rPrChange>
          </w:rPr>
          <w:t xml:space="preserve"> </w:t>
        </w:r>
      </w:ins>
      <w:ins w:id="3277" w:author="Erin Stephenson" w:date="2019-03-12T11:36:00Z">
        <w:r w:rsidR="00012967" w:rsidRPr="00ED672B">
          <w:rPr>
            <w:rFonts w:asciiTheme="minorHAnsi" w:hAnsiTheme="minorHAnsi"/>
            <w:rPrChange w:id="3278" w:author="Erin Stephenson" w:date="2019-03-13T19:33:00Z">
              <w:rPr/>
            </w:rPrChange>
          </w:rPr>
          <w:t xml:space="preserve">skeletal </w:t>
        </w:r>
      </w:ins>
      <w:ins w:id="3279" w:author="Erin Stephenson" w:date="2019-03-12T11:35:00Z">
        <w:r w:rsidR="00012967" w:rsidRPr="00ED672B">
          <w:rPr>
            <w:rFonts w:asciiTheme="minorHAnsi" w:hAnsiTheme="minorHAnsi"/>
            <w:rPrChange w:id="3280" w:author="Erin Stephenson" w:date="2019-03-13T19:33:00Z">
              <w:rPr/>
            </w:rPrChange>
          </w:rPr>
          <w:t xml:space="preserve">muscle </w:t>
        </w:r>
      </w:ins>
      <w:ins w:id="3281" w:author="Erin Stephenson" w:date="2019-03-12T13:48:00Z">
        <w:r w:rsidR="00FC5CB0" w:rsidRPr="00ED672B">
          <w:rPr>
            <w:rFonts w:asciiTheme="minorHAnsi" w:hAnsiTheme="minorHAnsi"/>
            <w:rPrChange w:id="3282" w:author="Erin Stephenson" w:date="2019-03-13T19:33:00Z">
              <w:rPr/>
            </w:rPrChange>
          </w:rPr>
          <w:t>physiology</w:t>
        </w:r>
      </w:ins>
      <w:ins w:id="3283" w:author="Erin Stephenson" w:date="2019-03-12T11:35:00Z">
        <w:r w:rsidR="00012967" w:rsidRPr="00ED672B">
          <w:rPr>
            <w:rFonts w:asciiTheme="minorHAnsi" w:hAnsiTheme="minorHAnsi"/>
            <w:rPrChange w:id="3284" w:author="Erin Stephenson" w:date="2019-03-13T19:33:00Z">
              <w:rPr/>
            </w:rPrChange>
          </w:rPr>
          <w:t xml:space="preserve"> </w:t>
        </w:r>
      </w:ins>
      <w:ins w:id="3285" w:author="Erin Stephenson" w:date="2019-03-12T11:40:00Z">
        <w:r w:rsidRPr="00ED672B">
          <w:rPr>
            <w:rFonts w:asciiTheme="minorHAnsi" w:hAnsiTheme="minorHAnsi"/>
            <w:rPrChange w:id="3286" w:author="Erin Stephenson" w:date="2019-03-13T19:33:00Z">
              <w:rPr/>
            </w:rPrChange>
          </w:rPr>
          <w:t xml:space="preserve">largely </w:t>
        </w:r>
      </w:ins>
      <w:ins w:id="3287" w:author="Erin Stephenson" w:date="2019-03-12T11:49:00Z">
        <w:r w:rsidR="002961A1" w:rsidRPr="00ED672B">
          <w:rPr>
            <w:rFonts w:asciiTheme="minorHAnsi" w:hAnsiTheme="minorHAnsi"/>
            <w:rPrChange w:id="3288" w:author="Erin Stephenson" w:date="2019-03-13T19:33:00Z">
              <w:rPr/>
            </w:rPrChange>
          </w:rPr>
          <w:t>consists of</w:t>
        </w:r>
      </w:ins>
      <w:ins w:id="3289" w:author="Erin Stephenson" w:date="2019-03-12T11:46:00Z">
        <w:r w:rsidR="000A7FDA" w:rsidRPr="00ED672B">
          <w:rPr>
            <w:rFonts w:asciiTheme="minorHAnsi" w:hAnsiTheme="minorHAnsi"/>
            <w:rPrChange w:id="3290" w:author="Erin Stephenson" w:date="2019-03-13T19:33:00Z">
              <w:rPr/>
            </w:rPrChange>
          </w:rPr>
          <w:t xml:space="preserve"> the </w:t>
        </w:r>
      </w:ins>
      <w:ins w:id="3291" w:author="Erin Stephenson" w:date="2019-03-12T11:48:00Z">
        <w:r w:rsidR="000A7FDA" w:rsidRPr="00ED672B">
          <w:rPr>
            <w:rFonts w:asciiTheme="minorHAnsi" w:hAnsiTheme="minorHAnsi"/>
            <w:rPrChange w:id="3292" w:author="Erin Stephenson" w:date="2019-03-13T19:33:00Z">
              <w:rPr/>
            </w:rPrChange>
          </w:rPr>
          <w:t>translation-initiation</w:t>
        </w:r>
        <w:r w:rsidR="002961A1" w:rsidRPr="00ED672B">
          <w:rPr>
            <w:rFonts w:asciiTheme="minorHAnsi" w:hAnsiTheme="minorHAnsi"/>
            <w:rPrChange w:id="3293" w:author="Erin Stephenson" w:date="2019-03-13T19:33:00Z">
              <w:rPr/>
            </w:rPrChange>
          </w:rPr>
          <w:t xml:space="preserve"> and post-translational </w:t>
        </w:r>
      </w:ins>
      <w:ins w:id="3294" w:author="Erin Stephenson" w:date="2019-03-12T11:46:00Z">
        <w:r w:rsidR="005453D7" w:rsidRPr="00ED672B">
          <w:rPr>
            <w:rFonts w:asciiTheme="minorHAnsi" w:hAnsiTheme="minorHAnsi"/>
            <w:rPrChange w:id="3295" w:author="Erin Stephenson" w:date="2019-03-13T19:33:00Z">
              <w:rPr/>
            </w:rPrChange>
          </w:rPr>
          <w:t>role of mTORC1</w:t>
        </w:r>
      </w:ins>
      <w:ins w:id="3296" w:author="Erin Stephenson" w:date="2019-03-12T11:48:00Z">
        <w:r w:rsidR="002961A1" w:rsidRPr="00ED672B">
          <w:rPr>
            <w:rFonts w:asciiTheme="minorHAnsi" w:hAnsiTheme="minorHAnsi"/>
            <w:rPrChange w:id="3297" w:author="Erin Stephenson" w:date="2019-03-13T19:33:00Z">
              <w:rPr/>
            </w:rPrChange>
          </w:rPr>
          <w:t xml:space="preserve"> and its </w:t>
        </w:r>
      </w:ins>
      <w:ins w:id="3298" w:author="Erin Stephenson" w:date="2019-03-12T14:04:00Z">
        <w:r w:rsidR="00DF66EE" w:rsidRPr="00ED672B">
          <w:rPr>
            <w:rFonts w:asciiTheme="minorHAnsi" w:hAnsiTheme="minorHAnsi"/>
            <w:rPrChange w:id="3299" w:author="Erin Stephenson" w:date="2019-03-13T19:33:00Z">
              <w:rPr/>
            </w:rPrChange>
          </w:rPr>
          <w:t>response to</w:t>
        </w:r>
      </w:ins>
      <w:ins w:id="3300" w:author="Erin Stephenson" w:date="2019-03-12T14:03:00Z">
        <w:r w:rsidR="009F6531" w:rsidRPr="00ED672B">
          <w:rPr>
            <w:rFonts w:asciiTheme="minorHAnsi" w:hAnsiTheme="minorHAnsi"/>
            <w:rPrChange w:id="3301" w:author="Erin Stephenson" w:date="2019-03-13T19:33:00Z">
              <w:rPr/>
            </w:rPrChange>
          </w:rPr>
          <w:t xml:space="preserve"> </w:t>
        </w:r>
        <w:r w:rsidR="00566260" w:rsidRPr="00ED672B">
          <w:rPr>
            <w:rFonts w:asciiTheme="minorHAnsi" w:hAnsiTheme="minorHAnsi"/>
            <w:rPrChange w:id="3302" w:author="Erin Stephenson" w:date="2019-03-13T19:33:00Z">
              <w:rPr/>
            </w:rPrChange>
          </w:rPr>
          <w:t xml:space="preserve">growth factors, </w:t>
        </w:r>
      </w:ins>
      <w:ins w:id="3303" w:author="Erin Stephenson" w:date="2019-03-12T14:04:00Z">
        <w:r w:rsidR="009F6531" w:rsidRPr="00ED672B">
          <w:rPr>
            <w:rFonts w:asciiTheme="minorHAnsi" w:hAnsiTheme="minorHAnsi"/>
            <w:rPrChange w:id="3304" w:author="Erin Stephenson" w:date="2019-03-13T19:33:00Z">
              <w:rPr/>
            </w:rPrChange>
          </w:rPr>
          <w:t>nutrients</w:t>
        </w:r>
      </w:ins>
      <w:ins w:id="3305" w:author="Erin Stephenson" w:date="2019-03-12T14:29:00Z">
        <w:r w:rsidR="00566260" w:rsidRPr="00ED672B">
          <w:rPr>
            <w:rFonts w:asciiTheme="minorHAnsi" w:hAnsiTheme="minorHAnsi"/>
            <w:rPrChange w:id="3306" w:author="Erin Stephenson" w:date="2019-03-13T19:33:00Z">
              <w:rPr/>
            </w:rPrChange>
          </w:rPr>
          <w:t xml:space="preserve"> and mechanical loading</w:t>
        </w:r>
      </w:ins>
      <w:ins w:id="3307" w:author="Erin Stephenson" w:date="2019-03-12T14:04:00Z">
        <w:r w:rsidR="009F6531" w:rsidRPr="00ED672B">
          <w:rPr>
            <w:rFonts w:asciiTheme="minorHAnsi" w:hAnsiTheme="minorHAnsi"/>
            <w:rPrChange w:id="3308" w:author="Erin Stephenson" w:date="2019-03-13T19:33:00Z">
              <w:rPr/>
            </w:rPrChange>
          </w:rPr>
          <w:t xml:space="preserve"> </w:t>
        </w:r>
      </w:ins>
      <w:commentRangeStart w:id="3309"/>
      <w:ins w:id="3310" w:author="Erin Stephenson" w:date="2019-03-12T14:44:00Z">
        <w:r w:rsidR="00D82D32" w:rsidRPr="00ED672B">
          <w:rPr>
            <w:rFonts w:asciiTheme="minorHAnsi" w:hAnsiTheme="minorHAnsi"/>
            <w:rPrChange w:id="3311" w:author="Erin Stephenson" w:date="2019-03-13T19:33:00Z">
              <w:rPr/>
            </w:rPrChange>
          </w:rPr>
          <w:t>[</w:t>
        </w:r>
        <w:r w:rsidR="00D82D32" w:rsidRPr="00ED672B">
          <w:rPr>
            <w:rFonts w:asciiTheme="minorHAnsi" w:hAnsiTheme="minorHAnsi"/>
            <w:noProof/>
            <w:rPrChange w:id="3312" w:author="Erin Stephenson" w:date="2019-03-13T19:33:00Z">
              <w:rPr>
                <w:rFonts w:ascii="Garamond" w:hAnsi="Garamond"/>
                <w:noProof/>
              </w:rPr>
            </w:rPrChange>
          </w:rPr>
          <w:t>Efeyan</w:t>
        </w:r>
      </w:ins>
      <w:ins w:id="3313" w:author="Erin Stephenson" w:date="2019-03-12T14:45:00Z">
        <w:r w:rsidR="00D82D32" w:rsidRPr="00ED672B">
          <w:rPr>
            <w:rFonts w:asciiTheme="minorHAnsi" w:hAnsiTheme="minorHAnsi"/>
            <w:noProof/>
            <w:rPrChange w:id="3314" w:author="Erin Stephenson" w:date="2019-03-13T19:33:00Z">
              <w:rPr>
                <w:rFonts w:ascii="Garamond" w:hAnsi="Garamond"/>
                <w:noProof/>
              </w:rPr>
            </w:rPrChange>
          </w:rPr>
          <w:t>,</w:t>
        </w:r>
      </w:ins>
      <w:ins w:id="3315" w:author="Erin Stephenson" w:date="2019-03-12T14:44:00Z">
        <w:r w:rsidR="00D82D32" w:rsidRPr="00ED672B">
          <w:rPr>
            <w:rFonts w:asciiTheme="minorHAnsi" w:hAnsiTheme="minorHAnsi"/>
            <w:noProof/>
            <w:rPrChange w:id="3316" w:author="Erin Stephenson" w:date="2019-03-13T19:33:00Z">
              <w:rPr>
                <w:rFonts w:ascii="Garamond" w:hAnsi="Garamond"/>
                <w:noProof/>
              </w:rPr>
            </w:rPrChange>
          </w:rPr>
          <w:t xml:space="preserve"> 2015</w:t>
        </w:r>
      </w:ins>
      <w:ins w:id="3317" w:author="Erin Stephenson" w:date="2019-03-12T14:45:00Z">
        <w:r w:rsidR="00D82D32" w:rsidRPr="00ED672B">
          <w:rPr>
            <w:rFonts w:asciiTheme="minorHAnsi" w:hAnsiTheme="minorHAnsi"/>
            <w:noProof/>
            <w:rPrChange w:id="3318" w:author="Erin Stephenson" w:date="2019-03-13T19:33:00Z">
              <w:rPr>
                <w:rFonts w:ascii="Garamond" w:hAnsi="Garamond"/>
                <w:noProof/>
              </w:rPr>
            </w:rPrChange>
          </w:rPr>
          <w:t>,</w:t>
        </w:r>
      </w:ins>
      <w:ins w:id="3319" w:author="Erin Stephenson" w:date="2019-03-12T14:44:00Z">
        <w:r w:rsidR="00D82D32" w:rsidRPr="00ED672B">
          <w:rPr>
            <w:rFonts w:asciiTheme="minorHAnsi" w:hAnsiTheme="minorHAnsi"/>
            <w:noProof/>
            <w:rPrChange w:id="3320" w:author="Erin Stephenson" w:date="2019-03-13T19:33:00Z">
              <w:rPr>
                <w:rFonts w:ascii="Garamond" w:hAnsi="Garamond"/>
                <w:noProof/>
              </w:rPr>
            </w:rPrChange>
          </w:rPr>
          <w:t xml:space="preserve"> Nature 517(7534): 302–10</w:t>
        </w:r>
      </w:ins>
      <w:ins w:id="3321" w:author="Erin Stephenson" w:date="2019-03-12T11:49:00Z">
        <w:r w:rsidR="002961A1" w:rsidRPr="00ED672B">
          <w:rPr>
            <w:rFonts w:asciiTheme="minorHAnsi" w:hAnsiTheme="minorHAnsi"/>
            <w:rPrChange w:id="3322" w:author="Erin Stephenson" w:date="2019-03-13T19:33:00Z">
              <w:rPr/>
            </w:rPrChange>
          </w:rPr>
          <w:t>]</w:t>
        </w:r>
      </w:ins>
      <w:commentRangeEnd w:id="3309"/>
      <w:ins w:id="3323" w:author="Erin Stephenson" w:date="2019-03-12T14:45:00Z">
        <w:r w:rsidR="00D82D32" w:rsidRPr="00ED672B">
          <w:rPr>
            <w:rStyle w:val="CommentReference"/>
            <w:rFonts w:asciiTheme="minorHAnsi" w:hAnsiTheme="minorHAnsi"/>
            <w:rPrChange w:id="3324" w:author="Erin Stephenson" w:date="2019-03-13T19:33:00Z">
              <w:rPr>
                <w:rStyle w:val="CommentReference"/>
              </w:rPr>
            </w:rPrChange>
          </w:rPr>
          <w:commentReference w:id="3309"/>
        </w:r>
      </w:ins>
      <w:ins w:id="3325" w:author="Erin Stephenson" w:date="2019-03-12T11:48:00Z">
        <w:r w:rsidR="002961A1" w:rsidRPr="00ED672B">
          <w:rPr>
            <w:rFonts w:asciiTheme="minorHAnsi" w:hAnsiTheme="minorHAnsi"/>
            <w:rPrChange w:id="3326" w:author="Erin Stephenson" w:date="2019-03-13T19:33:00Z">
              <w:rPr/>
            </w:rPrChange>
          </w:rPr>
          <w:t xml:space="preserve">. </w:t>
        </w:r>
      </w:ins>
      <w:ins w:id="3327" w:author="Erin Stephenson" w:date="2019-03-12T11:53:00Z">
        <w:r w:rsidR="00A82233" w:rsidRPr="00ED672B">
          <w:rPr>
            <w:rFonts w:asciiTheme="minorHAnsi" w:hAnsiTheme="minorHAnsi"/>
            <w:rPrChange w:id="3328" w:author="Erin Stephenson" w:date="2019-03-13T19:33:00Z">
              <w:rPr/>
            </w:rPrChange>
          </w:rPr>
          <w:t xml:space="preserve">Less is known regarding </w:t>
        </w:r>
      </w:ins>
      <w:ins w:id="3329" w:author="Erin Stephenson" w:date="2019-03-12T12:02:00Z">
        <w:r w:rsidR="00DF1925" w:rsidRPr="00ED672B">
          <w:rPr>
            <w:rFonts w:asciiTheme="minorHAnsi" w:hAnsiTheme="minorHAnsi"/>
            <w:rPrChange w:id="3330" w:author="Erin Stephenson" w:date="2019-03-13T19:33:00Z">
              <w:rPr/>
            </w:rPrChange>
          </w:rPr>
          <w:t>the transcriptional role of mTORC1</w:t>
        </w:r>
      </w:ins>
      <w:ins w:id="3331" w:author="Erin Stephenson" w:date="2019-03-13T16:23:00Z">
        <w:r w:rsidR="0081035D" w:rsidRPr="00ED672B">
          <w:rPr>
            <w:rFonts w:asciiTheme="minorHAnsi" w:hAnsiTheme="minorHAnsi"/>
            <w:rPrChange w:id="3332" w:author="Erin Stephenson" w:date="2019-03-13T19:33:00Z">
              <w:rPr/>
            </w:rPrChange>
          </w:rPr>
          <w:t xml:space="preserve"> </w:t>
        </w:r>
      </w:ins>
      <w:ins w:id="3333" w:author="Erin Stephenson" w:date="2019-03-13T16:24:00Z">
        <w:r w:rsidR="00EC660F" w:rsidRPr="00ED672B">
          <w:rPr>
            <w:rFonts w:asciiTheme="minorHAnsi" w:hAnsiTheme="minorHAnsi"/>
            <w:rPrChange w:id="3334" w:author="Erin Stephenson" w:date="2019-03-13T19:33:00Z">
              <w:rPr/>
            </w:rPrChange>
          </w:rPr>
          <w:t>in the regulation of</w:t>
        </w:r>
      </w:ins>
      <w:ins w:id="3335" w:author="Erin Stephenson" w:date="2019-03-13T16:23:00Z">
        <w:r w:rsidR="0081035D" w:rsidRPr="00ED672B">
          <w:rPr>
            <w:rFonts w:asciiTheme="minorHAnsi" w:hAnsiTheme="minorHAnsi"/>
            <w:rPrChange w:id="3336" w:author="Erin Stephenson" w:date="2019-03-13T19:33:00Z">
              <w:rPr/>
            </w:rPrChange>
          </w:rPr>
          <w:t xml:space="preserve"> </w:t>
        </w:r>
      </w:ins>
      <w:ins w:id="3337" w:author="Erin Stephenson" w:date="2019-03-13T17:04:00Z">
        <w:r w:rsidR="006F77FE" w:rsidRPr="00ED672B">
          <w:rPr>
            <w:rFonts w:asciiTheme="minorHAnsi" w:hAnsiTheme="minorHAnsi"/>
            <w:rPrChange w:id="3338" w:author="Erin Stephenson" w:date="2019-03-13T19:33:00Z">
              <w:rPr/>
            </w:rPrChange>
          </w:rPr>
          <w:t xml:space="preserve">skeletal muscle </w:t>
        </w:r>
      </w:ins>
      <w:ins w:id="3339" w:author="Erin Stephenson" w:date="2019-03-13T16:23:00Z">
        <w:r w:rsidR="0081035D" w:rsidRPr="00ED672B">
          <w:rPr>
            <w:rFonts w:asciiTheme="minorHAnsi" w:hAnsiTheme="minorHAnsi"/>
            <w:rPrChange w:id="3340" w:author="Erin Stephenson" w:date="2019-03-13T19:33:00Z">
              <w:rPr/>
            </w:rPrChange>
          </w:rPr>
          <w:t>substrate oxidation and energy expenditure</w:t>
        </w:r>
      </w:ins>
      <w:ins w:id="3341" w:author="Erin Stephenson" w:date="2019-03-12T12:02:00Z">
        <w:r w:rsidR="00DF1925" w:rsidRPr="00ED672B">
          <w:rPr>
            <w:rFonts w:asciiTheme="minorHAnsi" w:hAnsiTheme="minorHAnsi"/>
            <w:rPrChange w:id="3342" w:author="Erin Stephenson" w:date="2019-03-13T19:33:00Z">
              <w:rPr/>
            </w:rPrChange>
          </w:rPr>
          <w:t>; however, it has been shown that</w:t>
        </w:r>
      </w:ins>
      <w:ins w:id="3343" w:author="Erin Stephenson" w:date="2019-03-12T14:05:00Z">
        <w:r w:rsidR="00DF66EE" w:rsidRPr="00ED672B">
          <w:rPr>
            <w:rFonts w:asciiTheme="minorHAnsi" w:hAnsiTheme="minorHAnsi"/>
            <w:rPrChange w:id="3344" w:author="Erin Stephenson" w:date="2019-03-13T19:33:00Z">
              <w:rPr/>
            </w:rPrChange>
          </w:rPr>
          <w:t xml:space="preserve"> </w:t>
        </w:r>
      </w:ins>
      <w:ins w:id="3345" w:author="Erin Stephenson" w:date="2019-03-12T14:49:00Z">
        <w:r w:rsidR="00F55F9A" w:rsidRPr="00ED672B">
          <w:rPr>
            <w:rFonts w:asciiTheme="minorHAnsi" w:hAnsiTheme="minorHAnsi"/>
            <w:rPrChange w:id="3346" w:author="Erin Stephenson" w:date="2019-03-13T19:33:00Z">
              <w:rPr/>
            </w:rPrChange>
          </w:rPr>
          <w:t xml:space="preserve">gene </w:t>
        </w:r>
      </w:ins>
      <w:ins w:id="3347" w:author="Erin Stephenson" w:date="2019-03-12T13:49:00Z">
        <w:r w:rsidR="00B57AFA" w:rsidRPr="00ED672B">
          <w:rPr>
            <w:rFonts w:asciiTheme="minorHAnsi" w:hAnsiTheme="minorHAnsi"/>
            <w:rPrChange w:id="3348" w:author="Erin Stephenson" w:date="2019-03-13T19:33:00Z">
              <w:rPr/>
            </w:rPrChange>
          </w:rPr>
          <w:t xml:space="preserve">silencing of mTORC1 </w:t>
        </w:r>
        <w:r w:rsidR="00A2298E" w:rsidRPr="00ED672B">
          <w:rPr>
            <w:rFonts w:asciiTheme="minorHAnsi" w:hAnsiTheme="minorHAnsi"/>
            <w:rPrChange w:id="3349" w:author="Erin Stephenson" w:date="2019-03-13T19:33:00Z">
              <w:rPr/>
            </w:rPrChange>
          </w:rPr>
          <w:t>alter</w:t>
        </w:r>
      </w:ins>
      <w:ins w:id="3350" w:author="Erin Stephenson" w:date="2019-03-12T14:52:00Z">
        <w:r w:rsidR="006A182B" w:rsidRPr="00ED672B">
          <w:rPr>
            <w:rFonts w:asciiTheme="minorHAnsi" w:hAnsiTheme="minorHAnsi"/>
            <w:rPrChange w:id="3351" w:author="Erin Stephenson" w:date="2019-03-13T19:33:00Z">
              <w:rPr/>
            </w:rPrChange>
          </w:rPr>
          <w:t>s</w:t>
        </w:r>
      </w:ins>
      <w:ins w:id="3352" w:author="Erin Stephenson" w:date="2019-03-12T13:49:00Z">
        <w:r w:rsidR="00B57AFA" w:rsidRPr="00ED672B">
          <w:rPr>
            <w:rFonts w:asciiTheme="minorHAnsi" w:hAnsiTheme="minorHAnsi"/>
            <w:rPrChange w:id="3353" w:author="Erin Stephenson" w:date="2019-03-13T19:33:00Z">
              <w:rPr/>
            </w:rPrChange>
          </w:rPr>
          <w:t xml:space="preserve"> ATP generation through disruption of PGC-1</w:t>
        </w:r>
      </w:ins>
      <w:ins w:id="3354" w:author="Erin Stephenson" w:date="2019-03-12T13:52:00Z">
        <w:r w:rsidR="00B57AFA" w:rsidRPr="00ED672B">
          <w:rPr>
            <w:rFonts w:asciiTheme="minorHAnsi" w:hAnsiTheme="minorHAnsi"/>
            <w:rPrChange w:id="3355" w:author="Erin Stephenson" w:date="2019-03-13T19:33:00Z">
              <w:rPr/>
            </w:rPrChange>
          </w:rPr>
          <w:sym w:font="Symbol" w:char="F061"/>
        </w:r>
        <w:r w:rsidR="00B57AFA" w:rsidRPr="00ED672B">
          <w:rPr>
            <w:rFonts w:asciiTheme="minorHAnsi" w:hAnsiTheme="minorHAnsi"/>
            <w:rPrChange w:id="3356" w:author="Erin Stephenson" w:date="2019-03-13T19:33:00Z">
              <w:rPr/>
            </w:rPrChange>
          </w:rPr>
          <w:t xml:space="preserve"> </w:t>
        </w:r>
      </w:ins>
      <w:ins w:id="3357" w:author="Erin Stephenson" w:date="2019-03-12T13:53:00Z">
        <w:r w:rsidR="00B57AFA" w:rsidRPr="00ED672B">
          <w:rPr>
            <w:rFonts w:asciiTheme="minorHAnsi" w:hAnsiTheme="minorHAnsi"/>
            <w:rPrChange w:id="3358" w:author="Erin Stephenson" w:date="2019-03-13T19:33:00Z">
              <w:rPr/>
            </w:rPrChange>
          </w:rPr>
          <w:t xml:space="preserve">driven mitochondrial </w:t>
        </w:r>
      </w:ins>
      <w:ins w:id="3359" w:author="Erin Stephenson" w:date="2019-03-12T13:52:00Z">
        <w:r w:rsidR="00B57AFA" w:rsidRPr="00ED672B">
          <w:rPr>
            <w:rFonts w:asciiTheme="minorHAnsi" w:hAnsiTheme="minorHAnsi"/>
            <w:rPrChange w:id="3360" w:author="Erin Stephenson" w:date="2019-03-13T19:33:00Z">
              <w:rPr/>
            </w:rPrChange>
          </w:rPr>
          <w:t>signaling</w:t>
        </w:r>
      </w:ins>
      <w:ins w:id="3361" w:author="Erin Stephenson" w:date="2019-03-12T14:06:00Z">
        <w:r w:rsidR="00DF66EE" w:rsidRPr="00ED672B">
          <w:rPr>
            <w:rFonts w:asciiTheme="minorHAnsi" w:hAnsiTheme="minorHAnsi"/>
            <w:rPrChange w:id="3362" w:author="Erin Stephenson" w:date="2019-03-13T19:33:00Z">
              <w:rPr/>
            </w:rPrChange>
          </w:rPr>
          <w:t xml:space="preserve"> </w:t>
        </w:r>
      </w:ins>
      <w:ins w:id="3363" w:author="Erin Stephenson" w:date="2019-03-12T14:30:00Z">
        <w:r w:rsidR="00566260" w:rsidRPr="00ED672B">
          <w:rPr>
            <w:rFonts w:asciiTheme="minorHAnsi" w:hAnsiTheme="minorHAnsi"/>
            <w:rPrChange w:id="3364" w:author="Erin Stephenson" w:date="2019-03-13T19:33:00Z">
              <w:rPr/>
            </w:rPrChange>
          </w:rPr>
          <w:t xml:space="preserve">in vitro </w:t>
        </w:r>
      </w:ins>
      <w:ins w:id="3365" w:author="Erin Stephenson" w:date="2019-03-12T14:12:00Z">
        <w:r w:rsidR="00A154B3" w:rsidRPr="00ED672B">
          <w:rPr>
            <w:rFonts w:asciiTheme="minorHAnsi" w:hAnsiTheme="minorHAnsi"/>
            <w:rPrChange w:id="3366" w:author="Erin Stephenson" w:date="2019-03-13T19:33:00Z">
              <w:rPr/>
            </w:rPrChange>
          </w:rPr>
          <w:t>[</w:t>
        </w:r>
        <w:commentRangeStart w:id="3367"/>
        <w:r w:rsidR="00A154B3" w:rsidRPr="00ED672B">
          <w:rPr>
            <w:rFonts w:asciiTheme="minorHAnsi" w:hAnsiTheme="minorHAnsi"/>
            <w:rPrChange w:id="3368" w:author="Erin Stephenson" w:date="2019-03-13T19:33:00Z">
              <w:rPr/>
            </w:rPrChange>
          </w:rPr>
          <w:t>Cunningham 2007 Nature 450:736-40</w:t>
        </w:r>
        <w:commentRangeEnd w:id="3367"/>
        <w:r w:rsidR="00A154B3" w:rsidRPr="00ED672B">
          <w:rPr>
            <w:rStyle w:val="CommentReference"/>
            <w:rFonts w:asciiTheme="minorHAnsi" w:hAnsiTheme="minorHAnsi"/>
            <w:rPrChange w:id="3369" w:author="Erin Stephenson" w:date="2019-03-13T19:33:00Z">
              <w:rPr>
                <w:rStyle w:val="CommentReference"/>
              </w:rPr>
            </w:rPrChange>
          </w:rPr>
          <w:commentReference w:id="3367"/>
        </w:r>
        <w:r w:rsidR="00A154B3" w:rsidRPr="00ED672B">
          <w:rPr>
            <w:rFonts w:asciiTheme="minorHAnsi" w:hAnsiTheme="minorHAnsi"/>
            <w:rPrChange w:id="3370" w:author="Erin Stephenson" w:date="2019-03-13T19:33:00Z">
              <w:rPr/>
            </w:rPrChange>
          </w:rPr>
          <w:t>]</w:t>
        </w:r>
      </w:ins>
      <w:ins w:id="3371" w:author="Erin Stephenson" w:date="2019-03-12T14:13:00Z">
        <w:r w:rsidR="00383B21" w:rsidRPr="00ED672B">
          <w:rPr>
            <w:rFonts w:asciiTheme="minorHAnsi" w:hAnsiTheme="minorHAnsi"/>
            <w:rPrChange w:id="3372" w:author="Erin Stephenson" w:date="2019-03-13T19:33:00Z">
              <w:rPr/>
            </w:rPrChange>
          </w:rPr>
          <w:t xml:space="preserve">, whereas </w:t>
        </w:r>
      </w:ins>
      <w:ins w:id="3373" w:author="Erin Stephenson" w:date="2019-03-12T14:15:00Z">
        <w:r w:rsidR="00BD7496" w:rsidRPr="00ED672B">
          <w:rPr>
            <w:rFonts w:asciiTheme="minorHAnsi" w:hAnsiTheme="minorHAnsi"/>
            <w:rPrChange w:id="3374" w:author="Erin Stephenson" w:date="2019-03-13T19:33:00Z">
              <w:rPr/>
            </w:rPrChange>
          </w:rPr>
          <w:t xml:space="preserve">the increase in </w:t>
        </w:r>
      </w:ins>
      <w:ins w:id="3375" w:author="Erin Stephenson" w:date="2019-03-12T14:13:00Z">
        <w:r w:rsidR="00BD7496" w:rsidRPr="00ED672B">
          <w:rPr>
            <w:rFonts w:asciiTheme="minorHAnsi" w:hAnsiTheme="minorHAnsi"/>
            <w:i/>
            <w:rPrChange w:id="3376" w:author="Erin Stephenson" w:date="2019-03-13T19:33:00Z">
              <w:rPr/>
            </w:rPrChange>
          </w:rPr>
          <w:t>Ppargc1a</w:t>
        </w:r>
        <w:r w:rsidR="00BD7496" w:rsidRPr="00ED672B">
          <w:rPr>
            <w:rFonts w:asciiTheme="minorHAnsi" w:hAnsiTheme="minorHAnsi"/>
            <w:rPrChange w:id="3377" w:author="Erin Stephenson" w:date="2019-03-13T19:33:00Z">
              <w:rPr/>
            </w:rPrChange>
          </w:rPr>
          <w:t xml:space="preserve"> expression </w:t>
        </w:r>
      </w:ins>
      <w:ins w:id="3378" w:author="Erin Stephenson" w:date="2019-03-12T14:49:00Z">
        <w:r w:rsidR="00F55F9A" w:rsidRPr="00ED672B">
          <w:rPr>
            <w:rFonts w:asciiTheme="minorHAnsi" w:hAnsiTheme="minorHAnsi"/>
            <w:rPrChange w:id="3379" w:author="Erin Stephenson" w:date="2019-03-13T19:33:00Z">
              <w:rPr/>
            </w:rPrChange>
          </w:rPr>
          <w:t>that</w:t>
        </w:r>
      </w:ins>
      <w:ins w:id="3380" w:author="Erin Stephenson" w:date="2019-03-12T14:31:00Z">
        <w:r w:rsidR="00566260" w:rsidRPr="00ED672B">
          <w:rPr>
            <w:rFonts w:asciiTheme="minorHAnsi" w:hAnsiTheme="minorHAnsi"/>
            <w:rPrChange w:id="3381" w:author="Erin Stephenson" w:date="2019-03-13T19:33:00Z">
              <w:rPr/>
            </w:rPrChange>
          </w:rPr>
          <w:t xml:space="preserve"> occurs </w:t>
        </w:r>
      </w:ins>
      <w:ins w:id="3382" w:author="Erin Stephenson" w:date="2019-03-12T14:16:00Z">
        <w:r w:rsidR="00BD7496" w:rsidRPr="00ED672B">
          <w:rPr>
            <w:rFonts w:asciiTheme="minorHAnsi" w:hAnsiTheme="minorHAnsi"/>
            <w:rPrChange w:id="3383" w:author="Erin Stephenson" w:date="2019-03-13T19:33:00Z">
              <w:rPr/>
            </w:rPrChange>
          </w:rPr>
          <w:t xml:space="preserve">in </w:t>
        </w:r>
      </w:ins>
      <w:ins w:id="3384" w:author="Erin Stephenson" w:date="2019-03-14T11:54:00Z">
        <w:r w:rsidR="008C1528">
          <w:rPr>
            <w:rFonts w:asciiTheme="minorHAnsi" w:hAnsiTheme="minorHAnsi"/>
          </w:rPr>
          <w:t xml:space="preserve">muscle during </w:t>
        </w:r>
      </w:ins>
      <w:ins w:id="3385" w:author="Erin Stephenson" w:date="2019-03-12T14:16:00Z">
        <w:r w:rsidR="00BD7496" w:rsidRPr="00ED672B">
          <w:rPr>
            <w:rFonts w:asciiTheme="minorHAnsi" w:hAnsiTheme="minorHAnsi"/>
            <w:rPrChange w:id="3386" w:author="Erin Stephenson" w:date="2019-03-13T19:33:00Z">
              <w:rPr/>
            </w:rPrChange>
          </w:rPr>
          <w:t xml:space="preserve">the acute phase post-exercise has been shown to be potentiated </w:t>
        </w:r>
      </w:ins>
      <w:ins w:id="3387" w:author="Erin Stephenson" w:date="2019-03-12T14:31:00Z">
        <w:r w:rsidR="00566260" w:rsidRPr="00ED672B">
          <w:rPr>
            <w:rFonts w:asciiTheme="minorHAnsi" w:hAnsiTheme="minorHAnsi"/>
            <w:rPrChange w:id="3388" w:author="Erin Stephenson" w:date="2019-03-13T19:33:00Z">
              <w:rPr/>
            </w:rPrChange>
          </w:rPr>
          <w:t xml:space="preserve">in mouse skeletal muscle </w:t>
        </w:r>
      </w:ins>
      <w:ins w:id="3389" w:author="Erin Stephenson" w:date="2019-03-12T14:16:00Z">
        <w:r w:rsidR="00BD7496" w:rsidRPr="00ED672B">
          <w:rPr>
            <w:rFonts w:asciiTheme="minorHAnsi" w:hAnsiTheme="minorHAnsi"/>
            <w:rPrChange w:id="3390" w:author="Erin Stephenson" w:date="2019-03-13T19:33:00Z">
              <w:rPr/>
            </w:rPrChange>
          </w:rPr>
          <w:t xml:space="preserve">when mTORC1 is inhibited by rapamycin </w:t>
        </w:r>
        <w:r w:rsidR="003246A2" w:rsidRPr="00ED672B">
          <w:rPr>
            <w:rFonts w:asciiTheme="minorHAnsi" w:hAnsiTheme="minorHAnsi"/>
            <w:rPrChange w:id="3391" w:author="Erin Stephenson" w:date="2019-03-13T19:33:00Z">
              <w:rPr/>
            </w:rPrChange>
          </w:rPr>
          <w:t>[</w:t>
        </w:r>
      </w:ins>
      <w:ins w:id="3392" w:author="Erin Stephenson" w:date="2019-03-12T14:25:00Z">
        <w:r w:rsidR="009D2BB0" w:rsidRPr="00ED672B">
          <w:rPr>
            <w:rFonts w:asciiTheme="minorHAnsi" w:hAnsiTheme="minorHAnsi"/>
            <w:rPrChange w:id="3393" w:author="Erin Stephenson" w:date="2019-03-13T19:33:00Z">
              <w:rPr/>
            </w:rPrChange>
          </w:rPr>
          <w:t xml:space="preserve">Philip 2015 J </w:t>
        </w:r>
        <w:proofErr w:type="spellStart"/>
        <w:r w:rsidR="009D2BB0" w:rsidRPr="00ED672B">
          <w:rPr>
            <w:rFonts w:asciiTheme="minorHAnsi" w:hAnsiTheme="minorHAnsi"/>
            <w:rPrChange w:id="3394" w:author="Erin Stephenson" w:date="2019-03-13T19:33:00Z">
              <w:rPr/>
            </w:rPrChange>
          </w:rPr>
          <w:t>Physiol</w:t>
        </w:r>
        <w:proofErr w:type="spellEnd"/>
        <w:r w:rsidR="009D2BB0" w:rsidRPr="00ED672B">
          <w:rPr>
            <w:rFonts w:asciiTheme="minorHAnsi" w:hAnsiTheme="minorHAnsi"/>
            <w:rPrChange w:id="3395" w:author="Erin Stephenson" w:date="2019-03-13T19:33:00Z">
              <w:rPr/>
            </w:rPrChange>
          </w:rPr>
          <w:t xml:space="preserve"> 593(18):4275-84</w:t>
        </w:r>
      </w:ins>
      <w:ins w:id="3396" w:author="Erin Stephenson" w:date="2019-03-12T14:16:00Z">
        <w:r w:rsidR="003246A2" w:rsidRPr="00ED672B">
          <w:rPr>
            <w:rFonts w:asciiTheme="minorHAnsi" w:hAnsiTheme="minorHAnsi"/>
            <w:rPrChange w:id="3397" w:author="Erin Stephenson" w:date="2019-03-13T19:33:00Z">
              <w:rPr/>
            </w:rPrChange>
          </w:rPr>
          <w:t>]</w:t>
        </w:r>
        <w:r w:rsidR="0016298F" w:rsidRPr="00ED672B">
          <w:rPr>
            <w:rFonts w:asciiTheme="minorHAnsi" w:hAnsiTheme="minorHAnsi"/>
            <w:rPrChange w:id="3398" w:author="Erin Stephenson" w:date="2019-03-13T19:33:00Z">
              <w:rPr/>
            </w:rPrChange>
          </w:rPr>
          <w:t xml:space="preserve">. </w:t>
        </w:r>
      </w:ins>
    </w:p>
    <w:p w14:paraId="0FAD004F" w14:textId="52DE6A35" w:rsidR="00353CAF" w:rsidRPr="00ED672B" w:rsidRDefault="00A3201B" w:rsidP="00475EC8">
      <w:pPr>
        <w:rPr>
          <w:ins w:id="3399" w:author="Erin Stephenson" w:date="2019-03-13T17:15:00Z"/>
          <w:rFonts w:asciiTheme="minorHAnsi" w:hAnsiTheme="minorHAnsi"/>
          <w:rPrChange w:id="3400" w:author="Erin Stephenson" w:date="2019-03-13T19:33:00Z">
            <w:rPr>
              <w:ins w:id="3401" w:author="Erin Stephenson" w:date="2019-03-13T17:15:00Z"/>
            </w:rPr>
          </w:rPrChange>
        </w:rPr>
      </w:pPr>
      <w:ins w:id="3402" w:author="Erin Stephenson" w:date="2019-03-13T16:30:00Z">
        <w:r w:rsidRPr="00ED672B">
          <w:rPr>
            <w:rFonts w:asciiTheme="minorHAnsi" w:hAnsiTheme="minorHAnsi"/>
            <w:rPrChange w:id="3403" w:author="Erin Stephenson" w:date="2019-03-13T19:33:00Z">
              <w:rPr/>
            </w:rPrChange>
          </w:rPr>
          <w:lastRenderedPageBreak/>
          <w:t xml:space="preserve">Previous studies have shown that </w:t>
        </w:r>
      </w:ins>
      <w:ins w:id="3404" w:author="Erin Stephenson" w:date="2019-03-13T16:31:00Z">
        <w:r w:rsidRPr="00ED672B">
          <w:rPr>
            <w:rFonts w:asciiTheme="minorHAnsi" w:hAnsiTheme="minorHAnsi"/>
            <w:rPrChange w:id="3405" w:author="Erin Stephenson" w:date="2019-03-13T19:33:00Z">
              <w:rPr/>
            </w:rPrChange>
          </w:rPr>
          <w:t xml:space="preserve">activating mTORC1 through deletion of </w:t>
        </w:r>
        <w:r w:rsidRPr="00ED672B">
          <w:rPr>
            <w:rFonts w:asciiTheme="minorHAnsi" w:hAnsiTheme="minorHAnsi"/>
            <w:i/>
            <w:rPrChange w:id="3406" w:author="Erin Stephenson" w:date="2019-03-13T19:33:00Z">
              <w:rPr/>
            </w:rPrChange>
          </w:rPr>
          <w:t>Tsc1</w:t>
        </w:r>
        <w:r w:rsidRPr="00ED672B">
          <w:rPr>
            <w:rFonts w:asciiTheme="minorHAnsi" w:hAnsiTheme="minorHAnsi"/>
            <w:rPrChange w:id="3407" w:author="Erin Stephenson" w:date="2019-03-13T19:33:00Z">
              <w:rPr/>
            </w:rPrChange>
          </w:rPr>
          <w:t xml:space="preserve"> in skeletal muscle results in smaller mice</w:t>
        </w:r>
      </w:ins>
      <w:ins w:id="3408" w:author="Erin Stephenson" w:date="2019-03-13T16:32:00Z">
        <w:r w:rsidRPr="00ED672B">
          <w:rPr>
            <w:rFonts w:asciiTheme="minorHAnsi" w:hAnsiTheme="minorHAnsi"/>
            <w:rPrChange w:id="3409" w:author="Erin Stephenson" w:date="2019-03-13T19:33:00Z">
              <w:rPr/>
            </w:rPrChange>
          </w:rPr>
          <w:t xml:space="preserve"> that have </w:t>
        </w:r>
      </w:ins>
      <w:ins w:id="3410" w:author="Erin Stephenson" w:date="2019-03-13T16:33:00Z">
        <w:r w:rsidRPr="00ED672B">
          <w:rPr>
            <w:rFonts w:asciiTheme="minorHAnsi" w:hAnsiTheme="minorHAnsi"/>
            <w:rPrChange w:id="3411" w:author="Erin Stephenson" w:date="2019-03-13T19:33:00Z">
              <w:rPr/>
            </w:rPrChange>
          </w:rPr>
          <w:t xml:space="preserve">significantly </w:t>
        </w:r>
      </w:ins>
      <w:ins w:id="3412" w:author="Erin Stephenson" w:date="2019-03-13T16:32:00Z">
        <w:r w:rsidRPr="00ED672B">
          <w:rPr>
            <w:rFonts w:asciiTheme="minorHAnsi" w:hAnsiTheme="minorHAnsi"/>
            <w:rPrChange w:id="3413" w:author="Erin Stephenson" w:date="2019-03-13T19:33:00Z">
              <w:rPr/>
            </w:rPrChange>
          </w:rPr>
          <w:t>low</w:t>
        </w:r>
      </w:ins>
      <w:ins w:id="3414" w:author="Erin Stephenson" w:date="2019-03-13T16:33:00Z">
        <w:r w:rsidRPr="00ED672B">
          <w:rPr>
            <w:rFonts w:asciiTheme="minorHAnsi" w:hAnsiTheme="minorHAnsi"/>
            <w:rPrChange w:id="3415" w:author="Erin Stephenson" w:date="2019-03-13T19:33:00Z">
              <w:rPr/>
            </w:rPrChange>
          </w:rPr>
          <w:t>er</w:t>
        </w:r>
      </w:ins>
      <w:ins w:id="3416" w:author="Erin Stephenson" w:date="2019-03-13T16:32:00Z">
        <w:r w:rsidRPr="00ED672B">
          <w:rPr>
            <w:rFonts w:asciiTheme="minorHAnsi" w:hAnsiTheme="minorHAnsi"/>
            <w:rPrChange w:id="3417" w:author="Erin Stephenson" w:date="2019-03-13T19:33:00Z">
              <w:rPr/>
            </w:rPrChange>
          </w:rPr>
          <w:t xml:space="preserve"> body fat</w:t>
        </w:r>
      </w:ins>
      <w:ins w:id="3418" w:author="Erin Stephenson" w:date="2019-03-13T16:33:00Z">
        <w:r w:rsidRPr="00ED672B">
          <w:rPr>
            <w:rFonts w:asciiTheme="minorHAnsi" w:hAnsiTheme="minorHAnsi"/>
            <w:rPrChange w:id="3419" w:author="Erin Stephenson" w:date="2019-03-13T19:33:00Z">
              <w:rPr/>
            </w:rPrChange>
          </w:rPr>
          <w:t xml:space="preserve"> than wild-type </w:t>
        </w:r>
      </w:ins>
      <w:ins w:id="3420" w:author="Erin Stephenson" w:date="2019-03-13T17:44:00Z">
        <w:r w:rsidR="003272C0" w:rsidRPr="00ED672B">
          <w:rPr>
            <w:rFonts w:asciiTheme="minorHAnsi" w:hAnsiTheme="minorHAnsi"/>
            <w:rPrChange w:id="3421" w:author="Erin Stephenson" w:date="2019-03-13T19:33:00Z">
              <w:rPr/>
            </w:rPrChange>
          </w:rPr>
          <w:t>mice</w:t>
        </w:r>
      </w:ins>
      <w:ins w:id="3422" w:author="Erin Stephenson" w:date="2019-03-13T16:35:00Z">
        <w:r w:rsidR="00594316" w:rsidRPr="00ED672B">
          <w:rPr>
            <w:rFonts w:asciiTheme="minorHAnsi" w:hAnsiTheme="minorHAnsi"/>
            <w:rPrChange w:id="3423" w:author="Erin Stephenson" w:date="2019-03-13T19:33:00Z">
              <w:rPr/>
            </w:rPrChange>
          </w:rPr>
          <w:t xml:space="preserve"> and are resistant to </w:t>
        </w:r>
      </w:ins>
      <w:ins w:id="3424" w:author="Erin Stephenson" w:date="2019-03-13T16:38:00Z">
        <w:r w:rsidR="003F2E71" w:rsidRPr="00ED672B">
          <w:rPr>
            <w:rFonts w:asciiTheme="minorHAnsi" w:hAnsiTheme="minorHAnsi"/>
            <w:rPrChange w:id="3425" w:author="Erin Stephenson" w:date="2019-03-13T19:33:00Z">
              <w:rPr/>
            </w:rPrChange>
          </w:rPr>
          <w:t xml:space="preserve">both </w:t>
        </w:r>
      </w:ins>
      <w:ins w:id="3426" w:author="Erin Stephenson" w:date="2019-03-13T16:35:00Z">
        <w:r w:rsidR="00594316" w:rsidRPr="00ED672B">
          <w:rPr>
            <w:rFonts w:asciiTheme="minorHAnsi" w:hAnsiTheme="minorHAnsi"/>
            <w:rPrChange w:id="3427" w:author="Erin Stephenson" w:date="2019-03-13T19:33:00Z">
              <w:rPr/>
            </w:rPrChange>
          </w:rPr>
          <w:t>diet-induced obesity</w:t>
        </w:r>
      </w:ins>
      <w:ins w:id="3428" w:author="Erin Stephenson" w:date="2019-03-13T16:33:00Z">
        <w:r w:rsidRPr="00ED672B">
          <w:rPr>
            <w:rFonts w:asciiTheme="minorHAnsi" w:hAnsiTheme="minorHAnsi"/>
            <w:rPrChange w:id="3429" w:author="Erin Stephenson" w:date="2019-03-13T19:33:00Z">
              <w:rPr/>
            </w:rPrChange>
          </w:rPr>
          <w:t xml:space="preserve"> </w:t>
        </w:r>
      </w:ins>
      <w:ins w:id="3430" w:author="Erin Stephenson" w:date="2019-03-13T16:39:00Z">
        <w:r w:rsidR="008D0B6F" w:rsidRPr="00ED672B">
          <w:rPr>
            <w:rFonts w:asciiTheme="minorHAnsi" w:hAnsiTheme="minorHAnsi"/>
            <w:rPrChange w:id="3431" w:author="Erin Stephenson" w:date="2019-03-13T19:33:00Z">
              <w:rPr/>
            </w:rPrChange>
          </w:rPr>
          <w:t xml:space="preserve">and age-associated gains in adiposity </w:t>
        </w:r>
      </w:ins>
      <w:ins w:id="3432" w:author="Erin Stephenson" w:date="2019-03-13T16:33:00Z">
        <w:r w:rsidRPr="00ED672B">
          <w:rPr>
            <w:rFonts w:asciiTheme="minorHAnsi" w:hAnsiTheme="minorHAnsi"/>
            <w:rPrChange w:id="3433" w:author="Erin Stephenson" w:date="2019-03-13T19:33:00Z">
              <w:rPr/>
            </w:rPrChange>
          </w:rPr>
          <w:t>[</w:t>
        </w:r>
        <w:commentRangeStart w:id="3434"/>
        <w:r w:rsidRPr="00ED672B">
          <w:rPr>
            <w:rFonts w:asciiTheme="minorHAnsi" w:hAnsiTheme="minorHAnsi"/>
            <w:rPrChange w:id="3435" w:author="Erin Stephenson" w:date="2019-03-13T19:33:00Z">
              <w:rPr/>
            </w:rPrChange>
          </w:rPr>
          <w:t>REF</w:t>
        </w:r>
      </w:ins>
      <w:commentRangeEnd w:id="3434"/>
      <w:ins w:id="3436" w:author="Erin Stephenson" w:date="2019-03-13T16:34:00Z">
        <w:r w:rsidRPr="00ED672B">
          <w:rPr>
            <w:rStyle w:val="CommentReference"/>
            <w:rFonts w:asciiTheme="minorHAnsi" w:hAnsiTheme="minorHAnsi"/>
            <w:rPrChange w:id="3437" w:author="Erin Stephenson" w:date="2019-03-13T19:33:00Z">
              <w:rPr>
                <w:rStyle w:val="CommentReference"/>
              </w:rPr>
            </w:rPrChange>
          </w:rPr>
          <w:commentReference w:id="3434"/>
        </w:r>
      </w:ins>
      <w:ins w:id="3438" w:author="Erin Stephenson" w:date="2019-03-13T16:33:00Z">
        <w:r w:rsidRPr="00ED672B">
          <w:rPr>
            <w:rFonts w:asciiTheme="minorHAnsi" w:hAnsiTheme="minorHAnsi"/>
            <w:rPrChange w:id="3439" w:author="Erin Stephenson" w:date="2019-03-13T19:33:00Z">
              <w:rPr/>
            </w:rPrChange>
          </w:rPr>
          <w:t xml:space="preserve">]. Our results </w:t>
        </w:r>
        <w:proofErr w:type="gramStart"/>
        <w:r w:rsidRPr="00ED672B">
          <w:rPr>
            <w:rFonts w:asciiTheme="minorHAnsi" w:hAnsiTheme="minorHAnsi"/>
            <w:rPrChange w:id="3440" w:author="Erin Stephenson" w:date="2019-03-13T19:33:00Z">
              <w:rPr/>
            </w:rPrChange>
          </w:rPr>
          <w:t>are in agreement</w:t>
        </w:r>
        <w:proofErr w:type="gramEnd"/>
        <w:r w:rsidRPr="00ED672B">
          <w:rPr>
            <w:rFonts w:asciiTheme="minorHAnsi" w:hAnsiTheme="minorHAnsi"/>
            <w:rPrChange w:id="3441" w:author="Erin Stephenson" w:date="2019-03-13T19:33:00Z">
              <w:rPr/>
            </w:rPrChange>
          </w:rPr>
          <w:t xml:space="preserve"> with these data, and </w:t>
        </w:r>
      </w:ins>
      <w:ins w:id="3442" w:author="Erin Stephenson" w:date="2019-03-13T16:35:00Z">
        <w:r w:rsidR="002134DF" w:rsidRPr="00ED672B">
          <w:rPr>
            <w:rFonts w:asciiTheme="minorHAnsi" w:hAnsiTheme="minorHAnsi"/>
            <w:rPrChange w:id="3443" w:author="Erin Stephenson" w:date="2019-03-13T19:33:00Z">
              <w:rPr/>
            </w:rPrChange>
          </w:rPr>
          <w:t xml:space="preserve">we provide evidence that the </w:t>
        </w:r>
      </w:ins>
      <w:ins w:id="3444" w:author="Erin Stephenson" w:date="2019-03-13T16:36:00Z">
        <w:r w:rsidR="002134DF" w:rsidRPr="00ED672B">
          <w:rPr>
            <w:rFonts w:asciiTheme="minorHAnsi" w:hAnsiTheme="minorHAnsi"/>
            <w:rPrChange w:id="3445" w:author="Erin Stephenson" w:date="2019-03-13T19:33:00Z">
              <w:rPr/>
            </w:rPrChange>
          </w:rPr>
          <w:t>lower</w:t>
        </w:r>
      </w:ins>
      <w:ins w:id="3446" w:author="Erin Stephenson" w:date="2019-03-13T16:35:00Z">
        <w:r w:rsidR="002134DF" w:rsidRPr="00ED672B">
          <w:rPr>
            <w:rFonts w:asciiTheme="minorHAnsi" w:hAnsiTheme="minorHAnsi"/>
            <w:rPrChange w:id="3447" w:author="Erin Stephenson" w:date="2019-03-13T19:33:00Z">
              <w:rPr/>
            </w:rPrChange>
          </w:rPr>
          <w:t xml:space="preserve"> body fat</w:t>
        </w:r>
      </w:ins>
      <w:ins w:id="3448" w:author="Erin Stephenson" w:date="2019-03-13T16:36:00Z">
        <w:r w:rsidR="002134DF" w:rsidRPr="00ED672B">
          <w:rPr>
            <w:rFonts w:asciiTheme="minorHAnsi" w:hAnsiTheme="minorHAnsi"/>
            <w:rPrChange w:id="3449" w:author="Erin Stephenson" w:date="2019-03-13T19:33:00Z">
              <w:rPr/>
            </w:rPrChange>
          </w:rPr>
          <w:t xml:space="preserve"> observed in these animals</w:t>
        </w:r>
      </w:ins>
      <w:ins w:id="3450" w:author="Erin Stephenson" w:date="2019-03-13T16:35:00Z">
        <w:r w:rsidR="002134DF" w:rsidRPr="00ED672B">
          <w:rPr>
            <w:rFonts w:asciiTheme="minorHAnsi" w:hAnsiTheme="minorHAnsi"/>
            <w:rPrChange w:id="3451" w:author="Erin Stephenson" w:date="2019-03-13T19:33:00Z">
              <w:rPr/>
            </w:rPrChange>
          </w:rPr>
          <w:t xml:space="preserve"> may be conferred</w:t>
        </w:r>
      </w:ins>
      <w:ins w:id="3452" w:author="Erin Stephenson" w:date="2019-03-13T16:48:00Z">
        <w:r w:rsidR="00CB15DE" w:rsidRPr="00ED672B">
          <w:rPr>
            <w:rFonts w:asciiTheme="minorHAnsi" w:hAnsiTheme="minorHAnsi"/>
            <w:rPrChange w:id="3453" w:author="Erin Stephenson" w:date="2019-03-13T19:33:00Z">
              <w:rPr/>
            </w:rPrChange>
          </w:rPr>
          <w:t>, in part,</w:t>
        </w:r>
      </w:ins>
      <w:ins w:id="3454" w:author="Erin Stephenson" w:date="2019-03-13T16:35:00Z">
        <w:r w:rsidR="002134DF" w:rsidRPr="00ED672B">
          <w:rPr>
            <w:rFonts w:asciiTheme="minorHAnsi" w:hAnsiTheme="minorHAnsi"/>
            <w:rPrChange w:id="3455" w:author="Erin Stephenson" w:date="2019-03-13T19:33:00Z">
              <w:rPr/>
            </w:rPrChange>
          </w:rPr>
          <w:t xml:space="preserve"> by</w:t>
        </w:r>
      </w:ins>
      <w:ins w:id="3456" w:author="Erin Stephenson" w:date="2019-03-13T16:36:00Z">
        <w:r w:rsidR="002134DF" w:rsidRPr="00ED672B">
          <w:rPr>
            <w:rFonts w:asciiTheme="minorHAnsi" w:hAnsiTheme="minorHAnsi"/>
            <w:rPrChange w:id="3457" w:author="Erin Stephenson" w:date="2019-03-13T19:33:00Z">
              <w:rPr/>
            </w:rPrChange>
          </w:rPr>
          <w:t xml:space="preserve"> an increase in skeletal muscle </w:t>
        </w:r>
      </w:ins>
      <w:ins w:id="3458" w:author="Erin Stephenson" w:date="2019-03-13T16:48:00Z">
        <w:r w:rsidR="00CB15DE" w:rsidRPr="00ED672B">
          <w:rPr>
            <w:rFonts w:asciiTheme="minorHAnsi" w:hAnsiTheme="minorHAnsi"/>
            <w:rPrChange w:id="3459" w:author="Erin Stephenson" w:date="2019-03-13T19:33:00Z">
              <w:rPr/>
            </w:rPrChange>
          </w:rPr>
          <w:t>thermogenesis</w:t>
        </w:r>
      </w:ins>
      <w:ins w:id="3460" w:author="Erin Stephenson" w:date="2019-03-13T17:16:00Z">
        <w:r w:rsidR="00353CAF" w:rsidRPr="00ED672B">
          <w:rPr>
            <w:rFonts w:asciiTheme="minorHAnsi" w:hAnsiTheme="minorHAnsi"/>
            <w:rPrChange w:id="3461" w:author="Erin Stephenson" w:date="2019-03-13T19:33:00Z">
              <w:rPr/>
            </w:rPrChange>
          </w:rPr>
          <w:t xml:space="preserve"> via sarcolipin-driven uncoupling of SERCA2</w:t>
        </w:r>
      </w:ins>
      <w:ins w:id="3462" w:author="Erin Stephenson" w:date="2019-03-13T16:36:00Z">
        <w:r w:rsidR="002134DF" w:rsidRPr="00ED672B">
          <w:rPr>
            <w:rFonts w:asciiTheme="minorHAnsi" w:hAnsiTheme="minorHAnsi"/>
            <w:rPrChange w:id="3463" w:author="Erin Stephenson" w:date="2019-03-13T19:33:00Z">
              <w:rPr/>
            </w:rPrChange>
          </w:rPr>
          <w:t xml:space="preserve">. </w:t>
        </w:r>
      </w:ins>
    </w:p>
    <w:p w14:paraId="345A7E8F" w14:textId="77777777" w:rsidR="00353CAF" w:rsidRPr="00ED672B" w:rsidRDefault="00353CAF" w:rsidP="00475EC8">
      <w:pPr>
        <w:rPr>
          <w:ins w:id="3464" w:author="Erin Stephenson" w:date="2019-03-13T17:17:00Z"/>
          <w:rFonts w:asciiTheme="minorHAnsi" w:hAnsiTheme="minorHAnsi"/>
          <w:rPrChange w:id="3465" w:author="Erin Stephenson" w:date="2019-03-13T19:33:00Z">
            <w:rPr>
              <w:ins w:id="3466" w:author="Erin Stephenson" w:date="2019-03-13T17:17:00Z"/>
            </w:rPr>
          </w:rPrChange>
        </w:rPr>
      </w:pPr>
    </w:p>
    <w:p w14:paraId="6BBAD6A4" w14:textId="6733698D" w:rsidR="00A3201B" w:rsidRPr="00ED672B" w:rsidRDefault="003272C0" w:rsidP="00475EC8">
      <w:pPr>
        <w:rPr>
          <w:ins w:id="3467" w:author="Erin Stephenson" w:date="2019-03-13T16:31:00Z"/>
          <w:rFonts w:asciiTheme="minorHAnsi" w:hAnsiTheme="minorHAnsi"/>
          <w:rPrChange w:id="3468" w:author="Erin Stephenson" w:date="2019-03-13T19:33:00Z">
            <w:rPr>
              <w:ins w:id="3469" w:author="Erin Stephenson" w:date="2019-03-13T16:31:00Z"/>
            </w:rPr>
          </w:rPrChange>
        </w:rPr>
      </w:pPr>
      <w:ins w:id="3470" w:author="Erin Stephenson" w:date="2019-03-13T17:45:00Z">
        <w:r w:rsidRPr="00ED672B">
          <w:rPr>
            <w:rFonts w:asciiTheme="minorHAnsi" w:hAnsiTheme="minorHAnsi"/>
            <w:rPrChange w:id="3471" w:author="Erin Stephenson" w:date="2019-03-13T19:33:00Z">
              <w:rPr/>
            </w:rPrChange>
          </w:rPr>
          <w:t>Skeletal muscle thermogen</w:t>
        </w:r>
      </w:ins>
      <w:ins w:id="3472" w:author="Erin Stephenson" w:date="2019-03-13T17:49:00Z">
        <w:r w:rsidR="00E5468F" w:rsidRPr="00ED672B">
          <w:rPr>
            <w:rFonts w:asciiTheme="minorHAnsi" w:hAnsiTheme="minorHAnsi"/>
            <w:rPrChange w:id="3473" w:author="Erin Stephenson" w:date="2019-03-13T19:33:00Z">
              <w:rPr/>
            </w:rPrChange>
          </w:rPr>
          <w:t>ic pathway</w:t>
        </w:r>
      </w:ins>
      <w:ins w:id="3474" w:author="Erin Stephenson" w:date="2019-03-13T17:45:00Z">
        <w:r w:rsidRPr="00ED672B">
          <w:rPr>
            <w:rFonts w:asciiTheme="minorHAnsi" w:hAnsiTheme="minorHAnsi"/>
            <w:rPrChange w:id="3475" w:author="Erin Stephenson" w:date="2019-03-13T19:33:00Z">
              <w:rPr/>
            </w:rPrChange>
          </w:rPr>
          <w:t xml:space="preserve">s </w:t>
        </w:r>
        <w:r w:rsidR="00E5468F" w:rsidRPr="00ED672B">
          <w:rPr>
            <w:rFonts w:asciiTheme="minorHAnsi" w:hAnsiTheme="minorHAnsi"/>
            <w:rPrChange w:id="3476" w:author="Erin Stephenson" w:date="2019-03-13T19:33:00Z">
              <w:rPr/>
            </w:rPrChange>
          </w:rPr>
          <w:t>are</w:t>
        </w:r>
        <w:r w:rsidRPr="00ED672B">
          <w:rPr>
            <w:rFonts w:asciiTheme="minorHAnsi" w:hAnsiTheme="minorHAnsi"/>
            <w:rPrChange w:id="3477" w:author="Erin Stephenson" w:date="2019-03-13T19:33:00Z">
              <w:rPr/>
            </w:rPrChange>
          </w:rPr>
          <w:t xml:space="preserve"> important co</w:t>
        </w:r>
      </w:ins>
      <w:ins w:id="3478" w:author="Erin Stephenson" w:date="2019-03-13T17:52:00Z">
        <w:r w:rsidR="00E5468F" w:rsidRPr="00ED672B">
          <w:rPr>
            <w:rFonts w:asciiTheme="minorHAnsi" w:hAnsiTheme="minorHAnsi"/>
            <w:rPrChange w:id="3479" w:author="Erin Stephenson" w:date="2019-03-13T19:33:00Z">
              <w:rPr/>
            </w:rPrChange>
          </w:rPr>
          <w:t>ntributors to</w:t>
        </w:r>
      </w:ins>
      <w:ins w:id="3480" w:author="Erin Stephenson" w:date="2019-03-13T17:45:00Z">
        <w:r w:rsidRPr="00ED672B">
          <w:rPr>
            <w:rFonts w:asciiTheme="minorHAnsi" w:hAnsiTheme="minorHAnsi"/>
            <w:rPrChange w:id="3481" w:author="Erin Stephenson" w:date="2019-03-13T19:33:00Z">
              <w:rPr/>
            </w:rPrChange>
          </w:rPr>
          <w:t xml:space="preserve"> </w:t>
        </w:r>
      </w:ins>
      <w:ins w:id="3482" w:author="Erin Stephenson" w:date="2019-03-13T17:59:00Z">
        <w:r w:rsidR="004D290B" w:rsidRPr="00ED672B">
          <w:rPr>
            <w:rFonts w:asciiTheme="minorHAnsi" w:hAnsiTheme="minorHAnsi"/>
            <w:rPrChange w:id="3483" w:author="Erin Stephenson" w:date="2019-03-13T19:33:00Z">
              <w:rPr/>
            </w:rPrChange>
          </w:rPr>
          <w:t xml:space="preserve">both shivering and </w:t>
        </w:r>
      </w:ins>
      <w:ins w:id="3484" w:author="Erin Stephenson" w:date="2019-03-13T17:46:00Z">
        <w:r w:rsidR="00E5468F" w:rsidRPr="00ED672B">
          <w:rPr>
            <w:rFonts w:asciiTheme="minorHAnsi" w:hAnsiTheme="minorHAnsi"/>
            <w:rPrChange w:id="3485" w:author="Erin Stephenson" w:date="2019-03-13T19:33:00Z">
              <w:rPr/>
            </w:rPrChange>
          </w:rPr>
          <w:t>non-shivering thermogenesis</w:t>
        </w:r>
        <w:r w:rsidR="00A91AC8" w:rsidRPr="00ED672B">
          <w:rPr>
            <w:rFonts w:asciiTheme="minorHAnsi" w:hAnsiTheme="minorHAnsi"/>
            <w:rPrChange w:id="3486" w:author="Erin Stephenson" w:date="2019-03-13T19:33:00Z">
              <w:rPr/>
            </w:rPrChange>
          </w:rPr>
          <w:t xml:space="preserve"> and while </w:t>
        </w:r>
      </w:ins>
      <w:ins w:id="3487" w:author="Erin Stephenson" w:date="2019-03-13T18:05:00Z">
        <w:r w:rsidR="004A13B1" w:rsidRPr="00ED672B">
          <w:rPr>
            <w:rFonts w:asciiTheme="minorHAnsi" w:hAnsiTheme="minorHAnsi"/>
            <w:rPrChange w:id="3488" w:author="Erin Stephenson" w:date="2019-03-13T19:33:00Z">
              <w:rPr/>
            </w:rPrChange>
          </w:rPr>
          <w:t>m</w:t>
        </w:r>
      </w:ins>
      <w:ins w:id="3489" w:author="Erin Stephenson" w:date="2019-03-13T18:04:00Z">
        <w:r w:rsidR="004A13B1" w:rsidRPr="00ED672B">
          <w:rPr>
            <w:rFonts w:asciiTheme="minorHAnsi" w:hAnsiTheme="minorHAnsi"/>
            <w:rPrChange w:id="3490" w:author="Erin Stephenson" w:date="2019-03-13T19:33:00Z">
              <w:rPr/>
            </w:rPrChange>
          </w:rPr>
          <w:t>itochondrial-generated thermogenic pathways have been well described</w:t>
        </w:r>
      </w:ins>
      <w:ins w:id="3491" w:author="Erin Stephenson" w:date="2019-03-13T18:10:00Z">
        <w:r w:rsidR="00A91AC8" w:rsidRPr="00ED672B">
          <w:rPr>
            <w:rFonts w:asciiTheme="minorHAnsi" w:hAnsiTheme="minorHAnsi"/>
            <w:rPrChange w:id="3492" w:author="Erin Stephenson" w:date="2019-03-13T19:33:00Z">
              <w:rPr/>
            </w:rPrChange>
          </w:rPr>
          <w:t xml:space="preserve"> as potential targets for leveraging skeletal muscle thermogenesis</w:t>
        </w:r>
      </w:ins>
      <w:ins w:id="3493" w:author="Erin Stephenson" w:date="2019-03-13T18:04:00Z">
        <w:r w:rsidR="004A13B1" w:rsidRPr="00ED672B">
          <w:rPr>
            <w:rFonts w:asciiTheme="minorHAnsi" w:hAnsiTheme="minorHAnsi"/>
            <w:rPrChange w:id="3494" w:author="Erin Stephenson" w:date="2019-03-13T19:33:00Z">
              <w:rPr/>
            </w:rPrChange>
          </w:rPr>
          <w:t xml:space="preserve"> </w:t>
        </w:r>
      </w:ins>
      <w:ins w:id="3495" w:author="Erin Stephenson" w:date="2019-03-13T18:10:00Z">
        <w:r w:rsidR="00A91AC8" w:rsidRPr="00ED672B">
          <w:rPr>
            <w:rFonts w:asciiTheme="minorHAnsi" w:hAnsiTheme="minorHAnsi"/>
            <w:rPrChange w:id="3496" w:author="Erin Stephenson" w:date="2019-03-13T19:33:00Z">
              <w:rPr/>
            </w:rPrChange>
          </w:rPr>
          <w:t xml:space="preserve">to combat </w:t>
        </w:r>
      </w:ins>
      <w:ins w:id="3497" w:author="Erin Stephenson" w:date="2019-03-13T18:11:00Z">
        <w:r w:rsidR="00A91AC8" w:rsidRPr="00ED672B">
          <w:rPr>
            <w:rFonts w:asciiTheme="minorHAnsi" w:hAnsiTheme="minorHAnsi"/>
            <w:rPrChange w:id="3498" w:author="Erin Stephenson" w:date="2019-03-13T19:33:00Z">
              <w:rPr/>
            </w:rPrChange>
          </w:rPr>
          <w:t>obesity</w:t>
        </w:r>
      </w:ins>
      <w:ins w:id="3499" w:author="Erin Stephenson" w:date="2019-03-13T18:05:00Z">
        <w:r w:rsidR="004A13B1" w:rsidRPr="00ED672B">
          <w:rPr>
            <w:rFonts w:asciiTheme="minorHAnsi" w:hAnsiTheme="minorHAnsi"/>
            <w:rPrChange w:id="3500" w:author="Erin Stephenson" w:date="2019-03-13T19:33:00Z">
              <w:rPr/>
            </w:rPrChange>
          </w:rPr>
          <w:t xml:space="preserve"> [</w:t>
        </w:r>
      </w:ins>
      <w:commentRangeStart w:id="3501"/>
      <w:ins w:id="3502" w:author="Erin Stephenson" w:date="2019-03-13T18:09:00Z">
        <w:r w:rsidR="00A91AC8" w:rsidRPr="00ED672B">
          <w:rPr>
            <w:rFonts w:asciiTheme="minorHAnsi" w:hAnsiTheme="minorHAnsi"/>
            <w:rPrChange w:id="3503" w:author="Erin Stephenson" w:date="2019-03-13T19:33:00Z">
              <w:rPr/>
            </w:rPrChange>
          </w:rPr>
          <w:t xml:space="preserve">van den Berg 2011 </w:t>
        </w:r>
        <w:proofErr w:type="spellStart"/>
        <w:r w:rsidR="00A91AC8" w:rsidRPr="00ED672B">
          <w:rPr>
            <w:rFonts w:asciiTheme="minorHAnsi" w:hAnsiTheme="minorHAnsi"/>
            <w:rPrChange w:id="3504" w:author="Erin Stephenson" w:date="2019-03-13T19:33:00Z">
              <w:rPr/>
            </w:rPrChange>
          </w:rPr>
          <w:t>Curr</w:t>
        </w:r>
        <w:proofErr w:type="spellEnd"/>
        <w:r w:rsidR="00A91AC8" w:rsidRPr="00ED672B">
          <w:rPr>
            <w:rFonts w:asciiTheme="minorHAnsi" w:hAnsiTheme="minorHAnsi"/>
            <w:rPrChange w:id="3505" w:author="Erin Stephenson" w:date="2019-03-13T19:33:00Z">
              <w:rPr/>
            </w:rPrChange>
          </w:rPr>
          <w:t xml:space="preserve"> </w:t>
        </w:r>
        <w:proofErr w:type="spellStart"/>
        <w:r w:rsidR="00A91AC8" w:rsidRPr="00ED672B">
          <w:rPr>
            <w:rFonts w:asciiTheme="minorHAnsi" w:hAnsiTheme="minorHAnsi"/>
            <w:rPrChange w:id="3506" w:author="Erin Stephenson" w:date="2019-03-13T19:33:00Z">
              <w:rPr/>
            </w:rPrChange>
          </w:rPr>
          <w:t>Opin</w:t>
        </w:r>
        <w:proofErr w:type="spellEnd"/>
        <w:r w:rsidR="00A91AC8" w:rsidRPr="00ED672B">
          <w:rPr>
            <w:rFonts w:asciiTheme="minorHAnsi" w:hAnsiTheme="minorHAnsi"/>
            <w:rPrChange w:id="3507" w:author="Erin Stephenson" w:date="2019-03-13T19:33:00Z">
              <w:rPr/>
            </w:rPrChange>
          </w:rPr>
          <w:t xml:space="preserve"> </w:t>
        </w:r>
        <w:proofErr w:type="spellStart"/>
        <w:r w:rsidR="00A91AC8" w:rsidRPr="00ED672B">
          <w:rPr>
            <w:rFonts w:asciiTheme="minorHAnsi" w:hAnsiTheme="minorHAnsi"/>
            <w:rPrChange w:id="3508" w:author="Erin Stephenson" w:date="2019-03-13T19:33:00Z">
              <w:rPr/>
            </w:rPrChange>
          </w:rPr>
          <w:t>Clin</w:t>
        </w:r>
        <w:proofErr w:type="spellEnd"/>
        <w:r w:rsidR="00A91AC8" w:rsidRPr="00ED672B">
          <w:rPr>
            <w:rFonts w:asciiTheme="minorHAnsi" w:hAnsiTheme="minorHAnsi"/>
            <w:rPrChange w:id="3509" w:author="Erin Stephenson" w:date="2019-03-13T19:33:00Z">
              <w:rPr/>
            </w:rPrChange>
          </w:rPr>
          <w:t xml:space="preserve"> </w:t>
        </w:r>
        <w:proofErr w:type="spellStart"/>
        <w:r w:rsidR="00A91AC8" w:rsidRPr="00ED672B">
          <w:rPr>
            <w:rFonts w:asciiTheme="minorHAnsi" w:hAnsiTheme="minorHAnsi"/>
            <w:rPrChange w:id="3510" w:author="Erin Stephenson" w:date="2019-03-13T19:33:00Z">
              <w:rPr/>
            </w:rPrChange>
          </w:rPr>
          <w:t>Nutr</w:t>
        </w:r>
        <w:proofErr w:type="spellEnd"/>
        <w:r w:rsidR="00A91AC8" w:rsidRPr="00ED672B">
          <w:rPr>
            <w:rFonts w:asciiTheme="minorHAnsi" w:hAnsiTheme="minorHAnsi"/>
            <w:rPrChange w:id="3511" w:author="Erin Stephenson" w:date="2019-03-13T19:33:00Z">
              <w:rPr/>
            </w:rPrChange>
          </w:rPr>
          <w:t xml:space="preserve"> </w:t>
        </w:r>
        <w:proofErr w:type="spellStart"/>
        <w:r w:rsidR="00A91AC8" w:rsidRPr="00ED672B">
          <w:rPr>
            <w:rFonts w:asciiTheme="minorHAnsi" w:hAnsiTheme="minorHAnsi"/>
            <w:rPrChange w:id="3512" w:author="Erin Stephenson" w:date="2019-03-13T19:33:00Z">
              <w:rPr/>
            </w:rPrChange>
          </w:rPr>
          <w:t>Metab</w:t>
        </w:r>
        <w:proofErr w:type="spellEnd"/>
        <w:r w:rsidR="00A91AC8" w:rsidRPr="00ED672B">
          <w:rPr>
            <w:rFonts w:asciiTheme="minorHAnsi" w:hAnsiTheme="minorHAnsi"/>
            <w:rPrChange w:id="3513" w:author="Erin Stephenson" w:date="2019-03-13T19:33:00Z">
              <w:rPr/>
            </w:rPrChange>
          </w:rPr>
          <w:t xml:space="preserve"> Care 14(3):243-9</w:t>
        </w:r>
      </w:ins>
      <w:commentRangeEnd w:id="3501"/>
      <w:ins w:id="3514" w:author="Erin Stephenson" w:date="2019-03-13T18:26:00Z">
        <w:r w:rsidR="00770B56" w:rsidRPr="00ED672B">
          <w:rPr>
            <w:rStyle w:val="CommentReference"/>
            <w:rFonts w:asciiTheme="minorHAnsi" w:hAnsiTheme="minorHAnsi"/>
            <w:rPrChange w:id="3515" w:author="Erin Stephenson" w:date="2019-03-13T19:33:00Z">
              <w:rPr>
                <w:rStyle w:val="CommentReference"/>
              </w:rPr>
            </w:rPrChange>
          </w:rPr>
          <w:commentReference w:id="3501"/>
        </w:r>
      </w:ins>
      <w:ins w:id="3516" w:author="Erin Stephenson" w:date="2019-03-13T18:09:00Z">
        <w:r w:rsidR="00A91AC8" w:rsidRPr="00ED672B">
          <w:rPr>
            <w:rFonts w:asciiTheme="minorHAnsi" w:hAnsiTheme="minorHAnsi"/>
            <w:rPrChange w:id="3517" w:author="Erin Stephenson" w:date="2019-03-13T19:33:00Z">
              <w:rPr/>
            </w:rPrChange>
          </w:rPr>
          <w:t>]</w:t>
        </w:r>
      </w:ins>
      <w:ins w:id="3518" w:author="Erin Stephenson" w:date="2019-03-13T18:06:00Z">
        <w:r w:rsidR="000E4630" w:rsidRPr="00ED672B">
          <w:rPr>
            <w:rFonts w:asciiTheme="minorHAnsi" w:hAnsiTheme="minorHAnsi"/>
            <w:rPrChange w:id="3519" w:author="Erin Stephenson" w:date="2019-03-13T19:33:00Z">
              <w:rPr/>
            </w:rPrChange>
          </w:rPr>
          <w:t>,</w:t>
        </w:r>
      </w:ins>
      <w:ins w:id="3520" w:author="Erin Stephenson" w:date="2019-03-13T18:04:00Z">
        <w:r w:rsidR="004A13B1" w:rsidRPr="00ED672B">
          <w:rPr>
            <w:rFonts w:asciiTheme="minorHAnsi" w:hAnsiTheme="minorHAnsi"/>
            <w:rPrChange w:id="3521" w:author="Erin Stephenson" w:date="2019-03-13T19:33:00Z">
              <w:rPr/>
            </w:rPrChange>
          </w:rPr>
          <w:t xml:space="preserve"> </w:t>
        </w:r>
      </w:ins>
      <w:ins w:id="3522" w:author="Erin Stephenson" w:date="2019-03-13T18:05:00Z">
        <w:r w:rsidR="004A13B1" w:rsidRPr="00ED672B">
          <w:rPr>
            <w:rFonts w:asciiTheme="minorHAnsi" w:hAnsiTheme="minorHAnsi"/>
            <w:rPrChange w:id="3523" w:author="Erin Stephenson" w:date="2019-03-13T19:33:00Z">
              <w:rPr/>
            </w:rPrChange>
          </w:rPr>
          <w:t xml:space="preserve">other, lesser-known heat generating pathways </w:t>
        </w:r>
      </w:ins>
      <w:ins w:id="3524" w:author="Erin Stephenson" w:date="2019-03-13T18:14:00Z">
        <w:r w:rsidR="00FD2D4C" w:rsidRPr="00ED672B">
          <w:rPr>
            <w:rFonts w:asciiTheme="minorHAnsi" w:hAnsiTheme="minorHAnsi"/>
            <w:rPrChange w:id="3525" w:author="Erin Stephenson" w:date="2019-03-13T19:33:00Z">
              <w:rPr/>
            </w:rPrChange>
          </w:rPr>
          <w:t>may</w:t>
        </w:r>
      </w:ins>
      <w:ins w:id="3526" w:author="Erin Stephenson" w:date="2019-03-13T18:05:00Z">
        <w:r w:rsidR="004A13B1" w:rsidRPr="00ED672B">
          <w:rPr>
            <w:rFonts w:asciiTheme="minorHAnsi" w:hAnsiTheme="minorHAnsi"/>
            <w:rPrChange w:id="3527" w:author="Erin Stephenson" w:date="2019-03-13T19:33:00Z">
              <w:rPr/>
            </w:rPrChange>
          </w:rPr>
          <w:t xml:space="preserve"> also </w:t>
        </w:r>
      </w:ins>
      <w:ins w:id="3528" w:author="Erin Stephenson" w:date="2019-03-13T18:14:00Z">
        <w:r w:rsidR="00FD2D4C" w:rsidRPr="00ED672B">
          <w:rPr>
            <w:rFonts w:asciiTheme="minorHAnsi" w:hAnsiTheme="minorHAnsi"/>
            <w:rPrChange w:id="3529" w:author="Erin Stephenson" w:date="2019-03-13T19:33:00Z">
              <w:rPr/>
            </w:rPrChange>
          </w:rPr>
          <w:t xml:space="preserve">be </w:t>
        </w:r>
      </w:ins>
      <w:ins w:id="3530" w:author="Erin Stephenson" w:date="2019-03-13T18:05:00Z">
        <w:r w:rsidR="004A13B1" w:rsidRPr="00ED672B">
          <w:rPr>
            <w:rFonts w:asciiTheme="minorHAnsi" w:hAnsiTheme="minorHAnsi"/>
            <w:rPrChange w:id="3531" w:author="Erin Stephenson" w:date="2019-03-13T19:33:00Z">
              <w:rPr/>
            </w:rPrChange>
          </w:rPr>
          <w:t xml:space="preserve">important. </w:t>
        </w:r>
      </w:ins>
      <w:ins w:id="3532" w:author="Erin Stephenson" w:date="2019-03-13T17:46:00Z">
        <w:r w:rsidR="00E5468F" w:rsidRPr="00ED672B">
          <w:rPr>
            <w:rFonts w:asciiTheme="minorHAnsi" w:hAnsiTheme="minorHAnsi"/>
            <w:rPrChange w:id="3533" w:author="Erin Stephenson" w:date="2019-03-13T19:33:00Z">
              <w:rPr/>
            </w:rPrChange>
          </w:rPr>
          <w:t xml:space="preserve">The </w:t>
        </w:r>
      </w:ins>
      <w:proofErr w:type="spellStart"/>
      <w:ins w:id="3534" w:author="Erin Stephenson" w:date="2019-03-13T17:50:00Z">
        <w:r w:rsidR="00E5468F" w:rsidRPr="00ED672B">
          <w:rPr>
            <w:rFonts w:asciiTheme="minorHAnsi" w:hAnsiTheme="minorHAnsi"/>
            <w:rPrChange w:id="3535" w:author="Erin Stephenson" w:date="2019-03-13T19:33:00Z">
              <w:rPr/>
            </w:rPrChange>
          </w:rPr>
          <w:t>Sarco</w:t>
        </w:r>
        <w:proofErr w:type="spellEnd"/>
        <w:r w:rsidR="00E5468F" w:rsidRPr="00ED672B">
          <w:rPr>
            <w:rFonts w:asciiTheme="minorHAnsi" w:hAnsiTheme="minorHAnsi"/>
            <w:rPrChange w:id="3536" w:author="Erin Stephenson" w:date="2019-03-13T19:33:00Z">
              <w:rPr/>
            </w:rPrChange>
          </w:rPr>
          <w:t>/Endo-</w:t>
        </w:r>
        <w:proofErr w:type="spellStart"/>
        <w:r w:rsidR="00E5468F" w:rsidRPr="00ED672B">
          <w:rPr>
            <w:rFonts w:asciiTheme="minorHAnsi" w:hAnsiTheme="minorHAnsi"/>
            <w:rPrChange w:id="3537" w:author="Erin Stephenson" w:date="2019-03-13T19:33:00Z">
              <w:rPr/>
            </w:rPrChange>
          </w:rPr>
          <w:t>plasmic</w:t>
        </w:r>
        <w:proofErr w:type="spellEnd"/>
        <w:r w:rsidR="00E5468F" w:rsidRPr="00ED672B">
          <w:rPr>
            <w:rFonts w:asciiTheme="minorHAnsi" w:hAnsiTheme="minorHAnsi"/>
            <w:rPrChange w:id="3538" w:author="Erin Stephenson" w:date="2019-03-13T19:33:00Z">
              <w:rPr/>
            </w:rPrChange>
          </w:rPr>
          <w:t xml:space="preserve"> Reticulum Ca</w:t>
        </w:r>
        <w:r w:rsidR="00E5468F" w:rsidRPr="00ED672B">
          <w:rPr>
            <w:rFonts w:asciiTheme="minorHAnsi" w:hAnsiTheme="minorHAnsi"/>
            <w:vertAlign w:val="superscript"/>
            <w:rPrChange w:id="3539" w:author="Erin Stephenson" w:date="2019-03-13T19:33:00Z">
              <w:rPr/>
            </w:rPrChange>
          </w:rPr>
          <w:t>2+</w:t>
        </w:r>
        <w:r w:rsidR="00E5468F" w:rsidRPr="00ED672B">
          <w:rPr>
            <w:rFonts w:asciiTheme="minorHAnsi" w:hAnsiTheme="minorHAnsi"/>
            <w:rPrChange w:id="3540" w:author="Erin Stephenson" w:date="2019-03-13T19:33:00Z">
              <w:rPr/>
            </w:rPrChange>
          </w:rPr>
          <w:t>-ATPase</w:t>
        </w:r>
      </w:ins>
      <w:ins w:id="3541" w:author="Erin Stephenson" w:date="2019-03-13T17:51:00Z">
        <w:r w:rsidR="00E5468F" w:rsidRPr="00ED672B">
          <w:rPr>
            <w:rFonts w:asciiTheme="minorHAnsi" w:hAnsiTheme="minorHAnsi"/>
            <w:rPrChange w:id="3542" w:author="Erin Stephenson" w:date="2019-03-13T19:33:00Z">
              <w:rPr/>
            </w:rPrChange>
          </w:rPr>
          <w:t xml:space="preserve"> (SERCA) </w:t>
        </w:r>
      </w:ins>
      <w:ins w:id="3543" w:author="Erin Stephenson" w:date="2019-03-13T17:53:00Z">
        <w:r w:rsidR="001A3C42" w:rsidRPr="00ED672B">
          <w:rPr>
            <w:rFonts w:asciiTheme="minorHAnsi" w:hAnsiTheme="minorHAnsi"/>
            <w:rPrChange w:id="3544" w:author="Erin Stephenson" w:date="2019-03-13T19:33:00Z">
              <w:rPr/>
            </w:rPrChange>
          </w:rPr>
          <w:t>transfers Ca</w:t>
        </w:r>
        <w:r w:rsidR="001A3C42" w:rsidRPr="00ED672B">
          <w:rPr>
            <w:rFonts w:asciiTheme="minorHAnsi" w:hAnsiTheme="minorHAnsi"/>
            <w:vertAlign w:val="superscript"/>
            <w:rPrChange w:id="3545" w:author="Erin Stephenson" w:date="2019-03-13T19:33:00Z">
              <w:rPr/>
            </w:rPrChange>
          </w:rPr>
          <w:t>2+</w:t>
        </w:r>
        <w:r w:rsidR="001A3C42" w:rsidRPr="00ED672B">
          <w:rPr>
            <w:rFonts w:asciiTheme="minorHAnsi" w:hAnsiTheme="minorHAnsi"/>
            <w:rPrChange w:id="3546" w:author="Erin Stephenson" w:date="2019-03-13T19:33:00Z">
              <w:rPr/>
            </w:rPrChange>
          </w:rPr>
          <w:t xml:space="preserve"> from the sarcoplasm </w:t>
        </w:r>
      </w:ins>
      <w:ins w:id="3547" w:author="Erin Stephenson" w:date="2019-03-13T17:54:00Z">
        <w:r w:rsidR="001A3C42" w:rsidRPr="00ED672B">
          <w:rPr>
            <w:rFonts w:asciiTheme="minorHAnsi" w:hAnsiTheme="minorHAnsi"/>
            <w:rPrChange w:id="3548" w:author="Erin Stephenson" w:date="2019-03-13T19:33:00Z">
              <w:rPr/>
            </w:rPrChange>
          </w:rPr>
          <w:t xml:space="preserve">into the </w:t>
        </w:r>
        <w:r w:rsidR="00270561" w:rsidRPr="00ED672B">
          <w:rPr>
            <w:rFonts w:asciiTheme="minorHAnsi" w:hAnsiTheme="minorHAnsi"/>
            <w:rPrChange w:id="3549" w:author="Erin Stephenson" w:date="2019-03-13T19:33:00Z">
              <w:rPr/>
            </w:rPrChange>
          </w:rPr>
          <w:t>lumen of the sarcoplasmic reticulum</w:t>
        </w:r>
      </w:ins>
      <w:ins w:id="3550" w:author="Erin Stephenson" w:date="2019-03-13T17:55:00Z">
        <w:r w:rsidR="00270561" w:rsidRPr="00ED672B">
          <w:rPr>
            <w:rFonts w:asciiTheme="minorHAnsi" w:hAnsiTheme="minorHAnsi"/>
            <w:rPrChange w:id="3551" w:author="Erin Stephenson" w:date="2019-03-13T19:33:00Z">
              <w:rPr/>
            </w:rPrChange>
          </w:rPr>
          <w:t xml:space="preserve">, hydrolyzing ATP in the process. </w:t>
        </w:r>
      </w:ins>
      <w:ins w:id="3552" w:author="Erin Stephenson" w:date="2019-03-13T18:00:00Z">
        <w:r w:rsidR="004D290B" w:rsidRPr="00ED672B">
          <w:rPr>
            <w:rFonts w:asciiTheme="minorHAnsi" w:hAnsiTheme="minorHAnsi"/>
            <w:rPrChange w:id="3553" w:author="Erin Stephenson" w:date="2019-03-13T19:33:00Z">
              <w:rPr/>
            </w:rPrChange>
          </w:rPr>
          <w:t>Sarcolipin</w:t>
        </w:r>
      </w:ins>
      <w:ins w:id="3554" w:author="Erin Stephenson" w:date="2019-03-13T18:15:00Z">
        <w:r w:rsidR="00FD2D4C" w:rsidRPr="00ED672B">
          <w:rPr>
            <w:rFonts w:asciiTheme="minorHAnsi" w:hAnsiTheme="minorHAnsi"/>
            <w:rPrChange w:id="3555" w:author="Erin Stephenson" w:date="2019-03-13T19:33:00Z">
              <w:rPr/>
            </w:rPrChange>
          </w:rPr>
          <w:t>, a small helical peptide</w:t>
        </w:r>
      </w:ins>
      <w:ins w:id="3556" w:author="Erin Stephenson" w:date="2019-03-13T18:18:00Z">
        <w:r w:rsidR="00003C0C" w:rsidRPr="00ED672B">
          <w:rPr>
            <w:rFonts w:asciiTheme="minorHAnsi" w:hAnsiTheme="minorHAnsi"/>
            <w:rPrChange w:id="3557" w:author="Erin Stephenson" w:date="2019-03-13T19:33:00Z">
              <w:rPr/>
            </w:rPrChange>
          </w:rPr>
          <w:t>, can</w:t>
        </w:r>
      </w:ins>
      <w:ins w:id="3558" w:author="Erin Stephenson" w:date="2019-03-13T18:16:00Z">
        <w:r w:rsidR="00FD2D4C" w:rsidRPr="00ED672B">
          <w:rPr>
            <w:rFonts w:asciiTheme="minorHAnsi" w:hAnsiTheme="minorHAnsi"/>
            <w:rPrChange w:id="3559" w:author="Erin Stephenson" w:date="2019-03-13T19:33:00Z">
              <w:rPr/>
            </w:rPrChange>
          </w:rPr>
          <w:t xml:space="preserve"> interact with SERCA</w:t>
        </w:r>
      </w:ins>
      <w:ins w:id="3560" w:author="Erin Stephenson" w:date="2019-03-13T18:18:00Z">
        <w:r w:rsidR="00003C0C" w:rsidRPr="00ED672B">
          <w:rPr>
            <w:rFonts w:asciiTheme="minorHAnsi" w:hAnsiTheme="minorHAnsi"/>
            <w:rPrChange w:id="3561" w:author="Erin Stephenson" w:date="2019-03-13T19:33:00Z">
              <w:rPr/>
            </w:rPrChange>
          </w:rPr>
          <w:t xml:space="preserve"> and</w:t>
        </w:r>
      </w:ins>
      <w:ins w:id="3562" w:author="Erin Stephenson" w:date="2019-03-13T18:15:00Z">
        <w:r w:rsidR="000D0D6B" w:rsidRPr="00ED672B">
          <w:rPr>
            <w:rFonts w:asciiTheme="minorHAnsi" w:hAnsiTheme="minorHAnsi"/>
            <w:rPrChange w:id="3563" w:author="Erin Stephenson" w:date="2019-03-13T19:33:00Z">
              <w:rPr/>
            </w:rPrChange>
          </w:rPr>
          <w:t xml:space="preserve"> </w:t>
        </w:r>
        <w:r w:rsidR="00FD2D4C" w:rsidRPr="00ED672B">
          <w:rPr>
            <w:rFonts w:asciiTheme="minorHAnsi" w:hAnsiTheme="minorHAnsi"/>
            <w:rPrChange w:id="3564" w:author="Erin Stephenson" w:date="2019-03-13T19:33:00Z">
              <w:rPr/>
            </w:rPrChange>
          </w:rPr>
          <w:t>alter the kinetics of Ca</w:t>
        </w:r>
        <w:r w:rsidR="00FD2D4C" w:rsidRPr="00ED672B">
          <w:rPr>
            <w:rFonts w:asciiTheme="minorHAnsi" w:hAnsiTheme="minorHAnsi"/>
            <w:vertAlign w:val="superscript"/>
            <w:rPrChange w:id="3565" w:author="Erin Stephenson" w:date="2019-03-13T19:33:00Z">
              <w:rPr/>
            </w:rPrChange>
          </w:rPr>
          <w:t>2+</w:t>
        </w:r>
        <w:r w:rsidR="00FD2D4C" w:rsidRPr="00ED672B">
          <w:rPr>
            <w:rFonts w:asciiTheme="minorHAnsi" w:hAnsiTheme="minorHAnsi"/>
            <w:rPrChange w:id="3566" w:author="Erin Stephenson" w:date="2019-03-13T19:33:00Z">
              <w:rPr/>
            </w:rPrChange>
          </w:rPr>
          <w:t xml:space="preserve"> re-sequestration by allowing slippage of</w:t>
        </w:r>
      </w:ins>
      <w:ins w:id="3567" w:author="Erin Stephenson" w:date="2019-03-13T18:16:00Z">
        <w:r w:rsidR="00FD2D4C" w:rsidRPr="00ED672B">
          <w:rPr>
            <w:rFonts w:asciiTheme="minorHAnsi" w:hAnsiTheme="minorHAnsi"/>
            <w:rPrChange w:id="3568" w:author="Erin Stephenson" w:date="2019-03-13T19:33:00Z">
              <w:rPr/>
            </w:rPrChange>
          </w:rPr>
          <w:t xml:space="preserve"> </w:t>
        </w:r>
      </w:ins>
      <w:ins w:id="3569" w:author="Erin Stephenson" w:date="2019-03-13T18:00:00Z">
        <w:r w:rsidR="004D290B" w:rsidRPr="00ED672B">
          <w:rPr>
            <w:rFonts w:asciiTheme="minorHAnsi" w:hAnsiTheme="minorHAnsi"/>
            <w:rPrChange w:id="3570" w:author="Erin Stephenson" w:date="2019-03-13T19:33:00Z">
              <w:rPr/>
            </w:rPrChange>
          </w:rPr>
          <w:t>Ca</w:t>
        </w:r>
        <w:r w:rsidR="004D290B" w:rsidRPr="00ED672B">
          <w:rPr>
            <w:rFonts w:asciiTheme="minorHAnsi" w:hAnsiTheme="minorHAnsi"/>
            <w:vertAlign w:val="superscript"/>
            <w:rPrChange w:id="3571" w:author="Erin Stephenson" w:date="2019-03-13T19:33:00Z">
              <w:rPr/>
            </w:rPrChange>
          </w:rPr>
          <w:t>2+</w:t>
        </w:r>
        <w:r w:rsidR="004D290B" w:rsidRPr="00ED672B">
          <w:rPr>
            <w:rFonts w:asciiTheme="minorHAnsi" w:hAnsiTheme="minorHAnsi"/>
            <w:rPrChange w:id="3572" w:author="Erin Stephenson" w:date="2019-03-13T19:33:00Z">
              <w:rPr/>
            </w:rPrChange>
          </w:rPr>
          <w:t xml:space="preserve"> </w:t>
        </w:r>
      </w:ins>
      <w:ins w:id="3573" w:author="Erin Stephenson" w:date="2019-03-13T18:01:00Z">
        <w:r w:rsidR="004D290B" w:rsidRPr="00ED672B">
          <w:rPr>
            <w:rFonts w:asciiTheme="minorHAnsi" w:hAnsiTheme="minorHAnsi"/>
            <w:rPrChange w:id="3574" w:author="Erin Stephenson" w:date="2019-03-13T19:33:00Z">
              <w:rPr/>
            </w:rPrChange>
          </w:rPr>
          <w:t xml:space="preserve">back into the sarcoplasm, thereby </w:t>
        </w:r>
      </w:ins>
      <w:ins w:id="3575" w:author="Erin Stephenson" w:date="2019-03-13T18:16:00Z">
        <w:r w:rsidR="00FD2D4C" w:rsidRPr="00ED672B">
          <w:rPr>
            <w:rFonts w:asciiTheme="minorHAnsi" w:hAnsiTheme="minorHAnsi"/>
            <w:rPrChange w:id="3576" w:author="Erin Stephenson" w:date="2019-03-13T19:33:00Z">
              <w:rPr/>
            </w:rPrChange>
          </w:rPr>
          <w:t>‘decoupling’ Ca</w:t>
        </w:r>
        <w:r w:rsidR="00FD2D4C" w:rsidRPr="00ED672B">
          <w:rPr>
            <w:rFonts w:asciiTheme="minorHAnsi" w:hAnsiTheme="minorHAnsi"/>
            <w:vertAlign w:val="superscript"/>
            <w:rPrChange w:id="3577" w:author="Erin Stephenson" w:date="2019-03-13T19:33:00Z">
              <w:rPr/>
            </w:rPrChange>
          </w:rPr>
          <w:t>2+</w:t>
        </w:r>
        <w:r w:rsidR="00FD2D4C" w:rsidRPr="00ED672B">
          <w:rPr>
            <w:rFonts w:asciiTheme="minorHAnsi" w:hAnsiTheme="minorHAnsi"/>
            <w:rPrChange w:id="3578" w:author="Erin Stephenson" w:date="2019-03-13T19:33:00Z">
              <w:rPr/>
            </w:rPrChange>
          </w:rPr>
          <w:t xml:space="preserve"> uptake from SERCA-dependent ATP hydrolysis </w:t>
        </w:r>
      </w:ins>
      <w:ins w:id="3579" w:author="Erin Stephenson" w:date="2019-03-13T18:20:00Z">
        <w:r w:rsidR="00D83AF3" w:rsidRPr="00ED672B">
          <w:rPr>
            <w:rFonts w:asciiTheme="minorHAnsi" w:hAnsiTheme="minorHAnsi"/>
            <w:rPrChange w:id="3580" w:author="Erin Stephenson" w:date="2019-03-13T19:33:00Z">
              <w:rPr/>
            </w:rPrChange>
          </w:rPr>
          <w:t>by</w:t>
        </w:r>
      </w:ins>
      <w:ins w:id="3581" w:author="Erin Stephenson" w:date="2019-03-13T18:16:00Z">
        <w:r w:rsidR="00FD2D4C" w:rsidRPr="00ED672B">
          <w:rPr>
            <w:rFonts w:asciiTheme="minorHAnsi" w:hAnsiTheme="minorHAnsi"/>
            <w:rPrChange w:id="3582" w:author="Erin Stephenson" w:date="2019-03-13T19:33:00Z">
              <w:rPr/>
            </w:rPrChange>
          </w:rPr>
          <w:t xml:space="preserve"> </w:t>
        </w:r>
      </w:ins>
      <w:ins w:id="3583" w:author="Erin Stephenson" w:date="2019-03-13T18:01:00Z">
        <w:r w:rsidR="004D290B" w:rsidRPr="00ED672B">
          <w:rPr>
            <w:rFonts w:asciiTheme="minorHAnsi" w:hAnsiTheme="minorHAnsi"/>
            <w:rPrChange w:id="3584" w:author="Erin Stephenson" w:date="2019-03-13T19:33:00Z">
              <w:rPr/>
            </w:rPrChange>
          </w:rPr>
          <w:t>creating a futile cycle of Ca</w:t>
        </w:r>
        <w:r w:rsidR="004D290B" w:rsidRPr="00ED672B">
          <w:rPr>
            <w:rFonts w:asciiTheme="minorHAnsi" w:hAnsiTheme="minorHAnsi"/>
            <w:vertAlign w:val="superscript"/>
            <w:rPrChange w:id="3585" w:author="Erin Stephenson" w:date="2019-03-13T19:33:00Z">
              <w:rPr/>
            </w:rPrChange>
          </w:rPr>
          <w:t>2+</w:t>
        </w:r>
        <w:r w:rsidR="004D290B" w:rsidRPr="00ED672B">
          <w:rPr>
            <w:rFonts w:asciiTheme="minorHAnsi" w:hAnsiTheme="minorHAnsi"/>
            <w:rPrChange w:id="3586" w:author="Erin Stephenson" w:date="2019-03-13T19:33:00Z">
              <w:rPr/>
            </w:rPrChange>
          </w:rPr>
          <w:t xml:space="preserve"> </w:t>
        </w:r>
      </w:ins>
      <w:ins w:id="3587" w:author="Erin Stephenson" w:date="2019-03-13T18:17:00Z">
        <w:r w:rsidR="00FD2D4C" w:rsidRPr="00ED672B">
          <w:rPr>
            <w:rFonts w:asciiTheme="minorHAnsi" w:hAnsiTheme="minorHAnsi"/>
            <w:rPrChange w:id="3588" w:author="Erin Stephenson" w:date="2019-03-13T19:33:00Z">
              <w:rPr/>
            </w:rPrChange>
          </w:rPr>
          <w:t>movement</w:t>
        </w:r>
      </w:ins>
      <w:ins w:id="3589" w:author="Erin Stephenson" w:date="2019-03-13T18:18:00Z">
        <w:r w:rsidR="00003C0C" w:rsidRPr="00ED672B">
          <w:rPr>
            <w:rFonts w:asciiTheme="minorHAnsi" w:hAnsiTheme="minorHAnsi"/>
            <w:rPrChange w:id="3590" w:author="Erin Stephenson" w:date="2019-03-13T19:33:00Z">
              <w:rPr/>
            </w:rPrChange>
          </w:rPr>
          <w:t xml:space="preserve"> that generates heat</w:t>
        </w:r>
        <w:r w:rsidR="009B5A9F" w:rsidRPr="00ED672B">
          <w:rPr>
            <w:rFonts w:asciiTheme="minorHAnsi" w:hAnsiTheme="minorHAnsi"/>
            <w:rPrChange w:id="3591" w:author="Erin Stephenson" w:date="2019-03-13T19:33:00Z">
              <w:rPr/>
            </w:rPrChange>
          </w:rPr>
          <w:t xml:space="preserve"> [</w:t>
        </w:r>
      </w:ins>
      <w:commentRangeStart w:id="3592"/>
      <w:ins w:id="3593" w:author="Erin Stephenson" w:date="2019-03-13T18:25:00Z">
        <w:r w:rsidR="0057688D" w:rsidRPr="00ED672B">
          <w:rPr>
            <w:rFonts w:asciiTheme="minorHAnsi" w:hAnsiTheme="minorHAnsi"/>
            <w:rPrChange w:id="3594" w:author="Erin Stephenson" w:date="2019-03-13T19:33:00Z">
              <w:rPr/>
            </w:rPrChange>
          </w:rPr>
          <w:t>Smith 2002</w:t>
        </w:r>
      </w:ins>
      <w:ins w:id="3595" w:author="Erin Stephenson" w:date="2019-03-13T18:26:00Z">
        <w:r w:rsidR="0057688D" w:rsidRPr="00ED672B">
          <w:rPr>
            <w:rFonts w:asciiTheme="minorHAnsi" w:hAnsiTheme="minorHAnsi"/>
            <w:rPrChange w:id="3596" w:author="Erin Stephenson" w:date="2019-03-13T19:33:00Z">
              <w:rPr/>
            </w:rPrChange>
          </w:rPr>
          <w:t xml:space="preserve"> </w:t>
        </w:r>
        <w:proofErr w:type="spellStart"/>
        <w:r w:rsidR="0057688D" w:rsidRPr="00ED672B">
          <w:rPr>
            <w:rFonts w:asciiTheme="minorHAnsi" w:hAnsiTheme="minorHAnsi"/>
            <w:rPrChange w:id="3597" w:author="Erin Stephenson" w:date="2019-03-13T19:33:00Z">
              <w:rPr/>
            </w:rPrChange>
          </w:rPr>
          <w:t>Biochem</w:t>
        </w:r>
        <w:proofErr w:type="spellEnd"/>
        <w:r w:rsidR="0057688D" w:rsidRPr="00ED672B">
          <w:rPr>
            <w:rFonts w:asciiTheme="minorHAnsi" w:hAnsiTheme="minorHAnsi"/>
            <w:rPrChange w:id="3598" w:author="Erin Stephenson" w:date="2019-03-13T19:33:00Z">
              <w:rPr/>
            </w:rPrChange>
          </w:rPr>
          <w:t xml:space="preserve"> J 361 (2)277-86</w:t>
        </w:r>
        <w:commentRangeEnd w:id="3592"/>
        <w:r w:rsidR="00770B56" w:rsidRPr="00ED672B">
          <w:rPr>
            <w:rStyle w:val="CommentReference"/>
            <w:rFonts w:asciiTheme="minorHAnsi" w:hAnsiTheme="minorHAnsi"/>
            <w:rPrChange w:id="3599" w:author="Erin Stephenson" w:date="2019-03-13T19:33:00Z">
              <w:rPr>
                <w:rStyle w:val="CommentReference"/>
              </w:rPr>
            </w:rPrChange>
          </w:rPr>
          <w:commentReference w:id="3592"/>
        </w:r>
      </w:ins>
      <w:ins w:id="3600" w:author="Erin Stephenson" w:date="2019-03-13T18:18:00Z">
        <w:r w:rsidR="009B5A9F" w:rsidRPr="00ED672B">
          <w:rPr>
            <w:rFonts w:asciiTheme="minorHAnsi" w:hAnsiTheme="minorHAnsi"/>
            <w:rPrChange w:id="3601" w:author="Erin Stephenson" w:date="2019-03-13T19:33:00Z">
              <w:rPr/>
            </w:rPrChange>
          </w:rPr>
          <w:t>]</w:t>
        </w:r>
      </w:ins>
      <w:ins w:id="3602" w:author="Erin Stephenson" w:date="2019-03-13T18:17:00Z">
        <w:r w:rsidR="00FD2D4C" w:rsidRPr="00ED672B">
          <w:rPr>
            <w:rFonts w:asciiTheme="minorHAnsi" w:hAnsiTheme="minorHAnsi"/>
            <w:rPrChange w:id="3603" w:author="Erin Stephenson" w:date="2019-03-13T19:33:00Z">
              <w:rPr/>
            </w:rPrChange>
          </w:rPr>
          <w:t>.</w:t>
        </w:r>
      </w:ins>
      <w:ins w:id="3604" w:author="Erin Stephenson" w:date="2019-03-13T18:30:00Z">
        <w:r w:rsidR="00D341CE" w:rsidRPr="00ED672B">
          <w:rPr>
            <w:rFonts w:asciiTheme="minorHAnsi" w:hAnsiTheme="minorHAnsi"/>
            <w:rPrChange w:id="3605" w:author="Erin Stephenson" w:date="2019-03-13T19:33:00Z">
              <w:rPr/>
            </w:rPrChange>
          </w:rPr>
          <w:t xml:space="preserve"> </w:t>
        </w:r>
      </w:ins>
      <w:ins w:id="3606" w:author="Erin Stephenson" w:date="2019-03-13T18:31:00Z">
        <w:r w:rsidR="00D341CE" w:rsidRPr="00ED672B">
          <w:rPr>
            <w:rFonts w:asciiTheme="minorHAnsi" w:hAnsiTheme="minorHAnsi"/>
            <w:rPrChange w:id="3607" w:author="Erin Stephenson" w:date="2019-03-13T19:33:00Z">
              <w:rPr/>
            </w:rPrChange>
          </w:rPr>
          <w:t xml:space="preserve">In the present study, </w:t>
        </w:r>
        <w:proofErr w:type="spellStart"/>
        <w:r w:rsidR="00D341CE" w:rsidRPr="00ED672B">
          <w:rPr>
            <w:rFonts w:asciiTheme="minorHAnsi" w:hAnsiTheme="minorHAnsi"/>
            <w:i/>
            <w:rPrChange w:id="3608" w:author="Erin Stephenson" w:date="2019-03-13T19:33:00Z">
              <w:rPr/>
            </w:rPrChange>
          </w:rPr>
          <w:t>Ckm-cre</w:t>
        </w:r>
        <w:proofErr w:type="spellEnd"/>
        <w:r w:rsidR="00D341CE" w:rsidRPr="00ED672B">
          <w:rPr>
            <w:rFonts w:asciiTheme="minorHAnsi" w:hAnsiTheme="minorHAnsi"/>
            <w:rPrChange w:id="3609" w:author="Erin Stephenson" w:date="2019-03-13T19:33:00Z">
              <w:rPr/>
            </w:rPrChange>
          </w:rPr>
          <w:t xml:space="preserve"> driven </w:t>
        </w:r>
        <w:r w:rsidR="00D341CE" w:rsidRPr="00ED672B">
          <w:rPr>
            <w:rFonts w:asciiTheme="minorHAnsi" w:hAnsiTheme="minorHAnsi"/>
            <w:i/>
            <w:rPrChange w:id="3610" w:author="Erin Stephenson" w:date="2019-03-13T19:33:00Z">
              <w:rPr/>
            </w:rPrChange>
          </w:rPr>
          <w:t>Tsc1</w:t>
        </w:r>
        <w:r w:rsidR="00D341CE" w:rsidRPr="00ED672B">
          <w:rPr>
            <w:rFonts w:asciiTheme="minorHAnsi" w:hAnsiTheme="minorHAnsi"/>
            <w:rPrChange w:id="3611" w:author="Erin Stephenson" w:date="2019-03-13T19:33:00Z">
              <w:rPr/>
            </w:rPrChange>
          </w:rPr>
          <w:t xml:space="preserve"> deletion </w:t>
        </w:r>
      </w:ins>
      <w:ins w:id="3612" w:author="Erin Stephenson" w:date="2019-03-13T18:34:00Z">
        <w:r w:rsidR="001D120B" w:rsidRPr="00ED672B">
          <w:rPr>
            <w:rFonts w:asciiTheme="minorHAnsi" w:hAnsiTheme="minorHAnsi"/>
            <w:rPrChange w:id="3613" w:author="Erin Stephenson" w:date="2019-03-13T19:33:00Z">
              <w:rPr/>
            </w:rPrChange>
          </w:rPr>
          <w:t>resulted in</w:t>
        </w:r>
      </w:ins>
      <w:ins w:id="3614" w:author="Erin Stephenson" w:date="2019-03-13T18:32:00Z">
        <w:r w:rsidR="00D341CE" w:rsidRPr="00ED672B">
          <w:rPr>
            <w:rFonts w:asciiTheme="minorHAnsi" w:hAnsiTheme="minorHAnsi"/>
            <w:rPrChange w:id="3615" w:author="Erin Stephenson" w:date="2019-03-13T19:33:00Z">
              <w:rPr/>
            </w:rPrChange>
          </w:rPr>
          <w:t xml:space="preserve"> an increase in whole-body energy expenditure [</w:t>
        </w:r>
        <w:r w:rsidR="00D341CE" w:rsidRPr="00ED672B">
          <w:rPr>
            <w:rFonts w:asciiTheme="minorHAnsi" w:hAnsiTheme="minorHAnsi"/>
            <w:b/>
            <w:rPrChange w:id="3616" w:author="Erin Stephenson" w:date="2019-03-13T19:33:00Z">
              <w:rPr>
                <w:b/>
              </w:rPr>
            </w:rPrChange>
          </w:rPr>
          <w:t>Fig. 1</w:t>
        </w:r>
        <w:r w:rsidR="00D341CE" w:rsidRPr="00ED672B">
          <w:rPr>
            <w:rFonts w:asciiTheme="minorHAnsi" w:hAnsiTheme="minorHAnsi"/>
            <w:rPrChange w:id="3617" w:author="Erin Stephenson" w:date="2019-03-13T19:33:00Z">
              <w:rPr/>
            </w:rPrChange>
          </w:rPr>
          <w:t>]</w:t>
        </w:r>
        <w:r w:rsidR="001D120B" w:rsidRPr="00ED672B">
          <w:rPr>
            <w:rFonts w:asciiTheme="minorHAnsi" w:hAnsiTheme="minorHAnsi"/>
            <w:rPrChange w:id="3618" w:author="Erin Stephenson" w:date="2019-03-13T19:33:00Z">
              <w:rPr/>
            </w:rPrChange>
          </w:rPr>
          <w:t xml:space="preserve">, </w:t>
        </w:r>
      </w:ins>
      <w:ins w:id="3619" w:author="Erin Stephenson" w:date="2019-03-13T18:35:00Z">
        <w:r w:rsidR="001D120B" w:rsidRPr="00ED672B">
          <w:rPr>
            <w:rFonts w:asciiTheme="minorHAnsi" w:hAnsiTheme="minorHAnsi"/>
            <w:rPrChange w:id="3620" w:author="Erin Stephenson" w:date="2019-03-13T19:33:00Z">
              <w:rPr/>
            </w:rPrChange>
          </w:rPr>
          <w:t xml:space="preserve">the </w:t>
        </w:r>
      </w:ins>
      <w:ins w:id="3621" w:author="Erin Stephenson" w:date="2019-03-13T18:33:00Z">
        <w:r w:rsidR="00D341CE" w:rsidRPr="00ED672B">
          <w:rPr>
            <w:rFonts w:asciiTheme="minorHAnsi" w:hAnsiTheme="minorHAnsi"/>
            <w:rPrChange w:id="3622" w:author="Erin Stephenson" w:date="2019-03-13T19:33:00Z">
              <w:rPr/>
            </w:rPrChange>
          </w:rPr>
          <w:t xml:space="preserve">transcriptional </w:t>
        </w:r>
      </w:ins>
      <w:ins w:id="3623" w:author="Erin Stephenson" w:date="2019-03-13T18:32:00Z">
        <w:r w:rsidR="00D341CE" w:rsidRPr="00ED672B">
          <w:rPr>
            <w:rFonts w:asciiTheme="minorHAnsi" w:hAnsiTheme="minorHAnsi"/>
            <w:rPrChange w:id="3624" w:author="Erin Stephenson" w:date="2019-03-13T19:33:00Z">
              <w:rPr/>
            </w:rPrChange>
          </w:rPr>
          <w:t xml:space="preserve">upregulation of both </w:t>
        </w:r>
        <w:r w:rsidR="00D341CE" w:rsidRPr="00ED672B">
          <w:rPr>
            <w:rFonts w:asciiTheme="minorHAnsi" w:hAnsiTheme="minorHAnsi"/>
            <w:i/>
            <w:rPrChange w:id="3625" w:author="Erin Stephenson" w:date="2019-03-13T19:33:00Z">
              <w:rPr/>
            </w:rPrChange>
          </w:rPr>
          <w:t>S</w:t>
        </w:r>
      </w:ins>
      <w:ins w:id="3626" w:author="Erin Stephenson" w:date="2019-03-13T18:36:00Z">
        <w:r w:rsidR="00F61E9F" w:rsidRPr="00ED672B">
          <w:rPr>
            <w:rFonts w:asciiTheme="minorHAnsi" w:hAnsiTheme="minorHAnsi"/>
            <w:i/>
            <w:rPrChange w:id="3627" w:author="Erin Stephenson" w:date="2019-03-13T19:33:00Z">
              <w:rPr/>
            </w:rPrChange>
          </w:rPr>
          <w:t>erca2a2</w:t>
        </w:r>
      </w:ins>
      <w:ins w:id="3628" w:author="Erin Stephenson" w:date="2019-03-13T18:32:00Z">
        <w:r w:rsidR="00D341CE" w:rsidRPr="00ED672B">
          <w:rPr>
            <w:rFonts w:asciiTheme="minorHAnsi" w:hAnsiTheme="minorHAnsi"/>
            <w:rPrChange w:id="3629" w:author="Erin Stephenson" w:date="2019-03-13T19:33:00Z">
              <w:rPr/>
            </w:rPrChange>
          </w:rPr>
          <w:t xml:space="preserve"> and </w:t>
        </w:r>
      </w:ins>
      <w:proofErr w:type="spellStart"/>
      <w:ins w:id="3630" w:author="Erin Stephenson" w:date="2019-03-13T18:36:00Z">
        <w:r w:rsidR="00F61E9F" w:rsidRPr="00ED672B">
          <w:rPr>
            <w:rFonts w:asciiTheme="minorHAnsi" w:hAnsiTheme="minorHAnsi"/>
            <w:i/>
            <w:rPrChange w:id="3631" w:author="Erin Stephenson" w:date="2019-03-13T19:33:00Z">
              <w:rPr/>
            </w:rPrChange>
          </w:rPr>
          <w:t>Sln</w:t>
        </w:r>
      </w:ins>
      <w:proofErr w:type="spellEnd"/>
      <w:ins w:id="3632" w:author="Erin Stephenson" w:date="2019-03-13T18:34:00Z">
        <w:r w:rsidR="00D341CE" w:rsidRPr="00ED672B">
          <w:rPr>
            <w:rFonts w:asciiTheme="minorHAnsi" w:hAnsiTheme="minorHAnsi"/>
            <w:rPrChange w:id="3633" w:author="Erin Stephenson" w:date="2019-03-13T19:33:00Z">
              <w:rPr/>
            </w:rPrChange>
          </w:rPr>
          <w:t xml:space="preserve"> [</w:t>
        </w:r>
        <w:r w:rsidR="00D341CE" w:rsidRPr="00ED672B">
          <w:rPr>
            <w:rFonts w:asciiTheme="minorHAnsi" w:hAnsiTheme="minorHAnsi"/>
            <w:b/>
            <w:rPrChange w:id="3634" w:author="Erin Stephenson" w:date="2019-03-13T19:33:00Z">
              <w:rPr>
                <w:b/>
              </w:rPr>
            </w:rPrChange>
          </w:rPr>
          <w:t>Fig</w:t>
        </w:r>
      </w:ins>
      <w:ins w:id="3635" w:author="Erin Stephenson" w:date="2019-03-13T18:36:00Z">
        <w:r w:rsidR="00F61E9F" w:rsidRPr="00ED672B">
          <w:rPr>
            <w:rFonts w:asciiTheme="minorHAnsi" w:hAnsiTheme="minorHAnsi"/>
            <w:b/>
            <w:rPrChange w:id="3636" w:author="Erin Stephenson" w:date="2019-03-13T19:33:00Z">
              <w:rPr>
                <w:b/>
              </w:rPr>
            </w:rPrChange>
          </w:rPr>
          <w:t>'s</w:t>
        </w:r>
      </w:ins>
      <w:ins w:id="3637" w:author="Erin Stephenson" w:date="2019-03-13T18:34:00Z">
        <w:r w:rsidR="00D341CE" w:rsidRPr="00ED672B">
          <w:rPr>
            <w:rFonts w:asciiTheme="minorHAnsi" w:hAnsiTheme="minorHAnsi"/>
            <w:b/>
            <w:rPrChange w:id="3638" w:author="Erin Stephenson" w:date="2019-03-13T19:33:00Z">
              <w:rPr>
                <w:b/>
              </w:rPr>
            </w:rPrChange>
          </w:rPr>
          <w:t>. 4</w:t>
        </w:r>
      </w:ins>
      <w:ins w:id="3639" w:author="Erin Stephenson" w:date="2019-03-13T18:36:00Z">
        <w:r w:rsidR="00F61E9F" w:rsidRPr="00ED672B">
          <w:rPr>
            <w:rFonts w:asciiTheme="minorHAnsi" w:hAnsiTheme="minorHAnsi"/>
            <w:b/>
            <w:rPrChange w:id="3640" w:author="Erin Stephenson" w:date="2019-03-13T19:33:00Z">
              <w:rPr>
                <w:b/>
              </w:rPr>
            </w:rPrChange>
          </w:rPr>
          <w:t>C and 4E</w:t>
        </w:r>
      </w:ins>
      <w:ins w:id="3641" w:author="Erin Stephenson" w:date="2019-03-13T18:34:00Z">
        <w:r w:rsidR="00D341CE" w:rsidRPr="00ED672B">
          <w:rPr>
            <w:rFonts w:asciiTheme="minorHAnsi" w:hAnsiTheme="minorHAnsi"/>
            <w:rPrChange w:id="3642" w:author="Erin Stephenson" w:date="2019-03-13T19:33:00Z">
              <w:rPr/>
            </w:rPrChange>
          </w:rPr>
          <w:t>]</w:t>
        </w:r>
      </w:ins>
      <w:ins w:id="3643" w:author="Erin Stephenson" w:date="2019-03-13T18:33:00Z">
        <w:r w:rsidR="00D341CE" w:rsidRPr="00ED672B">
          <w:rPr>
            <w:rFonts w:asciiTheme="minorHAnsi" w:hAnsiTheme="minorHAnsi"/>
            <w:rPrChange w:id="3644" w:author="Erin Stephenson" w:date="2019-03-13T19:33:00Z">
              <w:rPr/>
            </w:rPrChange>
          </w:rPr>
          <w:t xml:space="preserve">, and </w:t>
        </w:r>
      </w:ins>
      <w:ins w:id="3645" w:author="Erin Stephenson" w:date="2019-03-13T18:53:00Z">
        <w:r w:rsidR="0034114C" w:rsidRPr="00ED672B">
          <w:rPr>
            <w:rFonts w:asciiTheme="minorHAnsi" w:hAnsiTheme="minorHAnsi"/>
            <w:rPrChange w:id="3646" w:author="Erin Stephenson" w:date="2019-03-13T19:33:00Z">
              <w:rPr/>
            </w:rPrChange>
          </w:rPr>
          <w:t xml:space="preserve">an </w:t>
        </w:r>
      </w:ins>
      <w:ins w:id="3647" w:author="Erin Stephenson" w:date="2019-03-13T18:35:00Z">
        <w:r w:rsidR="0034114C" w:rsidRPr="00ED672B">
          <w:rPr>
            <w:rFonts w:asciiTheme="minorHAnsi" w:hAnsiTheme="minorHAnsi"/>
            <w:rPrChange w:id="3648" w:author="Erin Stephenson" w:date="2019-03-13T19:33:00Z">
              <w:rPr/>
            </w:rPrChange>
          </w:rPr>
          <w:t>increased</w:t>
        </w:r>
      </w:ins>
      <w:ins w:id="3649" w:author="Erin Stephenson" w:date="2019-03-13T18:48:00Z">
        <w:r w:rsidR="0064273C" w:rsidRPr="00ED672B">
          <w:rPr>
            <w:rFonts w:asciiTheme="minorHAnsi" w:hAnsiTheme="minorHAnsi"/>
            <w:rPrChange w:id="3650" w:author="Erin Stephenson" w:date="2019-03-13T19:33:00Z">
              <w:rPr/>
            </w:rPrChange>
          </w:rPr>
          <w:t xml:space="preserve"> </w:t>
        </w:r>
      </w:ins>
      <w:commentRangeStart w:id="3651"/>
      <w:ins w:id="3652" w:author="Erin Stephenson" w:date="2019-03-13T18:33:00Z">
        <w:r w:rsidR="00D341CE" w:rsidRPr="00ED672B">
          <w:rPr>
            <w:rFonts w:asciiTheme="minorHAnsi" w:hAnsiTheme="minorHAnsi"/>
            <w:rPrChange w:id="3653" w:author="Erin Stephenson" w:date="2019-03-13T19:33:00Z">
              <w:rPr/>
            </w:rPrChange>
          </w:rPr>
          <w:t xml:space="preserve">protein abundance </w:t>
        </w:r>
      </w:ins>
      <w:commentRangeEnd w:id="3651"/>
      <w:ins w:id="3654" w:author="Erin Stephenson" w:date="2019-03-13T18:48:00Z">
        <w:r w:rsidR="0064273C" w:rsidRPr="00ED672B">
          <w:rPr>
            <w:rStyle w:val="CommentReference"/>
            <w:rFonts w:asciiTheme="minorHAnsi" w:hAnsiTheme="minorHAnsi"/>
            <w:rPrChange w:id="3655" w:author="Erin Stephenson" w:date="2019-03-13T19:33:00Z">
              <w:rPr>
                <w:rStyle w:val="CommentReference"/>
              </w:rPr>
            </w:rPrChange>
          </w:rPr>
          <w:commentReference w:id="3651"/>
        </w:r>
      </w:ins>
      <w:ins w:id="3656" w:author="Erin Stephenson" w:date="2019-03-13T18:33:00Z">
        <w:r w:rsidR="00D341CE" w:rsidRPr="00ED672B">
          <w:rPr>
            <w:rFonts w:asciiTheme="minorHAnsi" w:hAnsiTheme="minorHAnsi"/>
            <w:rPrChange w:id="3657" w:author="Erin Stephenson" w:date="2019-03-13T19:33:00Z">
              <w:rPr/>
            </w:rPrChange>
          </w:rPr>
          <w:t>of sarcolipin [</w:t>
        </w:r>
        <w:r w:rsidR="00D341CE" w:rsidRPr="00ED672B">
          <w:rPr>
            <w:rFonts w:asciiTheme="minorHAnsi" w:hAnsiTheme="minorHAnsi"/>
            <w:b/>
            <w:rPrChange w:id="3658" w:author="Erin Stephenson" w:date="2019-03-13T19:33:00Z">
              <w:rPr>
                <w:b/>
              </w:rPr>
            </w:rPrChange>
          </w:rPr>
          <w:t>Fig. 4F</w:t>
        </w:r>
        <w:r w:rsidR="00D341CE" w:rsidRPr="00ED672B">
          <w:rPr>
            <w:rFonts w:asciiTheme="minorHAnsi" w:hAnsiTheme="minorHAnsi"/>
            <w:rPrChange w:id="3659" w:author="Erin Stephenson" w:date="2019-03-13T19:33:00Z">
              <w:rPr/>
            </w:rPrChange>
          </w:rPr>
          <w:t xml:space="preserve">]. </w:t>
        </w:r>
      </w:ins>
      <w:ins w:id="3660" w:author="Erin Stephenson" w:date="2019-03-13T18:50:00Z">
        <w:r w:rsidR="001772CD" w:rsidRPr="00ED672B">
          <w:rPr>
            <w:rFonts w:asciiTheme="minorHAnsi" w:hAnsiTheme="minorHAnsi"/>
            <w:rPrChange w:id="3661" w:author="Erin Stephenson" w:date="2019-03-13T19:33:00Z">
              <w:rPr/>
            </w:rPrChange>
          </w:rPr>
          <w:t>Increased amounts of sarcolipin would likely</w:t>
        </w:r>
      </w:ins>
      <w:moveToRangeStart w:id="3662" w:author="Erin Stephenson" w:date="2019-03-13T17:15:00Z" w:name="move3389767"/>
      <w:moveTo w:id="3663" w:author="Erin Stephenson" w:date="2019-03-13T17:15:00Z">
        <w:del w:id="3664" w:author="Erin Stephenson" w:date="2019-03-13T17:16:00Z">
          <w:r w:rsidR="00353CAF" w:rsidRPr="00ED672B" w:rsidDel="00353CAF">
            <w:rPr>
              <w:rFonts w:asciiTheme="minorHAnsi" w:hAnsiTheme="minorHAnsi"/>
              <w:rPrChange w:id="3665" w:author="Erin Stephenson" w:date="2019-03-13T19:33:00Z">
                <w:rPr/>
              </w:rPrChange>
            </w:rPr>
            <w:delText>This in and of itself would not be sufficient to produce heat, so we also propose that i</w:delText>
          </w:r>
        </w:del>
      </w:moveTo>
      <w:ins w:id="3666" w:author="Erin Stephenson" w:date="2019-03-13T18:50:00Z">
        <w:r w:rsidR="001772CD" w:rsidRPr="00ED672B">
          <w:rPr>
            <w:rFonts w:asciiTheme="minorHAnsi" w:hAnsiTheme="minorHAnsi"/>
            <w:rPrChange w:id="3667" w:author="Erin Stephenson" w:date="2019-03-13T19:33:00Z">
              <w:rPr/>
            </w:rPrChange>
          </w:rPr>
          <w:t xml:space="preserve"> </w:t>
        </w:r>
      </w:ins>
      <w:ins w:id="3668" w:author="Erin Stephenson" w:date="2019-03-13T18:38:00Z">
        <w:r w:rsidR="003258EE" w:rsidRPr="00ED672B">
          <w:rPr>
            <w:rFonts w:asciiTheme="minorHAnsi" w:hAnsiTheme="minorHAnsi"/>
            <w:rPrChange w:id="3669" w:author="Erin Stephenson" w:date="2019-03-13T19:33:00Z">
              <w:rPr/>
            </w:rPrChange>
          </w:rPr>
          <w:t>i</w:t>
        </w:r>
      </w:ins>
      <w:moveTo w:id="3670" w:author="Erin Stephenson" w:date="2019-03-13T17:15:00Z">
        <w:r w:rsidR="00353CAF" w:rsidRPr="00ED672B">
          <w:rPr>
            <w:rFonts w:asciiTheme="minorHAnsi" w:hAnsiTheme="minorHAnsi"/>
            <w:rPrChange w:id="3671" w:author="Erin Stephenson" w:date="2019-03-13T19:33:00Z">
              <w:rPr/>
            </w:rPrChange>
          </w:rPr>
          <w:t>ncrease</w:t>
        </w:r>
        <w:del w:id="3672" w:author="Erin Stephenson" w:date="2019-03-13T18:42:00Z">
          <w:r w:rsidR="00353CAF" w:rsidRPr="00ED672B" w:rsidDel="00353086">
            <w:rPr>
              <w:rFonts w:asciiTheme="minorHAnsi" w:hAnsiTheme="minorHAnsi"/>
              <w:rPrChange w:id="3673" w:author="Erin Stephenson" w:date="2019-03-13T19:33:00Z">
                <w:rPr/>
              </w:rPrChange>
            </w:rPr>
            <w:delText>d</w:delText>
          </w:r>
        </w:del>
      </w:moveTo>
      <w:ins w:id="3674" w:author="Erin Stephenson" w:date="2019-03-13T18:42:00Z">
        <w:r w:rsidR="00353086" w:rsidRPr="00ED672B">
          <w:rPr>
            <w:rFonts w:asciiTheme="minorHAnsi" w:hAnsiTheme="minorHAnsi"/>
            <w:rPrChange w:id="3675" w:author="Erin Stephenson" w:date="2019-03-13T19:33:00Z">
              <w:rPr/>
            </w:rPrChange>
          </w:rPr>
          <w:t xml:space="preserve"> the</w:t>
        </w:r>
      </w:ins>
      <w:moveTo w:id="3676" w:author="Erin Stephenson" w:date="2019-03-13T17:15:00Z">
        <w:r w:rsidR="00353CAF" w:rsidRPr="00ED672B">
          <w:rPr>
            <w:rFonts w:asciiTheme="minorHAnsi" w:hAnsiTheme="minorHAnsi"/>
            <w:rPrChange w:id="3677" w:author="Erin Stephenson" w:date="2019-03-13T19:33:00Z">
              <w:rPr/>
            </w:rPrChange>
          </w:rPr>
          <w:t xml:space="preserve"> uncoupling of SERCA2</w:t>
        </w:r>
        <w:del w:id="3678" w:author="Erin Stephenson" w:date="2019-03-13T18:53:00Z">
          <w:r w:rsidR="00353CAF" w:rsidRPr="00ED672B" w:rsidDel="0034114C">
            <w:rPr>
              <w:rFonts w:asciiTheme="minorHAnsi" w:hAnsiTheme="minorHAnsi"/>
              <w:rPrChange w:id="3679" w:author="Erin Stephenson" w:date="2019-03-13T19:33:00Z">
                <w:rPr/>
              </w:rPrChange>
            </w:rPr>
            <w:delText xml:space="preserve"> </w:delText>
          </w:r>
        </w:del>
        <w:del w:id="3680" w:author="Erin Stephenson" w:date="2019-03-13T18:50:00Z">
          <w:r w:rsidR="00353CAF" w:rsidRPr="00ED672B" w:rsidDel="001772CD">
            <w:rPr>
              <w:rFonts w:asciiTheme="minorHAnsi" w:hAnsiTheme="minorHAnsi"/>
              <w:rPrChange w:id="3681" w:author="Erin Stephenson" w:date="2019-03-13T19:33:00Z">
                <w:rPr/>
              </w:rPrChange>
            </w:rPr>
            <w:delText xml:space="preserve">by sarcolipin </w:delText>
          </w:r>
        </w:del>
        <w:del w:id="3682" w:author="Erin Stephenson" w:date="2019-03-13T17:20:00Z">
          <w:r w:rsidR="00353CAF" w:rsidRPr="00ED672B" w:rsidDel="005623E3">
            <w:rPr>
              <w:rFonts w:asciiTheme="minorHAnsi" w:hAnsiTheme="minorHAnsi"/>
              <w:rPrChange w:id="3683" w:author="Erin Stephenson" w:date="2019-03-13T19:33:00Z">
                <w:rPr/>
              </w:rPrChange>
            </w:rPr>
            <w:delText>ma</w:delText>
          </w:r>
        </w:del>
      </w:moveTo>
      <w:ins w:id="3684" w:author="Erin Stephenson" w:date="2019-03-13T18:53:00Z">
        <w:r w:rsidR="0034114C" w:rsidRPr="00ED672B">
          <w:rPr>
            <w:rFonts w:asciiTheme="minorHAnsi" w:hAnsiTheme="minorHAnsi"/>
            <w:rPrChange w:id="3685" w:author="Erin Stephenson" w:date="2019-03-13T19:33:00Z">
              <w:rPr/>
            </w:rPrChange>
          </w:rPr>
          <w:t>,</w:t>
        </w:r>
      </w:ins>
      <w:moveTo w:id="3686" w:author="Erin Stephenson" w:date="2019-03-13T17:15:00Z">
        <w:del w:id="3687" w:author="Erin Stephenson" w:date="2019-03-13T17:20:00Z">
          <w:r w:rsidR="00353CAF" w:rsidRPr="00ED672B" w:rsidDel="005623E3">
            <w:rPr>
              <w:rFonts w:asciiTheme="minorHAnsi" w:hAnsiTheme="minorHAnsi"/>
              <w:rPrChange w:id="3688" w:author="Erin Stephenson" w:date="2019-03-13T19:33:00Z">
                <w:rPr/>
              </w:rPrChange>
            </w:rPr>
            <w:delText>y</w:delText>
          </w:r>
        </w:del>
      </w:moveTo>
      <w:ins w:id="3689" w:author="Erin Stephenson" w:date="2019-03-13T18:50:00Z">
        <w:r w:rsidR="001772CD" w:rsidRPr="00ED672B">
          <w:rPr>
            <w:rFonts w:asciiTheme="minorHAnsi" w:hAnsiTheme="minorHAnsi"/>
            <w:rPrChange w:id="3690" w:author="Erin Stephenson" w:date="2019-03-13T19:33:00Z">
              <w:rPr/>
            </w:rPrChange>
          </w:rPr>
          <w:t xml:space="preserve"> result</w:t>
        </w:r>
      </w:ins>
      <w:ins w:id="3691" w:author="Erin Stephenson" w:date="2019-03-13T18:53:00Z">
        <w:r w:rsidR="0034114C" w:rsidRPr="00ED672B">
          <w:rPr>
            <w:rFonts w:asciiTheme="minorHAnsi" w:hAnsiTheme="minorHAnsi"/>
            <w:rPrChange w:id="3692" w:author="Erin Stephenson" w:date="2019-03-13T19:33:00Z">
              <w:rPr/>
            </w:rPrChange>
          </w:rPr>
          <w:t>ing</w:t>
        </w:r>
      </w:ins>
      <w:ins w:id="3693" w:author="Erin Stephenson" w:date="2019-03-13T18:50:00Z">
        <w:r w:rsidR="001772CD" w:rsidRPr="00ED672B">
          <w:rPr>
            <w:rFonts w:asciiTheme="minorHAnsi" w:hAnsiTheme="minorHAnsi"/>
            <w:rPrChange w:id="3694" w:author="Erin Stephenson" w:date="2019-03-13T19:33:00Z">
              <w:rPr/>
            </w:rPrChange>
          </w:rPr>
          <w:t xml:space="preserve"> in the </w:t>
        </w:r>
      </w:ins>
      <w:ins w:id="3695" w:author="Erin Stephenson" w:date="2019-03-13T18:54:00Z">
        <w:r w:rsidR="0034114C" w:rsidRPr="00ED672B">
          <w:rPr>
            <w:rFonts w:asciiTheme="minorHAnsi" w:hAnsiTheme="minorHAnsi"/>
            <w:rPrChange w:id="3696" w:author="Erin Stephenson" w:date="2019-03-13T19:33:00Z">
              <w:rPr/>
            </w:rPrChange>
          </w:rPr>
          <w:t>futile cycling of Ca</w:t>
        </w:r>
        <w:r w:rsidR="0034114C" w:rsidRPr="00ED672B">
          <w:rPr>
            <w:rFonts w:asciiTheme="minorHAnsi" w:hAnsiTheme="minorHAnsi"/>
            <w:vertAlign w:val="superscript"/>
            <w:rPrChange w:id="3697" w:author="Erin Stephenson" w:date="2019-03-13T19:33:00Z">
              <w:rPr/>
            </w:rPrChange>
          </w:rPr>
          <w:t>2+</w:t>
        </w:r>
        <w:r w:rsidR="0034114C" w:rsidRPr="00ED672B">
          <w:rPr>
            <w:rFonts w:asciiTheme="minorHAnsi" w:hAnsiTheme="minorHAnsi"/>
            <w:rPrChange w:id="3698" w:author="Erin Stephenson" w:date="2019-03-13T19:33:00Z">
              <w:rPr/>
            </w:rPrChange>
          </w:rPr>
          <w:t xml:space="preserve"> and the </w:t>
        </w:r>
      </w:ins>
      <w:ins w:id="3699" w:author="Erin Stephenson" w:date="2019-03-13T18:50:00Z">
        <w:r w:rsidR="001772CD" w:rsidRPr="00ED672B">
          <w:rPr>
            <w:rFonts w:asciiTheme="minorHAnsi" w:hAnsiTheme="minorHAnsi"/>
            <w:rPrChange w:id="3700" w:author="Erin Stephenson" w:date="2019-03-13T19:33:00Z">
              <w:rPr/>
            </w:rPrChange>
          </w:rPr>
          <w:t>generation of</w:t>
        </w:r>
      </w:ins>
      <w:moveTo w:id="3701" w:author="Erin Stephenson" w:date="2019-03-13T17:15:00Z">
        <w:del w:id="3702" w:author="Erin Stephenson" w:date="2019-03-13T18:50:00Z">
          <w:r w:rsidR="00353CAF" w:rsidRPr="00ED672B" w:rsidDel="001772CD">
            <w:rPr>
              <w:rFonts w:asciiTheme="minorHAnsi" w:hAnsiTheme="minorHAnsi"/>
              <w:rPrChange w:id="3703" w:author="Erin Stephenson" w:date="2019-03-13T19:33:00Z">
                <w:rPr/>
              </w:rPrChange>
            </w:rPr>
            <w:delText xml:space="preserve"> consume ATP </w:delText>
          </w:r>
        </w:del>
        <w:del w:id="3704" w:author="Erin Stephenson" w:date="2019-03-13T18:44:00Z">
          <w:r w:rsidR="00353CAF" w:rsidRPr="00ED672B" w:rsidDel="00F6438D">
            <w:rPr>
              <w:rFonts w:asciiTheme="minorHAnsi" w:hAnsiTheme="minorHAnsi"/>
              <w:rPrChange w:id="3705" w:author="Erin Stephenson" w:date="2019-03-13T19:33:00Z">
                <w:rPr/>
              </w:rPrChange>
            </w:rPr>
            <w:delText>to</w:delText>
          </w:r>
        </w:del>
        <w:del w:id="3706" w:author="Erin Stephenson" w:date="2019-03-13T18:50:00Z">
          <w:r w:rsidR="00353CAF" w:rsidRPr="00ED672B" w:rsidDel="001772CD">
            <w:rPr>
              <w:rFonts w:asciiTheme="minorHAnsi" w:hAnsiTheme="minorHAnsi"/>
              <w:rPrChange w:id="3707" w:author="Erin Stephenson" w:date="2019-03-13T19:33:00Z">
                <w:rPr/>
              </w:rPrChange>
            </w:rPr>
            <w:delText xml:space="preserve"> generate</w:delText>
          </w:r>
        </w:del>
        <w:r w:rsidR="00353CAF" w:rsidRPr="00ED672B">
          <w:rPr>
            <w:rFonts w:asciiTheme="minorHAnsi" w:hAnsiTheme="minorHAnsi"/>
            <w:rPrChange w:id="3708" w:author="Erin Stephenson" w:date="2019-03-13T19:33:00Z">
              <w:rPr/>
            </w:rPrChange>
          </w:rPr>
          <w:t xml:space="preserve"> heat </w:t>
        </w:r>
      </w:moveTo>
      <w:ins w:id="3709" w:author="Erin Stephenson" w:date="2019-03-13T18:54:00Z">
        <w:r w:rsidR="0034114C" w:rsidRPr="00ED672B">
          <w:rPr>
            <w:rFonts w:asciiTheme="minorHAnsi" w:hAnsiTheme="minorHAnsi"/>
            <w:rPrChange w:id="3710" w:author="Erin Stephenson" w:date="2019-03-13T19:33:00Z">
              <w:rPr/>
            </w:rPrChange>
          </w:rPr>
          <w:t xml:space="preserve">in the muscles </w:t>
        </w:r>
      </w:ins>
      <w:moveTo w:id="3711" w:author="Erin Stephenson" w:date="2019-03-13T17:15:00Z">
        <w:r w:rsidR="00353CAF" w:rsidRPr="00ED672B">
          <w:rPr>
            <w:rFonts w:asciiTheme="minorHAnsi" w:hAnsiTheme="minorHAnsi"/>
            <w:rPrChange w:id="3712" w:author="Erin Stephenson" w:date="2019-03-13T19:33:00Z">
              <w:rPr/>
            </w:rPrChange>
          </w:rPr>
          <w:fldChar w:fldCharType="begin" w:fldLock="1"/>
        </w:r>
        <w:r w:rsidR="00353CAF" w:rsidRPr="00ED672B">
          <w:rPr>
            <w:rFonts w:asciiTheme="minorHAnsi" w:hAnsiTheme="minorHAnsi"/>
            <w:rPrChange w:id="3713" w:author="Erin Stephenson" w:date="2019-03-13T19:33:00Z">
              <w:rPr/>
            </w:rPrChange>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5,78]","plainTextFormattedCitation":"[55,78]","previouslyFormattedCitation":"[55,82]"},"properties":{"noteIndex":0},"schema":"https://github.com/citation-style-language/schema/raw/master/csl-citation.json"}</w:instrText>
        </w:r>
        <w:r w:rsidR="00353CAF" w:rsidRPr="00ED672B">
          <w:rPr>
            <w:rFonts w:asciiTheme="minorHAnsi" w:hAnsiTheme="minorHAnsi"/>
            <w:rPrChange w:id="3714" w:author="Erin Stephenson" w:date="2019-03-13T19:33:00Z">
              <w:rPr/>
            </w:rPrChange>
          </w:rPr>
          <w:fldChar w:fldCharType="separate"/>
        </w:r>
        <w:r w:rsidR="00353CAF" w:rsidRPr="00ED672B">
          <w:rPr>
            <w:rFonts w:asciiTheme="minorHAnsi" w:hAnsiTheme="minorHAnsi"/>
            <w:noProof/>
            <w:rPrChange w:id="3715" w:author="Erin Stephenson" w:date="2019-03-13T19:33:00Z">
              <w:rPr>
                <w:noProof/>
              </w:rPr>
            </w:rPrChange>
          </w:rPr>
          <w:t>[55,78]</w:t>
        </w:r>
        <w:r w:rsidR="00353CAF" w:rsidRPr="00ED672B">
          <w:rPr>
            <w:rFonts w:asciiTheme="minorHAnsi" w:hAnsiTheme="minorHAnsi"/>
            <w:rPrChange w:id="3716" w:author="Erin Stephenson" w:date="2019-03-13T19:33:00Z">
              <w:rPr/>
            </w:rPrChange>
          </w:rPr>
          <w:fldChar w:fldCharType="end"/>
        </w:r>
      </w:moveTo>
      <w:ins w:id="3717" w:author="Erin Stephenson" w:date="2019-03-13T18:43:00Z">
        <w:r w:rsidR="0034114C" w:rsidRPr="00ED672B">
          <w:rPr>
            <w:rFonts w:asciiTheme="minorHAnsi" w:hAnsiTheme="minorHAnsi"/>
            <w:rPrChange w:id="3718" w:author="Erin Stephenson" w:date="2019-03-13T19:33:00Z">
              <w:rPr/>
            </w:rPrChange>
          </w:rPr>
          <w:t xml:space="preserve">. This </w:t>
        </w:r>
      </w:ins>
      <w:ins w:id="3719" w:author="Erin Stephenson" w:date="2019-03-13T19:01:00Z">
        <w:r w:rsidR="005E0ED1" w:rsidRPr="00ED672B">
          <w:rPr>
            <w:rFonts w:asciiTheme="minorHAnsi" w:hAnsiTheme="minorHAnsi"/>
            <w:rPrChange w:id="3720" w:author="Erin Stephenson" w:date="2019-03-13T19:33:00Z">
              <w:rPr/>
            </w:rPrChange>
          </w:rPr>
          <w:t>hypothesis</w:t>
        </w:r>
      </w:ins>
      <w:ins w:id="3721" w:author="Erin Stephenson" w:date="2019-03-13T18:55:00Z">
        <w:r w:rsidR="0020060B" w:rsidRPr="00ED672B">
          <w:rPr>
            <w:rFonts w:asciiTheme="minorHAnsi" w:hAnsiTheme="minorHAnsi"/>
            <w:rPrChange w:id="3722" w:author="Erin Stephenson" w:date="2019-03-13T19:33:00Z">
              <w:rPr/>
            </w:rPrChange>
          </w:rPr>
          <w:t xml:space="preserve"> is supported by changes in </w:t>
        </w:r>
      </w:ins>
      <w:ins w:id="3723" w:author="Erin Stephenson" w:date="2019-03-13T19:00:00Z">
        <w:r w:rsidR="005E0ED1" w:rsidRPr="00ED672B">
          <w:rPr>
            <w:rFonts w:asciiTheme="minorHAnsi" w:hAnsiTheme="minorHAnsi"/>
            <w:rPrChange w:id="3724" w:author="Erin Stephenson" w:date="2019-03-13T19:33:00Z">
              <w:rPr/>
            </w:rPrChange>
          </w:rPr>
          <w:t xml:space="preserve">transcripts for </w:t>
        </w:r>
        <w:proofErr w:type="gramStart"/>
        <w:r w:rsidR="005E0ED1" w:rsidRPr="00ED672B">
          <w:rPr>
            <w:rFonts w:asciiTheme="minorHAnsi" w:hAnsiTheme="minorHAnsi"/>
            <w:rPrChange w:id="3725" w:author="Erin Stephenson" w:date="2019-03-13T19:33:00Z">
              <w:rPr/>
            </w:rPrChange>
          </w:rPr>
          <w:t>a number of</w:t>
        </w:r>
        <w:proofErr w:type="gramEnd"/>
        <w:r w:rsidR="005E0ED1" w:rsidRPr="00ED672B">
          <w:rPr>
            <w:rFonts w:asciiTheme="minorHAnsi" w:hAnsiTheme="minorHAnsi"/>
            <w:rPrChange w:id="3726" w:author="Erin Stephenson" w:date="2019-03-13T19:33:00Z">
              <w:rPr/>
            </w:rPrChange>
          </w:rPr>
          <w:t xml:space="preserve"> </w:t>
        </w:r>
      </w:ins>
      <w:ins w:id="3727" w:author="Erin Stephenson" w:date="2019-03-13T18:55:00Z">
        <w:r w:rsidR="0020060B" w:rsidRPr="00ED672B">
          <w:rPr>
            <w:rFonts w:asciiTheme="minorHAnsi" w:hAnsiTheme="minorHAnsi"/>
            <w:rPrChange w:id="3728" w:author="Erin Stephenson" w:date="2019-03-13T19:33:00Z">
              <w:rPr/>
            </w:rPrChange>
          </w:rPr>
          <w:t>other Ca</w:t>
        </w:r>
        <w:r w:rsidR="0020060B" w:rsidRPr="00ED672B">
          <w:rPr>
            <w:rFonts w:asciiTheme="minorHAnsi" w:hAnsiTheme="minorHAnsi"/>
            <w:vertAlign w:val="superscript"/>
            <w:rPrChange w:id="3729" w:author="Erin Stephenson" w:date="2019-03-13T19:33:00Z">
              <w:rPr/>
            </w:rPrChange>
          </w:rPr>
          <w:t>2+</w:t>
        </w:r>
        <w:r w:rsidR="0020060B" w:rsidRPr="00ED672B">
          <w:rPr>
            <w:rFonts w:asciiTheme="minorHAnsi" w:hAnsiTheme="minorHAnsi"/>
            <w:rPrChange w:id="3730" w:author="Erin Stephenson" w:date="2019-03-13T19:33:00Z">
              <w:rPr/>
            </w:rPrChange>
          </w:rPr>
          <w:t xml:space="preserve"> transport</w:t>
        </w:r>
      </w:ins>
      <w:ins w:id="3731" w:author="Erin Stephenson" w:date="2019-03-13T19:00:00Z">
        <w:r w:rsidR="005E0ED1" w:rsidRPr="00ED672B">
          <w:rPr>
            <w:rFonts w:asciiTheme="minorHAnsi" w:hAnsiTheme="minorHAnsi"/>
            <w:rPrChange w:id="3732" w:author="Erin Stephenson" w:date="2019-03-13T19:33:00Z">
              <w:rPr/>
            </w:rPrChange>
          </w:rPr>
          <w:t>ers and Ca</w:t>
        </w:r>
        <w:r w:rsidR="005E0ED1" w:rsidRPr="00ED672B">
          <w:rPr>
            <w:rFonts w:asciiTheme="minorHAnsi" w:hAnsiTheme="minorHAnsi"/>
            <w:vertAlign w:val="superscript"/>
            <w:rPrChange w:id="3733" w:author="Erin Stephenson" w:date="2019-03-13T19:33:00Z">
              <w:rPr/>
            </w:rPrChange>
          </w:rPr>
          <w:t>2+</w:t>
        </w:r>
        <w:r w:rsidR="005E0ED1" w:rsidRPr="00ED672B">
          <w:rPr>
            <w:rFonts w:asciiTheme="minorHAnsi" w:hAnsiTheme="minorHAnsi"/>
            <w:rPrChange w:id="3734" w:author="Erin Stephenson" w:date="2019-03-13T19:33:00Z">
              <w:rPr/>
            </w:rPrChange>
          </w:rPr>
          <w:t xml:space="preserve"> responsive mRNA’s</w:t>
        </w:r>
      </w:ins>
      <w:ins w:id="3735" w:author="Erin Stephenson" w:date="2019-03-13T19:01:00Z">
        <w:r w:rsidR="005E0ED1" w:rsidRPr="00ED672B">
          <w:rPr>
            <w:rFonts w:asciiTheme="minorHAnsi" w:hAnsiTheme="minorHAnsi"/>
            <w:rPrChange w:id="3736" w:author="Erin Stephenson" w:date="2019-03-13T19:33:00Z">
              <w:rPr/>
            </w:rPrChange>
          </w:rPr>
          <w:t xml:space="preserve"> in the muscles of these mice</w:t>
        </w:r>
      </w:ins>
      <w:ins w:id="3737" w:author="Erin Stephenson" w:date="2019-03-13T19:04:00Z">
        <w:r w:rsidR="00C65B35" w:rsidRPr="00ED672B">
          <w:rPr>
            <w:rFonts w:asciiTheme="minorHAnsi" w:hAnsiTheme="minorHAnsi"/>
            <w:rPrChange w:id="3738" w:author="Erin Stephenson" w:date="2019-03-13T19:33:00Z">
              <w:rPr/>
            </w:rPrChange>
          </w:rPr>
          <w:t xml:space="preserve"> [</w:t>
        </w:r>
        <w:commentRangeStart w:id="3739"/>
        <w:r w:rsidR="00C65B35" w:rsidRPr="00ED672B">
          <w:rPr>
            <w:rFonts w:asciiTheme="minorHAnsi" w:hAnsiTheme="minorHAnsi"/>
            <w:b/>
            <w:rPrChange w:id="3740" w:author="Erin Stephenson" w:date="2019-03-13T19:33:00Z">
              <w:rPr/>
            </w:rPrChange>
          </w:rPr>
          <w:t>Table X</w:t>
        </w:r>
        <w:commentRangeEnd w:id="3739"/>
        <w:r w:rsidR="00C65B35" w:rsidRPr="00ED672B">
          <w:rPr>
            <w:rStyle w:val="CommentReference"/>
            <w:rFonts w:asciiTheme="minorHAnsi" w:hAnsiTheme="minorHAnsi"/>
            <w:b/>
            <w:rPrChange w:id="3741" w:author="Erin Stephenson" w:date="2019-03-13T19:33:00Z">
              <w:rPr>
                <w:rStyle w:val="CommentReference"/>
              </w:rPr>
            </w:rPrChange>
          </w:rPr>
          <w:commentReference w:id="3739"/>
        </w:r>
        <w:r w:rsidR="00C65B35" w:rsidRPr="00ED672B">
          <w:rPr>
            <w:rFonts w:asciiTheme="minorHAnsi" w:hAnsiTheme="minorHAnsi"/>
            <w:rPrChange w:id="3742" w:author="Erin Stephenson" w:date="2019-03-13T19:33:00Z">
              <w:rPr/>
            </w:rPrChange>
          </w:rPr>
          <w:t>]</w:t>
        </w:r>
      </w:ins>
      <w:ins w:id="3743" w:author="Erin Stephenson" w:date="2019-03-13T19:01:00Z">
        <w:r w:rsidR="00C65B35" w:rsidRPr="00ED672B">
          <w:rPr>
            <w:rFonts w:asciiTheme="minorHAnsi" w:hAnsiTheme="minorHAnsi"/>
            <w:rPrChange w:id="3744" w:author="Erin Stephenson" w:date="2019-03-13T19:33:00Z">
              <w:rPr/>
            </w:rPrChange>
          </w:rPr>
          <w:t xml:space="preserve">. Increased </w:t>
        </w:r>
      </w:ins>
      <w:ins w:id="3745" w:author="Erin Stephenson" w:date="2019-03-13T19:04:00Z">
        <w:r w:rsidR="00C65B35" w:rsidRPr="00ED672B">
          <w:rPr>
            <w:rFonts w:asciiTheme="minorHAnsi" w:hAnsiTheme="minorHAnsi"/>
            <w:rPrChange w:id="3746" w:author="Erin Stephenson" w:date="2019-03-13T19:33:00Z">
              <w:rPr/>
            </w:rPrChange>
          </w:rPr>
          <w:t xml:space="preserve">muscle thermogenesis through the sarcolipin-driven uncoupling of SERCA </w:t>
        </w:r>
      </w:ins>
      <w:ins w:id="3747" w:author="Erin Stephenson" w:date="2019-03-13T18:43:00Z">
        <w:r w:rsidR="0034114C" w:rsidRPr="00ED672B">
          <w:rPr>
            <w:rFonts w:asciiTheme="minorHAnsi" w:hAnsiTheme="minorHAnsi"/>
            <w:rPrChange w:id="3748" w:author="Erin Stephenson" w:date="2019-03-13T19:33:00Z">
              <w:rPr/>
            </w:rPrChange>
          </w:rPr>
          <w:t>would</w:t>
        </w:r>
        <w:r w:rsidR="00353086" w:rsidRPr="00ED672B">
          <w:rPr>
            <w:rFonts w:asciiTheme="minorHAnsi" w:hAnsiTheme="minorHAnsi"/>
            <w:rPrChange w:id="3749" w:author="Erin Stephenson" w:date="2019-03-13T19:33:00Z">
              <w:rPr/>
            </w:rPrChange>
          </w:rPr>
          <w:t xml:space="preserve"> </w:t>
        </w:r>
      </w:ins>
      <w:ins w:id="3750" w:author="Erin Stephenson" w:date="2019-03-13T19:05:00Z">
        <w:r w:rsidR="00C65B35" w:rsidRPr="00ED672B">
          <w:rPr>
            <w:rFonts w:asciiTheme="minorHAnsi" w:hAnsiTheme="minorHAnsi"/>
            <w:rPrChange w:id="3751" w:author="Erin Stephenson" w:date="2019-03-13T19:33:00Z">
              <w:rPr/>
            </w:rPrChange>
          </w:rPr>
          <w:t xml:space="preserve">likely </w:t>
        </w:r>
      </w:ins>
      <w:ins w:id="3752" w:author="Erin Stephenson" w:date="2019-03-13T18:43:00Z">
        <w:r w:rsidR="00353086" w:rsidRPr="00ED672B">
          <w:rPr>
            <w:rFonts w:asciiTheme="minorHAnsi" w:hAnsiTheme="minorHAnsi"/>
            <w:rPrChange w:id="3753" w:author="Erin Stephenson" w:date="2019-03-13T19:33:00Z">
              <w:rPr/>
            </w:rPrChange>
          </w:rPr>
          <w:t>contribut</w:t>
        </w:r>
      </w:ins>
      <w:ins w:id="3754" w:author="Erin Stephenson" w:date="2019-03-13T18:54:00Z">
        <w:r w:rsidR="0034114C" w:rsidRPr="00ED672B">
          <w:rPr>
            <w:rFonts w:asciiTheme="minorHAnsi" w:hAnsiTheme="minorHAnsi"/>
            <w:rPrChange w:id="3755" w:author="Erin Stephenson" w:date="2019-03-13T19:33:00Z">
              <w:rPr/>
            </w:rPrChange>
          </w:rPr>
          <w:t>e</w:t>
        </w:r>
      </w:ins>
      <w:ins w:id="3756" w:author="Erin Stephenson" w:date="2019-03-13T18:43:00Z">
        <w:r w:rsidR="00353086" w:rsidRPr="00ED672B">
          <w:rPr>
            <w:rFonts w:asciiTheme="minorHAnsi" w:hAnsiTheme="minorHAnsi"/>
            <w:rPrChange w:id="3757" w:author="Erin Stephenson" w:date="2019-03-13T19:33:00Z">
              <w:rPr/>
            </w:rPrChange>
          </w:rPr>
          <w:t xml:space="preserve"> to the increase in energy expenditure </w:t>
        </w:r>
      </w:ins>
      <w:ins w:id="3758" w:author="Erin Stephenson" w:date="2019-03-13T18:47:00Z">
        <w:r w:rsidR="0016200A" w:rsidRPr="00ED672B">
          <w:rPr>
            <w:rFonts w:asciiTheme="minorHAnsi" w:hAnsiTheme="minorHAnsi"/>
            <w:rPrChange w:id="3759" w:author="Erin Stephenson" w:date="2019-03-13T19:33:00Z">
              <w:rPr/>
            </w:rPrChange>
          </w:rPr>
          <w:t xml:space="preserve">and </w:t>
        </w:r>
      </w:ins>
      <w:ins w:id="3760" w:author="Erin Stephenson" w:date="2019-03-13T19:07:00Z">
        <w:r w:rsidR="00F226E3" w:rsidRPr="00ED672B">
          <w:rPr>
            <w:rFonts w:asciiTheme="minorHAnsi" w:hAnsiTheme="minorHAnsi"/>
            <w:rPrChange w:id="3761" w:author="Erin Stephenson" w:date="2019-03-13T19:33:00Z">
              <w:rPr/>
            </w:rPrChange>
          </w:rPr>
          <w:t xml:space="preserve">subsequent </w:t>
        </w:r>
      </w:ins>
      <w:ins w:id="3762" w:author="Erin Stephenson" w:date="2019-03-13T18:47:00Z">
        <w:r w:rsidR="0016200A" w:rsidRPr="00ED672B">
          <w:rPr>
            <w:rFonts w:asciiTheme="minorHAnsi" w:hAnsiTheme="minorHAnsi"/>
            <w:rPrChange w:id="3763" w:author="Erin Stephenson" w:date="2019-03-13T19:33:00Z">
              <w:rPr/>
            </w:rPrChange>
          </w:rPr>
          <w:t xml:space="preserve">lower body fat </w:t>
        </w:r>
      </w:ins>
      <w:ins w:id="3764" w:author="Erin Stephenson" w:date="2019-03-13T18:43:00Z">
        <w:r w:rsidR="00353086" w:rsidRPr="00ED672B">
          <w:rPr>
            <w:rFonts w:asciiTheme="minorHAnsi" w:hAnsiTheme="minorHAnsi"/>
            <w:rPrChange w:id="3765" w:author="Erin Stephenson" w:date="2019-03-13T19:33:00Z">
              <w:rPr/>
            </w:rPrChange>
          </w:rPr>
          <w:t xml:space="preserve">we observe in muscle-specific </w:t>
        </w:r>
        <w:r w:rsidR="00353086" w:rsidRPr="00ED672B">
          <w:rPr>
            <w:rFonts w:asciiTheme="minorHAnsi" w:hAnsiTheme="minorHAnsi"/>
            <w:i/>
            <w:rPrChange w:id="3766" w:author="Erin Stephenson" w:date="2019-03-13T19:33:00Z">
              <w:rPr/>
            </w:rPrChange>
          </w:rPr>
          <w:t>Tsc1</w:t>
        </w:r>
        <w:r w:rsidR="00353086" w:rsidRPr="00ED672B">
          <w:rPr>
            <w:rFonts w:asciiTheme="minorHAnsi" w:hAnsiTheme="minorHAnsi"/>
            <w:rPrChange w:id="3767" w:author="Erin Stephenson" w:date="2019-03-13T19:33:00Z">
              <w:rPr/>
            </w:rPrChange>
          </w:rPr>
          <w:t>-knockout mice</w:t>
        </w:r>
      </w:ins>
      <w:ins w:id="3768" w:author="Erin Stephenson" w:date="2019-03-13T19:05:00Z">
        <w:r w:rsidR="008142F0" w:rsidRPr="00ED672B">
          <w:rPr>
            <w:rFonts w:asciiTheme="minorHAnsi" w:hAnsiTheme="minorHAnsi"/>
            <w:rPrChange w:id="3769" w:author="Erin Stephenson" w:date="2019-03-13T19:33:00Z">
              <w:rPr/>
            </w:rPrChange>
          </w:rPr>
          <w:t>, a</w:t>
        </w:r>
      </w:ins>
      <w:moveTo w:id="3770" w:author="Erin Stephenson" w:date="2019-03-13T17:15:00Z">
        <w:del w:id="3771" w:author="Erin Stephenson" w:date="2019-03-13T19:05:00Z">
          <w:r w:rsidR="00353CAF" w:rsidRPr="00ED672B" w:rsidDel="008142F0">
            <w:rPr>
              <w:rFonts w:asciiTheme="minorHAnsi" w:hAnsiTheme="minorHAnsi"/>
              <w:rPrChange w:id="3772" w:author="Erin Stephenson" w:date="2019-03-13T19:33:00Z">
                <w:rPr/>
              </w:rPrChange>
            </w:rPr>
            <w:delText>. This</w:delText>
          </w:r>
        </w:del>
        <w:r w:rsidR="00353CAF" w:rsidRPr="00ED672B">
          <w:rPr>
            <w:rFonts w:asciiTheme="minorHAnsi" w:hAnsiTheme="minorHAnsi"/>
            <w:rPrChange w:id="3773" w:author="Erin Stephenson" w:date="2019-03-13T19:33:00Z">
              <w:rPr/>
            </w:rPrChange>
          </w:rPr>
          <w:t xml:space="preserve"> hypothesis </w:t>
        </w:r>
        <w:del w:id="3774" w:author="Erin Stephenson" w:date="2019-03-13T17:18:00Z">
          <w:r w:rsidR="00353CAF" w:rsidRPr="00ED672B" w:rsidDel="00ED7DEB">
            <w:rPr>
              <w:rFonts w:asciiTheme="minorHAnsi" w:hAnsiTheme="minorHAnsi"/>
              <w:rPrChange w:id="3775" w:author="Erin Stephenson" w:date="2019-03-13T19:33:00Z">
                <w:rPr/>
              </w:rPrChange>
            </w:rPr>
            <w:delText>would be</w:delText>
          </w:r>
        </w:del>
        <w:del w:id="3776" w:author="Erin Stephenson" w:date="2019-03-13T19:05:00Z">
          <w:r w:rsidR="00353CAF" w:rsidRPr="00ED672B" w:rsidDel="008142F0">
            <w:rPr>
              <w:rFonts w:asciiTheme="minorHAnsi" w:hAnsiTheme="minorHAnsi"/>
              <w:rPrChange w:id="3777" w:author="Erin Stephenson" w:date="2019-03-13T19:33:00Z">
                <w:rPr/>
              </w:rPrChange>
            </w:rPr>
            <w:delText xml:space="preserve"> </w:delText>
          </w:r>
        </w:del>
        <w:r w:rsidR="00353CAF" w:rsidRPr="00ED672B">
          <w:rPr>
            <w:rFonts w:asciiTheme="minorHAnsi" w:hAnsiTheme="minorHAnsi"/>
            <w:rPrChange w:id="3778" w:author="Erin Stephenson" w:date="2019-03-13T19:33:00Z">
              <w:rPr/>
            </w:rPrChange>
          </w:rPr>
          <w:t xml:space="preserve">consistent with </w:t>
        </w:r>
      </w:moveTo>
      <w:ins w:id="3779" w:author="Erin Stephenson" w:date="2019-03-13T19:05:00Z">
        <w:r w:rsidR="008142F0" w:rsidRPr="00ED672B">
          <w:rPr>
            <w:rFonts w:asciiTheme="minorHAnsi" w:hAnsiTheme="minorHAnsi"/>
            <w:rPrChange w:id="3780" w:author="Erin Stephenson" w:date="2019-03-13T19:33:00Z">
              <w:rPr/>
            </w:rPrChange>
          </w:rPr>
          <w:t>reports</w:t>
        </w:r>
      </w:ins>
      <w:ins w:id="3781" w:author="Erin Stephenson" w:date="2019-03-13T17:18:00Z">
        <w:r w:rsidR="00ED7DEB" w:rsidRPr="00ED672B">
          <w:rPr>
            <w:rFonts w:asciiTheme="minorHAnsi" w:hAnsiTheme="minorHAnsi"/>
            <w:rPrChange w:id="3782" w:author="Erin Stephenson" w:date="2019-03-13T19:33:00Z">
              <w:rPr/>
            </w:rPrChange>
          </w:rPr>
          <w:t xml:space="preserve"> that </w:t>
        </w:r>
      </w:ins>
      <w:moveTo w:id="3783" w:author="Erin Stephenson" w:date="2019-03-13T17:15:00Z">
        <w:del w:id="3784" w:author="Erin Stephenson" w:date="2019-03-13T19:07:00Z">
          <w:r w:rsidR="00353CAF" w:rsidRPr="00ED672B" w:rsidDel="00F226E3">
            <w:rPr>
              <w:rFonts w:asciiTheme="minorHAnsi" w:hAnsiTheme="minorHAnsi"/>
              <w:rPrChange w:id="3785" w:author="Erin Stephenson" w:date="2019-03-13T19:33:00Z">
                <w:rPr/>
              </w:rPrChange>
            </w:rPr>
            <w:delText>upregulat</w:delText>
          </w:r>
        </w:del>
        <w:del w:id="3786" w:author="Erin Stephenson" w:date="2019-03-13T17:18:00Z">
          <w:r w:rsidR="00353CAF" w:rsidRPr="00ED672B" w:rsidDel="00ED7DEB">
            <w:rPr>
              <w:rFonts w:asciiTheme="minorHAnsi" w:hAnsiTheme="minorHAnsi"/>
              <w:rPrChange w:id="3787" w:author="Erin Stephenson" w:date="2019-03-13T19:33:00Z">
                <w:rPr/>
              </w:rPrChange>
            </w:rPr>
            <w:delText>ion</w:delText>
          </w:r>
        </w:del>
        <w:del w:id="3788" w:author="Erin Stephenson" w:date="2019-03-13T19:07:00Z">
          <w:r w:rsidR="00353CAF" w:rsidRPr="00ED672B" w:rsidDel="00F226E3">
            <w:rPr>
              <w:rFonts w:asciiTheme="minorHAnsi" w:hAnsiTheme="minorHAnsi"/>
              <w:rPrChange w:id="3789" w:author="Erin Stephenson" w:date="2019-03-13T19:33:00Z">
                <w:rPr/>
              </w:rPrChange>
            </w:rPr>
            <w:delText xml:space="preserve"> </w:delText>
          </w:r>
        </w:del>
        <w:del w:id="3790" w:author="Erin Stephenson" w:date="2019-03-13T17:18:00Z">
          <w:r w:rsidR="00353CAF" w:rsidRPr="00ED672B" w:rsidDel="00ED7DEB">
            <w:rPr>
              <w:rFonts w:asciiTheme="minorHAnsi" w:hAnsiTheme="minorHAnsi"/>
              <w:rPrChange w:id="3791" w:author="Erin Stephenson" w:date="2019-03-13T19:33:00Z">
                <w:rPr/>
              </w:rPrChange>
            </w:rPr>
            <w:delText xml:space="preserve">of sarcolipin </w:delText>
          </w:r>
        </w:del>
        <w:del w:id="3792" w:author="Erin Stephenson" w:date="2019-03-13T18:44:00Z">
          <w:r w:rsidR="00353CAF" w:rsidRPr="00ED672B" w:rsidDel="00F6438D">
            <w:rPr>
              <w:rFonts w:asciiTheme="minorHAnsi" w:hAnsiTheme="minorHAnsi"/>
              <w:rPrChange w:id="3793" w:author="Erin Stephenson" w:date="2019-03-13T19:33:00Z">
                <w:rPr/>
              </w:rPrChange>
            </w:rPr>
            <w:delText>by</w:delText>
          </w:r>
        </w:del>
        <w:del w:id="3794" w:author="Erin Stephenson" w:date="2019-03-13T19:07:00Z">
          <w:r w:rsidR="00353CAF" w:rsidRPr="00ED672B" w:rsidDel="00F226E3">
            <w:rPr>
              <w:rFonts w:asciiTheme="minorHAnsi" w:hAnsiTheme="minorHAnsi"/>
              <w:rPrChange w:id="3795" w:author="Erin Stephenson" w:date="2019-03-13T19:33:00Z">
                <w:rPr/>
              </w:rPrChange>
            </w:rPr>
            <w:delText xml:space="preserve"> </w:delText>
          </w:r>
        </w:del>
        <w:del w:id="3796" w:author="Erin Stephenson" w:date="2019-03-13T17:18:00Z">
          <w:r w:rsidR="00353CAF" w:rsidRPr="00ED672B" w:rsidDel="00ED7DEB">
            <w:rPr>
              <w:rFonts w:asciiTheme="minorHAnsi" w:hAnsiTheme="minorHAnsi"/>
              <w:rPrChange w:id="3797" w:author="Erin Stephenson" w:date="2019-03-13T19:33:00Z">
                <w:rPr/>
              </w:rPrChange>
            </w:rPr>
            <w:delText>HFD</w:delText>
          </w:r>
        </w:del>
        <w:del w:id="3798" w:author="Erin Stephenson" w:date="2019-03-13T19:07:00Z">
          <w:r w:rsidR="00353CAF" w:rsidRPr="00ED672B" w:rsidDel="00F226E3">
            <w:rPr>
              <w:rFonts w:asciiTheme="minorHAnsi" w:hAnsiTheme="minorHAnsi"/>
              <w:rPrChange w:id="3799" w:author="Erin Stephenson" w:date="2019-03-13T19:33:00Z">
                <w:rPr/>
              </w:rPrChange>
            </w:rPr>
            <w:delText xml:space="preserve">, </w:delText>
          </w:r>
        </w:del>
      </w:moveTo>
      <w:ins w:id="3800" w:author="Erin Stephenson" w:date="2019-03-13T17:19:00Z">
        <w:r w:rsidR="00ED7DEB" w:rsidRPr="00ED672B">
          <w:rPr>
            <w:rFonts w:asciiTheme="minorHAnsi" w:hAnsiTheme="minorHAnsi"/>
            <w:rPrChange w:id="3801" w:author="Erin Stephenson" w:date="2019-03-13T19:33:00Z">
              <w:rPr/>
            </w:rPrChange>
          </w:rPr>
          <w:t xml:space="preserve">obesity is </w:t>
        </w:r>
      </w:ins>
      <w:moveTo w:id="3802" w:author="Erin Stephenson" w:date="2019-03-13T17:15:00Z">
        <w:r w:rsidR="00353CAF" w:rsidRPr="00ED672B">
          <w:rPr>
            <w:rFonts w:asciiTheme="minorHAnsi" w:hAnsiTheme="minorHAnsi"/>
            <w:rPrChange w:id="3803" w:author="Erin Stephenson" w:date="2019-03-13T19:33:00Z">
              <w:rPr/>
            </w:rPrChange>
          </w:rPr>
          <w:t xml:space="preserve">exacerbated </w:t>
        </w:r>
        <w:del w:id="3804" w:author="Erin Stephenson" w:date="2019-03-13T17:20:00Z">
          <w:r w:rsidR="00353CAF" w:rsidRPr="00ED672B" w:rsidDel="00ED7DEB">
            <w:rPr>
              <w:rFonts w:asciiTheme="minorHAnsi" w:hAnsiTheme="minorHAnsi"/>
              <w:rPrChange w:id="3805" w:author="Erin Stephenson" w:date="2019-03-13T19:33:00Z">
                <w:rPr/>
              </w:rPrChange>
            </w:rPr>
            <w:delText xml:space="preserve">obesity </w:delText>
          </w:r>
        </w:del>
        <w:r w:rsidR="00353CAF" w:rsidRPr="00ED672B">
          <w:rPr>
            <w:rFonts w:asciiTheme="minorHAnsi" w:hAnsiTheme="minorHAnsi"/>
            <w:rPrChange w:id="3806" w:author="Erin Stephenson" w:date="2019-03-13T19:33:00Z">
              <w:rPr/>
            </w:rPrChange>
          </w:rPr>
          <w:t xml:space="preserve">when </w:t>
        </w:r>
        <w:proofErr w:type="spellStart"/>
        <w:r w:rsidR="00353CAF" w:rsidRPr="00ED672B">
          <w:rPr>
            <w:rFonts w:asciiTheme="minorHAnsi" w:hAnsiTheme="minorHAnsi"/>
            <w:i/>
            <w:rPrChange w:id="3807" w:author="Erin Stephenson" w:date="2019-03-13T19:33:00Z">
              <w:rPr>
                <w:i/>
              </w:rPr>
            </w:rPrChange>
          </w:rPr>
          <w:t>Sln</w:t>
        </w:r>
        <w:proofErr w:type="spellEnd"/>
        <w:r w:rsidR="00353CAF" w:rsidRPr="00ED672B">
          <w:rPr>
            <w:rFonts w:asciiTheme="minorHAnsi" w:hAnsiTheme="minorHAnsi"/>
            <w:rPrChange w:id="3808" w:author="Erin Stephenson" w:date="2019-03-13T19:33:00Z">
              <w:rPr/>
            </w:rPrChange>
          </w:rPr>
          <w:t xml:space="preserve"> is ablated </w:t>
        </w:r>
        <w:r w:rsidR="00353CAF" w:rsidRPr="00ED672B">
          <w:rPr>
            <w:rFonts w:asciiTheme="minorHAnsi" w:hAnsiTheme="minorHAnsi"/>
            <w:rPrChange w:id="3809" w:author="Erin Stephenson" w:date="2019-03-13T19:33:00Z">
              <w:rPr/>
            </w:rPrChange>
          </w:rPr>
          <w:fldChar w:fldCharType="begin" w:fldLock="1"/>
        </w:r>
        <w:r w:rsidR="00353CAF" w:rsidRPr="00ED672B">
          <w:rPr>
            <w:rFonts w:asciiTheme="minorHAnsi" w:hAnsiTheme="minorHAnsi"/>
            <w:rPrChange w:id="3810" w:author="Erin Stephenson" w:date="2019-03-13T19:33:00Z">
              <w:rPr/>
            </w:rPrChange>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5–57]","plainTextFormattedCitation":"[55–57]","previouslyFormattedCitation":"[55–57]"},"properties":{"noteIndex":0},"schema":"https://github.com/citation-style-language/schema/raw/master/csl-citation.json"}</w:instrText>
        </w:r>
        <w:r w:rsidR="00353CAF" w:rsidRPr="00ED672B">
          <w:rPr>
            <w:rFonts w:asciiTheme="minorHAnsi" w:hAnsiTheme="minorHAnsi"/>
            <w:rPrChange w:id="3811" w:author="Erin Stephenson" w:date="2019-03-13T19:33:00Z">
              <w:rPr/>
            </w:rPrChange>
          </w:rPr>
          <w:fldChar w:fldCharType="separate"/>
        </w:r>
        <w:r w:rsidR="00353CAF" w:rsidRPr="00ED672B">
          <w:rPr>
            <w:rFonts w:asciiTheme="minorHAnsi" w:hAnsiTheme="minorHAnsi"/>
            <w:noProof/>
            <w:rPrChange w:id="3812" w:author="Erin Stephenson" w:date="2019-03-13T19:33:00Z">
              <w:rPr>
                <w:noProof/>
              </w:rPr>
            </w:rPrChange>
          </w:rPr>
          <w:t>[55–57]</w:t>
        </w:r>
        <w:r w:rsidR="00353CAF" w:rsidRPr="00ED672B">
          <w:rPr>
            <w:rFonts w:asciiTheme="minorHAnsi" w:hAnsiTheme="minorHAnsi"/>
            <w:rPrChange w:id="3813" w:author="Erin Stephenson" w:date="2019-03-13T19:33:00Z">
              <w:rPr/>
            </w:rPrChange>
          </w:rPr>
          <w:fldChar w:fldCharType="end"/>
        </w:r>
        <w:r w:rsidR="00353CAF" w:rsidRPr="00ED672B">
          <w:rPr>
            <w:rFonts w:asciiTheme="minorHAnsi" w:hAnsiTheme="minorHAnsi"/>
            <w:rPrChange w:id="3814" w:author="Erin Stephenson" w:date="2019-03-13T19:33:00Z">
              <w:rPr/>
            </w:rPrChange>
          </w:rPr>
          <w:t xml:space="preserve"> </w:t>
        </w:r>
        <w:del w:id="3815" w:author="Erin Stephenson" w:date="2019-03-13T17:20:00Z">
          <w:r w:rsidR="00353CAF" w:rsidRPr="00ED672B" w:rsidDel="00ED7DEB">
            <w:rPr>
              <w:rFonts w:asciiTheme="minorHAnsi" w:hAnsiTheme="minorHAnsi"/>
              <w:rPrChange w:id="3816" w:author="Erin Stephenson" w:date="2019-03-13T19:33:00Z">
                <w:rPr/>
              </w:rPrChange>
            </w:rPr>
            <w:delText xml:space="preserve">and </w:delText>
          </w:r>
        </w:del>
      </w:moveTo>
      <w:ins w:id="3817" w:author="Erin Stephenson" w:date="2019-03-13T17:20:00Z">
        <w:r w:rsidR="00ED7DEB" w:rsidRPr="00ED672B">
          <w:rPr>
            <w:rFonts w:asciiTheme="minorHAnsi" w:hAnsiTheme="minorHAnsi"/>
            <w:rPrChange w:id="3818" w:author="Erin Stephenson" w:date="2019-03-13T19:33:00Z">
              <w:rPr/>
            </w:rPrChange>
          </w:rPr>
          <w:t xml:space="preserve">or </w:t>
        </w:r>
      </w:ins>
      <w:moveTo w:id="3819" w:author="Erin Stephenson" w:date="2019-03-13T17:15:00Z">
        <w:r w:rsidR="00353CAF" w:rsidRPr="00ED672B">
          <w:rPr>
            <w:rFonts w:asciiTheme="minorHAnsi" w:hAnsiTheme="minorHAnsi"/>
            <w:rPrChange w:id="3820" w:author="Erin Stephenson" w:date="2019-03-13T19:33:00Z">
              <w:rPr/>
            </w:rPrChange>
          </w:rPr>
          <w:t>prevent</w:t>
        </w:r>
        <w:del w:id="3821" w:author="Erin Stephenson" w:date="2019-03-13T17:20:00Z">
          <w:r w:rsidR="00353CAF" w:rsidRPr="00ED672B" w:rsidDel="00ED7DEB">
            <w:rPr>
              <w:rFonts w:asciiTheme="minorHAnsi" w:hAnsiTheme="minorHAnsi"/>
              <w:rPrChange w:id="3822" w:author="Erin Stephenson" w:date="2019-03-13T19:33:00Z">
                <w:rPr/>
              </w:rPrChange>
            </w:rPr>
            <w:delText>ion</w:delText>
          </w:r>
        </w:del>
      </w:moveTo>
      <w:ins w:id="3823" w:author="Erin Stephenson" w:date="2019-03-13T17:20:00Z">
        <w:r w:rsidR="00ED7DEB" w:rsidRPr="00ED672B">
          <w:rPr>
            <w:rFonts w:asciiTheme="minorHAnsi" w:hAnsiTheme="minorHAnsi"/>
            <w:rPrChange w:id="3824" w:author="Erin Stephenson" w:date="2019-03-13T19:33:00Z">
              <w:rPr/>
            </w:rPrChange>
          </w:rPr>
          <w:t>ed</w:t>
        </w:r>
      </w:ins>
      <w:moveTo w:id="3825" w:author="Erin Stephenson" w:date="2019-03-13T17:15:00Z">
        <w:r w:rsidR="00353CAF" w:rsidRPr="00ED672B">
          <w:rPr>
            <w:rFonts w:asciiTheme="minorHAnsi" w:hAnsiTheme="minorHAnsi"/>
            <w:rPrChange w:id="3826" w:author="Erin Stephenson" w:date="2019-03-13T19:33:00Z">
              <w:rPr/>
            </w:rPrChange>
          </w:rPr>
          <w:t xml:space="preserve"> when it is </w:t>
        </w:r>
      </w:moveTo>
      <w:proofErr w:type="spellStart"/>
      <w:ins w:id="3827" w:author="Erin Stephenson" w:date="2019-03-13T17:20:00Z">
        <w:r w:rsidR="00ED7DEB" w:rsidRPr="00ED672B">
          <w:rPr>
            <w:rFonts w:asciiTheme="minorHAnsi" w:hAnsiTheme="minorHAnsi"/>
            <w:i/>
            <w:rPrChange w:id="3828" w:author="Erin Stephenson" w:date="2019-03-13T19:33:00Z">
              <w:rPr/>
            </w:rPrChange>
          </w:rPr>
          <w:t>Sln</w:t>
        </w:r>
        <w:proofErr w:type="spellEnd"/>
        <w:r w:rsidR="00ED7DEB" w:rsidRPr="00ED672B">
          <w:rPr>
            <w:rFonts w:asciiTheme="minorHAnsi" w:hAnsiTheme="minorHAnsi"/>
            <w:rPrChange w:id="3829" w:author="Erin Stephenson" w:date="2019-03-13T19:33:00Z">
              <w:rPr/>
            </w:rPrChange>
          </w:rPr>
          <w:t xml:space="preserve"> is </w:t>
        </w:r>
      </w:ins>
      <w:moveTo w:id="3830" w:author="Erin Stephenson" w:date="2019-03-13T17:15:00Z">
        <w:r w:rsidR="00353CAF" w:rsidRPr="00ED672B">
          <w:rPr>
            <w:rFonts w:asciiTheme="minorHAnsi" w:hAnsiTheme="minorHAnsi"/>
            <w:rPrChange w:id="3831" w:author="Erin Stephenson" w:date="2019-03-13T19:33:00Z">
              <w:rPr/>
            </w:rPrChange>
          </w:rPr>
          <w:t xml:space="preserve">overexpressed </w:t>
        </w:r>
        <w:r w:rsidR="00353CAF" w:rsidRPr="00ED672B">
          <w:rPr>
            <w:rFonts w:asciiTheme="minorHAnsi" w:hAnsiTheme="minorHAnsi"/>
            <w:rPrChange w:id="3832" w:author="Erin Stephenson" w:date="2019-03-13T19:33:00Z">
              <w:rPr/>
            </w:rPrChange>
          </w:rPr>
          <w:fldChar w:fldCharType="begin" w:fldLock="1"/>
        </w:r>
        <w:r w:rsidR="00353CAF" w:rsidRPr="00ED672B">
          <w:rPr>
            <w:rFonts w:asciiTheme="minorHAnsi" w:hAnsiTheme="minorHAnsi"/>
            <w:rPrChange w:id="3833" w:author="Erin Stephenson" w:date="2019-03-13T19:33:00Z">
              <w:rPr/>
            </w:rPrChange>
          </w:rPr>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353CAF" w:rsidRPr="00ED672B">
          <w:rPr>
            <w:rFonts w:ascii="MS Mincho" w:eastAsia="MS Mincho" w:hAnsi="MS Mincho" w:cs="MS Mincho"/>
            <w:rPrChange w:id="3834" w:author="Erin Stephenson" w:date="2019-03-13T19:33:00Z">
              <w:rPr>
                <w:rFonts w:ascii="Cambria Math" w:hAnsi="Cambria Math" w:cs="Cambria Math"/>
              </w:rPr>
            </w:rPrChange>
          </w:rPr>
          <w:instrText>∼</w:instrText>
        </w:r>
        <w:r w:rsidR="00353CAF" w:rsidRPr="00ED672B">
          <w:rPr>
            <w:rFonts w:asciiTheme="minorHAnsi" w:hAnsiTheme="minorHAnsi"/>
            <w:rPrChange w:id="3835" w:author="Erin Stephenson" w:date="2019-03-13T19:33:00Z">
              <w:rPr/>
            </w:rPrChange>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8]","plainTextFormattedCitation":"[58]","previouslyFormattedCitation":"[58]"},"properties":{"noteIndex":0},"schema":"https://github.com/citation-style-language/schema/raw/master/csl-citation.json"}</w:instrText>
        </w:r>
        <w:r w:rsidR="00353CAF" w:rsidRPr="00ED672B">
          <w:rPr>
            <w:rFonts w:asciiTheme="minorHAnsi" w:hAnsiTheme="minorHAnsi"/>
            <w:rPrChange w:id="3836" w:author="Erin Stephenson" w:date="2019-03-13T19:33:00Z">
              <w:rPr/>
            </w:rPrChange>
          </w:rPr>
          <w:fldChar w:fldCharType="separate"/>
        </w:r>
        <w:r w:rsidR="00353CAF" w:rsidRPr="00ED672B">
          <w:rPr>
            <w:rFonts w:asciiTheme="minorHAnsi" w:hAnsiTheme="minorHAnsi"/>
            <w:noProof/>
            <w:rPrChange w:id="3837" w:author="Erin Stephenson" w:date="2019-03-13T19:33:00Z">
              <w:rPr>
                <w:noProof/>
              </w:rPr>
            </w:rPrChange>
          </w:rPr>
          <w:t>[58]</w:t>
        </w:r>
        <w:r w:rsidR="00353CAF" w:rsidRPr="00ED672B">
          <w:rPr>
            <w:rFonts w:asciiTheme="minorHAnsi" w:hAnsiTheme="minorHAnsi"/>
            <w:rPrChange w:id="3838" w:author="Erin Stephenson" w:date="2019-03-13T19:33:00Z">
              <w:rPr/>
            </w:rPrChange>
          </w:rPr>
          <w:fldChar w:fldCharType="end"/>
        </w:r>
        <w:r w:rsidR="00353CAF" w:rsidRPr="00ED672B">
          <w:rPr>
            <w:rFonts w:asciiTheme="minorHAnsi" w:hAnsiTheme="minorHAnsi"/>
            <w:rPrChange w:id="3839" w:author="Erin Stephenson" w:date="2019-03-13T19:33:00Z">
              <w:rPr/>
            </w:rPrChange>
          </w:rPr>
          <w:t>.</w:t>
        </w:r>
      </w:moveTo>
      <w:ins w:id="3840" w:author="Erin Stephenson" w:date="2019-03-13T19:13:00Z">
        <w:r w:rsidR="00542C29" w:rsidRPr="00ED672B">
          <w:rPr>
            <w:rFonts w:asciiTheme="minorHAnsi" w:hAnsiTheme="minorHAnsi"/>
            <w:rPrChange w:id="3841" w:author="Erin Stephenson" w:date="2019-03-13T19:33:00Z">
              <w:rPr/>
            </w:rPrChange>
          </w:rPr>
          <w:t xml:space="preserve"> </w:t>
        </w:r>
      </w:ins>
      <w:moveTo w:id="3842" w:author="Erin Stephenson" w:date="2019-03-13T17:15:00Z">
        <w:r w:rsidR="00353CAF" w:rsidRPr="00ED672B">
          <w:rPr>
            <w:rFonts w:asciiTheme="minorHAnsi" w:hAnsiTheme="minorHAnsi"/>
            <w:rPrChange w:id="3843" w:author="Erin Stephenson" w:date="2019-03-13T19:33:00Z">
              <w:rPr/>
            </w:rPrChange>
          </w:rPr>
          <w:t xml:space="preserve"> </w:t>
        </w:r>
      </w:moveTo>
      <w:moveToRangeEnd w:id="3662"/>
      <w:ins w:id="3844" w:author="Erin Stephenson" w:date="2019-03-13T16:35:00Z">
        <w:r w:rsidR="002134DF" w:rsidRPr="00ED672B">
          <w:rPr>
            <w:rFonts w:asciiTheme="minorHAnsi" w:hAnsiTheme="minorHAnsi"/>
            <w:rPrChange w:id="3845" w:author="Erin Stephenson" w:date="2019-03-13T19:33:00Z">
              <w:rPr/>
            </w:rPrChange>
          </w:rPr>
          <w:t xml:space="preserve"> </w:t>
        </w:r>
      </w:ins>
      <w:ins w:id="3846" w:author="Erin Stephenson" w:date="2019-03-13T16:32:00Z">
        <w:r w:rsidR="00A3201B" w:rsidRPr="00ED672B">
          <w:rPr>
            <w:rFonts w:asciiTheme="minorHAnsi" w:hAnsiTheme="minorHAnsi"/>
            <w:rPrChange w:id="3847" w:author="Erin Stephenson" w:date="2019-03-13T19:33:00Z">
              <w:rPr/>
            </w:rPrChange>
          </w:rPr>
          <w:t xml:space="preserve">  </w:t>
        </w:r>
      </w:ins>
    </w:p>
    <w:p w14:paraId="5DD37F96" w14:textId="77777777" w:rsidR="00A3201B" w:rsidRPr="00ED672B" w:rsidRDefault="00A3201B" w:rsidP="00475EC8">
      <w:pPr>
        <w:rPr>
          <w:ins w:id="3848" w:author="Erin Stephenson" w:date="2019-03-13T19:10:00Z"/>
          <w:rFonts w:asciiTheme="minorHAnsi" w:hAnsiTheme="minorHAnsi"/>
          <w:rPrChange w:id="3849" w:author="Erin Stephenson" w:date="2019-03-13T19:33:00Z">
            <w:rPr>
              <w:ins w:id="3850" w:author="Erin Stephenson" w:date="2019-03-13T19:10:00Z"/>
            </w:rPr>
          </w:rPrChange>
        </w:rPr>
      </w:pPr>
    </w:p>
    <w:p w14:paraId="3A6525E8" w14:textId="6F144FDB" w:rsidR="00542C29" w:rsidRPr="00ED672B" w:rsidRDefault="00D8246A" w:rsidP="00D8246A">
      <w:pPr>
        <w:rPr>
          <w:ins w:id="3851" w:author="Erin Stephenson" w:date="2019-03-13T19:13:00Z"/>
          <w:rFonts w:asciiTheme="minorHAnsi" w:hAnsiTheme="minorHAnsi"/>
          <w:rPrChange w:id="3852" w:author="Erin Stephenson" w:date="2019-03-13T19:33:00Z">
            <w:rPr>
              <w:ins w:id="3853" w:author="Erin Stephenson" w:date="2019-03-13T19:13:00Z"/>
            </w:rPr>
          </w:rPrChange>
        </w:rPr>
      </w:pPr>
      <w:ins w:id="3854" w:author="Erin Stephenson" w:date="2019-03-13T19:10:00Z">
        <w:r w:rsidRPr="00ED672B">
          <w:rPr>
            <w:rFonts w:asciiTheme="minorHAnsi" w:hAnsiTheme="minorHAnsi"/>
            <w:rPrChange w:id="3855" w:author="Erin Stephenson" w:date="2019-03-13T19:33:00Z">
              <w:rPr/>
            </w:rPrChange>
          </w:rPr>
          <w:t xml:space="preserve">Other mechanisms linking muscle mTORC1 activity to elevated energy dissipation may be indirect, such as increased energy expenditure associated with elevations in muscle-derived FGF21 </w:t>
        </w:r>
        <w:r w:rsidRPr="00ED672B">
          <w:rPr>
            <w:rFonts w:asciiTheme="minorHAnsi" w:hAnsiTheme="minorHAnsi"/>
            <w:rPrChange w:id="3856" w:author="Erin Stephenson" w:date="2019-03-13T19:33:00Z">
              <w:rPr/>
            </w:rPrChange>
          </w:rPr>
          <w:fldChar w:fldCharType="begin" w:fldLock="1"/>
        </w:r>
        <w:r w:rsidRPr="00ED672B">
          <w:rPr>
            <w:rFonts w:asciiTheme="minorHAnsi" w:hAnsiTheme="minorHAnsi"/>
            <w:rPrChange w:id="3857" w:author="Erin Stephenson" w:date="2019-03-13T19:33:00Z">
              <w:rPr/>
            </w:rPrChange>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31,74,75]","plainTextFormattedCitation":"[31,74,75]","previouslyFormattedCitation":"[31,78,79]"},"properties":{"noteIndex":0},"schema":"https://github.com/citation-style-language/schema/raw/master/csl-citation.json"}</w:instrText>
        </w:r>
        <w:r w:rsidRPr="00ED672B">
          <w:rPr>
            <w:rFonts w:asciiTheme="minorHAnsi" w:hAnsiTheme="minorHAnsi"/>
            <w:rPrChange w:id="3858" w:author="Erin Stephenson" w:date="2019-03-13T19:33:00Z">
              <w:rPr/>
            </w:rPrChange>
          </w:rPr>
          <w:fldChar w:fldCharType="separate"/>
        </w:r>
        <w:r w:rsidRPr="00ED672B">
          <w:rPr>
            <w:rFonts w:asciiTheme="minorHAnsi" w:hAnsiTheme="minorHAnsi"/>
            <w:noProof/>
            <w:rPrChange w:id="3859" w:author="Erin Stephenson" w:date="2019-03-13T19:33:00Z">
              <w:rPr>
                <w:noProof/>
              </w:rPr>
            </w:rPrChange>
          </w:rPr>
          <w:t>[31,74,75]</w:t>
        </w:r>
        <w:r w:rsidRPr="00ED672B">
          <w:rPr>
            <w:rFonts w:asciiTheme="minorHAnsi" w:hAnsiTheme="minorHAnsi"/>
            <w:rPrChange w:id="3860" w:author="Erin Stephenson" w:date="2019-03-13T19:33:00Z">
              <w:rPr/>
            </w:rPrChange>
          </w:rPr>
          <w:fldChar w:fldCharType="end"/>
        </w:r>
        <w:r w:rsidRPr="00ED672B">
          <w:rPr>
            <w:rFonts w:asciiTheme="minorHAnsi" w:hAnsiTheme="minorHAnsi"/>
            <w:rPrChange w:id="3861" w:author="Erin Stephenson" w:date="2019-03-13T19:33:00Z">
              <w:rPr/>
            </w:rPrChange>
          </w:rPr>
          <w:t xml:space="preserve"> or other factors. </w:t>
        </w:r>
      </w:ins>
      <w:ins w:id="3862" w:author="Erin Stephenson" w:date="2019-03-13T19:15:00Z">
        <w:r w:rsidR="00C71DF5" w:rsidRPr="00ED672B">
          <w:rPr>
            <w:rFonts w:asciiTheme="minorHAnsi" w:hAnsiTheme="minorHAnsi"/>
            <w:rPrChange w:id="3863" w:author="Erin Stephenson" w:date="2019-03-13T19:33:00Z">
              <w:rPr/>
            </w:rPrChange>
          </w:rPr>
          <w:t xml:space="preserve">Or they may be more obvious, such as altered skeletal muscle mitochondrial </w:t>
        </w:r>
      </w:ins>
      <w:ins w:id="3864" w:author="Erin Stephenson" w:date="2019-03-13T19:16:00Z">
        <w:r w:rsidR="00C71DF5" w:rsidRPr="00ED672B">
          <w:rPr>
            <w:rFonts w:asciiTheme="minorHAnsi" w:hAnsiTheme="minorHAnsi"/>
            <w:rPrChange w:id="3865" w:author="Erin Stephenson" w:date="2019-03-13T19:33:00Z">
              <w:rPr/>
            </w:rPrChange>
          </w:rPr>
          <w:t xml:space="preserve">metabolism. </w:t>
        </w:r>
        <w:r w:rsidR="00F618A8" w:rsidRPr="00ED672B">
          <w:rPr>
            <w:rFonts w:asciiTheme="minorHAnsi" w:hAnsiTheme="minorHAnsi"/>
            <w:rPrChange w:id="3866" w:author="Erin Stephenson" w:date="2019-03-13T19:33:00Z">
              <w:rPr/>
            </w:rPrChange>
          </w:rPr>
          <w:t xml:space="preserve">We and others have observed that skeletal muscle-specific activation of mTORC1 via deletion of </w:t>
        </w:r>
        <w:r w:rsidR="00F618A8" w:rsidRPr="00ED672B">
          <w:rPr>
            <w:rFonts w:asciiTheme="minorHAnsi" w:hAnsiTheme="minorHAnsi"/>
            <w:i/>
            <w:rPrChange w:id="3867" w:author="Erin Stephenson" w:date="2019-03-13T19:33:00Z">
              <w:rPr>
                <w:i/>
              </w:rPr>
            </w:rPrChange>
          </w:rPr>
          <w:t>Tsc1</w:t>
        </w:r>
        <w:r w:rsidR="00F618A8" w:rsidRPr="00ED672B">
          <w:rPr>
            <w:rFonts w:asciiTheme="minorHAnsi" w:hAnsiTheme="minorHAnsi"/>
            <w:rPrChange w:id="3868" w:author="Erin Stephenson" w:date="2019-03-13T19:33:00Z">
              <w:rPr/>
            </w:rPrChange>
          </w:rPr>
          <w:t xml:space="preserve"> </w:t>
        </w:r>
      </w:ins>
      <w:ins w:id="3869" w:author="Erin Stephenson" w:date="2019-03-13T19:17:00Z">
        <w:r w:rsidR="00F618A8" w:rsidRPr="00ED672B">
          <w:rPr>
            <w:rFonts w:asciiTheme="minorHAnsi" w:hAnsiTheme="minorHAnsi"/>
            <w:rPrChange w:id="3870" w:author="Erin Stephenson" w:date="2019-03-13T19:33:00Z">
              <w:rPr/>
            </w:rPrChange>
          </w:rPr>
          <w:t>results in</w:t>
        </w:r>
      </w:ins>
      <w:ins w:id="3871" w:author="Erin Stephenson" w:date="2019-03-13T19:16:00Z">
        <w:r w:rsidR="00F618A8" w:rsidRPr="00ED672B">
          <w:rPr>
            <w:rFonts w:asciiTheme="minorHAnsi" w:hAnsiTheme="minorHAnsi"/>
            <w:rPrChange w:id="3872" w:author="Erin Stephenson" w:date="2019-03-13T19:33:00Z">
              <w:rPr/>
            </w:rPrChange>
          </w:rPr>
          <w:t xml:space="preserve"> an increase in the oxidative profile of the skeletal muscle [</w:t>
        </w:r>
        <w:r w:rsidR="00F618A8" w:rsidRPr="00ED672B">
          <w:rPr>
            <w:rFonts w:asciiTheme="minorHAnsi" w:hAnsiTheme="minorHAnsi"/>
            <w:b/>
            <w:rPrChange w:id="3873" w:author="Erin Stephenson" w:date="2019-03-13T19:33:00Z">
              <w:rPr>
                <w:b/>
              </w:rPr>
            </w:rPrChange>
          </w:rPr>
          <w:t>Fig. 4D</w:t>
        </w:r>
        <w:r w:rsidR="00F618A8" w:rsidRPr="00ED672B">
          <w:rPr>
            <w:rFonts w:asciiTheme="minorHAnsi" w:hAnsiTheme="minorHAnsi"/>
            <w:rPrChange w:id="3874" w:author="Erin Stephenson" w:date="2019-03-13T19:33:00Z">
              <w:rPr/>
            </w:rPrChange>
          </w:rPr>
          <w:t xml:space="preserve">; </w:t>
        </w:r>
        <w:commentRangeStart w:id="3875"/>
        <w:proofErr w:type="spellStart"/>
        <w:r w:rsidR="00F618A8" w:rsidRPr="00ED672B">
          <w:rPr>
            <w:rFonts w:asciiTheme="minorHAnsi" w:hAnsiTheme="minorHAnsi"/>
            <w:rPrChange w:id="3876" w:author="Erin Stephenson" w:date="2019-03-13T19:33:00Z">
              <w:rPr/>
            </w:rPrChange>
          </w:rPr>
          <w:t>Bentzinger</w:t>
        </w:r>
        <w:proofErr w:type="spellEnd"/>
        <w:r w:rsidR="00F618A8" w:rsidRPr="00ED672B">
          <w:rPr>
            <w:rFonts w:asciiTheme="minorHAnsi" w:hAnsiTheme="minorHAnsi"/>
            <w:rPrChange w:id="3877" w:author="Erin Stephenson" w:date="2019-03-13T19:33:00Z">
              <w:rPr/>
            </w:rPrChange>
          </w:rPr>
          <w:t xml:space="preserve"> 2013</w:t>
        </w:r>
        <w:commentRangeEnd w:id="3875"/>
        <w:r w:rsidR="00F618A8" w:rsidRPr="00ED672B">
          <w:rPr>
            <w:rStyle w:val="CommentReference"/>
            <w:rFonts w:asciiTheme="minorHAnsi" w:hAnsiTheme="minorHAnsi"/>
            <w:rPrChange w:id="3878" w:author="Erin Stephenson" w:date="2019-03-13T19:33:00Z">
              <w:rPr>
                <w:rStyle w:val="CommentReference"/>
              </w:rPr>
            </w:rPrChange>
          </w:rPr>
          <w:commentReference w:id="3875"/>
        </w:r>
        <w:r w:rsidR="00F618A8" w:rsidRPr="00ED672B">
          <w:rPr>
            <w:rFonts w:asciiTheme="minorHAnsi" w:hAnsiTheme="minorHAnsi"/>
            <w:rPrChange w:id="3879" w:author="Erin Stephenson" w:date="2019-03-13T19:33:00Z">
              <w:rPr/>
            </w:rPrChange>
          </w:rPr>
          <w:t xml:space="preserve">]. </w:t>
        </w:r>
      </w:ins>
      <w:ins w:id="3880" w:author="Erin Stephenson" w:date="2019-03-13T19:21:00Z">
        <w:r w:rsidR="00E328A4" w:rsidRPr="00ED672B">
          <w:rPr>
            <w:rFonts w:asciiTheme="minorHAnsi" w:hAnsiTheme="minorHAnsi"/>
            <w:rPrChange w:id="3881" w:author="Erin Stephenson" w:date="2019-03-13T19:33:00Z">
              <w:rPr/>
            </w:rPrChange>
          </w:rPr>
          <w:t xml:space="preserve">Furthermore, </w:t>
        </w:r>
      </w:ins>
      <w:ins w:id="3882" w:author="Erin Stephenson" w:date="2019-03-13T19:23:00Z">
        <w:r w:rsidR="0059067D" w:rsidRPr="00ED672B">
          <w:rPr>
            <w:rFonts w:asciiTheme="minorHAnsi" w:hAnsiTheme="minorHAnsi"/>
            <w:rPrChange w:id="3883" w:author="Erin Stephenson" w:date="2019-03-13T19:33:00Z">
              <w:rPr/>
            </w:rPrChange>
          </w:rPr>
          <w:t>non-</w:t>
        </w:r>
        <w:r w:rsidR="0059067D" w:rsidRPr="00ED672B">
          <w:rPr>
            <w:rFonts w:asciiTheme="minorHAnsi" w:hAnsiTheme="minorHAnsi"/>
            <w:i/>
            <w:rPrChange w:id="3884" w:author="Erin Stephenson" w:date="2019-03-13T19:33:00Z">
              <w:rPr/>
            </w:rPrChange>
          </w:rPr>
          <w:t>Tsc1</w:t>
        </w:r>
        <w:r w:rsidR="0059067D" w:rsidRPr="00ED672B">
          <w:rPr>
            <w:rFonts w:asciiTheme="minorHAnsi" w:hAnsiTheme="minorHAnsi"/>
            <w:rPrChange w:id="3885" w:author="Erin Stephenson" w:date="2019-03-13T19:33:00Z">
              <w:rPr/>
            </w:rPrChange>
          </w:rPr>
          <w:t>-driven</w:t>
        </w:r>
      </w:ins>
      <w:ins w:id="3886" w:author="Erin Stephenson" w:date="2019-03-13T19:21:00Z">
        <w:r w:rsidR="00E328A4" w:rsidRPr="00ED672B">
          <w:rPr>
            <w:rFonts w:asciiTheme="minorHAnsi" w:hAnsiTheme="minorHAnsi"/>
            <w:rPrChange w:id="3887" w:author="Erin Stephenson" w:date="2019-03-13T19:33:00Z">
              <w:rPr/>
            </w:rPrChange>
          </w:rPr>
          <w:t xml:space="preserve"> models of </w:t>
        </w:r>
      </w:ins>
      <w:ins w:id="3888" w:author="Erin Stephenson" w:date="2019-03-13T19:22:00Z">
        <w:r w:rsidR="00E328A4" w:rsidRPr="00ED672B">
          <w:rPr>
            <w:rFonts w:asciiTheme="minorHAnsi" w:hAnsiTheme="minorHAnsi"/>
            <w:rPrChange w:id="3889" w:author="Erin Stephenson" w:date="2019-03-13T19:33:00Z">
              <w:rPr/>
            </w:rPrChange>
          </w:rPr>
          <w:t xml:space="preserve">muscle-specific </w:t>
        </w:r>
      </w:ins>
      <w:ins w:id="3890" w:author="Erin Stephenson" w:date="2019-03-13T19:21:00Z">
        <w:r w:rsidR="00E328A4" w:rsidRPr="00ED672B">
          <w:rPr>
            <w:rFonts w:asciiTheme="minorHAnsi" w:hAnsiTheme="minorHAnsi"/>
            <w:rPrChange w:id="3891" w:author="Erin Stephenson" w:date="2019-03-13T19:33:00Z">
              <w:rPr/>
            </w:rPrChange>
          </w:rPr>
          <w:t>mTORC1 activation</w:t>
        </w:r>
      </w:ins>
      <w:ins w:id="3892" w:author="Erin Stephenson" w:date="2019-03-13T19:23:00Z">
        <w:r w:rsidR="0059067D" w:rsidRPr="00ED672B">
          <w:rPr>
            <w:rFonts w:asciiTheme="minorHAnsi" w:hAnsiTheme="minorHAnsi"/>
            <w:rPrChange w:id="3893" w:author="Erin Stephenson" w:date="2019-03-13T19:33:00Z">
              <w:rPr/>
            </w:rPrChange>
          </w:rPr>
          <w:t xml:space="preserve">, such as </w:t>
        </w:r>
      </w:ins>
      <w:ins w:id="3894" w:author="Erin Stephenson" w:date="2019-03-13T19:24:00Z">
        <w:r w:rsidR="006B31B0" w:rsidRPr="00ED672B">
          <w:rPr>
            <w:rFonts w:asciiTheme="minorHAnsi" w:hAnsiTheme="minorHAnsi"/>
            <w:rPrChange w:id="3895" w:author="Erin Stephenson" w:date="2019-03-13T19:33:00Z">
              <w:rPr/>
            </w:rPrChange>
          </w:rPr>
          <w:t xml:space="preserve">those involving </w:t>
        </w:r>
      </w:ins>
      <w:ins w:id="3896" w:author="Erin Stephenson" w:date="2019-03-13T19:23:00Z">
        <w:r w:rsidR="0059067D" w:rsidRPr="00ED672B">
          <w:rPr>
            <w:rFonts w:asciiTheme="minorHAnsi" w:hAnsiTheme="minorHAnsi"/>
            <w:rPrChange w:id="3897" w:author="Erin Stephenson" w:date="2019-03-13T19:33:00Z">
              <w:rPr/>
            </w:rPrChange>
          </w:rPr>
          <w:t>knockout of individual components of</w:t>
        </w:r>
      </w:ins>
      <w:ins w:id="3898" w:author="Erin Stephenson" w:date="2019-03-13T19:21:00Z">
        <w:r w:rsidR="00E328A4" w:rsidRPr="00ED672B">
          <w:rPr>
            <w:rFonts w:asciiTheme="minorHAnsi" w:hAnsiTheme="minorHAnsi"/>
            <w:rPrChange w:id="3899" w:author="Erin Stephenson" w:date="2019-03-13T19:33:00Z">
              <w:rPr/>
            </w:rPrChange>
          </w:rPr>
          <w:t xml:space="preserve"> the GATOR1 complex</w:t>
        </w:r>
      </w:ins>
      <w:ins w:id="3900" w:author="Erin Stephenson" w:date="2019-03-13T19:24:00Z">
        <w:r w:rsidR="0059067D" w:rsidRPr="00ED672B">
          <w:rPr>
            <w:rFonts w:asciiTheme="minorHAnsi" w:hAnsiTheme="minorHAnsi"/>
            <w:rPrChange w:id="3901" w:author="Erin Stephenson" w:date="2019-03-13T19:33:00Z">
              <w:rPr/>
            </w:rPrChange>
          </w:rPr>
          <w:t>,</w:t>
        </w:r>
      </w:ins>
      <w:ins w:id="3902" w:author="Erin Stephenson" w:date="2019-03-13T19:21:00Z">
        <w:r w:rsidR="00E328A4" w:rsidRPr="00ED672B">
          <w:rPr>
            <w:rFonts w:asciiTheme="minorHAnsi" w:hAnsiTheme="minorHAnsi"/>
            <w:rPrChange w:id="3903" w:author="Erin Stephenson" w:date="2019-03-13T19:33:00Z">
              <w:rPr/>
            </w:rPrChange>
          </w:rPr>
          <w:t xml:space="preserve"> result in</w:t>
        </w:r>
      </w:ins>
      <w:ins w:id="3904" w:author="Erin Stephenson" w:date="2019-03-13T19:22:00Z">
        <w:r w:rsidR="00E328A4" w:rsidRPr="00ED672B">
          <w:rPr>
            <w:rFonts w:asciiTheme="minorHAnsi" w:hAnsiTheme="minorHAnsi"/>
            <w:rPrChange w:id="3905" w:author="Erin Stephenson" w:date="2019-03-13T19:33:00Z">
              <w:rPr/>
            </w:rPrChange>
          </w:rPr>
          <w:t xml:space="preserve"> </w:t>
        </w:r>
        <w:r w:rsidR="003A571F" w:rsidRPr="00ED672B">
          <w:rPr>
            <w:rFonts w:asciiTheme="minorHAnsi" w:hAnsiTheme="minorHAnsi"/>
            <w:rPrChange w:id="3906" w:author="Erin Stephenson" w:date="2019-03-13T19:33:00Z">
              <w:rPr/>
            </w:rPrChange>
          </w:rPr>
          <w:t xml:space="preserve">increased expression of mitochondrial </w:t>
        </w:r>
        <w:r w:rsidR="00B16E04" w:rsidRPr="00ED672B">
          <w:rPr>
            <w:rFonts w:asciiTheme="minorHAnsi" w:hAnsiTheme="minorHAnsi"/>
            <w:rPrChange w:id="3907" w:author="Erin Stephenson" w:date="2019-03-13T19:33:00Z">
              <w:rPr/>
            </w:rPrChange>
          </w:rPr>
          <w:t>components</w:t>
        </w:r>
      </w:ins>
      <w:ins w:id="3908" w:author="Erin Stephenson" w:date="2019-03-13T19:52:00Z">
        <w:r w:rsidR="005E77FE">
          <w:rPr>
            <w:rFonts w:asciiTheme="minorHAnsi" w:hAnsiTheme="minorHAnsi"/>
          </w:rPr>
          <w:t>,</w:t>
        </w:r>
      </w:ins>
      <w:ins w:id="3909" w:author="Erin Stephenson" w:date="2019-03-13T19:51:00Z">
        <w:r w:rsidR="005E77FE">
          <w:rPr>
            <w:rFonts w:asciiTheme="minorHAnsi" w:hAnsiTheme="minorHAnsi"/>
          </w:rPr>
          <w:t xml:space="preserve"> including TCA cycle intermediates</w:t>
        </w:r>
      </w:ins>
      <w:ins w:id="3910" w:author="Erin Stephenson" w:date="2019-03-13T19:52:00Z">
        <w:r w:rsidR="00460955">
          <w:rPr>
            <w:rFonts w:asciiTheme="minorHAnsi" w:hAnsiTheme="minorHAnsi"/>
          </w:rPr>
          <w:t xml:space="preserve"> [</w:t>
        </w:r>
      </w:ins>
      <w:commentRangeStart w:id="3911"/>
      <w:proofErr w:type="spellStart"/>
      <w:ins w:id="3912" w:author="Erin Stephenson" w:date="2019-03-13T20:12:00Z">
        <w:r w:rsidR="00EE118A">
          <w:rPr>
            <w:rFonts w:asciiTheme="minorHAnsi" w:hAnsiTheme="minorHAnsi"/>
          </w:rPr>
          <w:t>Dutchak</w:t>
        </w:r>
        <w:proofErr w:type="spellEnd"/>
        <w:r w:rsidR="00655FB4">
          <w:rPr>
            <w:rFonts w:asciiTheme="minorHAnsi" w:hAnsiTheme="minorHAnsi"/>
          </w:rPr>
          <w:t xml:space="preserve"> 2018 Cell Rep 23:1907-14</w:t>
        </w:r>
      </w:ins>
      <w:commentRangeEnd w:id="3911"/>
      <w:ins w:id="3913" w:author="Erin Stephenson" w:date="2019-03-13T20:13:00Z">
        <w:r w:rsidR="00655FB4">
          <w:rPr>
            <w:rStyle w:val="CommentReference"/>
            <w:rFonts w:asciiTheme="minorHAnsi" w:hAnsiTheme="minorHAnsi" w:cstheme="minorBidi"/>
          </w:rPr>
          <w:commentReference w:id="3911"/>
        </w:r>
      </w:ins>
      <w:ins w:id="3914" w:author="Erin Stephenson" w:date="2019-03-13T19:52:00Z">
        <w:r w:rsidR="00460955">
          <w:rPr>
            <w:rFonts w:asciiTheme="minorHAnsi" w:hAnsiTheme="minorHAnsi"/>
          </w:rPr>
          <w:t>]</w:t>
        </w:r>
      </w:ins>
      <w:ins w:id="3915" w:author="Erin Stephenson" w:date="2019-03-13T19:22:00Z">
        <w:r w:rsidR="008A3CCB" w:rsidRPr="00711814">
          <w:rPr>
            <w:rFonts w:asciiTheme="minorHAnsi" w:hAnsiTheme="minorHAnsi"/>
          </w:rPr>
          <w:t>, and increase</w:t>
        </w:r>
      </w:ins>
      <w:ins w:id="3916" w:author="Erin Stephenson" w:date="2019-03-13T20:49:00Z">
        <w:r w:rsidR="00711814">
          <w:rPr>
            <w:rFonts w:asciiTheme="minorHAnsi" w:hAnsiTheme="minorHAnsi"/>
          </w:rPr>
          <w:t>d</w:t>
        </w:r>
      </w:ins>
      <w:ins w:id="3917" w:author="Erin Stephenson" w:date="2019-03-13T19:22:00Z">
        <w:r w:rsidR="00B16E04" w:rsidRPr="00ED672B">
          <w:rPr>
            <w:rFonts w:asciiTheme="minorHAnsi" w:hAnsiTheme="minorHAnsi"/>
            <w:rPrChange w:id="3918" w:author="Erin Stephenson" w:date="2019-03-13T19:33:00Z">
              <w:rPr/>
            </w:rPrChange>
          </w:rPr>
          <w:t xml:space="preserve"> mitochondrial respiration [</w:t>
        </w:r>
      </w:ins>
      <w:commentRangeStart w:id="3919"/>
      <w:ins w:id="3920" w:author="Erin Stephenson" w:date="2019-03-13T19:29:00Z">
        <w:r w:rsidR="00B16E04" w:rsidRPr="00ED672B">
          <w:rPr>
            <w:rFonts w:asciiTheme="minorHAnsi" w:hAnsiTheme="minorHAnsi"/>
            <w:rPrChange w:id="3921" w:author="Erin Stephenson" w:date="2019-03-13T19:33:00Z">
              <w:rPr/>
            </w:rPrChange>
          </w:rPr>
          <w:t>Graber 2019 J</w:t>
        </w:r>
      </w:ins>
      <w:ins w:id="3922" w:author="Erin Stephenson" w:date="2019-03-13T19:32:00Z">
        <w:r w:rsidR="00ED672B" w:rsidRPr="00ED672B">
          <w:rPr>
            <w:rFonts w:asciiTheme="minorHAnsi" w:hAnsiTheme="minorHAnsi"/>
            <w:rPrChange w:id="3923" w:author="Erin Stephenson" w:date="2019-03-13T19:33:00Z">
              <w:rPr/>
            </w:rPrChange>
          </w:rPr>
          <w:t xml:space="preserve"> </w:t>
        </w:r>
      </w:ins>
      <w:proofErr w:type="spellStart"/>
      <w:ins w:id="3924" w:author="Erin Stephenson" w:date="2019-03-13T19:29:00Z">
        <w:r w:rsidR="00B16E04" w:rsidRPr="00ED672B">
          <w:rPr>
            <w:rFonts w:asciiTheme="minorHAnsi" w:hAnsiTheme="minorHAnsi"/>
            <w:rPrChange w:id="3925" w:author="Erin Stephenson" w:date="2019-03-13T19:33:00Z">
              <w:rPr/>
            </w:rPrChange>
          </w:rPr>
          <w:t>B</w:t>
        </w:r>
      </w:ins>
      <w:ins w:id="3926" w:author="Erin Stephenson" w:date="2019-03-13T19:32:00Z">
        <w:r w:rsidR="00ED672B" w:rsidRPr="00ED672B">
          <w:rPr>
            <w:rFonts w:asciiTheme="minorHAnsi" w:hAnsiTheme="minorHAnsi"/>
            <w:rPrChange w:id="3927" w:author="Erin Stephenson" w:date="2019-03-13T19:33:00Z">
              <w:rPr/>
            </w:rPrChange>
          </w:rPr>
          <w:t>iol</w:t>
        </w:r>
        <w:proofErr w:type="spellEnd"/>
        <w:r w:rsidR="00ED672B" w:rsidRPr="00ED672B">
          <w:rPr>
            <w:rFonts w:asciiTheme="minorHAnsi" w:hAnsiTheme="minorHAnsi"/>
            <w:rPrChange w:id="3928" w:author="Erin Stephenson" w:date="2019-03-13T19:33:00Z">
              <w:rPr/>
            </w:rPrChange>
          </w:rPr>
          <w:t xml:space="preserve"> </w:t>
        </w:r>
      </w:ins>
      <w:proofErr w:type="spellStart"/>
      <w:ins w:id="3929" w:author="Erin Stephenson" w:date="2019-03-13T19:29:00Z">
        <w:r w:rsidR="00B16E04" w:rsidRPr="00ED672B">
          <w:rPr>
            <w:rFonts w:asciiTheme="minorHAnsi" w:hAnsiTheme="minorHAnsi"/>
            <w:rPrChange w:id="3930" w:author="Erin Stephenson" w:date="2019-03-13T19:33:00Z">
              <w:rPr/>
            </w:rPrChange>
          </w:rPr>
          <w:t>C</w:t>
        </w:r>
      </w:ins>
      <w:ins w:id="3931" w:author="Erin Stephenson" w:date="2019-03-13T19:32:00Z">
        <w:r w:rsidR="00ED672B" w:rsidRPr="00ED672B">
          <w:rPr>
            <w:rFonts w:asciiTheme="minorHAnsi" w:hAnsiTheme="minorHAnsi"/>
            <w:rPrChange w:id="3932" w:author="Erin Stephenson" w:date="2019-03-13T19:33:00Z">
              <w:rPr/>
            </w:rPrChange>
          </w:rPr>
          <w:t>hem</w:t>
        </w:r>
        <w:proofErr w:type="spellEnd"/>
        <w:r w:rsidR="00ED672B" w:rsidRPr="00ED672B">
          <w:rPr>
            <w:rFonts w:asciiTheme="minorHAnsi" w:hAnsiTheme="minorHAnsi"/>
            <w:rPrChange w:id="3933" w:author="Erin Stephenson" w:date="2019-03-13T19:33:00Z">
              <w:rPr/>
            </w:rPrChange>
          </w:rPr>
          <w:t xml:space="preserve">, E Pub </w:t>
        </w:r>
        <w:proofErr w:type="spellStart"/>
        <w:r w:rsidR="00ED672B" w:rsidRPr="00ED672B">
          <w:rPr>
            <w:rFonts w:asciiTheme="minorHAnsi" w:eastAsia="Times New Roman" w:hAnsiTheme="minorHAnsi" w:cs="Arial"/>
            <w:color w:val="000000"/>
            <w:shd w:val="clear" w:color="auto" w:fill="FFFFFF"/>
            <w:rPrChange w:id="3934" w:author="Erin Stephenson" w:date="2019-03-13T19:33:00Z">
              <w:rPr>
                <w:rFonts w:ascii="Arial" w:eastAsia="Times New Roman" w:hAnsi="Arial" w:cs="Arial"/>
                <w:color w:val="000000"/>
                <w:sz w:val="17"/>
                <w:szCs w:val="17"/>
                <w:shd w:val="clear" w:color="auto" w:fill="FFFFFF"/>
              </w:rPr>
            </w:rPrChange>
          </w:rPr>
          <w:t>doi</w:t>
        </w:r>
        <w:proofErr w:type="spellEnd"/>
        <w:r w:rsidR="00ED672B" w:rsidRPr="00ED672B">
          <w:rPr>
            <w:rFonts w:asciiTheme="minorHAnsi" w:eastAsia="Times New Roman" w:hAnsiTheme="minorHAnsi" w:cs="Arial"/>
            <w:color w:val="000000"/>
            <w:shd w:val="clear" w:color="auto" w:fill="FFFFFF"/>
            <w:rPrChange w:id="3935" w:author="Erin Stephenson" w:date="2019-03-13T19:33:00Z">
              <w:rPr>
                <w:rFonts w:ascii="Arial" w:eastAsia="Times New Roman" w:hAnsi="Arial" w:cs="Arial"/>
                <w:color w:val="000000"/>
                <w:sz w:val="17"/>
                <w:szCs w:val="17"/>
                <w:shd w:val="clear" w:color="auto" w:fill="FFFFFF"/>
              </w:rPr>
            </w:rPrChange>
          </w:rPr>
          <w:t>: 10.1074/</w:t>
        </w:r>
        <w:proofErr w:type="gramStart"/>
        <w:r w:rsidR="00ED672B" w:rsidRPr="00ED672B">
          <w:rPr>
            <w:rFonts w:asciiTheme="minorHAnsi" w:eastAsia="Times New Roman" w:hAnsiTheme="minorHAnsi" w:cs="Arial"/>
            <w:color w:val="000000"/>
            <w:shd w:val="clear" w:color="auto" w:fill="FFFFFF"/>
            <w:rPrChange w:id="3936" w:author="Erin Stephenson" w:date="2019-03-13T19:33:00Z">
              <w:rPr>
                <w:rFonts w:ascii="Arial" w:eastAsia="Times New Roman" w:hAnsi="Arial" w:cs="Arial"/>
                <w:color w:val="000000"/>
                <w:sz w:val="17"/>
                <w:szCs w:val="17"/>
                <w:shd w:val="clear" w:color="auto" w:fill="FFFFFF"/>
              </w:rPr>
            </w:rPrChange>
          </w:rPr>
          <w:t>jbc.RA</w:t>
        </w:r>
        <w:proofErr w:type="gramEnd"/>
        <w:r w:rsidR="00ED672B" w:rsidRPr="00ED672B">
          <w:rPr>
            <w:rFonts w:asciiTheme="minorHAnsi" w:eastAsia="Times New Roman" w:hAnsiTheme="minorHAnsi" w:cs="Arial"/>
            <w:color w:val="000000"/>
            <w:shd w:val="clear" w:color="auto" w:fill="FFFFFF"/>
            <w:rPrChange w:id="3937" w:author="Erin Stephenson" w:date="2019-03-13T19:33:00Z">
              <w:rPr>
                <w:rFonts w:ascii="Arial" w:eastAsia="Times New Roman" w:hAnsi="Arial" w:cs="Arial"/>
                <w:color w:val="000000"/>
                <w:sz w:val="17"/>
                <w:szCs w:val="17"/>
                <w:shd w:val="clear" w:color="auto" w:fill="FFFFFF"/>
              </w:rPr>
            </w:rPrChange>
          </w:rPr>
          <w:t>118.005970</w:t>
        </w:r>
      </w:ins>
      <w:commentRangeEnd w:id="3919"/>
      <w:ins w:id="3938" w:author="Erin Stephenson" w:date="2019-03-13T19:50:00Z">
        <w:r w:rsidR="001D1C4B">
          <w:rPr>
            <w:rStyle w:val="CommentReference"/>
            <w:rFonts w:asciiTheme="minorHAnsi" w:hAnsiTheme="minorHAnsi" w:cstheme="minorBidi"/>
          </w:rPr>
          <w:commentReference w:id="3919"/>
        </w:r>
      </w:ins>
      <w:ins w:id="3939" w:author="Erin Stephenson" w:date="2019-03-13T19:22:00Z">
        <w:r w:rsidR="00B16E04" w:rsidRPr="00ED672B">
          <w:rPr>
            <w:rFonts w:asciiTheme="minorHAnsi" w:hAnsiTheme="minorHAnsi"/>
            <w:rPrChange w:id="3940" w:author="Erin Stephenson" w:date="2019-03-13T19:33:00Z">
              <w:rPr/>
            </w:rPrChange>
          </w:rPr>
          <w:t>]</w:t>
        </w:r>
      </w:ins>
      <w:ins w:id="3941" w:author="Erin Stephenson" w:date="2019-03-13T20:13:00Z">
        <w:r w:rsidR="00BA6413">
          <w:rPr>
            <w:rFonts w:asciiTheme="minorHAnsi" w:hAnsiTheme="minorHAnsi"/>
          </w:rPr>
          <w:t xml:space="preserve">. </w:t>
        </w:r>
      </w:ins>
      <w:ins w:id="3942" w:author="Erin Stephenson" w:date="2019-03-13T19:17:00Z">
        <w:r w:rsidR="00805A2E" w:rsidRPr="00ED672B">
          <w:rPr>
            <w:rFonts w:asciiTheme="minorHAnsi" w:hAnsiTheme="minorHAnsi"/>
            <w:rPrChange w:id="3943" w:author="Erin Stephenson" w:date="2019-03-13T19:33:00Z">
              <w:rPr/>
            </w:rPrChange>
          </w:rPr>
          <w:t xml:space="preserve">Conversely, </w:t>
        </w:r>
      </w:ins>
      <w:ins w:id="3944" w:author="Erin Stephenson" w:date="2019-03-13T20:50:00Z">
        <w:r w:rsidR="00711814">
          <w:rPr>
            <w:rFonts w:asciiTheme="minorHAnsi" w:hAnsiTheme="minorHAnsi"/>
          </w:rPr>
          <w:t xml:space="preserve">abolishing skeletal muscle mTORC1 activity via </w:t>
        </w:r>
      </w:ins>
      <w:ins w:id="3945" w:author="Erin Stephenson" w:date="2019-03-13T19:17:00Z">
        <w:r w:rsidR="00805A2E" w:rsidRPr="00ED672B">
          <w:rPr>
            <w:rFonts w:asciiTheme="minorHAnsi" w:hAnsiTheme="minorHAnsi"/>
            <w:rPrChange w:id="3946" w:author="Erin Stephenson" w:date="2019-03-13T19:33:00Z">
              <w:rPr/>
            </w:rPrChange>
          </w:rPr>
          <w:t xml:space="preserve">Raptor knockout </w:t>
        </w:r>
      </w:ins>
      <w:ins w:id="3947" w:author="Erin Stephenson" w:date="2019-03-13T19:18:00Z">
        <w:r w:rsidR="00805A2E" w:rsidRPr="00ED672B">
          <w:rPr>
            <w:rFonts w:asciiTheme="minorHAnsi" w:hAnsiTheme="minorHAnsi"/>
            <w:rPrChange w:id="3948" w:author="Erin Stephenson" w:date="2019-03-13T19:33:00Z">
              <w:rPr/>
            </w:rPrChange>
          </w:rPr>
          <w:t>increases</w:t>
        </w:r>
      </w:ins>
      <w:ins w:id="3949" w:author="Erin Stephenson" w:date="2019-03-13T19:17:00Z">
        <w:r w:rsidR="00805A2E" w:rsidRPr="00ED672B">
          <w:rPr>
            <w:rFonts w:asciiTheme="minorHAnsi" w:hAnsiTheme="minorHAnsi"/>
            <w:rPrChange w:id="3950" w:author="Erin Stephenson" w:date="2019-03-13T19:33:00Z">
              <w:rPr/>
            </w:rPrChange>
          </w:rPr>
          <w:t xml:space="preserve"> </w:t>
        </w:r>
      </w:ins>
      <w:ins w:id="3951" w:author="Erin Stephenson" w:date="2019-03-13T19:18:00Z">
        <w:r w:rsidR="00805A2E" w:rsidRPr="00ED672B">
          <w:rPr>
            <w:rFonts w:asciiTheme="minorHAnsi" w:hAnsiTheme="minorHAnsi"/>
            <w:rPrChange w:id="3952" w:author="Erin Stephenson" w:date="2019-03-13T19:33:00Z">
              <w:rPr/>
            </w:rPrChange>
          </w:rPr>
          <w:t>mitochondrial coupling efficiency</w:t>
        </w:r>
      </w:ins>
      <w:ins w:id="3953" w:author="Erin Stephenson" w:date="2019-03-13T20:21:00Z">
        <w:r w:rsidR="00AF646F">
          <w:rPr>
            <w:rFonts w:asciiTheme="minorHAnsi" w:hAnsiTheme="minorHAnsi"/>
          </w:rPr>
          <w:t xml:space="preserve"> </w:t>
        </w:r>
      </w:ins>
      <w:ins w:id="3954" w:author="Erin Stephenson" w:date="2019-03-13T20:22:00Z">
        <w:r w:rsidR="003E6DE6">
          <w:rPr>
            <w:rFonts w:asciiTheme="minorHAnsi" w:hAnsiTheme="minorHAnsi"/>
          </w:rPr>
          <w:t>but</w:t>
        </w:r>
      </w:ins>
      <w:ins w:id="3955" w:author="Erin Stephenson" w:date="2019-03-13T20:36:00Z">
        <w:r w:rsidR="007141D0">
          <w:rPr>
            <w:rFonts w:asciiTheme="minorHAnsi" w:hAnsiTheme="minorHAnsi"/>
          </w:rPr>
          <w:t xml:space="preserve"> lowers</w:t>
        </w:r>
      </w:ins>
      <w:ins w:id="3956" w:author="Erin Stephenson" w:date="2019-03-13T20:33:00Z">
        <w:r w:rsidR="00896A8F">
          <w:rPr>
            <w:rFonts w:asciiTheme="minorHAnsi" w:hAnsiTheme="minorHAnsi"/>
          </w:rPr>
          <w:t xml:space="preserve"> </w:t>
        </w:r>
      </w:ins>
      <w:ins w:id="3957" w:author="Erin Stephenson" w:date="2019-03-13T20:34:00Z">
        <w:r w:rsidR="00116C5F">
          <w:rPr>
            <w:rFonts w:asciiTheme="minorHAnsi" w:hAnsiTheme="minorHAnsi"/>
          </w:rPr>
          <w:t xml:space="preserve">mitochondrial </w:t>
        </w:r>
      </w:ins>
      <w:ins w:id="3958" w:author="Erin Stephenson" w:date="2019-03-13T20:33:00Z">
        <w:r w:rsidR="00896A8F">
          <w:rPr>
            <w:rFonts w:asciiTheme="minorHAnsi" w:hAnsiTheme="minorHAnsi"/>
          </w:rPr>
          <w:t xml:space="preserve">respiration and </w:t>
        </w:r>
      </w:ins>
      <w:ins w:id="3959" w:author="Erin Stephenson" w:date="2019-03-13T20:36:00Z">
        <w:r w:rsidR="007141D0">
          <w:rPr>
            <w:rFonts w:asciiTheme="minorHAnsi" w:hAnsiTheme="minorHAnsi"/>
          </w:rPr>
          <w:t xml:space="preserve">reduces </w:t>
        </w:r>
      </w:ins>
      <w:ins w:id="3960" w:author="Erin Stephenson" w:date="2019-03-13T20:32:00Z">
        <w:r w:rsidR="00896A8F">
          <w:rPr>
            <w:rFonts w:asciiTheme="minorHAnsi" w:hAnsiTheme="minorHAnsi"/>
          </w:rPr>
          <w:t xml:space="preserve">the abundance and activities of </w:t>
        </w:r>
      </w:ins>
      <w:ins w:id="3961" w:author="Erin Stephenson" w:date="2019-03-13T20:21:00Z">
        <w:r w:rsidR="00AF646F">
          <w:rPr>
            <w:rFonts w:asciiTheme="minorHAnsi" w:hAnsiTheme="minorHAnsi"/>
          </w:rPr>
          <w:t>mitochondrial enzyme</w:t>
        </w:r>
      </w:ins>
      <w:ins w:id="3962" w:author="Erin Stephenson" w:date="2019-03-13T20:33:00Z">
        <w:r w:rsidR="00896A8F">
          <w:rPr>
            <w:rFonts w:asciiTheme="minorHAnsi" w:hAnsiTheme="minorHAnsi"/>
          </w:rPr>
          <w:t>s</w:t>
        </w:r>
      </w:ins>
      <w:ins w:id="3963" w:author="Erin Stephenson" w:date="2019-03-13T19:13:00Z">
        <w:r w:rsidR="00542C29" w:rsidRPr="00ED672B">
          <w:rPr>
            <w:rFonts w:asciiTheme="minorHAnsi" w:hAnsiTheme="minorHAnsi"/>
            <w:rPrChange w:id="3964" w:author="Erin Stephenson" w:date="2019-03-13T19:33:00Z">
              <w:rPr/>
            </w:rPrChange>
          </w:rPr>
          <w:t xml:space="preserve"> [</w:t>
        </w:r>
        <w:commentRangeStart w:id="3965"/>
        <w:proofErr w:type="spellStart"/>
        <w:r w:rsidR="00542C29" w:rsidRPr="00ED672B">
          <w:rPr>
            <w:rFonts w:asciiTheme="minorHAnsi" w:hAnsiTheme="minorHAnsi"/>
            <w:rPrChange w:id="3966" w:author="Erin Stephenson" w:date="2019-03-13T19:33:00Z">
              <w:rPr/>
            </w:rPrChange>
          </w:rPr>
          <w:t>Risson</w:t>
        </w:r>
        <w:proofErr w:type="spellEnd"/>
        <w:r w:rsidR="00542C29" w:rsidRPr="00ED672B">
          <w:rPr>
            <w:rFonts w:asciiTheme="minorHAnsi" w:hAnsiTheme="minorHAnsi"/>
            <w:rPrChange w:id="3967" w:author="Erin Stephenson" w:date="2019-03-13T19:33:00Z">
              <w:rPr/>
            </w:rPrChange>
          </w:rPr>
          <w:t xml:space="preserve"> 2009 J Cell </w:t>
        </w:r>
        <w:proofErr w:type="spellStart"/>
        <w:r w:rsidR="00542C29" w:rsidRPr="00ED672B">
          <w:rPr>
            <w:rFonts w:asciiTheme="minorHAnsi" w:hAnsiTheme="minorHAnsi"/>
            <w:rPrChange w:id="3968" w:author="Erin Stephenson" w:date="2019-03-13T19:33:00Z">
              <w:rPr/>
            </w:rPrChange>
          </w:rPr>
          <w:t>Biol</w:t>
        </w:r>
        <w:proofErr w:type="spellEnd"/>
        <w:r w:rsidR="00542C29" w:rsidRPr="00ED672B">
          <w:rPr>
            <w:rFonts w:asciiTheme="minorHAnsi" w:hAnsiTheme="minorHAnsi"/>
            <w:rPrChange w:id="3969" w:author="Erin Stephenson" w:date="2019-03-13T19:33:00Z">
              <w:rPr/>
            </w:rPrChange>
          </w:rPr>
          <w:t xml:space="preserve"> 187(6):859-74</w:t>
        </w:r>
      </w:ins>
      <w:commentRangeEnd w:id="3965"/>
      <w:ins w:id="3970" w:author="Erin Stephenson" w:date="2019-03-13T19:19:00Z">
        <w:r w:rsidR="00435113" w:rsidRPr="00ED672B">
          <w:rPr>
            <w:rStyle w:val="CommentReference"/>
            <w:rFonts w:asciiTheme="minorHAnsi" w:hAnsiTheme="minorHAnsi"/>
            <w:rPrChange w:id="3971" w:author="Erin Stephenson" w:date="2019-03-13T19:33:00Z">
              <w:rPr>
                <w:rStyle w:val="CommentReference"/>
              </w:rPr>
            </w:rPrChange>
          </w:rPr>
          <w:commentReference w:id="3965"/>
        </w:r>
      </w:ins>
      <w:ins w:id="3972" w:author="Erin Stephenson" w:date="2019-03-13T19:13:00Z">
        <w:r w:rsidR="00542C29" w:rsidRPr="00ED672B">
          <w:rPr>
            <w:rFonts w:asciiTheme="minorHAnsi" w:hAnsiTheme="minorHAnsi"/>
            <w:rPrChange w:id="3973" w:author="Erin Stephenson" w:date="2019-03-13T19:33:00Z">
              <w:rPr/>
            </w:rPrChange>
          </w:rPr>
          <w:t>]</w:t>
        </w:r>
      </w:ins>
      <w:ins w:id="3974" w:author="Erin Stephenson" w:date="2019-03-13T19:14:00Z">
        <w:r w:rsidR="00805A2E" w:rsidRPr="00ED672B">
          <w:rPr>
            <w:rFonts w:asciiTheme="minorHAnsi" w:hAnsiTheme="minorHAnsi"/>
            <w:rPrChange w:id="3975" w:author="Erin Stephenson" w:date="2019-03-13T19:33:00Z">
              <w:rPr/>
            </w:rPrChange>
          </w:rPr>
          <w:t xml:space="preserve">. Taken together, these </w:t>
        </w:r>
      </w:ins>
      <w:ins w:id="3976" w:author="Erin Stephenson" w:date="2019-03-13T20:35:00Z">
        <w:r w:rsidR="00984D0B">
          <w:rPr>
            <w:rFonts w:asciiTheme="minorHAnsi" w:hAnsiTheme="minorHAnsi"/>
          </w:rPr>
          <w:t>report</w:t>
        </w:r>
      </w:ins>
      <w:ins w:id="3977" w:author="Erin Stephenson" w:date="2019-03-13T19:14:00Z">
        <w:r w:rsidR="00805A2E" w:rsidRPr="00ED672B">
          <w:rPr>
            <w:rFonts w:asciiTheme="minorHAnsi" w:hAnsiTheme="minorHAnsi"/>
            <w:rPrChange w:id="3978" w:author="Erin Stephenson" w:date="2019-03-13T19:33:00Z">
              <w:rPr/>
            </w:rPrChange>
          </w:rPr>
          <w:t>s</w:t>
        </w:r>
        <w:r w:rsidR="00542C29" w:rsidRPr="00ED672B">
          <w:rPr>
            <w:rFonts w:asciiTheme="minorHAnsi" w:hAnsiTheme="minorHAnsi"/>
            <w:rPrChange w:id="3979" w:author="Erin Stephenson" w:date="2019-03-13T19:33:00Z">
              <w:rPr/>
            </w:rPrChange>
          </w:rPr>
          <w:t xml:space="preserve"> suggest that mTORC1 influences </w:t>
        </w:r>
      </w:ins>
      <w:ins w:id="3980" w:author="Erin Stephenson" w:date="2019-03-13T20:34:00Z">
        <w:r w:rsidR="00116C5F">
          <w:rPr>
            <w:rFonts w:asciiTheme="minorHAnsi" w:hAnsiTheme="minorHAnsi"/>
          </w:rPr>
          <w:t>mitochondrial metabolism both through</w:t>
        </w:r>
      </w:ins>
      <w:ins w:id="3981" w:author="Erin Stephenson" w:date="2019-03-13T20:55:00Z">
        <w:r w:rsidR="008135A7">
          <w:rPr>
            <w:rFonts w:asciiTheme="minorHAnsi" w:hAnsiTheme="minorHAnsi"/>
          </w:rPr>
          <w:t xml:space="preserve"> determining</w:t>
        </w:r>
      </w:ins>
      <w:ins w:id="3982" w:author="Erin Stephenson" w:date="2019-03-13T20:34:00Z">
        <w:r w:rsidR="00116C5F">
          <w:rPr>
            <w:rFonts w:asciiTheme="minorHAnsi" w:hAnsiTheme="minorHAnsi"/>
          </w:rPr>
          <w:t xml:space="preserve"> mitochondrial </w:t>
        </w:r>
      </w:ins>
      <w:ins w:id="3983" w:author="Erin Stephenson" w:date="2019-03-13T20:55:00Z">
        <w:r w:rsidR="008135A7">
          <w:rPr>
            <w:rFonts w:asciiTheme="minorHAnsi" w:hAnsiTheme="minorHAnsi"/>
          </w:rPr>
          <w:t xml:space="preserve">enzyme </w:t>
        </w:r>
      </w:ins>
      <w:ins w:id="3984" w:author="Erin Stephenson" w:date="2019-03-13T20:34:00Z">
        <w:r w:rsidR="00116C5F">
          <w:rPr>
            <w:rFonts w:asciiTheme="minorHAnsi" w:hAnsiTheme="minorHAnsi"/>
          </w:rPr>
          <w:t xml:space="preserve">content and </w:t>
        </w:r>
      </w:ins>
      <w:ins w:id="3985" w:author="Erin Stephenson" w:date="2019-03-13T19:14:00Z">
        <w:r w:rsidR="00542C29" w:rsidRPr="00ED672B">
          <w:rPr>
            <w:rFonts w:asciiTheme="minorHAnsi" w:hAnsiTheme="minorHAnsi"/>
            <w:rPrChange w:id="3986" w:author="Erin Stephenson" w:date="2019-03-13T19:33:00Z">
              <w:rPr/>
            </w:rPrChange>
          </w:rPr>
          <w:t>the coupling of oxidative phosphorylation to ATP production</w:t>
        </w:r>
      </w:ins>
      <w:ins w:id="3987" w:author="Erin Stephenson" w:date="2019-03-13T20:35:00Z">
        <w:r w:rsidR="00DD4746">
          <w:rPr>
            <w:rFonts w:asciiTheme="minorHAnsi" w:hAnsiTheme="minorHAnsi"/>
          </w:rPr>
          <w:t xml:space="preserve">, </w:t>
        </w:r>
      </w:ins>
      <w:ins w:id="3988" w:author="Erin Stephenson" w:date="2019-03-13T20:53:00Z">
        <w:r w:rsidR="00DD4746">
          <w:rPr>
            <w:rFonts w:asciiTheme="minorHAnsi" w:hAnsiTheme="minorHAnsi"/>
          </w:rPr>
          <w:t>mechanisms</w:t>
        </w:r>
      </w:ins>
      <w:ins w:id="3989" w:author="Erin Stephenson" w:date="2019-03-13T20:35:00Z">
        <w:r w:rsidR="00DD4746">
          <w:rPr>
            <w:rFonts w:asciiTheme="minorHAnsi" w:hAnsiTheme="minorHAnsi"/>
          </w:rPr>
          <w:t xml:space="preserve"> that wo</w:t>
        </w:r>
        <w:r w:rsidR="008135A7">
          <w:rPr>
            <w:rFonts w:asciiTheme="minorHAnsi" w:hAnsiTheme="minorHAnsi"/>
          </w:rPr>
          <w:t xml:space="preserve">uld influence energy </w:t>
        </w:r>
      </w:ins>
      <w:ins w:id="3990" w:author="Erin Stephenson" w:date="2019-03-13T20:55:00Z">
        <w:r w:rsidR="008135A7">
          <w:rPr>
            <w:rFonts w:asciiTheme="minorHAnsi" w:hAnsiTheme="minorHAnsi"/>
          </w:rPr>
          <w:t>expenditure</w:t>
        </w:r>
      </w:ins>
      <w:ins w:id="3991" w:author="Erin Stephenson" w:date="2019-03-13T20:35:00Z">
        <w:r w:rsidR="008135A7">
          <w:rPr>
            <w:rFonts w:asciiTheme="minorHAnsi" w:hAnsiTheme="minorHAnsi"/>
          </w:rPr>
          <w:t xml:space="preserve"> </w:t>
        </w:r>
      </w:ins>
      <w:ins w:id="3992" w:author="Erin Stephenson" w:date="2019-03-14T11:59:00Z">
        <w:r w:rsidR="00F63ED9">
          <w:rPr>
            <w:rFonts w:asciiTheme="minorHAnsi" w:hAnsiTheme="minorHAnsi"/>
          </w:rPr>
          <w:t>at</w:t>
        </w:r>
      </w:ins>
      <w:ins w:id="3993" w:author="Erin Stephenson" w:date="2019-03-13T20:55:00Z">
        <w:r w:rsidR="008135A7">
          <w:rPr>
            <w:rFonts w:asciiTheme="minorHAnsi" w:hAnsiTheme="minorHAnsi"/>
          </w:rPr>
          <w:t xml:space="preserve"> the whole-body level.</w:t>
        </w:r>
      </w:ins>
      <w:ins w:id="3994" w:author="Erin Stephenson" w:date="2019-03-13T20:35:00Z">
        <w:r w:rsidR="00DD4746">
          <w:rPr>
            <w:rFonts w:asciiTheme="minorHAnsi" w:hAnsiTheme="minorHAnsi"/>
          </w:rPr>
          <w:t xml:space="preserve"> </w:t>
        </w:r>
      </w:ins>
    </w:p>
    <w:p w14:paraId="0BCB8A8C" w14:textId="77777777" w:rsidR="00542C29" w:rsidRPr="00ED672B" w:rsidRDefault="00542C29" w:rsidP="00D8246A">
      <w:pPr>
        <w:rPr>
          <w:ins w:id="3995" w:author="Erin Stephenson" w:date="2019-03-13T19:11:00Z"/>
          <w:rFonts w:asciiTheme="minorHAnsi" w:hAnsiTheme="minorHAnsi"/>
          <w:rPrChange w:id="3996" w:author="Erin Stephenson" w:date="2019-03-13T19:33:00Z">
            <w:rPr>
              <w:ins w:id="3997" w:author="Erin Stephenson" w:date="2019-03-13T19:11:00Z"/>
            </w:rPr>
          </w:rPrChange>
        </w:rPr>
      </w:pPr>
    </w:p>
    <w:p w14:paraId="31A7133E" w14:textId="0D2AB9AC" w:rsidR="00905D9A" w:rsidRPr="00C2256A" w:rsidRDefault="00905D9A" w:rsidP="00905D9A">
      <w:pPr>
        <w:rPr>
          <w:ins w:id="3998" w:author="Erin Stephenson" w:date="2019-03-14T12:51:00Z"/>
          <w:rFonts w:asciiTheme="minorHAnsi" w:hAnsiTheme="minorHAnsi"/>
        </w:rPr>
      </w:pPr>
      <w:ins w:id="3999" w:author="Erin Stephenson" w:date="2019-03-14T12:51:00Z">
        <w:r>
          <w:rPr>
            <w:rFonts w:asciiTheme="minorHAnsi" w:hAnsiTheme="minorHAnsi"/>
          </w:rPr>
          <w:lastRenderedPageBreak/>
          <w:t>An equilibrium between anabolic and catabolic processes is essential to the healthy functioning of any cell. An important factor worth taking into consideration when interpreting the data presented here (and elsewhere) is that dysregulation of autophagy has been previously reported in response to skeletal muscle mTOCRC1 activation [</w:t>
        </w:r>
        <w:commentRangeStart w:id="4000"/>
        <w:proofErr w:type="spellStart"/>
        <w:r>
          <w:rPr>
            <w:rFonts w:asciiTheme="minorHAnsi" w:hAnsiTheme="minorHAnsi"/>
          </w:rPr>
          <w:t>Castets</w:t>
        </w:r>
        <w:proofErr w:type="spellEnd"/>
        <w:r>
          <w:rPr>
            <w:rFonts w:asciiTheme="minorHAnsi" w:hAnsiTheme="minorHAnsi"/>
          </w:rPr>
          <w:t xml:space="preserve"> et al</w:t>
        </w:r>
        <w:commentRangeEnd w:id="4000"/>
        <w:r>
          <w:rPr>
            <w:rStyle w:val="CommentReference"/>
            <w:rFonts w:asciiTheme="minorHAnsi" w:hAnsiTheme="minorHAnsi" w:cstheme="minorBidi"/>
          </w:rPr>
          <w:commentReference w:id="4000"/>
        </w:r>
        <w:r>
          <w:rPr>
            <w:rFonts w:asciiTheme="minorHAnsi" w:hAnsiTheme="minorHAnsi"/>
          </w:rPr>
          <w:t xml:space="preserve">]. The presence of vacuolated mitochondria and intracellular inclusions that contain mitochondrial enzymes in </w:t>
        </w:r>
        <w:r w:rsidRPr="00C2256A">
          <w:rPr>
            <w:rFonts w:asciiTheme="minorHAnsi" w:hAnsiTheme="minorHAnsi"/>
            <w:i/>
          </w:rPr>
          <w:t>Tcs1</w:t>
        </w:r>
        <w:r>
          <w:rPr>
            <w:rFonts w:asciiTheme="minorHAnsi" w:hAnsiTheme="minorHAnsi"/>
          </w:rPr>
          <w:t xml:space="preserve">-null skeletal muscle would suggest that the increase in oxidative markers reported in other studies </w:t>
        </w:r>
      </w:ins>
      <w:ins w:id="4001" w:author="Erin Stephenson" w:date="2019-03-14T12:52:00Z">
        <w:r>
          <w:rPr>
            <w:rFonts w:asciiTheme="minorHAnsi" w:hAnsiTheme="minorHAnsi"/>
          </w:rPr>
          <w:t>[</w:t>
        </w:r>
        <w:commentRangeStart w:id="4002"/>
        <w:r>
          <w:rPr>
            <w:rFonts w:asciiTheme="minorHAnsi" w:hAnsiTheme="minorHAnsi"/>
          </w:rPr>
          <w:t>REF</w:t>
        </w:r>
      </w:ins>
      <w:commentRangeEnd w:id="4002"/>
      <w:ins w:id="4003" w:author="Erin Stephenson" w:date="2019-03-14T12:53:00Z">
        <w:r>
          <w:rPr>
            <w:rStyle w:val="CommentReference"/>
            <w:rFonts w:asciiTheme="minorHAnsi" w:hAnsiTheme="minorHAnsi" w:cstheme="minorBidi"/>
          </w:rPr>
          <w:commentReference w:id="4002"/>
        </w:r>
      </w:ins>
      <w:ins w:id="4004" w:author="Erin Stephenson" w:date="2019-03-14T12:52:00Z">
        <w:r>
          <w:rPr>
            <w:rFonts w:asciiTheme="minorHAnsi" w:hAnsiTheme="minorHAnsi"/>
          </w:rPr>
          <w:t xml:space="preserve">] </w:t>
        </w:r>
      </w:ins>
      <w:ins w:id="4005" w:author="Erin Stephenson" w:date="2019-03-14T12:51:00Z">
        <w:r>
          <w:rPr>
            <w:rFonts w:asciiTheme="minorHAnsi" w:hAnsiTheme="minorHAnsi"/>
          </w:rPr>
          <w:t xml:space="preserve">and our own might be the result of impaired </w:t>
        </w:r>
        <w:proofErr w:type="spellStart"/>
        <w:r>
          <w:rPr>
            <w:rFonts w:asciiTheme="minorHAnsi" w:hAnsiTheme="minorHAnsi"/>
          </w:rPr>
          <w:t>mitophagy</w:t>
        </w:r>
        <w:proofErr w:type="spellEnd"/>
        <w:r>
          <w:rPr>
            <w:rFonts w:asciiTheme="minorHAnsi" w:hAnsiTheme="minorHAnsi"/>
          </w:rPr>
          <w:t>/autophagy and the accumulation of damaged and dysfunctional mitochondrial structures. This would explain the apparent oxidative fiber-type shift without a change in other markers of improved mitochondrial function. If mTORC1 active muscle is limited by its ability to dissipate excess energy via mitochondrial mechanisms, it is possible the increase in sarcolipin and our proposed mechanism of futile Ca</w:t>
        </w:r>
        <w:r w:rsidRPr="00C2256A">
          <w:rPr>
            <w:rFonts w:asciiTheme="minorHAnsi" w:hAnsiTheme="minorHAnsi"/>
            <w:vertAlign w:val="superscript"/>
          </w:rPr>
          <w:t>2+</w:t>
        </w:r>
        <w:r>
          <w:rPr>
            <w:rFonts w:asciiTheme="minorHAnsi" w:hAnsiTheme="minorHAnsi"/>
          </w:rPr>
          <w:t xml:space="preserve"> cycling is a compensatory response to this deficit, rather than an mTORC1-specific adaptation. </w:t>
        </w:r>
      </w:ins>
    </w:p>
    <w:p w14:paraId="481390CE" w14:textId="77777777" w:rsidR="00905D9A" w:rsidRDefault="00905D9A" w:rsidP="00D8246A">
      <w:pPr>
        <w:rPr>
          <w:ins w:id="4006" w:author="Erin Stephenson" w:date="2019-03-14T12:51:00Z"/>
          <w:rFonts w:asciiTheme="minorHAnsi" w:hAnsiTheme="minorHAnsi"/>
        </w:rPr>
      </w:pPr>
    </w:p>
    <w:p w14:paraId="2E90E7BE" w14:textId="0442E91B" w:rsidR="00F63ED9" w:rsidRPr="00ED672B" w:rsidRDefault="00D8246A" w:rsidP="00475EC8">
      <w:pPr>
        <w:rPr>
          <w:ins w:id="4007" w:author="Erin Stephenson" w:date="2019-03-13T16:32:00Z"/>
          <w:rFonts w:asciiTheme="minorHAnsi" w:hAnsiTheme="minorHAnsi"/>
          <w:rPrChange w:id="4008" w:author="Erin Stephenson" w:date="2019-03-13T19:33:00Z">
            <w:rPr>
              <w:ins w:id="4009" w:author="Erin Stephenson" w:date="2019-03-13T16:32:00Z"/>
            </w:rPr>
          </w:rPrChange>
        </w:rPr>
      </w:pPr>
      <w:ins w:id="4010" w:author="Erin Stephenson" w:date="2019-03-13T19:10:00Z">
        <w:r w:rsidRPr="00ED672B">
          <w:rPr>
            <w:rFonts w:asciiTheme="minorHAnsi" w:hAnsiTheme="minorHAnsi"/>
            <w:rPrChange w:id="4011" w:author="Erin Stephenson" w:date="2019-03-13T19:33:00Z">
              <w:rPr/>
            </w:rPrChange>
          </w:rPr>
          <w:t xml:space="preserve">The pathways underlying </w:t>
        </w:r>
      </w:ins>
      <w:ins w:id="4012" w:author="Erin Stephenson" w:date="2019-03-13T20:58:00Z">
        <w:r w:rsidR="008135A7">
          <w:rPr>
            <w:rFonts w:asciiTheme="minorHAnsi" w:hAnsiTheme="minorHAnsi"/>
          </w:rPr>
          <w:t>how</w:t>
        </w:r>
      </w:ins>
      <w:ins w:id="4013" w:author="Erin Stephenson" w:date="2019-03-13T20:57:00Z">
        <w:r w:rsidR="008135A7">
          <w:rPr>
            <w:rFonts w:asciiTheme="minorHAnsi" w:hAnsiTheme="minorHAnsi"/>
          </w:rPr>
          <w:t xml:space="preserve"> mTORC1</w:t>
        </w:r>
      </w:ins>
      <w:ins w:id="4014" w:author="Erin Stephenson" w:date="2019-03-13T19:10:00Z">
        <w:r w:rsidRPr="00ED672B">
          <w:rPr>
            <w:rFonts w:asciiTheme="minorHAnsi" w:hAnsiTheme="minorHAnsi"/>
            <w:rPrChange w:id="4015" w:author="Erin Stephenson" w:date="2019-03-13T19:33:00Z">
              <w:rPr/>
            </w:rPrChange>
          </w:rPr>
          <w:t xml:space="preserve"> </w:t>
        </w:r>
      </w:ins>
      <w:ins w:id="4016" w:author="Erin Stephenson" w:date="2019-03-13T20:58:00Z">
        <w:r w:rsidR="008135A7">
          <w:rPr>
            <w:rFonts w:asciiTheme="minorHAnsi" w:hAnsiTheme="minorHAnsi"/>
          </w:rPr>
          <w:t xml:space="preserve">influences mitochondrial metabolism in skeletal muscle </w:t>
        </w:r>
        <w:proofErr w:type="gramStart"/>
        <w:r w:rsidR="008135A7">
          <w:rPr>
            <w:rFonts w:asciiTheme="minorHAnsi" w:hAnsiTheme="minorHAnsi"/>
          </w:rPr>
          <w:t>are</w:t>
        </w:r>
        <w:proofErr w:type="gramEnd"/>
        <w:r w:rsidR="008135A7">
          <w:rPr>
            <w:rFonts w:asciiTheme="minorHAnsi" w:hAnsiTheme="minorHAnsi"/>
          </w:rPr>
          <w:t xml:space="preserve"> </w:t>
        </w:r>
      </w:ins>
      <w:ins w:id="4017" w:author="Erin Stephenson" w:date="2019-03-13T19:10:00Z">
        <w:r w:rsidRPr="00ED672B">
          <w:rPr>
            <w:rFonts w:asciiTheme="minorHAnsi" w:hAnsiTheme="minorHAnsi"/>
            <w:rPrChange w:id="4018" w:author="Erin Stephenson" w:date="2019-03-13T19:33:00Z">
              <w:rPr/>
            </w:rPrChange>
          </w:rPr>
          <w:t>unclear</w:t>
        </w:r>
      </w:ins>
      <w:ins w:id="4019" w:author="Erin Stephenson" w:date="2019-03-13T20:58:00Z">
        <w:r w:rsidR="008135A7">
          <w:rPr>
            <w:rFonts w:asciiTheme="minorHAnsi" w:hAnsiTheme="minorHAnsi"/>
          </w:rPr>
          <w:t>,</w:t>
        </w:r>
      </w:ins>
      <w:ins w:id="4020" w:author="Erin Stephenson" w:date="2019-03-13T19:10:00Z">
        <w:r w:rsidRPr="00ED672B">
          <w:rPr>
            <w:rFonts w:asciiTheme="minorHAnsi" w:hAnsiTheme="minorHAnsi"/>
            <w:rPrChange w:id="4021" w:author="Erin Stephenson" w:date="2019-03-13T19:33:00Z">
              <w:rPr/>
            </w:rPrChange>
          </w:rPr>
          <w:t xml:space="preserve"> but since amino acids and fatty acids both re</w:t>
        </w:r>
      </w:ins>
      <w:ins w:id="4022" w:author="Erin Stephenson" w:date="2019-03-13T20:59:00Z">
        <w:r w:rsidR="008135A7">
          <w:rPr>
            <w:rFonts w:asciiTheme="minorHAnsi" w:hAnsiTheme="minorHAnsi"/>
          </w:rPr>
          <w:t>quire</w:t>
        </w:r>
      </w:ins>
      <w:ins w:id="4023" w:author="Erin Stephenson" w:date="2019-03-13T19:10:00Z">
        <w:r w:rsidRPr="00ED672B">
          <w:rPr>
            <w:rFonts w:asciiTheme="minorHAnsi" w:hAnsiTheme="minorHAnsi"/>
            <w:rPrChange w:id="4024" w:author="Erin Stephenson" w:date="2019-03-13T19:33:00Z">
              <w:rPr/>
            </w:rPrChange>
          </w:rPr>
          <w:t xml:space="preserve"> mitochondria </w:t>
        </w:r>
      </w:ins>
      <w:ins w:id="4025" w:author="Erin Stephenson" w:date="2019-03-13T21:01:00Z">
        <w:r w:rsidR="008C0980">
          <w:rPr>
            <w:rFonts w:asciiTheme="minorHAnsi" w:hAnsiTheme="minorHAnsi"/>
          </w:rPr>
          <w:t>for their metabolism</w:t>
        </w:r>
      </w:ins>
      <w:ins w:id="4026" w:author="Erin Stephenson" w:date="2019-03-13T19:10:00Z">
        <w:r w:rsidRPr="00ED672B">
          <w:rPr>
            <w:rFonts w:asciiTheme="minorHAnsi" w:hAnsiTheme="minorHAnsi"/>
            <w:rPrChange w:id="4027" w:author="Erin Stephenson" w:date="2019-03-13T19:33:00Z">
              <w:rPr/>
            </w:rPrChange>
          </w:rPr>
          <w:t>, it is possible that alternation</w:t>
        </w:r>
      </w:ins>
      <w:ins w:id="4028" w:author="Erin Stephenson" w:date="2019-03-13T21:08:00Z">
        <w:r w:rsidR="005D4E7E">
          <w:rPr>
            <w:rFonts w:asciiTheme="minorHAnsi" w:hAnsiTheme="minorHAnsi"/>
          </w:rPr>
          <w:t>s</w:t>
        </w:r>
      </w:ins>
      <w:ins w:id="4029" w:author="Erin Stephenson" w:date="2019-03-13T19:10:00Z">
        <w:r w:rsidRPr="00ED672B">
          <w:rPr>
            <w:rFonts w:asciiTheme="minorHAnsi" w:hAnsiTheme="minorHAnsi"/>
            <w:rPrChange w:id="4030" w:author="Erin Stephenson" w:date="2019-03-13T19:33:00Z">
              <w:rPr/>
            </w:rPrChange>
          </w:rPr>
          <w:t xml:space="preserve"> in substrate flux could result </w:t>
        </w:r>
      </w:ins>
      <w:ins w:id="4031" w:author="Erin Stephenson" w:date="2019-03-13T21:01:00Z">
        <w:r w:rsidR="008C0980">
          <w:rPr>
            <w:rFonts w:asciiTheme="minorHAnsi" w:hAnsiTheme="minorHAnsi"/>
          </w:rPr>
          <w:t xml:space="preserve">in </w:t>
        </w:r>
      </w:ins>
      <w:ins w:id="4032" w:author="Erin Stephenson" w:date="2019-03-13T21:02:00Z">
        <w:r w:rsidR="008C0980">
          <w:rPr>
            <w:rFonts w:asciiTheme="minorHAnsi" w:hAnsiTheme="minorHAnsi"/>
          </w:rPr>
          <w:t xml:space="preserve">a transition toward </w:t>
        </w:r>
      </w:ins>
      <w:ins w:id="4033" w:author="Erin Stephenson" w:date="2019-03-13T19:10:00Z">
        <w:r w:rsidRPr="00ED672B">
          <w:rPr>
            <w:rFonts w:asciiTheme="minorHAnsi" w:hAnsiTheme="minorHAnsi"/>
            <w:rPrChange w:id="4034" w:author="Erin Stephenson" w:date="2019-03-13T19:33:00Z">
              <w:rPr/>
            </w:rPrChange>
          </w:rPr>
          <w:t>more oxidative fibers</w:t>
        </w:r>
      </w:ins>
      <w:ins w:id="4035" w:author="Erin Stephenson" w:date="2019-03-13T21:02:00Z">
        <w:r w:rsidR="008C0980">
          <w:rPr>
            <w:rFonts w:asciiTheme="minorHAnsi" w:hAnsiTheme="minorHAnsi"/>
          </w:rPr>
          <w:t xml:space="preserve"> within the muscle</w:t>
        </w:r>
      </w:ins>
      <w:ins w:id="4036" w:author="Erin Stephenson" w:date="2019-03-13T21:24:00Z">
        <w:r w:rsidR="001D14AE">
          <w:rPr>
            <w:rFonts w:asciiTheme="minorHAnsi" w:hAnsiTheme="minorHAnsi"/>
          </w:rPr>
          <w:t xml:space="preserve"> in a muscle-autonomous </w:t>
        </w:r>
      </w:ins>
      <w:ins w:id="4037" w:author="Erin Stephenson" w:date="2019-03-13T21:25:00Z">
        <w:r w:rsidR="001D14AE">
          <w:rPr>
            <w:rFonts w:asciiTheme="minorHAnsi" w:hAnsiTheme="minorHAnsi"/>
          </w:rPr>
          <w:t>way</w:t>
        </w:r>
      </w:ins>
      <w:ins w:id="4038" w:author="Erin Stephenson" w:date="2019-03-13T19:10:00Z">
        <w:r w:rsidRPr="00ED672B">
          <w:rPr>
            <w:rFonts w:asciiTheme="minorHAnsi" w:hAnsiTheme="minorHAnsi"/>
            <w:rPrChange w:id="4039" w:author="Erin Stephenson" w:date="2019-03-13T19:33:00Z">
              <w:rPr/>
            </w:rPrChange>
          </w:rPr>
          <w:t xml:space="preserve">, </w:t>
        </w:r>
      </w:ins>
      <w:ins w:id="4040" w:author="Erin Stephenson" w:date="2019-03-13T21:08:00Z">
        <w:r w:rsidR="005D4E7E">
          <w:rPr>
            <w:rFonts w:asciiTheme="minorHAnsi" w:hAnsiTheme="minorHAnsi"/>
          </w:rPr>
          <w:t xml:space="preserve">depending on the tissues needs. For example, it has been suggested that </w:t>
        </w:r>
      </w:ins>
      <w:ins w:id="4041" w:author="Erin Stephenson" w:date="2019-03-13T21:21:00Z">
        <w:r w:rsidR="00A76685">
          <w:rPr>
            <w:rFonts w:asciiTheme="minorHAnsi" w:hAnsiTheme="minorHAnsi"/>
          </w:rPr>
          <w:t xml:space="preserve">skeletal muscle </w:t>
        </w:r>
      </w:ins>
      <w:ins w:id="4042" w:author="Erin Stephenson" w:date="2019-03-13T21:20:00Z">
        <w:r w:rsidR="00A76685" w:rsidRPr="00A76685">
          <w:rPr>
            <w:rFonts w:asciiTheme="minorHAnsi" w:hAnsiTheme="minorHAnsi"/>
            <w:i/>
            <w:rPrChange w:id="4043" w:author="Erin Stephenson" w:date="2019-03-13T21:21:00Z">
              <w:rPr>
                <w:rFonts w:asciiTheme="minorHAnsi" w:hAnsiTheme="minorHAnsi"/>
              </w:rPr>
            </w:rPrChange>
          </w:rPr>
          <w:t>Nprl2</w:t>
        </w:r>
        <w:r w:rsidR="00A76685">
          <w:rPr>
            <w:rFonts w:asciiTheme="minorHAnsi" w:hAnsiTheme="minorHAnsi"/>
          </w:rPr>
          <w:t xml:space="preserve"> deletion </w:t>
        </w:r>
      </w:ins>
      <w:ins w:id="4044" w:author="Erin Stephenson" w:date="2019-03-13T21:21:00Z">
        <w:r w:rsidR="00A76685">
          <w:rPr>
            <w:rFonts w:asciiTheme="minorHAnsi" w:hAnsiTheme="minorHAnsi"/>
          </w:rPr>
          <w:t xml:space="preserve">increases </w:t>
        </w:r>
      </w:ins>
      <w:ins w:id="4045" w:author="Erin Stephenson" w:date="2019-03-13T21:08:00Z">
        <w:r w:rsidR="005D4E7E">
          <w:rPr>
            <w:rFonts w:asciiTheme="minorHAnsi" w:hAnsiTheme="minorHAnsi"/>
          </w:rPr>
          <w:t xml:space="preserve">aerobic glycolysis </w:t>
        </w:r>
        <w:proofErr w:type="gramStart"/>
        <w:r w:rsidR="005D4E7E">
          <w:rPr>
            <w:rFonts w:asciiTheme="minorHAnsi" w:hAnsiTheme="minorHAnsi"/>
          </w:rPr>
          <w:t>in order to</w:t>
        </w:r>
        <w:proofErr w:type="gramEnd"/>
        <w:r w:rsidR="005D4E7E">
          <w:rPr>
            <w:rFonts w:asciiTheme="minorHAnsi" w:hAnsiTheme="minorHAnsi"/>
          </w:rPr>
          <w:t xml:space="preserve"> provide more TCA cycle intermediates for </w:t>
        </w:r>
      </w:ins>
      <w:ins w:id="4046" w:author="Erin Stephenson" w:date="2019-03-13T21:17:00Z">
        <w:r w:rsidR="00271C69">
          <w:rPr>
            <w:rFonts w:asciiTheme="minorHAnsi" w:hAnsiTheme="minorHAnsi"/>
          </w:rPr>
          <w:t>non-essential</w:t>
        </w:r>
      </w:ins>
      <w:ins w:id="4047" w:author="Erin Stephenson" w:date="2019-03-13T21:08:00Z">
        <w:r w:rsidR="005D4E7E">
          <w:rPr>
            <w:rFonts w:asciiTheme="minorHAnsi" w:hAnsiTheme="minorHAnsi"/>
          </w:rPr>
          <w:t xml:space="preserve"> amino acid synthesis</w:t>
        </w:r>
      </w:ins>
      <w:ins w:id="4048" w:author="Erin Stephenson" w:date="2019-03-13T21:19:00Z">
        <w:r w:rsidR="002027A1">
          <w:rPr>
            <w:rFonts w:asciiTheme="minorHAnsi" w:hAnsiTheme="minorHAnsi"/>
          </w:rPr>
          <w:t xml:space="preserve"> [</w:t>
        </w:r>
        <w:commentRangeStart w:id="4049"/>
        <w:proofErr w:type="spellStart"/>
        <w:r w:rsidR="002027A1">
          <w:rPr>
            <w:rFonts w:asciiTheme="minorHAnsi" w:hAnsiTheme="minorHAnsi"/>
          </w:rPr>
          <w:t>Dutchak</w:t>
        </w:r>
        <w:proofErr w:type="spellEnd"/>
        <w:r w:rsidR="002027A1">
          <w:rPr>
            <w:rFonts w:asciiTheme="minorHAnsi" w:hAnsiTheme="minorHAnsi"/>
          </w:rPr>
          <w:t xml:space="preserve"> 2018 Cell reports</w:t>
        </w:r>
      </w:ins>
      <w:commentRangeEnd w:id="4049"/>
      <w:ins w:id="4050" w:author="Erin Stephenson" w:date="2019-03-13T21:20:00Z">
        <w:r w:rsidR="002027A1">
          <w:rPr>
            <w:rStyle w:val="CommentReference"/>
            <w:rFonts w:asciiTheme="minorHAnsi" w:hAnsiTheme="minorHAnsi" w:cstheme="minorBidi"/>
          </w:rPr>
          <w:commentReference w:id="4049"/>
        </w:r>
      </w:ins>
      <w:ins w:id="4051" w:author="Erin Stephenson" w:date="2019-03-13T21:19:00Z">
        <w:r w:rsidR="002027A1">
          <w:rPr>
            <w:rFonts w:asciiTheme="minorHAnsi" w:hAnsiTheme="minorHAnsi"/>
          </w:rPr>
          <w:t>]</w:t>
        </w:r>
      </w:ins>
      <w:ins w:id="4052" w:author="Erin Stephenson" w:date="2019-03-13T21:10:00Z">
        <w:r w:rsidR="005D4E7E">
          <w:rPr>
            <w:rFonts w:asciiTheme="minorHAnsi" w:hAnsiTheme="minorHAnsi"/>
          </w:rPr>
          <w:t>.</w:t>
        </w:r>
      </w:ins>
      <w:ins w:id="4053" w:author="Erin Stephenson" w:date="2019-03-13T21:08:00Z">
        <w:r w:rsidR="005D4E7E">
          <w:rPr>
            <w:rFonts w:asciiTheme="minorHAnsi" w:hAnsiTheme="minorHAnsi"/>
          </w:rPr>
          <w:t xml:space="preserve"> </w:t>
        </w:r>
      </w:ins>
      <w:ins w:id="4054" w:author="Erin Stephenson" w:date="2019-03-13T21:18:00Z">
        <w:r w:rsidR="002027A1">
          <w:rPr>
            <w:rFonts w:asciiTheme="minorHAnsi" w:hAnsiTheme="minorHAnsi"/>
          </w:rPr>
          <w:t xml:space="preserve">Similarly, increased fatty acid uptake into the muscle </w:t>
        </w:r>
      </w:ins>
      <w:ins w:id="4055" w:author="Erin Stephenson" w:date="2019-03-13T21:02:00Z">
        <w:r w:rsidR="008C0980">
          <w:rPr>
            <w:rFonts w:asciiTheme="minorHAnsi" w:hAnsiTheme="minorHAnsi"/>
          </w:rPr>
          <w:t>might influence rates of</w:t>
        </w:r>
      </w:ins>
      <w:ins w:id="4056" w:author="Erin Stephenson" w:date="2019-03-13T19:10:00Z">
        <w:r w:rsidRPr="00ED672B">
          <w:rPr>
            <w:rFonts w:asciiTheme="minorHAnsi" w:hAnsiTheme="minorHAnsi"/>
            <w:rPrChange w:id="4057" w:author="Erin Stephenson" w:date="2019-03-13T19:33:00Z">
              <w:rPr/>
            </w:rPrChange>
          </w:rPr>
          <w:t xml:space="preserve"> lipid oxidation and</w:t>
        </w:r>
      </w:ins>
      <w:ins w:id="4058" w:author="Erin Stephenson" w:date="2019-03-13T21:02:00Z">
        <w:r w:rsidR="008C0980">
          <w:rPr>
            <w:rFonts w:asciiTheme="minorHAnsi" w:hAnsiTheme="minorHAnsi"/>
          </w:rPr>
          <w:t xml:space="preserve">, </w:t>
        </w:r>
      </w:ins>
      <w:ins w:id="4059" w:author="Erin Stephenson" w:date="2019-03-13T21:03:00Z">
        <w:r w:rsidR="008C0980">
          <w:rPr>
            <w:rFonts w:asciiTheme="minorHAnsi" w:hAnsiTheme="minorHAnsi"/>
          </w:rPr>
          <w:t>consequently</w:t>
        </w:r>
      </w:ins>
      <w:ins w:id="4060" w:author="Erin Stephenson" w:date="2019-03-13T21:02:00Z">
        <w:r w:rsidR="008C0980">
          <w:rPr>
            <w:rFonts w:asciiTheme="minorHAnsi" w:hAnsiTheme="minorHAnsi"/>
          </w:rPr>
          <w:t>,</w:t>
        </w:r>
      </w:ins>
      <w:ins w:id="4061" w:author="Erin Stephenson" w:date="2019-03-13T19:10:00Z">
        <w:r w:rsidRPr="00ED672B">
          <w:rPr>
            <w:rFonts w:asciiTheme="minorHAnsi" w:hAnsiTheme="minorHAnsi"/>
            <w:rPrChange w:id="4062" w:author="Erin Stephenson" w:date="2019-03-13T19:33:00Z">
              <w:rPr/>
            </w:rPrChange>
          </w:rPr>
          <w:t xml:space="preserve"> </w:t>
        </w:r>
      </w:ins>
      <w:ins w:id="4063" w:author="Erin Stephenson" w:date="2019-03-13T21:02:00Z">
        <w:r w:rsidR="008C0980">
          <w:rPr>
            <w:rFonts w:asciiTheme="minorHAnsi" w:hAnsiTheme="minorHAnsi"/>
          </w:rPr>
          <w:t>alter</w:t>
        </w:r>
      </w:ins>
      <w:ins w:id="4064" w:author="Erin Stephenson" w:date="2019-03-13T19:10:00Z">
        <w:r w:rsidRPr="00ED672B">
          <w:rPr>
            <w:rFonts w:asciiTheme="minorHAnsi" w:hAnsiTheme="minorHAnsi"/>
            <w:rPrChange w:id="4065" w:author="Erin Stephenson" w:date="2019-03-13T19:33:00Z">
              <w:rPr/>
            </w:rPrChange>
          </w:rPr>
          <w:t xml:space="preserve"> adiposity.  This hypothesis is consistent with anti-obesogenic effects of muscle specific </w:t>
        </w:r>
        <w:r w:rsidRPr="00ED672B">
          <w:rPr>
            <w:rFonts w:asciiTheme="minorHAnsi" w:hAnsiTheme="minorHAnsi"/>
            <w:i/>
            <w:rPrChange w:id="4066" w:author="Erin Stephenson" w:date="2019-03-13T19:33:00Z">
              <w:rPr>
                <w:i/>
              </w:rPr>
            </w:rPrChange>
          </w:rPr>
          <w:t>Cd36</w:t>
        </w:r>
        <w:r w:rsidRPr="00ED672B">
          <w:rPr>
            <w:rFonts w:asciiTheme="minorHAnsi" w:hAnsiTheme="minorHAnsi"/>
            <w:rPrChange w:id="4067" w:author="Erin Stephenson" w:date="2019-03-13T19:33:00Z">
              <w:rPr/>
            </w:rPrChange>
          </w:rPr>
          <w:t xml:space="preserve"> overexpression </w:t>
        </w:r>
        <w:r w:rsidRPr="00ED672B">
          <w:rPr>
            <w:rFonts w:asciiTheme="minorHAnsi" w:hAnsiTheme="minorHAnsi"/>
            <w:rPrChange w:id="4068" w:author="Erin Stephenson" w:date="2019-03-13T19:33:00Z">
              <w:rPr/>
            </w:rPrChange>
          </w:rPr>
          <w:fldChar w:fldCharType="begin" w:fldLock="1"/>
        </w:r>
        <w:r w:rsidRPr="00ED672B">
          <w:rPr>
            <w:rFonts w:asciiTheme="minorHAnsi" w:hAnsiTheme="minorHAnsi"/>
            <w:rPrChange w:id="4069" w:author="Erin Stephenson" w:date="2019-03-13T19:33:00Z">
              <w:rPr/>
            </w:rPrChange>
          </w:rPr>
          <w: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76]","plainTextFormattedCitation":"[76]","previouslyFormattedCitation":"[80]"},"properties":{"noteIndex":0},"schema":"https://github.com/citation-style-language/schema/raw/master/csl-citation.json"}</w:instrText>
        </w:r>
        <w:r w:rsidRPr="00ED672B">
          <w:rPr>
            <w:rFonts w:asciiTheme="minorHAnsi" w:hAnsiTheme="minorHAnsi"/>
            <w:rPrChange w:id="4070" w:author="Erin Stephenson" w:date="2019-03-13T19:33:00Z">
              <w:rPr/>
            </w:rPrChange>
          </w:rPr>
          <w:fldChar w:fldCharType="separate"/>
        </w:r>
        <w:r w:rsidRPr="00ED672B">
          <w:rPr>
            <w:rFonts w:asciiTheme="minorHAnsi" w:hAnsiTheme="minorHAnsi"/>
            <w:noProof/>
            <w:rPrChange w:id="4071" w:author="Erin Stephenson" w:date="2019-03-13T19:33:00Z">
              <w:rPr>
                <w:noProof/>
              </w:rPr>
            </w:rPrChange>
          </w:rPr>
          <w:t>[76]</w:t>
        </w:r>
        <w:r w:rsidRPr="00ED672B">
          <w:rPr>
            <w:rFonts w:asciiTheme="minorHAnsi" w:hAnsiTheme="minorHAnsi"/>
            <w:rPrChange w:id="4072" w:author="Erin Stephenson" w:date="2019-03-13T19:33:00Z">
              <w:rPr/>
            </w:rPrChange>
          </w:rPr>
          <w:fldChar w:fldCharType="end"/>
        </w:r>
        <w:r w:rsidRPr="00ED672B">
          <w:rPr>
            <w:rFonts w:asciiTheme="minorHAnsi" w:hAnsiTheme="minorHAnsi"/>
            <w:rPrChange w:id="4073" w:author="Erin Stephenson" w:date="2019-03-13T19:33:00Z">
              <w:rPr/>
            </w:rPrChange>
          </w:rPr>
          <w:t xml:space="preserve"> and with the observation that elevated free fatty acids can promote mitochondrial biogenesis </w:t>
        </w:r>
        <w:r w:rsidRPr="00ED672B">
          <w:rPr>
            <w:rFonts w:asciiTheme="minorHAnsi" w:hAnsiTheme="minorHAnsi"/>
            <w:rPrChange w:id="4074" w:author="Erin Stephenson" w:date="2019-03-13T19:33:00Z">
              <w:rPr/>
            </w:rPrChange>
          </w:rPr>
          <w:fldChar w:fldCharType="begin" w:fldLock="1"/>
        </w:r>
        <w:r w:rsidRPr="00ED672B">
          <w:rPr>
            <w:rFonts w:asciiTheme="minorHAnsi" w:hAnsiTheme="minorHAnsi"/>
            <w:rPrChange w:id="4075" w:author="Erin Stephenson" w:date="2019-03-13T19:33:00Z">
              <w:rPr/>
            </w:rPrChange>
          </w:rPr>
          <w: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77]","plainTextFormattedCitation":"[77]","previouslyFormattedCitation":"[81]"},"properties":{"noteIndex":0},"schema":"https://github.com/citation-style-language/schema/raw/master/csl-citation.json"}</w:instrText>
        </w:r>
        <w:r w:rsidRPr="00ED672B">
          <w:rPr>
            <w:rFonts w:asciiTheme="minorHAnsi" w:hAnsiTheme="minorHAnsi"/>
            <w:rPrChange w:id="4076" w:author="Erin Stephenson" w:date="2019-03-13T19:33:00Z">
              <w:rPr/>
            </w:rPrChange>
          </w:rPr>
          <w:fldChar w:fldCharType="separate"/>
        </w:r>
        <w:r w:rsidRPr="00ED672B">
          <w:rPr>
            <w:rFonts w:asciiTheme="minorHAnsi" w:hAnsiTheme="minorHAnsi"/>
            <w:noProof/>
            <w:rPrChange w:id="4077" w:author="Erin Stephenson" w:date="2019-03-13T19:33:00Z">
              <w:rPr>
                <w:noProof/>
              </w:rPr>
            </w:rPrChange>
          </w:rPr>
          <w:t>[77]</w:t>
        </w:r>
        <w:r w:rsidRPr="00ED672B">
          <w:rPr>
            <w:rFonts w:asciiTheme="minorHAnsi" w:hAnsiTheme="minorHAnsi"/>
            <w:rPrChange w:id="4078" w:author="Erin Stephenson" w:date="2019-03-13T19:33:00Z">
              <w:rPr/>
            </w:rPrChange>
          </w:rPr>
          <w:fldChar w:fldCharType="end"/>
        </w:r>
        <w:r w:rsidRPr="00ED672B">
          <w:rPr>
            <w:rFonts w:asciiTheme="minorHAnsi" w:hAnsiTheme="minorHAnsi"/>
            <w:rPrChange w:id="4079" w:author="Erin Stephenson" w:date="2019-03-13T19:33:00Z">
              <w:rPr/>
            </w:rPrChange>
          </w:rPr>
          <w:t xml:space="preserve">.  Increased nutrient uptake, coupled with elevated mitochondria </w:t>
        </w:r>
      </w:ins>
      <w:ins w:id="4080" w:author="Erin Stephenson" w:date="2019-03-13T21:24:00Z">
        <w:r w:rsidR="001D14AE">
          <w:rPr>
            <w:rFonts w:asciiTheme="minorHAnsi" w:hAnsiTheme="minorHAnsi"/>
          </w:rPr>
          <w:t>could potentially</w:t>
        </w:r>
      </w:ins>
      <w:ins w:id="4081" w:author="Erin Stephenson" w:date="2019-03-13T19:10:00Z">
        <w:r w:rsidR="001D14AE" w:rsidRPr="001D14AE">
          <w:rPr>
            <w:rFonts w:asciiTheme="minorHAnsi" w:hAnsiTheme="minorHAnsi"/>
          </w:rPr>
          <w:t xml:space="preserve"> </w:t>
        </w:r>
        <w:r w:rsidRPr="00ED672B">
          <w:rPr>
            <w:rFonts w:asciiTheme="minorHAnsi" w:hAnsiTheme="minorHAnsi"/>
            <w:rPrChange w:id="4082" w:author="Erin Stephenson" w:date="2019-03-13T19:33:00Z">
              <w:rPr/>
            </w:rPrChange>
          </w:rPr>
          <w:t xml:space="preserve">produce more ATP in these cells. As such muscle </w:t>
        </w:r>
        <w:r w:rsidRPr="00ED672B">
          <w:rPr>
            <w:rFonts w:asciiTheme="minorHAnsi" w:hAnsiTheme="minorHAnsi"/>
            <w:i/>
            <w:rPrChange w:id="4083" w:author="Erin Stephenson" w:date="2019-03-13T19:33:00Z">
              <w:rPr>
                <w:i/>
              </w:rPr>
            </w:rPrChange>
          </w:rPr>
          <w:t>Tsc1</w:t>
        </w:r>
        <w:r w:rsidRPr="00ED672B">
          <w:rPr>
            <w:rFonts w:asciiTheme="minorHAnsi" w:hAnsiTheme="minorHAnsi"/>
            <w:rPrChange w:id="4084" w:author="Erin Stephenson" w:date="2019-03-13T19:33:00Z">
              <w:rPr/>
            </w:rPrChange>
          </w:rPr>
          <w:t xml:space="preserve"> knockout animals could be plausibly thermogenic due to </w:t>
        </w:r>
      </w:ins>
      <w:ins w:id="4085" w:author="Erin Stephenson" w:date="2019-03-13T21:25:00Z">
        <w:r w:rsidR="001D14AE">
          <w:rPr>
            <w:rFonts w:asciiTheme="minorHAnsi" w:hAnsiTheme="minorHAnsi"/>
          </w:rPr>
          <w:t xml:space="preserve">the combined effects of </w:t>
        </w:r>
      </w:ins>
      <w:ins w:id="4086" w:author="Erin Stephenson" w:date="2019-03-13T19:10:00Z">
        <w:r w:rsidRPr="00ED672B">
          <w:rPr>
            <w:rFonts w:asciiTheme="minorHAnsi" w:hAnsiTheme="minorHAnsi"/>
            <w:rPrChange w:id="4087" w:author="Erin Stephenson" w:date="2019-03-13T19:33:00Z">
              <w:rPr/>
            </w:rPrChange>
          </w:rPr>
          <w:t>multiple muscle-autonomous adaptations</w:t>
        </w:r>
      </w:ins>
      <w:ins w:id="4088" w:author="Erin Stephenson" w:date="2019-03-13T21:25:00Z">
        <w:r w:rsidR="001D14AE">
          <w:rPr>
            <w:rFonts w:asciiTheme="minorHAnsi" w:hAnsiTheme="minorHAnsi"/>
          </w:rPr>
          <w:t>,</w:t>
        </w:r>
      </w:ins>
      <w:ins w:id="4089" w:author="Erin Stephenson" w:date="2019-03-13T19:10:00Z">
        <w:r w:rsidRPr="00ED672B">
          <w:rPr>
            <w:rFonts w:asciiTheme="minorHAnsi" w:hAnsiTheme="minorHAnsi"/>
            <w:rPrChange w:id="4090" w:author="Erin Stephenson" w:date="2019-03-13T19:33:00Z">
              <w:rPr/>
            </w:rPrChange>
          </w:rPr>
          <w:t xml:space="preserve"> including </w:t>
        </w:r>
      </w:ins>
      <w:ins w:id="4091" w:author="Erin Stephenson" w:date="2019-03-13T21:25:00Z">
        <w:r w:rsidR="001D14AE">
          <w:rPr>
            <w:rFonts w:asciiTheme="minorHAnsi" w:hAnsiTheme="minorHAnsi"/>
          </w:rPr>
          <w:t xml:space="preserve">(but not limited to) </w:t>
        </w:r>
      </w:ins>
      <w:ins w:id="4092" w:author="Erin Stephenson" w:date="2019-03-13T19:10:00Z">
        <w:r w:rsidRPr="00ED672B">
          <w:rPr>
            <w:rFonts w:asciiTheme="minorHAnsi" w:hAnsiTheme="minorHAnsi"/>
            <w:rPrChange w:id="4093" w:author="Erin Stephenson" w:date="2019-03-13T19:33:00Z">
              <w:rPr/>
            </w:rPrChange>
          </w:rPr>
          <w:t xml:space="preserve">amino </w:t>
        </w:r>
      </w:ins>
      <w:ins w:id="4094" w:author="Erin Stephenson" w:date="2019-03-13T21:25:00Z">
        <w:r w:rsidR="001D14AE">
          <w:rPr>
            <w:rFonts w:asciiTheme="minorHAnsi" w:hAnsiTheme="minorHAnsi"/>
          </w:rPr>
          <w:t xml:space="preserve">acid </w:t>
        </w:r>
      </w:ins>
      <w:ins w:id="4095" w:author="Erin Stephenson" w:date="2019-03-13T19:10:00Z">
        <w:r w:rsidRPr="00ED672B">
          <w:rPr>
            <w:rFonts w:asciiTheme="minorHAnsi" w:hAnsiTheme="minorHAnsi"/>
            <w:rPrChange w:id="4096" w:author="Erin Stephenson" w:date="2019-03-13T19:33:00Z">
              <w:rPr/>
            </w:rPrChange>
          </w:rPr>
          <w:t xml:space="preserve">and fatty acid transport, mitochondrial activity and sarcolipin-mediated uncoupling </w:t>
        </w:r>
      </w:ins>
    </w:p>
    <w:p w14:paraId="5DBD9610" w14:textId="6E777F7E" w:rsidR="00556422" w:rsidRPr="00ED672B" w:rsidRDefault="00556422" w:rsidP="00556422">
      <w:pPr>
        <w:rPr>
          <w:ins w:id="4097" w:author="Erin Stephenson" w:date="2019-03-13T17:11:00Z"/>
          <w:rFonts w:asciiTheme="minorHAnsi" w:hAnsiTheme="minorHAnsi"/>
          <w:rPrChange w:id="4098" w:author="Erin Stephenson" w:date="2019-03-13T19:33:00Z">
            <w:rPr>
              <w:ins w:id="4099" w:author="Erin Stephenson" w:date="2019-03-13T17:11:00Z"/>
            </w:rPr>
          </w:rPrChange>
        </w:rPr>
      </w:pPr>
    </w:p>
    <w:p w14:paraId="6320D5D1" w14:textId="260DA400" w:rsidR="00D86AFE" w:rsidRPr="00ED672B" w:rsidDel="0093027F" w:rsidRDefault="006E24D9" w:rsidP="00A922D2">
      <w:pPr>
        <w:rPr>
          <w:del w:id="4100" w:author="Erin Stephenson" w:date="2019-03-13T16:52:00Z"/>
          <w:rFonts w:asciiTheme="minorHAnsi" w:hAnsiTheme="minorHAnsi"/>
          <w:rPrChange w:id="4101" w:author="Erin Stephenson" w:date="2019-03-13T19:33:00Z">
            <w:rPr>
              <w:del w:id="4102" w:author="Erin Stephenson" w:date="2019-03-13T16:52:00Z"/>
            </w:rPr>
          </w:rPrChange>
        </w:rPr>
      </w:pPr>
      <w:ins w:id="4103" w:author="Erin Stephenson" w:date="2019-03-14T12:48:00Z">
        <w:r>
          <w:rPr>
            <w:rFonts w:asciiTheme="minorHAnsi" w:hAnsiTheme="minorHAnsi"/>
          </w:rPr>
          <w:t>Another consideration</w:t>
        </w:r>
      </w:ins>
      <w:commentRangeStart w:id="4104"/>
      <w:ins w:id="4105" w:author="Erin Stephenson" w:date="2019-03-13T21:26:00Z">
        <w:r w:rsidR="00582F0B">
          <w:rPr>
            <w:rFonts w:asciiTheme="minorHAnsi" w:hAnsiTheme="minorHAnsi"/>
          </w:rPr>
          <w:t xml:space="preserve"> that</w:t>
        </w:r>
      </w:ins>
      <w:ins w:id="4106" w:author="Erin Stephenson" w:date="2019-03-14T12:48:00Z">
        <w:r>
          <w:rPr>
            <w:rFonts w:asciiTheme="minorHAnsi" w:hAnsiTheme="minorHAnsi"/>
          </w:rPr>
          <w:t xml:space="preserve"> must be made is that</w:t>
        </w:r>
      </w:ins>
      <w:ins w:id="4107" w:author="Erin Stephenson" w:date="2019-03-13T21:26:00Z">
        <w:r w:rsidR="00582F0B">
          <w:rPr>
            <w:rFonts w:asciiTheme="minorHAnsi" w:hAnsiTheme="minorHAnsi"/>
          </w:rPr>
          <w:t xml:space="preserve"> t</w:t>
        </w:r>
      </w:ins>
      <w:del w:id="4108" w:author="Erin Stephenson" w:date="2019-03-11T17:31:00Z">
        <w:r w:rsidR="00D86AFE" w:rsidRPr="00ED672B" w:rsidDel="00543A43">
          <w:rPr>
            <w:rFonts w:asciiTheme="minorHAnsi" w:hAnsiTheme="minorHAnsi"/>
            <w:rPrChange w:id="4109" w:author="Erin Stephenson" w:date="2019-03-13T19:33:00Z">
              <w:rPr/>
            </w:rPrChange>
          </w:rPr>
          <w:delText xml:space="preserve"> </w:delText>
        </w:r>
      </w:del>
      <w:del w:id="4110" w:author="Erin Stephenson" w:date="2019-03-13T16:57:00Z">
        <w:r w:rsidR="00D86AFE" w:rsidRPr="00ED672B" w:rsidDel="00BB243B">
          <w:rPr>
            <w:rFonts w:asciiTheme="minorHAnsi" w:hAnsiTheme="minorHAnsi"/>
            <w:rPrChange w:id="4111" w:author="Erin Stephenson" w:date="2019-03-13T19:33:00Z">
              <w:rPr/>
            </w:rPrChange>
          </w:rPr>
          <w:delText xml:space="preserve">Candidate gene studies on aging have </w:delText>
        </w:r>
      </w:del>
      <w:del w:id="4112" w:author="Erin Stephenson" w:date="2019-03-11T17:32:00Z">
        <w:r w:rsidR="00D86AFE" w:rsidRPr="00ED672B" w:rsidDel="00543A43">
          <w:rPr>
            <w:rFonts w:asciiTheme="minorHAnsi" w:hAnsiTheme="minorHAnsi"/>
            <w:rPrChange w:id="4113" w:author="Erin Stephenson" w:date="2019-03-13T19:33:00Z">
              <w:rPr/>
            </w:rPrChange>
          </w:rPr>
          <w:delText xml:space="preserve">also </w:delText>
        </w:r>
      </w:del>
      <w:del w:id="4114" w:author="Erin Stephenson" w:date="2019-03-13T16:57:00Z">
        <w:r w:rsidR="00D86AFE" w:rsidRPr="00ED672B" w:rsidDel="00BB243B">
          <w:rPr>
            <w:rFonts w:asciiTheme="minorHAnsi" w:hAnsiTheme="minorHAnsi"/>
            <w:rPrChange w:id="4115" w:author="Erin Stephenson" w:date="2019-03-13T19:33:00Z">
              <w:rPr/>
            </w:rPrChange>
          </w:rPr>
          <w:delText>implicated genes with important roles in muscle</w:delText>
        </w:r>
      </w:del>
      <w:del w:id="4116" w:author="Erin Stephenson" w:date="2019-03-11T17:32:00Z">
        <w:r w:rsidR="00D86AFE" w:rsidRPr="00ED672B" w:rsidDel="00543A43">
          <w:rPr>
            <w:rFonts w:asciiTheme="minorHAnsi" w:hAnsiTheme="minorHAnsi"/>
            <w:rPrChange w:id="4117" w:author="Erin Stephenson" w:date="2019-03-13T19:33:00Z">
              <w:rPr/>
            </w:rPrChange>
          </w:rPr>
          <w:delText xml:space="preserve"> </w:delText>
        </w:r>
      </w:del>
      <w:del w:id="4118" w:author="Erin Stephenson" w:date="2019-03-11T17:31:00Z">
        <w:r w:rsidR="00D86AFE" w:rsidRPr="00ED672B" w:rsidDel="00543A43">
          <w:rPr>
            <w:rFonts w:asciiTheme="minorHAnsi" w:hAnsiTheme="minorHAnsi"/>
            <w:rPrChange w:id="4119" w:author="Erin Stephenson" w:date="2019-03-13T19:33:00Z">
              <w:rPr/>
            </w:rPrChange>
          </w:rPr>
          <w:delText>tissue</w:delText>
        </w:r>
      </w:del>
      <w:del w:id="4120" w:author="Erin Stephenson" w:date="2019-03-13T16:57:00Z">
        <w:r w:rsidR="00D86AFE" w:rsidRPr="00ED672B" w:rsidDel="00BB243B">
          <w:rPr>
            <w:rFonts w:asciiTheme="minorHAnsi" w:hAnsiTheme="minorHAnsi"/>
            <w:rPrChange w:id="4121" w:author="Erin Stephenson" w:date="2019-03-13T19:33:00Z">
              <w:rPr/>
            </w:rPrChange>
          </w:rPr>
          <w:delText xml:space="preserve">, </w:delText>
        </w:r>
      </w:del>
      <w:del w:id="4122" w:author="Erin Stephenson" w:date="2019-03-11T17:32:00Z">
        <w:r w:rsidR="00D86AFE" w:rsidRPr="00ED672B" w:rsidDel="00543A43">
          <w:rPr>
            <w:rFonts w:asciiTheme="minorHAnsi" w:hAnsiTheme="minorHAnsi"/>
            <w:rPrChange w:id="4123" w:author="Erin Stephenson" w:date="2019-03-13T19:33:00Z">
              <w:rPr/>
            </w:rPrChange>
          </w:rPr>
          <w:delText>such as</w:delText>
        </w:r>
      </w:del>
      <w:del w:id="4124" w:author="Erin Stephenson" w:date="2019-03-13T16:57:00Z">
        <w:r w:rsidR="00D86AFE" w:rsidRPr="00ED672B" w:rsidDel="00BB243B">
          <w:rPr>
            <w:rFonts w:asciiTheme="minorHAnsi" w:hAnsiTheme="minorHAnsi"/>
            <w:rPrChange w:id="4125" w:author="Erin Stephenson" w:date="2019-03-13T19:33:00Z">
              <w:rPr/>
            </w:rPrChange>
          </w:rPr>
          <w:delText xml:space="preserve"> </w:delText>
        </w:r>
        <w:r w:rsidR="00D86AFE" w:rsidRPr="00ED672B" w:rsidDel="00BB243B">
          <w:rPr>
            <w:rFonts w:asciiTheme="minorHAnsi" w:hAnsiTheme="minorHAnsi"/>
            <w:i/>
            <w:rPrChange w:id="4126" w:author="Erin Stephenson" w:date="2019-03-13T19:33:00Z">
              <w:rPr>
                <w:i/>
              </w:rPr>
            </w:rPrChange>
          </w:rPr>
          <w:delText>IGF1R</w:delText>
        </w:r>
        <w:r w:rsidR="00D86AFE" w:rsidRPr="00ED672B" w:rsidDel="00BB243B">
          <w:rPr>
            <w:rFonts w:asciiTheme="minorHAnsi" w:hAnsiTheme="minorHAnsi"/>
            <w:rPrChange w:id="4127" w:author="Erin Stephenson" w:date="2019-03-13T19:33:00Z">
              <w:rPr/>
            </w:rPrChange>
          </w:rPr>
          <w:delText xml:space="preserve">, </w:delText>
        </w:r>
        <w:r w:rsidR="00D86AFE" w:rsidRPr="00ED672B" w:rsidDel="00BB243B">
          <w:rPr>
            <w:rFonts w:asciiTheme="minorHAnsi" w:hAnsiTheme="minorHAnsi"/>
            <w:i/>
            <w:rPrChange w:id="4128" w:author="Erin Stephenson" w:date="2019-03-13T19:33:00Z">
              <w:rPr>
                <w:i/>
              </w:rPr>
            </w:rPrChange>
          </w:rPr>
          <w:delText>AKT1</w:delText>
        </w:r>
        <w:r w:rsidR="00D86AFE" w:rsidRPr="00ED672B" w:rsidDel="00BB243B">
          <w:rPr>
            <w:rFonts w:asciiTheme="minorHAnsi" w:hAnsiTheme="minorHAnsi"/>
            <w:rPrChange w:id="4129" w:author="Erin Stephenson" w:date="2019-03-13T19:33:00Z">
              <w:rPr/>
            </w:rPrChange>
          </w:rPr>
          <w:delText xml:space="preserve"> and </w:delText>
        </w:r>
        <w:r w:rsidR="00D86AFE" w:rsidRPr="00ED672B" w:rsidDel="00BB243B">
          <w:rPr>
            <w:rFonts w:asciiTheme="minorHAnsi" w:hAnsiTheme="minorHAnsi"/>
            <w:i/>
            <w:rPrChange w:id="4130" w:author="Erin Stephenson" w:date="2019-03-13T19:33:00Z">
              <w:rPr>
                <w:i/>
              </w:rPr>
            </w:rPrChange>
          </w:rPr>
          <w:delText xml:space="preserve">FOXO3A </w:delText>
        </w:r>
        <w:r w:rsidR="00D86AFE" w:rsidRPr="00ED672B" w:rsidDel="00BB243B">
          <w:rPr>
            <w:rFonts w:asciiTheme="minorHAnsi" w:hAnsiTheme="minorHAnsi"/>
            <w:rPrChange w:id="4131" w:author="Erin Stephenson" w:date="2019-03-13T19:33:00Z">
              <w:rPr/>
            </w:rPrChange>
          </w:rPr>
          <w:fldChar w:fldCharType="begin" w:fldLock="1"/>
        </w:r>
        <w:r w:rsidR="007151C0" w:rsidRPr="00ED672B" w:rsidDel="00BB243B">
          <w:rPr>
            <w:rFonts w:asciiTheme="minorHAnsi" w:hAnsiTheme="minorHAnsi"/>
            <w:rPrChange w:id="4132" w:author="Erin Stephenson" w:date="2019-03-13T19:33:00Z">
              <w:rPr/>
            </w:rPrChange>
          </w:rPr>
          <w:del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59,60]","plainTextFormattedCitation":"[59,60]","previouslyFormattedCitation":"[63,64]"},"properties":{"noteIndex":0},"schema":"https://github.com/citation-style-language/schema/raw/master/csl-citation.json"}</w:delInstrText>
        </w:r>
        <w:r w:rsidR="00D86AFE" w:rsidRPr="00ED672B" w:rsidDel="00BB243B">
          <w:rPr>
            <w:rFonts w:asciiTheme="minorHAnsi" w:hAnsiTheme="minorHAnsi"/>
            <w:rPrChange w:id="4133" w:author="Erin Stephenson" w:date="2019-03-13T19:33:00Z">
              <w:rPr/>
            </w:rPrChange>
          </w:rPr>
          <w:fldChar w:fldCharType="separate"/>
        </w:r>
        <w:r w:rsidR="007151C0" w:rsidRPr="00ED672B" w:rsidDel="00BB243B">
          <w:rPr>
            <w:rFonts w:asciiTheme="minorHAnsi" w:hAnsiTheme="minorHAnsi"/>
            <w:noProof/>
            <w:rPrChange w:id="4134" w:author="Erin Stephenson" w:date="2019-03-13T19:33:00Z">
              <w:rPr>
                <w:noProof/>
              </w:rPr>
            </w:rPrChange>
          </w:rPr>
          <w:delText>[59,60]</w:delText>
        </w:r>
        <w:r w:rsidR="00D86AFE" w:rsidRPr="00ED672B" w:rsidDel="00BB243B">
          <w:rPr>
            <w:rFonts w:asciiTheme="minorHAnsi" w:hAnsiTheme="minorHAnsi"/>
            <w:rPrChange w:id="4135" w:author="Erin Stephenson" w:date="2019-03-13T19:33:00Z">
              <w:rPr/>
            </w:rPrChange>
          </w:rPr>
          <w:fldChar w:fldCharType="end"/>
        </w:r>
        <w:r w:rsidR="00D86AFE" w:rsidRPr="00ED672B" w:rsidDel="00BB243B">
          <w:rPr>
            <w:rFonts w:asciiTheme="minorHAnsi" w:hAnsiTheme="minorHAnsi"/>
            <w:rPrChange w:id="4136" w:author="Erin Stephenson" w:date="2019-03-13T19:33:00Z">
              <w:rPr/>
            </w:rPrChange>
          </w:rPr>
          <w:delText xml:space="preserve">. For example, in humans, polymorphisms in </w:delText>
        </w:r>
        <w:r w:rsidR="00D86AFE" w:rsidRPr="00ED672B" w:rsidDel="00BB243B">
          <w:rPr>
            <w:rFonts w:asciiTheme="minorHAnsi" w:hAnsiTheme="minorHAnsi"/>
            <w:i/>
            <w:rPrChange w:id="4137" w:author="Erin Stephenson" w:date="2019-03-13T19:33:00Z">
              <w:rPr>
                <w:i/>
              </w:rPr>
            </w:rPrChange>
          </w:rPr>
          <w:delText>FOXO3A</w:delText>
        </w:r>
        <w:r w:rsidR="00D86AFE" w:rsidRPr="00ED672B" w:rsidDel="00BB243B">
          <w:rPr>
            <w:rFonts w:asciiTheme="minorHAnsi" w:hAnsiTheme="minorHAnsi"/>
            <w:rPrChange w:id="4138" w:author="Erin Stephenson" w:date="2019-03-13T19:33:00Z">
              <w:rPr/>
            </w:rPrChange>
          </w:rPr>
          <w:delText xml:space="preserve"> have been associated with lengthened lifespan</w:delText>
        </w:r>
        <w:r w:rsidR="00D86AFE" w:rsidRPr="00ED672B" w:rsidDel="00BB243B">
          <w:rPr>
            <w:rFonts w:asciiTheme="minorHAnsi" w:hAnsiTheme="minorHAnsi"/>
            <w:rPrChange w:id="4139" w:author="Erin Stephenson" w:date="2019-03-13T19:33:00Z">
              <w:rPr/>
            </w:rPrChange>
          </w:rPr>
          <w:fldChar w:fldCharType="begin" w:fldLock="1"/>
        </w:r>
        <w:r w:rsidR="007151C0" w:rsidRPr="00ED672B" w:rsidDel="00BB243B">
          <w:rPr>
            <w:rFonts w:asciiTheme="minorHAnsi" w:hAnsiTheme="minorHAnsi"/>
            <w:rPrChange w:id="4140" w:author="Erin Stephenson" w:date="2019-03-13T19:33:00Z">
              <w:rPr/>
            </w:rPrChange>
          </w:rPr>
          <w:del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60–66]","plainTextFormattedCitation":"[60–66]","previouslyFormattedCitation":"[64–70]"},"properties":{"noteIndex":0},"schema":"https://github.com/citation-style-language/schema/raw/master/csl-citation.json"}</w:delInstrText>
        </w:r>
        <w:r w:rsidR="00D86AFE" w:rsidRPr="00ED672B" w:rsidDel="00BB243B">
          <w:rPr>
            <w:rFonts w:asciiTheme="minorHAnsi" w:hAnsiTheme="minorHAnsi"/>
            <w:rPrChange w:id="4141" w:author="Erin Stephenson" w:date="2019-03-13T19:33:00Z">
              <w:rPr/>
            </w:rPrChange>
          </w:rPr>
          <w:fldChar w:fldCharType="separate"/>
        </w:r>
        <w:r w:rsidR="007151C0" w:rsidRPr="00ED672B" w:rsidDel="00BB243B">
          <w:rPr>
            <w:rFonts w:asciiTheme="minorHAnsi" w:hAnsiTheme="minorHAnsi"/>
            <w:noProof/>
            <w:rPrChange w:id="4142" w:author="Erin Stephenson" w:date="2019-03-13T19:33:00Z">
              <w:rPr>
                <w:noProof/>
              </w:rPr>
            </w:rPrChange>
          </w:rPr>
          <w:delText>[60–66]</w:delText>
        </w:r>
        <w:r w:rsidR="00D86AFE" w:rsidRPr="00ED672B" w:rsidDel="00BB243B">
          <w:rPr>
            <w:rFonts w:asciiTheme="minorHAnsi" w:hAnsiTheme="minorHAnsi"/>
            <w:rPrChange w:id="4143" w:author="Erin Stephenson" w:date="2019-03-13T19:33:00Z">
              <w:rPr/>
            </w:rPrChange>
          </w:rPr>
          <w:fldChar w:fldCharType="end"/>
        </w:r>
      </w:del>
      <w:del w:id="4144" w:author="Erin Stephenson" w:date="2019-03-12T11:27:00Z">
        <w:r w:rsidR="00D86AFE" w:rsidRPr="00ED672B" w:rsidDel="0004786A">
          <w:rPr>
            <w:rFonts w:asciiTheme="minorHAnsi" w:hAnsiTheme="minorHAnsi"/>
            <w:rPrChange w:id="4145" w:author="Erin Stephenson" w:date="2019-03-13T19:33:00Z">
              <w:rPr/>
            </w:rPrChange>
          </w:rPr>
          <w:delText xml:space="preserve">. </w:delText>
        </w:r>
      </w:del>
      <w:del w:id="4146" w:author="Erin Stephenson" w:date="2019-03-13T16:57:00Z">
        <w:r w:rsidR="00D86AFE" w:rsidRPr="00ED672B" w:rsidDel="00BB243B">
          <w:rPr>
            <w:rFonts w:asciiTheme="minorHAnsi" w:hAnsiTheme="minorHAnsi"/>
            <w:rPrChange w:id="4147" w:author="Erin Stephenson" w:date="2019-03-13T19:33:00Z">
              <w:rPr/>
            </w:rPrChange>
          </w:rPr>
          <w:delText xml:space="preserve"> </w:delText>
        </w:r>
      </w:del>
      <w:del w:id="4148" w:author="Erin Stephenson" w:date="2019-03-12T11:27:00Z">
        <w:r w:rsidR="00D86AFE" w:rsidRPr="00ED672B" w:rsidDel="0004786A">
          <w:rPr>
            <w:rFonts w:asciiTheme="minorHAnsi" w:hAnsiTheme="minorHAnsi"/>
            <w:rPrChange w:id="4149" w:author="Erin Stephenson" w:date="2019-03-13T19:33:00Z">
              <w:rPr/>
            </w:rPrChange>
          </w:rPr>
          <w:delText>B</w:delText>
        </w:r>
      </w:del>
      <w:del w:id="4150" w:author="Erin Stephenson" w:date="2019-03-13T16:57:00Z">
        <w:r w:rsidR="00D86AFE" w:rsidRPr="00ED672B" w:rsidDel="00BB243B">
          <w:rPr>
            <w:rFonts w:asciiTheme="minorHAnsi" w:hAnsiTheme="minorHAnsi"/>
            <w:rPrChange w:id="4151" w:author="Erin Stephenson" w:date="2019-03-13T19:33:00Z">
              <w:rPr/>
            </w:rPrChange>
          </w:rPr>
          <w:delText xml:space="preserve">oth mouse and fruit fly models of </w:delText>
        </w:r>
        <w:r w:rsidR="00D86AFE" w:rsidRPr="00ED672B" w:rsidDel="00BB243B">
          <w:rPr>
            <w:rFonts w:asciiTheme="minorHAnsi" w:hAnsiTheme="minorHAnsi"/>
            <w:i/>
            <w:rPrChange w:id="4152" w:author="Erin Stephenson" w:date="2019-03-13T19:33:00Z">
              <w:rPr>
                <w:i/>
              </w:rPr>
            </w:rPrChange>
          </w:rPr>
          <w:delText>FOXO3A</w:delText>
        </w:r>
        <w:r w:rsidR="00D86AFE" w:rsidRPr="00ED672B" w:rsidDel="00BB243B">
          <w:rPr>
            <w:rFonts w:asciiTheme="minorHAnsi" w:hAnsiTheme="minorHAnsi"/>
            <w:rPrChange w:id="4153" w:author="Erin Stephenson" w:date="2019-03-13T19:33:00Z">
              <w:rPr/>
            </w:rPrChange>
          </w:rPr>
          <w:delText xml:space="preserve"> loss of function result in stronger and longer living model organisms </w:delText>
        </w:r>
        <w:r w:rsidR="00D86AFE" w:rsidRPr="00ED672B" w:rsidDel="00BB243B">
          <w:rPr>
            <w:rFonts w:asciiTheme="minorHAnsi" w:hAnsiTheme="minorHAnsi"/>
            <w:rPrChange w:id="4154" w:author="Erin Stephenson" w:date="2019-03-13T19:33:00Z">
              <w:rPr/>
            </w:rPrChange>
          </w:rPr>
          <w:fldChar w:fldCharType="begin" w:fldLock="1"/>
        </w:r>
        <w:r w:rsidR="007151C0" w:rsidRPr="00ED672B" w:rsidDel="00BB243B">
          <w:rPr>
            <w:rFonts w:asciiTheme="minorHAnsi" w:hAnsiTheme="minorHAnsi"/>
            <w:rPrChange w:id="4155" w:author="Erin Stephenson" w:date="2019-03-13T19:33:00Z">
              <w:rPr/>
            </w:rPrChange>
          </w:rPr>
          <w:del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67–69]","plainTextFormattedCitation":"[67–69]","previouslyFormattedCitation":"[71–73]"},"properties":{"noteIndex":0},"schema":"https://github.com/citation-style-language/schema/raw/master/csl-citation.json"}</w:delInstrText>
        </w:r>
        <w:r w:rsidR="00D86AFE" w:rsidRPr="00ED672B" w:rsidDel="00BB243B">
          <w:rPr>
            <w:rFonts w:asciiTheme="minorHAnsi" w:hAnsiTheme="minorHAnsi"/>
            <w:rPrChange w:id="4156" w:author="Erin Stephenson" w:date="2019-03-13T19:33:00Z">
              <w:rPr/>
            </w:rPrChange>
          </w:rPr>
          <w:fldChar w:fldCharType="separate"/>
        </w:r>
        <w:r w:rsidR="007151C0" w:rsidRPr="00ED672B" w:rsidDel="00BB243B">
          <w:rPr>
            <w:rFonts w:asciiTheme="minorHAnsi" w:hAnsiTheme="minorHAnsi"/>
            <w:noProof/>
            <w:rPrChange w:id="4157" w:author="Erin Stephenson" w:date="2019-03-13T19:33:00Z">
              <w:rPr>
                <w:noProof/>
              </w:rPr>
            </w:rPrChange>
          </w:rPr>
          <w:delText>[67–69]</w:delText>
        </w:r>
        <w:r w:rsidR="00D86AFE" w:rsidRPr="00ED672B" w:rsidDel="00BB243B">
          <w:rPr>
            <w:rFonts w:asciiTheme="minorHAnsi" w:hAnsiTheme="minorHAnsi"/>
            <w:rPrChange w:id="4158" w:author="Erin Stephenson" w:date="2019-03-13T19:33:00Z">
              <w:rPr/>
            </w:rPrChange>
          </w:rPr>
          <w:fldChar w:fldCharType="end"/>
        </w:r>
        <w:r w:rsidR="00D86AFE" w:rsidRPr="00ED672B" w:rsidDel="00BB243B">
          <w:rPr>
            <w:rFonts w:asciiTheme="minorHAnsi" w:hAnsiTheme="minorHAnsi"/>
            <w:rPrChange w:id="4159" w:author="Erin Stephenson" w:date="2019-03-13T19:33:00Z">
              <w:rPr/>
            </w:rPrChange>
          </w:rPr>
          <w:delText xml:space="preserve">. </w:delText>
        </w:r>
      </w:del>
    </w:p>
    <w:p w14:paraId="41D0AC97" w14:textId="35D1C0A5" w:rsidR="007D1A22" w:rsidRPr="00ED672B" w:rsidDel="00E33374" w:rsidRDefault="007D1A22" w:rsidP="007D1A22">
      <w:pPr>
        <w:rPr>
          <w:del w:id="4160" w:author="Erin Stephenson" w:date="2019-03-13T21:26:00Z"/>
          <w:rFonts w:asciiTheme="minorHAnsi" w:hAnsiTheme="minorHAnsi"/>
          <w:rPrChange w:id="4161" w:author="Erin Stephenson" w:date="2019-03-13T19:33:00Z">
            <w:rPr>
              <w:del w:id="4162" w:author="Erin Stephenson" w:date="2019-03-13T21:26:00Z"/>
            </w:rPr>
          </w:rPrChange>
        </w:rPr>
      </w:pPr>
    </w:p>
    <w:p w14:paraId="7EB87ED1" w14:textId="3E3EB24A" w:rsidR="007D1A22" w:rsidRPr="00ED672B" w:rsidRDefault="00BC2B30" w:rsidP="007D1A22">
      <w:pPr>
        <w:rPr>
          <w:rFonts w:asciiTheme="minorHAnsi" w:hAnsiTheme="minorHAnsi"/>
          <w:rPrChange w:id="4163" w:author="Erin Stephenson" w:date="2019-03-13T19:33:00Z">
            <w:rPr/>
          </w:rPrChange>
        </w:rPr>
      </w:pPr>
      <w:del w:id="4164" w:author="Erin Stephenson" w:date="2019-03-13T21:26:00Z">
        <w:r w:rsidRPr="00ED672B" w:rsidDel="00582F0B">
          <w:rPr>
            <w:rFonts w:asciiTheme="minorHAnsi" w:hAnsiTheme="minorHAnsi"/>
            <w:rPrChange w:id="4165" w:author="Erin Stephenson" w:date="2019-03-13T19:33:00Z">
              <w:rPr/>
            </w:rPrChange>
          </w:rPr>
          <w:delText>T</w:delText>
        </w:r>
      </w:del>
      <w:r w:rsidRPr="00ED672B">
        <w:rPr>
          <w:rFonts w:asciiTheme="minorHAnsi" w:hAnsiTheme="minorHAnsi"/>
          <w:rPrChange w:id="4166" w:author="Erin Stephenson" w:date="2019-03-13T19:33:00Z">
            <w:rPr/>
          </w:rPrChange>
        </w:rPr>
        <w:t>he rapamycin experiments presented here do not speak to tissue specificity</w:t>
      </w:r>
      <w:ins w:id="4167" w:author="Erin Stephenson" w:date="2019-03-13T21:26:00Z">
        <w:r w:rsidR="00582F0B">
          <w:rPr>
            <w:rFonts w:asciiTheme="minorHAnsi" w:hAnsiTheme="minorHAnsi"/>
          </w:rPr>
          <w:t xml:space="preserve">, as </w:t>
        </w:r>
      </w:ins>
      <w:del w:id="4168" w:author="Erin Stephenson" w:date="2019-03-13T21:26:00Z">
        <w:r w:rsidRPr="00ED672B" w:rsidDel="00582F0B">
          <w:rPr>
            <w:rFonts w:asciiTheme="minorHAnsi" w:hAnsiTheme="minorHAnsi"/>
            <w:rPrChange w:id="4169" w:author="Erin Stephenson" w:date="2019-03-13T19:33:00Z">
              <w:rPr/>
            </w:rPrChange>
          </w:rPr>
          <w:delText xml:space="preserve"> </w:delText>
        </w:r>
      </w:del>
      <w:r w:rsidRPr="00ED672B">
        <w:rPr>
          <w:rFonts w:asciiTheme="minorHAnsi" w:hAnsiTheme="minorHAnsi"/>
          <w:rPrChange w:id="4170" w:author="Erin Stephenson" w:date="2019-03-13T19:33:00Z">
            <w:rPr/>
          </w:rPrChange>
        </w:rPr>
        <w:t xml:space="preserve">they are consistent with previous reports demonstrating rapamycin sensitivity in cold-induced thermogenesis </w:t>
      </w:r>
      <w:r w:rsidRPr="00ED672B">
        <w:rPr>
          <w:rFonts w:asciiTheme="minorHAnsi" w:hAnsiTheme="minorHAnsi"/>
          <w:rPrChange w:id="4171" w:author="Erin Stephenson" w:date="2019-03-13T19:33:00Z">
            <w:rPr/>
          </w:rPrChange>
        </w:rPr>
        <w:fldChar w:fldCharType="begin" w:fldLock="1"/>
      </w:r>
      <w:r w:rsidR="007151C0" w:rsidRPr="00ED672B">
        <w:rPr>
          <w:rFonts w:asciiTheme="minorHAnsi" w:hAnsiTheme="minorHAnsi"/>
          <w:rPrChange w:id="4172" w:author="Erin Stephenson" w:date="2019-03-13T19:33:00Z">
            <w:rPr/>
          </w:rPrChange>
        </w:rPr>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70,71]","plainTextFormattedCitation":"[70,71]","previouslyFormattedCitation":"[74,75]"},"properties":{"noteIndex":0},"schema":"https://github.com/citation-style-language/schema/raw/master/csl-citation.json"}</w:instrText>
      </w:r>
      <w:r w:rsidRPr="00ED672B">
        <w:rPr>
          <w:rFonts w:asciiTheme="minorHAnsi" w:hAnsiTheme="minorHAnsi"/>
          <w:rPrChange w:id="4173" w:author="Erin Stephenson" w:date="2019-03-13T19:33:00Z">
            <w:rPr/>
          </w:rPrChange>
        </w:rPr>
        <w:fldChar w:fldCharType="separate"/>
      </w:r>
      <w:r w:rsidR="007151C0" w:rsidRPr="00ED672B">
        <w:rPr>
          <w:rFonts w:asciiTheme="minorHAnsi" w:hAnsiTheme="minorHAnsi"/>
          <w:noProof/>
          <w:rPrChange w:id="4174" w:author="Erin Stephenson" w:date="2019-03-13T19:33:00Z">
            <w:rPr>
              <w:noProof/>
            </w:rPr>
          </w:rPrChange>
        </w:rPr>
        <w:t>[70,71]</w:t>
      </w:r>
      <w:r w:rsidRPr="00ED672B">
        <w:rPr>
          <w:rFonts w:asciiTheme="minorHAnsi" w:hAnsiTheme="minorHAnsi"/>
          <w:rPrChange w:id="4175" w:author="Erin Stephenson" w:date="2019-03-13T19:33:00Z">
            <w:rPr/>
          </w:rPrChange>
        </w:rPr>
        <w:fldChar w:fldCharType="end"/>
      </w:r>
      <w:r w:rsidRPr="00ED672B">
        <w:rPr>
          <w:rFonts w:asciiTheme="minorHAnsi" w:hAnsiTheme="minorHAnsi"/>
          <w:rPrChange w:id="4176" w:author="Erin Stephenson" w:date="2019-03-13T19:33:00Z">
            <w:rPr/>
          </w:rPrChange>
        </w:rPr>
        <w:t xml:space="preserve">.  While the focus of those studies </w:t>
      </w:r>
      <w:r w:rsidR="00D75095" w:rsidRPr="00ED672B">
        <w:rPr>
          <w:rFonts w:asciiTheme="minorHAnsi" w:hAnsiTheme="minorHAnsi"/>
          <w:rPrChange w:id="4177" w:author="Erin Stephenson" w:date="2019-03-13T19:33:00Z">
            <w:rPr/>
          </w:rPrChange>
        </w:rPr>
        <w:t>has</w:t>
      </w:r>
      <w:r w:rsidRPr="00ED672B">
        <w:rPr>
          <w:rFonts w:asciiTheme="minorHAnsi" w:hAnsiTheme="minorHAnsi"/>
          <w:rPrChange w:id="4178" w:author="Erin Stephenson" w:date="2019-03-13T19:33:00Z">
            <w:rPr/>
          </w:rPrChange>
        </w:rPr>
        <w:t xml:space="preserve"> been on the important roles of mTORC1 in BAT function, they may also speak to the role of mTORC1 in muscle or other tissues.  Future studies, with temporal and tissue specific loss of function of mTORC1 at thermoneutrality will be key to understanding the relative importance of muscle and BAT in both diet and cold-induced thermogenesis.</w:t>
      </w:r>
      <w:r w:rsidR="009162BF" w:rsidRPr="00ED672B">
        <w:rPr>
          <w:rFonts w:asciiTheme="minorHAnsi" w:hAnsiTheme="minorHAnsi"/>
          <w:rPrChange w:id="4179" w:author="Erin Stephenson" w:date="2019-03-13T19:33:00Z">
            <w:rPr/>
          </w:rPrChange>
        </w:rPr>
        <w:t xml:space="preserve">  Furthermore</w:t>
      </w:r>
      <w:r w:rsidR="004D5084" w:rsidRPr="00ED672B">
        <w:rPr>
          <w:rFonts w:asciiTheme="minorHAnsi" w:hAnsiTheme="minorHAnsi"/>
          <w:rPrChange w:id="4180" w:author="Erin Stephenson" w:date="2019-03-13T19:33:00Z">
            <w:rPr/>
          </w:rPrChange>
        </w:rPr>
        <w:t>,</w:t>
      </w:r>
      <w:r w:rsidR="009162BF" w:rsidRPr="00ED672B">
        <w:rPr>
          <w:rFonts w:asciiTheme="minorHAnsi" w:hAnsiTheme="minorHAnsi"/>
          <w:rPrChange w:id="4181" w:author="Erin Stephenson" w:date="2019-03-13T19:33:00Z">
            <w:rPr/>
          </w:rPrChange>
        </w:rPr>
        <w:t xml:space="preserve"> findings that mTORC1 is important for thermogenesis in both BAT and </w:t>
      </w:r>
      <w:ins w:id="4182" w:author="Erin Stephenson" w:date="2019-03-13T21:27:00Z">
        <w:r w:rsidR="00582F0B">
          <w:rPr>
            <w:rFonts w:asciiTheme="minorHAnsi" w:hAnsiTheme="minorHAnsi"/>
          </w:rPr>
          <w:t xml:space="preserve">skeletal </w:t>
        </w:r>
      </w:ins>
      <w:r w:rsidR="009162BF" w:rsidRPr="00ED672B">
        <w:rPr>
          <w:rFonts w:asciiTheme="minorHAnsi" w:hAnsiTheme="minorHAnsi"/>
          <w:rPrChange w:id="4183" w:author="Erin Stephenson" w:date="2019-03-13T19:33:00Z">
            <w:rPr/>
          </w:rPrChange>
        </w:rPr>
        <w:t xml:space="preserve">muscle </w:t>
      </w:r>
      <w:del w:id="4184" w:author="Erin Stephenson" w:date="2019-03-13T21:27:00Z">
        <w:r w:rsidR="009162BF" w:rsidRPr="00ED672B" w:rsidDel="00582F0B">
          <w:rPr>
            <w:rFonts w:asciiTheme="minorHAnsi" w:hAnsiTheme="minorHAnsi"/>
            <w:rPrChange w:id="4185" w:author="Erin Stephenson" w:date="2019-03-13T19:33:00Z">
              <w:rPr/>
            </w:rPrChange>
          </w:rPr>
          <w:delText xml:space="preserve">tissues </w:delText>
        </w:r>
      </w:del>
      <w:r w:rsidR="009162BF" w:rsidRPr="00ED672B">
        <w:rPr>
          <w:rFonts w:asciiTheme="minorHAnsi" w:hAnsiTheme="minorHAnsi"/>
          <w:rPrChange w:id="4186" w:author="Erin Stephenson" w:date="2019-03-13T19:33:00Z">
            <w:rPr/>
          </w:rPrChange>
        </w:rPr>
        <w:t xml:space="preserve">may </w:t>
      </w:r>
      <w:del w:id="4187" w:author="Erin Stephenson" w:date="2019-03-13T21:27:00Z">
        <w:r w:rsidR="009162BF" w:rsidRPr="00ED672B" w:rsidDel="00582F0B">
          <w:rPr>
            <w:rFonts w:asciiTheme="minorHAnsi" w:hAnsiTheme="minorHAnsi"/>
            <w:rPrChange w:id="4188" w:author="Erin Stephenson" w:date="2019-03-13T19:33:00Z">
              <w:rPr/>
            </w:rPrChange>
          </w:rPr>
          <w:delText xml:space="preserve">also </w:delText>
        </w:r>
      </w:del>
      <w:r w:rsidR="009162BF" w:rsidRPr="00ED672B">
        <w:rPr>
          <w:rFonts w:asciiTheme="minorHAnsi" w:hAnsiTheme="minorHAnsi"/>
          <w:rPrChange w:id="4189" w:author="Erin Stephenson" w:date="2019-03-13T19:33:00Z">
            <w:rPr/>
          </w:rPrChange>
        </w:rPr>
        <w:t xml:space="preserve">indicate a broader role of mTORC1 in nutrient homeostasis.  One response to nutrient overload is to promote anabolism, consistent with mTORC1-dependent activation of protein synthesis, lipogenesis, and </w:t>
      </w:r>
      <w:r w:rsidR="00CE7860" w:rsidRPr="00ED672B">
        <w:rPr>
          <w:rFonts w:asciiTheme="minorHAnsi" w:hAnsiTheme="minorHAnsi"/>
          <w:rPrChange w:id="4190" w:author="Erin Stephenson" w:date="2019-03-13T19:33:00Z">
            <w:rPr/>
          </w:rPrChange>
        </w:rPr>
        <w:t>glycogenesis</w:t>
      </w:r>
      <w:r w:rsidR="00867669" w:rsidRPr="00ED672B">
        <w:rPr>
          <w:rFonts w:asciiTheme="minorHAnsi" w:hAnsiTheme="minorHAnsi"/>
          <w:rPrChange w:id="4191" w:author="Erin Stephenson" w:date="2019-03-13T19:33:00Z">
            <w:rPr/>
          </w:rPrChange>
        </w:rPr>
        <w:t xml:space="preserve"> </w:t>
      </w:r>
      <w:r w:rsidR="00CE7860" w:rsidRPr="00ED672B">
        <w:rPr>
          <w:rFonts w:asciiTheme="minorHAnsi" w:hAnsiTheme="minorHAnsi"/>
          <w:rPrChange w:id="4192" w:author="Erin Stephenson" w:date="2019-03-13T19:33:00Z">
            <w:rPr/>
          </w:rPrChange>
        </w:rPr>
        <w:fldChar w:fldCharType="begin" w:fldLock="1"/>
      </w:r>
      <w:r w:rsidR="007151C0" w:rsidRPr="00ED672B">
        <w:rPr>
          <w:rFonts w:asciiTheme="minorHAnsi" w:hAnsiTheme="minorHAnsi"/>
          <w:rPrChange w:id="4193" w:author="Erin Stephenson" w:date="2019-03-13T19:33:00Z">
            <w:rPr/>
          </w:rPrChange>
        </w:rPr>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non-dropping-particle":"","parse-names":false,"suffix":""},{"dropping-particle":"","family":"Saltiel","given":"A.R. Alan R.","non-dropping-particle":"","parse-names":false,"suffix":""}],"container-title":"Diabetes","id":"ITEM-3","issue":"9","issued":{"date-parts":[["2014","9","10"]]},"page":"2935-48","title":"Metabolic crosstalk: molecular links between glycogen and lipid metabolism in obesity.","type":"article-journal","volume":"63"},"uris":["http://www.mendeley.com/documents/?uuid=ff28b5f3-9390-49b0-aec1-19458f1319df"]}],"mendeley":{"formattedCitation":"[27,72,73]","plainTextFormattedCitation":"[27,72,73]","previouslyFormattedCitation":"[27,76,77]"},"properties":{"noteIndex":0},"schema":"https://github.com/citation-style-language/schema/raw/master/csl-citation.json"}</w:instrText>
      </w:r>
      <w:r w:rsidR="00CE7860" w:rsidRPr="00ED672B">
        <w:rPr>
          <w:rFonts w:asciiTheme="minorHAnsi" w:hAnsiTheme="minorHAnsi"/>
          <w:rPrChange w:id="4194" w:author="Erin Stephenson" w:date="2019-03-13T19:33:00Z">
            <w:rPr/>
          </w:rPrChange>
        </w:rPr>
        <w:fldChar w:fldCharType="separate"/>
      </w:r>
      <w:r w:rsidR="007151C0" w:rsidRPr="00ED672B">
        <w:rPr>
          <w:rFonts w:asciiTheme="minorHAnsi" w:hAnsiTheme="minorHAnsi"/>
          <w:noProof/>
          <w:rPrChange w:id="4195" w:author="Erin Stephenson" w:date="2019-03-13T19:33:00Z">
            <w:rPr>
              <w:noProof/>
            </w:rPr>
          </w:rPrChange>
        </w:rPr>
        <w:t>[27,72,73]</w:t>
      </w:r>
      <w:r w:rsidR="00CE7860" w:rsidRPr="00ED672B">
        <w:rPr>
          <w:rFonts w:asciiTheme="minorHAnsi" w:hAnsiTheme="minorHAnsi"/>
          <w:rPrChange w:id="4196" w:author="Erin Stephenson" w:date="2019-03-13T19:33:00Z">
            <w:rPr/>
          </w:rPrChange>
        </w:rPr>
        <w:fldChar w:fldCharType="end"/>
      </w:r>
      <w:r w:rsidR="009162BF" w:rsidRPr="00ED672B">
        <w:rPr>
          <w:rFonts w:asciiTheme="minorHAnsi" w:hAnsiTheme="minorHAnsi"/>
          <w:rPrChange w:id="4197" w:author="Erin Stephenson" w:date="2019-03-13T19:33:00Z">
            <w:rPr/>
          </w:rPrChange>
        </w:rPr>
        <w:t xml:space="preserve">.  </w:t>
      </w:r>
      <w:del w:id="4198" w:author="Erin Stephenson" w:date="2019-03-13T21:27:00Z">
        <w:r w:rsidR="009162BF" w:rsidRPr="00ED672B" w:rsidDel="00582F0B">
          <w:rPr>
            <w:rFonts w:asciiTheme="minorHAnsi" w:hAnsiTheme="minorHAnsi"/>
            <w:rPrChange w:id="4199" w:author="Erin Stephenson" w:date="2019-03-13T19:33:00Z">
              <w:rPr/>
            </w:rPrChange>
          </w:rPr>
          <w:delText xml:space="preserve">We </w:delText>
        </w:r>
      </w:del>
      <w:ins w:id="4200" w:author="Erin Stephenson" w:date="2019-03-13T21:27:00Z">
        <w:r w:rsidR="00582F0B">
          <w:rPr>
            <w:rFonts w:asciiTheme="minorHAnsi" w:hAnsiTheme="minorHAnsi"/>
          </w:rPr>
          <w:t xml:space="preserve">Thus, </w:t>
        </w:r>
      </w:ins>
      <w:ins w:id="4201" w:author="Erin Stephenson" w:date="2019-03-13T21:28:00Z">
        <w:r w:rsidR="00582F0B">
          <w:rPr>
            <w:rFonts w:asciiTheme="minorHAnsi" w:hAnsiTheme="minorHAnsi"/>
          </w:rPr>
          <w:t xml:space="preserve">it is reasonable to </w:t>
        </w:r>
      </w:ins>
      <w:r w:rsidR="009162BF" w:rsidRPr="00ED672B">
        <w:rPr>
          <w:rFonts w:asciiTheme="minorHAnsi" w:hAnsiTheme="minorHAnsi"/>
          <w:rPrChange w:id="4202" w:author="Erin Stephenson" w:date="2019-03-13T19:33:00Z">
            <w:rPr/>
          </w:rPrChange>
        </w:rPr>
        <w:t>propose</w:t>
      </w:r>
      <w:del w:id="4203" w:author="Erin Stephenson" w:date="2019-03-13T21:28:00Z">
        <w:r w:rsidR="009162BF" w:rsidRPr="00ED672B" w:rsidDel="00582F0B">
          <w:rPr>
            <w:rFonts w:asciiTheme="minorHAnsi" w:hAnsiTheme="minorHAnsi"/>
            <w:rPrChange w:id="4204" w:author="Erin Stephenson" w:date="2019-03-13T19:33:00Z">
              <w:rPr/>
            </w:rPrChange>
          </w:rPr>
          <w:delText xml:space="preserve"> that it is reasonable</w:delText>
        </w:r>
      </w:del>
      <w:r w:rsidR="009162BF" w:rsidRPr="00ED672B">
        <w:rPr>
          <w:rFonts w:asciiTheme="minorHAnsi" w:hAnsiTheme="minorHAnsi"/>
          <w:rPrChange w:id="4205" w:author="Erin Stephenson" w:date="2019-03-13T19:33:00Z">
            <w:rPr/>
          </w:rPrChange>
        </w:rPr>
        <w:t xml:space="preserve"> that nutrient overload may </w:t>
      </w:r>
      <w:del w:id="4206" w:author="Erin Stephenson" w:date="2019-03-13T21:28:00Z">
        <w:r w:rsidR="009162BF" w:rsidRPr="00ED672B" w:rsidDel="004024BF">
          <w:rPr>
            <w:rFonts w:asciiTheme="minorHAnsi" w:hAnsiTheme="minorHAnsi"/>
            <w:rPrChange w:id="4207" w:author="Erin Stephenson" w:date="2019-03-13T19:33:00Z">
              <w:rPr/>
            </w:rPrChange>
          </w:rPr>
          <w:delText>also p</w:delText>
        </w:r>
      </w:del>
      <w:ins w:id="4208" w:author="Erin Stephenson" w:date="2019-03-13T21:28:00Z">
        <w:r w:rsidR="004024BF">
          <w:rPr>
            <w:rFonts w:asciiTheme="minorHAnsi" w:hAnsiTheme="minorHAnsi"/>
          </w:rPr>
          <w:t>p</w:t>
        </w:r>
      </w:ins>
      <w:r w:rsidR="009162BF" w:rsidRPr="00ED672B">
        <w:rPr>
          <w:rFonts w:asciiTheme="minorHAnsi" w:hAnsiTheme="minorHAnsi"/>
          <w:rPrChange w:id="4209" w:author="Erin Stephenson" w:date="2019-03-13T19:33:00Z">
            <w:rPr/>
          </w:rPrChange>
        </w:rPr>
        <w:t xml:space="preserve">romote ineffective catabolism </w:t>
      </w:r>
      <w:ins w:id="4210" w:author="Erin Stephenson" w:date="2019-03-13T21:29:00Z">
        <w:r w:rsidR="004024BF">
          <w:rPr>
            <w:rFonts w:asciiTheme="minorHAnsi" w:hAnsiTheme="minorHAnsi"/>
          </w:rPr>
          <w:t>as a way of reducing</w:t>
        </w:r>
      </w:ins>
      <w:del w:id="4211" w:author="Erin Stephenson" w:date="2019-03-13T21:29:00Z">
        <w:r w:rsidR="009162BF" w:rsidRPr="00ED672B" w:rsidDel="004024BF">
          <w:rPr>
            <w:rFonts w:asciiTheme="minorHAnsi" w:hAnsiTheme="minorHAnsi"/>
            <w:rPrChange w:id="4212" w:author="Erin Stephenson" w:date="2019-03-13T19:33:00Z">
              <w:rPr/>
            </w:rPrChange>
          </w:rPr>
          <w:delText>to reduce</w:delText>
        </w:r>
      </w:del>
      <w:r w:rsidR="009162BF" w:rsidRPr="00ED672B">
        <w:rPr>
          <w:rFonts w:asciiTheme="minorHAnsi" w:hAnsiTheme="minorHAnsi"/>
          <w:rPrChange w:id="4213" w:author="Erin Stephenson" w:date="2019-03-13T19:33:00Z">
            <w:rPr/>
          </w:rPrChange>
        </w:rPr>
        <w:t xml:space="preserve"> </w:t>
      </w:r>
      <w:ins w:id="4214" w:author="Erin Stephenson" w:date="2019-03-13T21:29:00Z">
        <w:r w:rsidR="00884D8B">
          <w:rPr>
            <w:rFonts w:asciiTheme="minorHAnsi" w:hAnsiTheme="minorHAnsi"/>
          </w:rPr>
          <w:t xml:space="preserve">systemic </w:t>
        </w:r>
      </w:ins>
      <w:r w:rsidR="009162BF" w:rsidRPr="00ED672B">
        <w:rPr>
          <w:rFonts w:asciiTheme="minorHAnsi" w:hAnsiTheme="minorHAnsi"/>
          <w:rPrChange w:id="4215" w:author="Erin Stephenson" w:date="2019-03-13T19:33:00Z">
            <w:rPr/>
          </w:rPrChange>
        </w:rPr>
        <w:t>nutrient stress.</w:t>
      </w:r>
    </w:p>
    <w:commentRangeEnd w:id="4104"/>
    <w:p w14:paraId="20FE2733" w14:textId="77777777" w:rsidR="003F5FAC" w:rsidRPr="00ED672B" w:rsidRDefault="006864F3" w:rsidP="007D1A22">
      <w:pPr>
        <w:rPr>
          <w:rFonts w:asciiTheme="minorHAnsi" w:hAnsiTheme="minorHAnsi"/>
          <w:rPrChange w:id="4216" w:author="Erin Stephenson" w:date="2019-03-13T19:33:00Z">
            <w:rPr/>
          </w:rPrChange>
        </w:rPr>
      </w:pPr>
      <w:r>
        <w:rPr>
          <w:rStyle w:val="CommentReference"/>
          <w:rFonts w:asciiTheme="minorHAnsi" w:hAnsiTheme="minorHAnsi" w:cstheme="minorBidi"/>
        </w:rPr>
        <w:commentReference w:id="4104"/>
      </w:r>
    </w:p>
    <w:p w14:paraId="47F98F7E" w14:textId="77777777" w:rsidR="006E24D9" w:rsidRPr="00C2256A" w:rsidRDefault="006E24D9" w:rsidP="006E24D9">
      <w:pPr>
        <w:rPr>
          <w:ins w:id="4217" w:author="Erin Stephenson" w:date="2019-03-14T12:48:00Z"/>
          <w:rFonts w:asciiTheme="minorHAnsi" w:hAnsiTheme="minorHAnsi"/>
        </w:rPr>
      </w:pPr>
      <w:ins w:id="4218" w:author="Erin Stephenson" w:date="2019-03-14T12:48:00Z">
        <w:r w:rsidRPr="00C2256A">
          <w:rPr>
            <w:rFonts w:asciiTheme="minorHAnsi" w:hAnsiTheme="minorHAnsi"/>
          </w:rPr>
          <w:t>Transcriptional profiling across species has identified downregulation of mitochondrial genes in skeletal muscle as a common aging signature [</w:t>
        </w:r>
        <w:commentRangeStart w:id="4219"/>
        <w:r w:rsidRPr="00C2256A">
          <w:rPr>
            <w:rFonts w:asciiTheme="minorHAnsi" w:hAnsiTheme="minorHAnsi"/>
          </w:rPr>
          <w:t xml:space="preserve">Zahn 2006 </w:t>
        </w:r>
        <w:proofErr w:type="spellStart"/>
        <w:r w:rsidRPr="00C2256A">
          <w:rPr>
            <w:rFonts w:asciiTheme="minorHAnsi" w:hAnsiTheme="minorHAnsi"/>
          </w:rPr>
          <w:t>PLoS</w:t>
        </w:r>
        <w:proofErr w:type="spellEnd"/>
        <w:r w:rsidRPr="00C2256A">
          <w:rPr>
            <w:rFonts w:asciiTheme="minorHAnsi" w:hAnsiTheme="minorHAnsi"/>
          </w:rPr>
          <w:t xml:space="preserve"> Genetics </w:t>
        </w:r>
        <w:proofErr w:type="gramStart"/>
        <w:r w:rsidRPr="00C2256A">
          <w:rPr>
            <w:rFonts w:asciiTheme="minorHAnsi" w:hAnsiTheme="minorHAnsi"/>
          </w:rPr>
          <w:t>2:e</w:t>
        </w:r>
        <w:proofErr w:type="gramEnd"/>
        <w:r w:rsidRPr="00C2256A">
          <w:rPr>
            <w:rFonts w:asciiTheme="minorHAnsi" w:hAnsiTheme="minorHAnsi"/>
          </w:rPr>
          <w:t xml:space="preserve">115; Phillips 2013, </w:t>
        </w:r>
        <w:proofErr w:type="spellStart"/>
        <w:r w:rsidRPr="00C2256A">
          <w:rPr>
            <w:rFonts w:asciiTheme="minorHAnsi" w:hAnsiTheme="minorHAnsi"/>
          </w:rPr>
          <w:t>PLoS</w:t>
        </w:r>
        <w:proofErr w:type="spellEnd"/>
        <w:r w:rsidRPr="00C2256A">
          <w:rPr>
            <w:rFonts w:asciiTheme="minorHAnsi" w:hAnsiTheme="minorHAnsi"/>
          </w:rPr>
          <w:t xml:space="preserve"> Genetics 9(3):</w:t>
        </w:r>
        <w:commentRangeEnd w:id="4219"/>
        <w:r>
          <w:rPr>
            <w:rStyle w:val="CommentReference"/>
            <w:rFonts w:asciiTheme="minorHAnsi" w:hAnsiTheme="minorHAnsi" w:cstheme="minorBidi"/>
          </w:rPr>
          <w:commentReference w:id="4219"/>
        </w:r>
        <w:r w:rsidRPr="00C2256A">
          <w:rPr>
            <w:rFonts w:asciiTheme="minorHAnsi" w:hAnsiTheme="minorHAnsi"/>
          </w:rPr>
          <w:t xml:space="preserve">e1003389], whereas loss of skeletal muscle mitochondrial function is associated with age-related sarcopenia in C. </w:t>
        </w:r>
        <w:proofErr w:type="spellStart"/>
        <w:r w:rsidRPr="00C2256A">
          <w:rPr>
            <w:rFonts w:asciiTheme="minorHAnsi" w:hAnsiTheme="minorHAnsi"/>
          </w:rPr>
          <w:t>elegans</w:t>
        </w:r>
        <w:proofErr w:type="spellEnd"/>
        <w:r w:rsidRPr="00C2256A">
          <w:rPr>
            <w:rFonts w:asciiTheme="minorHAnsi" w:hAnsiTheme="minorHAnsi"/>
          </w:rPr>
          <w:t xml:space="preserve"> [</w:t>
        </w:r>
        <w:commentRangeStart w:id="4220"/>
        <w:r w:rsidRPr="00C2256A">
          <w:rPr>
            <w:rFonts w:asciiTheme="minorHAnsi" w:hAnsiTheme="minorHAnsi"/>
          </w:rPr>
          <w:t>Gaffney, 2018, Aging 10(11):3382-96</w:t>
        </w:r>
        <w:commentRangeEnd w:id="4220"/>
        <w:r>
          <w:rPr>
            <w:rStyle w:val="CommentReference"/>
            <w:rFonts w:asciiTheme="minorHAnsi" w:hAnsiTheme="minorHAnsi" w:cstheme="minorBidi"/>
          </w:rPr>
          <w:commentReference w:id="4220"/>
        </w:r>
        <w:r w:rsidRPr="00C2256A">
          <w:rPr>
            <w:rFonts w:asciiTheme="minorHAnsi" w:hAnsiTheme="minorHAnsi"/>
          </w:rPr>
          <w:t xml:space="preserve">]. </w:t>
        </w:r>
        <w:r w:rsidRPr="00C2256A">
          <w:rPr>
            <w:rFonts w:asciiTheme="minorHAnsi" w:hAnsiTheme="minorHAnsi"/>
          </w:rPr>
          <w:lastRenderedPageBreak/>
          <w:t xml:space="preserve">Candidate gene studies on aging have implicated genes with important roles in skeletal muscle metabolism, including </w:t>
        </w:r>
        <w:r w:rsidRPr="00C2256A">
          <w:rPr>
            <w:rFonts w:asciiTheme="minorHAnsi" w:hAnsiTheme="minorHAnsi"/>
            <w:i/>
          </w:rPr>
          <w:t>IGF1R</w:t>
        </w:r>
        <w:r w:rsidRPr="00C2256A">
          <w:rPr>
            <w:rFonts w:asciiTheme="minorHAnsi" w:hAnsiTheme="minorHAnsi"/>
          </w:rPr>
          <w:t xml:space="preserve">, </w:t>
        </w:r>
        <w:r w:rsidRPr="00C2256A">
          <w:rPr>
            <w:rFonts w:asciiTheme="minorHAnsi" w:hAnsiTheme="minorHAnsi"/>
            <w:i/>
          </w:rPr>
          <w:t>AKT1</w:t>
        </w:r>
        <w:r w:rsidRPr="00C2256A">
          <w:rPr>
            <w:rFonts w:asciiTheme="minorHAnsi" w:hAnsiTheme="minorHAnsi"/>
          </w:rPr>
          <w:t xml:space="preserve"> and </w:t>
        </w:r>
        <w:r w:rsidRPr="00C2256A">
          <w:rPr>
            <w:rFonts w:asciiTheme="minorHAnsi" w:hAnsiTheme="minorHAnsi"/>
            <w:i/>
          </w:rPr>
          <w:t xml:space="preserve">FOXO3A </w:t>
        </w:r>
        <w:r w:rsidRPr="00C2256A">
          <w:rPr>
            <w:rFonts w:asciiTheme="minorHAnsi" w:hAnsiTheme="minorHAnsi"/>
          </w:rPr>
          <w:fldChar w:fldCharType="begin" w:fldLock="1"/>
        </w:r>
        <w:r w:rsidRPr="00C2256A">
          <w:rPr>
            <w:rFonts w:asciiTheme="minorHAnsi" w:hAnsiTheme="minorHAnsi"/>
          </w:rPr>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59,60]","plainTextFormattedCitation":"[59,60]","previouslyFormattedCitation":"[63,64]"},"properties":{"noteIndex":0},"schema":"https://github.com/citation-style-language/schema/raw/master/csl-citation.json"}</w:instrText>
        </w:r>
        <w:r w:rsidRPr="00C2256A">
          <w:rPr>
            <w:rFonts w:asciiTheme="minorHAnsi" w:hAnsiTheme="minorHAnsi"/>
          </w:rPr>
          <w:fldChar w:fldCharType="separate"/>
        </w:r>
        <w:r w:rsidRPr="00C2256A">
          <w:rPr>
            <w:rFonts w:asciiTheme="minorHAnsi" w:hAnsiTheme="minorHAnsi"/>
            <w:noProof/>
          </w:rPr>
          <w:t>[59,60]</w:t>
        </w:r>
        <w:r w:rsidRPr="00C2256A">
          <w:rPr>
            <w:rFonts w:asciiTheme="minorHAnsi" w:hAnsiTheme="minorHAnsi"/>
          </w:rPr>
          <w:fldChar w:fldCharType="end"/>
        </w:r>
        <w:r w:rsidRPr="00C2256A">
          <w:rPr>
            <w:rFonts w:asciiTheme="minorHAnsi" w:hAnsiTheme="minorHAnsi"/>
          </w:rPr>
          <w:t xml:space="preserve">, genes that are also linked to mTORC1 signaling. In humans, polymorphisms in </w:t>
        </w:r>
        <w:r w:rsidRPr="00C2256A">
          <w:rPr>
            <w:rFonts w:asciiTheme="minorHAnsi" w:hAnsiTheme="minorHAnsi"/>
            <w:i/>
          </w:rPr>
          <w:t>FOXO3A</w:t>
        </w:r>
        <w:r w:rsidRPr="00C2256A">
          <w:rPr>
            <w:rFonts w:asciiTheme="minorHAnsi" w:hAnsiTheme="minorHAnsi"/>
          </w:rPr>
          <w:t xml:space="preserve"> have been associated with lengthened lifespan</w:t>
        </w:r>
        <w:r w:rsidRPr="00C2256A">
          <w:rPr>
            <w:rFonts w:asciiTheme="minorHAnsi" w:hAnsiTheme="minorHAnsi"/>
          </w:rPr>
          <w:fldChar w:fldCharType="begin" w:fldLock="1"/>
        </w:r>
        <w:r w:rsidRPr="00C2256A">
          <w:rPr>
            <w:rFonts w:asciiTheme="minorHAnsi" w:hAnsiTheme="minorHAnsi"/>
          </w:rPr>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60–66]","plainTextFormattedCitation":"[60–66]","previouslyFormattedCitation":"[64–70]"},"properties":{"noteIndex":0},"schema":"https://github.com/citation-style-language/schema/raw/master/csl-citation.json"}</w:instrText>
        </w:r>
        <w:r w:rsidRPr="00C2256A">
          <w:rPr>
            <w:rFonts w:asciiTheme="minorHAnsi" w:hAnsiTheme="minorHAnsi"/>
          </w:rPr>
          <w:fldChar w:fldCharType="separate"/>
        </w:r>
        <w:r w:rsidRPr="00C2256A">
          <w:rPr>
            <w:rFonts w:asciiTheme="minorHAnsi" w:hAnsiTheme="minorHAnsi"/>
            <w:noProof/>
          </w:rPr>
          <w:t>[60–66]</w:t>
        </w:r>
        <w:r w:rsidRPr="00C2256A">
          <w:rPr>
            <w:rFonts w:asciiTheme="minorHAnsi" w:hAnsiTheme="minorHAnsi"/>
          </w:rPr>
          <w:fldChar w:fldCharType="end"/>
        </w:r>
        <w:r w:rsidRPr="00C2256A">
          <w:rPr>
            <w:rFonts w:asciiTheme="minorHAnsi" w:hAnsiTheme="minorHAnsi"/>
          </w:rPr>
          <w:t xml:space="preserve">, whereas both mouse and fruit fly models of </w:t>
        </w:r>
        <w:r w:rsidRPr="00C2256A">
          <w:rPr>
            <w:rFonts w:asciiTheme="minorHAnsi" w:hAnsiTheme="minorHAnsi"/>
            <w:i/>
          </w:rPr>
          <w:t>FOXO3A</w:t>
        </w:r>
        <w:r w:rsidRPr="00C2256A">
          <w:rPr>
            <w:rFonts w:asciiTheme="minorHAnsi" w:hAnsiTheme="minorHAnsi"/>
          </w:rPr>
          <w:t xml:space="preserve"> loss of function result in stronger and longer living model organisms </w:t>
        </w:r>
        <w:r w:rsidRPr="00C2256A">
          <w:rPr>
            <w:rFonts w:asciiTheme="minorHAnsi" w:hAnsiTheme="minorHAnsi"/>
          </w:rPr>
          <w:fldChar w:fldCharType="begin" w:fldLock="1"/>
        </w:r>
        <w:r w:rsidRPr="00C2256A">
          <w:rPr>
            <w:rFonts w:asciiTheme="minorHAnsi" w:hAnsiTheme="minorHAnsi"/>
          </w:rPr>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67–69]","plainTextFormattedCitation":"[67–69]","previouslyFormattedCitation":"[71–73]"},"properties":{"noteIndex":0},"schema":"https://github.com/citation-style-language/schema/raw/master/csl-citation.json"}</w:instrText>
        </w:r>
        <w:r w:rsidRPr="00C2256A">
          <w:rPr>
            <w:rFonts w:asciiTheme="minorHAnsi" w:hAnsiTheme="minorHAnsi"/>
          </w:rPr>
          <w:fldChar w:fldCharType="separate"/>
        </w:r>
        <w:r w:rsidRPr="00C2256A">
          <w:rPr>
            <w:rFonts w:asciiTheme="minorHAnsi" w:hAnsiTheme="minorHAnsi"/>
            <w:noProof/>
          </w:rPr>
          <w:t>[67–69]</w:t>
        </w:r>
        <w:r w:rsidRPr="00C2256A">
          <w:rPr>
            <w:rFonts w:asciiTheme="minorHAnsi" w:hAnsiTheme="minorHAnsi"/>
          </w:rPr>
          <w:fldChar w:fldCharType="end"/>
        </w:r>
        <w:r w:rsidRPr="00C2256A">
          <w:rPr>
            <w:rFonts w:asciiTheme="minorHAnsi" w:hAnsiTheme="minorHAnsi"/>
          </w:rPr>
          <w:t xml:space="preserve">. Skeletal muscle-specific activation of mTORC1 via deletion of </w:t>
        </w:r>
        <w:r w:rsidRPr="00C2256A">
          <w:rPr>
            <w:rFonts w:asciiTheme="minorHAnsi" w:hAnsiTheme="minorHAnsi"/>
            <w:i/>
          </w:rPr>
          <w:t>Tsc1</w:t>
        </w:r>
        <w:r w:rsidRPr="00C2256A">
          <w:rPr>
            <w:rFonts w:asciiTheme="minorHAnsi" w:hAnsiTheme="minorHAnsi"/>
          </w:rPr>
          <w:t xml:space="preserve"> caused an increase in the oxidative profile of the skeletal muscle [</w:t>
        </w:r>
        <w:r w:rsidRPr="00C2256A">
          <w:rPr>
            <w:rFonts w:asciiTheme="minorHAnsi" w:hAnsiTheme="minorHAnsi"/>
            <w:b/>
          </w:rPr>
          <w:t>Fig. 4D</w:t>
        </w:r>
        <w:r w:rsidRPr="00C2256A">
          <w:rPr>
            <w:rFonts w:asciiTheme="minorHAnsi" w:hAnsiTheme="minorHAnsi"/>
          </w:rPr>
          <w:t xml:space="preserve">; </w:t>
        </w:r>
        <w:commentRangeStart w:id="4221"/>
        <w:proofErr w:type="spellStart"/>
        <w:r w:rsidRPr="00C2256A">
          <w:rPr>
            <w:rFonts w:asciiTheme="minorHAnsi" w:hAnsiTheme="minorHAnsi"/>
          </w:rPr>
          <w:t>Bentzinger</w:t>
        </w:r>
        <w:proofErr w:type="spellEnd"/>
        <w:r w:rsidRPr="00C2256A">
          <w:rPr>
            <w:rFonts w:asciiTheme="minorHAnsi" w:hAnsiTheme="minorHAnsi"/>
          </w:rPr>
          <w:t xml:space="preserve"> 2013</w:t>
        </w:r>
        <w:commentRangeEnd w:id="4221"/>
        <w:r w:rsidRPr="00C2256A">
          <w:rPr>
            <w:rStyle w:val="CommentReference"/>
            <w:rFonts w:asciiTheme="minorHAnsi" w:hAnsiTheme="minorHAnsi"/>
          </w:rPr>
          <w:commentReference w:id="4221"/>
        </w:r>
        <w:r w:rsidRPr="00C2256A">
          <w:rPr>
            <w:rFonts w:asciiTheme="minorHAnsi" w:hAnsiTheme="minorHAnsi"/>
          </w:rPr>
          <w:t>]; however, constitutively activating mTORC1 in the muscle also shortened lifespan [</w:t>
        </w:r>
        <w:r w:rsidRPr="00C2256A">
          <w:rPr>
            <w:rFonts w:asciiTheme="minorHAnsi" w:hAnsiTheme="minorHAnsi"/>
            <w:b/>
          </w:rPr>
          <w:t>Fig. 5</w:t>
        </w:r>
        <w:r w:rsidRPr="00C2256A">
          <w:rPr>
            <w:rFonts w:asciiTheme="minorHAnsi" w:hAnsiTheme="minorHAnsi"/>
          </w:rPr>
          <w:t xml:space="preserve">, </w:t>
        </w:r>
        <w:commentRangeStart w:id="4222"/>
        <w:r w:rsidRPr="00C2256A">
          <w:rPr>
            <w:rFonts w:asciiTheme="minorHAnsi" w:hAnsiTheme="minorHAnsi"/>
          </w:rPr>
          <w:t>REF</w:t>
        </w:r>
        <w:commentRangeEnd w:id="4222"/>
        <w:r w:rsidRPr="00C2256A">
          <w:rPr>
            <w:rStyle w:val="CommentReference"/>
            <w:rFonts w:asciiTheme="minorHAnsi" w:hAnsiTheme="minorHAnsi"/>
          </w:rPr>
          <w:commentReference w:id="4222"/>
        </w:r>
        <w:r w:rsidRPr="00C2256A">
          <w:rPr>
            <w:rFonts w:asciiTheme="minorHAnsi" w:hAnsiTheme="minorHAnsi"/>
          </w:rPr>
          <w:t xml:space="preserve">]. Indeed, nonagenarians show downregulation of </w:t>
        </w:r>
        <w:proofErr w:type="spellStart"/>
        <w:r w:rsidRPr="00C2256A">
          <w:rPr>
            <w:rFonts w:asciiTheme="minorHAnsi" w:hAnsiTheme="minorHAnsi"/>
          </w:rPr>
          <w:t>mTOR</w:t>
        </w:r>
        <w:proofErr w:type="spellEnd"/>
        <w:r w:rsidRPr="00C2256A">
          <w:rPr>
            <w:rFonts w:asciiTheme="minorHAnsi" w:hAnsiTheme="minorHAnsi"/>
          </w:rPr>
          <w:t xml:space="preserve"> pathway genes [</w:t>
        </w:r>
        <w:commentRangeStart w:id="4223"/>
        <w:proofErr w:type="spellStart"/>
        <w:r w:rsidRPr="00C2256A">
          <w:rPr>
            <w:rFonts w:asciiTheme="minorHAnsi" w:hAnsiTheme="minorHAnsi"/>
          </w:rPr>
          <w:t>Passtoors</w:t>
        </w:r>
        <w:proofErr w:type="spellEnd"/>
        <w:r w:rsidRPr="00C2256A">
          <w:rPr>
            <w:rFonts w:asciiTheme="minorHAnsi" w:hAnsiTheme="minorHAnsi"/>
          </w:rPr>
          <w:t xml:space="preserve"> 2013, Aging Cell 12(1):24-31</w:t>
        </w:r>
        <w:commentRangeEnd w:id="4223"/>
        <w:r>
          <w:rPr>
            <w:rStyle w:val="CommentReference"/>
            <w:rFonts w:asciiTheme="minorHAnsi" w:hAnsiTheme="minorHAnsi" w:cstheme="minorBidi"/>
          </w:rPr>
          <w:commentReference w:id="4223"/>
        </w:r>
        <w:r w:rsidRPr="00C2256A">
          <w:rPr>
            <w:rFonts w:asciiTheme="minorHAnsi" w:hAnsiTheme="minorHAnsi"/>
          </w:rPr>
          <w:t xml:space="preserve">], supporting a role for decreased </w:t>
        </w:r>
        <w:proofErr w:type="spellStart"/>
        <w:r w:rsidRPr="00C2256A">
          <w:rPr>
            <w:rFonts w:asciiTheme="minorHAnsi" w:hAnsiTheme="minorHAnsi"/>
          </w:rPr>
          <w:t>mTOR</w:t>
        </w:r>
        <w:proofErr w:type="spellEnd"/>
        <w:r w:rsidRPr="00C2256A">
          <w:rPr>
            <w:rFonts w:asciiTheme="minorHAnsi" w:hAnsiTheme="minorHAnsi"/>
          </w:rPr>
          <w:t xml:space="preserve"> signaling in human longevity. Interestingly, mTORC1 sensitive genes, including ribosomal RNA’s, are also downregulated following chronic resistance exercise training and this effect is greater in those who are high responders for skeletal muscle hypertrophy [</w:t>
        </w:r>
        <w:commentRangeStart w:id="4224"/>
        <w:r w:rsidRPr="00C2256A">
          <w:rPr>
            <w:rFonts w:asciiTheme="minorHAnsi" w:hAnsiTheme="minorHAnsi"/>
          </w:rPr>
          <w:t>Phillips et al. 2013</w:t>
        </w:r>
        <w:commentRangeEnd w:id="4224"/>
        <w:r>
          <w:rPr>
            <w:rStyle w:val="CommentReference"/>
            <w:rFonts w:asciiTheme="minorHAnsi" w:hAnsiTheme="minorHAnsi" w:cstheme="minorBidi"/>
          </w:rPr>
          <w:commentReference w:id="4224"/>
        </w:r>
        <w:r w:rsidRPr="00C2256A">
          <w:rPr>
            <w:rFonts w:asciiTheme="minorHAnsi" w:hAnsiTheme="minorHAnsi"/>
          </w:rPr>
          <w:t xml:space="preserve">]. </w:t>
        </w:r>
        <w:r>
          <w:rPr>
            <w:rFonts w:asciiTheme="minorHAnsi" w:hAnsiTheme="minorHAnsi"/>
          </w:rPr>
          <w:t>Here, we show that despite an apparent increase in muscles oxidative phenotype, constituent activation of mTORC1 in skeletal muscle decreases lifespan in mice, a finding that is in consensus with other models of mTORC1 activation [</w:t>
        </w:r>
        <w:commentRangeStart w:id="4225"/>
        <w:r>
          <w:rPr>
            <w:rFonts w:asciiTheme="minorHAnsi" w:hAnsiTheme="minorHAnsi"/>
          </w:rPr>
          <w:t>REFS</w:t>
        </w:r>
        <w:commentRangeEnd w:id="4225"/>
        <w:r>
          <w:rPr>
            <w:rStyle w:val="CommentReference"/>
            <w:rFonts w:asciiTheme="minorHAnsi" w:hAnsiTheme="minorHAnsi" w:cstheme="minorBidi"/>
          </w:rPr>
          <w:commentReference w:id="4225"/>
        </w:r>
        <w:r>
          <w:rPr>
            <w:rFonts w:asciiTheme="minorHAnsi" w:hAnsiTheme="minorHAnsi"/>
          </w:rPr>
          <w:t>].</w:t>
        </w:r>
      </w:ins>
    </w:p>
    <w:p w14:paraId="69F21530" w14:textId="7E18B473" w:rsidR="006638A2" w:rsidRPr="00ED672B" w:rsidDel="00D8246A" w:rsidRDefault="00BC2B30" w:rsidP="007D1A22">
      <w:pPr>
        <w:rPr>
          <w:del w:id="4226" w:author="Erin Stephenson" w:date="2019-03-13T19:10:00Z"/>
          <w:rFonts w:asciiTheme="minorHAnsi" w:hAnsiTheme="minorHAnsi"/>
          <w:rPrChange w:id="4227" w:author="Erin Stephenson" w:date="2019-03-13T19:33:00Z">
            <w:rPr>
              <w:del w:id="4228" w:author="Erin Stephenson" w:date="2019-03-13T19:10:00Z"/>
            </w:rPr>
          </w:rPrChange>
        </w:rPr>
      </w:pPr>
      <w:del w:id="4229" w:author="Erin Stephenson" w:date="2019-03-13T19:10:00Z">
        <w:r w:rsidRPr="00ED672B" w:rsidDel="00D8246A">
          <w:rPr>
            <w:rFonts w:asciiTheme="minorHAnsi" w:hAnsiTheme="minorHAnsi"/>
            <w:rPrChange w:id="4230" w:author="Erin Stephenson" w:date="2019-03-13T19:33:00Z">
              <w:rPr/>
            </w:rPrChange>
          </w:rPr>
          <w:delText>O</w:delText>
        </w:r>
        <w:r w:rsidR="000654BB" w:rsidRPr="00ED672B" w:rsidDel="00D8246A">
          <w:rPr>
            <w:rFonts w:asciiTheme="minorHAnsi" w:hAnsiTheme="minorHAnsi"/>
            <w:rPrChange w:id="4231" w:author="Erin Stephenson" w:date="2019-03-13T19:33:00Z">
              <w:rPr/>
            </w:rPrChange>
          </w:rPr>
          <w:delText>ne mechanism linking muscle mTOR</w:delText>
        </w:r>
        <w:r w:rsidR="00E0148A" w:rsidRPr="00ED672B" w:rsidDel="00D8246A">
          <w:rPr>
            <w:rFonts w:asciiTheme="minorHAnsi" w:hAnsiTheme="minorHAnsi"/>
            <w:rPrChange w:id="4232" w:author="Erin Stephenson" w:date="2019-03-13T19:33:00Z">
              <w:rPr/>
            </w:rPrChange>
          </w:rPr>
          <w:delText>C1 activity to elevated energy dissipation</w:delText>
        </w:r>
        <w:r w:rsidR="002638F5" w:rsidRPr="00ED672B" w:rsidDel="00D8246A">
          <w:rPr>
            <w:rFonts w:asciiTheme="minorHAnsi" w:hAnsiTheme="minorHAnsi"/>
            <w:rPrChange w:id="4233" w:author="Erin Stephenson" w:date="2019-03-13T19:33:00Z">
              <w:rPr/>
            </w:rPrChange>
          </w:rPr>
          <w:delText xml:space="preserve"> may be</w:delText>
        </w:r>
        <w:r w:rsidR="00345E99" w:rsidRPr="00ED672B" w:rsidDel="00D8246A">
          <w:rPr>
            <w:rFonts w:asciiTheme="minorHAnsi" w:hAnsiTheme="minorHAnsi"/>
            <w:rPrChange w:id="4234" w:author="Erin Stephenson" w:date="2019-03-13T19:33:00Z">
              <w:rPr/>
            </w:rPrChange>
          </w:rPr>
          <w:delText xml:space="preserve"> an indirect pathway, associated with</w:delText>
        </w:r>
        <w:r w:rsidR="002638F5" w:rsidRPr="00ED672B" w:rsidDel="00D8246A">
          <w:rPr>
            <w:rFonts w:asciiTheme="minorHAnsi" w:hAnsiTheme="minorHAnsi"/>
            <w:rPrChange w:id="4235" w:author="Erin Stephenson" w:date="2019-03-13T19:33:00Z">
              <w:rPr/>
            </w:rPrChange>
          </w:rPr>
          <w:delText xml:space="preserve"> </w:delText>
        </w:r>
        <w:r w:rsidR="00B96350" w:rsidRPr="00ED672B" w:rsidDel="00D8246A">
          <w:rPr>
            <w:rFonts w:asciiTheme="minorHAnsi" w:hAnsiTheme="minorHAnsi"/>
            <w:rPrChange w:id="4236" w:author="Erin Stephenson" w:date="2019-03-13T19:33:00Z">
              <w:rPr/>
            </w:rPrChange>
          </w:rPr>
          <w:delText xml:space="preserve">elevations in muscle-derived </w:delText>
        </w:r>
        <w:r w:rsidR="000654BB" w:rsidRPr="00ED672B" w:rsidDel="00D8246A">
          <w:rPr>
            <w:rFonts w:asciiTheme="minorHAnsi" w:hAnsiTheme="minorHAnsi"/>
            <w:rPrChange w:id="4237" w:author="Erin Stephenson" w:date="2019-03-13T19:33:00Z">
              <w:rPr/>
            </w:rPrChange>
          </w:rPr>
          <w:delText>FGF21</w:delText>
        </w:r>
        <w:r w:rsidR="002638F5" w:rsidRPr="00ED672B" w:rsidDel="00D8246A">
          <w:rPr>
            <w:rFonts w:asciiTheme="minorHAnsi" w:hAnsiTheme="minorHAnsi"/>
            <w:rPrChange w:id="4238" w:author="Erin Stephenson" w:date="2019-03-13T19:33:00Z">
              <w:rPr/>
            </w:rPrChange>
          </w:rPr>
          <w:delText xml:space="preserve"> </w:delText>
        </w:r>
        <w:r w:rsidR="002638F5" w:rsidRPr="00ED672B" w:rsidDel="00D8246A">
          <w:rPr>
            <w:rFonts w:asciiTheme="minorHAnsi" w:hAnsiTheme="minorHAnsi"/>
            <w:rPrChange w:id="4239" w:author="Erin Stephenson" w:date="2019-03-13T19:33:00Z">
              <w:rPr/>
            </w:rPrChange>
          </w:rPr>
          <w:fldChar w:fldCharType="begin" w:fldLock="1"/>
        </w:r>
        <w:r w:rsidR="007151C0" w:rsidRPr="00ED672B" w:rsidDel="00D8246A">
          <w:rPr>
            <w:rFonts w:asciiTheme="minorHAnsi" w:hAnsiTheme="minorHAnsi"/>
            <w:rPrChange w:id="4240" w:author="Erin Stephenson" w:date="2019-03-13T19:33:00Z">
              <w:rPr/>
            </w:rPrChange>
          </w:rPr>
          <w:del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31,74,75]","plainTextFormattedCitation":"[31,74,75]","previouslyFormattedCitation":"[31,78,79]"},"properties":{"noteIndex":0},"schema":"https://github.com/citation-style-language/schema/raw/master/csl-citation.json"}</w:delInstrText>
        </w:r>
        <w:r w:rsidR="002638F5" w:rsidRPr="00ED672B" w:rsidDel="00D8246A">
          <w:rPr>
            <w:rFonts w:asciiTheme="minorHAnsi" w:hAnsiTheme="minorHAnsi"/>
            <w:rPrChange w:id="4241" w:author="Erin Stephenson" w:date="2019-03-13T19:33:00Z">
              <w:rPr/>
            </w:rPrChange>
          </w:rPr>
          <w:fldChar w:fldCharType="separate"/>
        </w:r>
        <w:r w:rsidR="007151C0" w:rsidRPr="00ED672B" w:rsidDel="00D8246A">
          <w:rPr>
            <w:rFonts w:asciiTheme="minorHAnsi" w:hAnsiTheme="minorHAnsi"/>
            <w:noProof/>
            <w:rPrChange w:id="4242" w:author="Erin Stephenson" w:date="2019-03-13T19:33:00Z">
              <w:rPr>
                <w:noProof/>
              </w:rPr>
            </w:rPrChange>
          </w:rPr>
          <w:delText>[31,74,75]</w:delText>
        </w:r>
        <w:r w:rsidR="002638F5" w:rsidRPr="00ED672B" w:rsidDel="00D8246A">
          <w:rPr>
            <w:rFonts w:asciiTheme="minorHAnsi" w:hAnsiTheme="minorHAnsi"/>
            <w:rPrChange w:id="4243" w:author="Erin Stephenson" w:date="2019-03-13T19:33:00Z">
              <w:rPr/>
            </w:rPrChange>
          </w:rPr>
          <w:fldChar w:fldCharType="end"/>
        </w:r>
        <w:r w:rsidR="00345E99" w:rsidRPr="00ED672B" w:rsidDel="00D8246A">
          <w:rPr>
            <w:rFonts w:asciiTheme="minorHAnsi" w:hAnsiTheme="minorHAnsi"/>
            <w:rPrChange w:id="4244" w:author="Erin Stephenson" w:date="2019-03-13T19:33:00Z">
              <w:rPr/>
            </w:rPrChange>
          </w:rPr>
          <w:delText xml:space="preserve"> or other factors.  A</w:delText>
        </w:r>
        <w:r w:rsidR="002638F5" w:rsidRPr="00ED672B" w:rsidDel="00D8246A">
          <w:rPr>
            <w:rFonts w:asciiTheme="minorHAnsi" w:hAnsiTheme="minorHAnsi"/>
            <w:rPrChange w:id="4245" w:author="Erin Stephenson" w:date="2019-03-13T19:33:00Z">
              <w:rPr/>
            </w:rPrChange>
          </w:rPr>
          <w:delText xml:space="preserve">nother possibility is that </w:delText>
        </w:r>
        <w:r w:rsidR="00FD1D50" w:rsidRPr="00ED672B" w:rsidDel="00D8246A">
          <w:rPr>
            <w:rFonts w:asciiTheme="minorHAnsi" w:hAnsiTheme="minorHAnsi"/>
            <w:rPrChange w:id="4246" w:author="Erin Stephenson" w:date="2019-03-13T19:33:00Z">
              <w:rPr/>
            </w:rPrChange>
          </w:rPr>
          <w:delText xml:space="preserve">these effects </w:delText>
        </w:r>
        <w:r w:rsidR="00345E99" w:rsidRPr="00ED672B" w:rsidDel="00D8246A">
          <w:rPr>
            <w:rFonts w:asciiTheme="minorHAnsi" w:hAnsiTheme="minorHAnsi"/>
            <w:rPrChange w:id="4247" w:author="Erin Stephenson" w:date="2019-03-13T19:33:00Z">
              <w:rPr/>
            </w:rPrChange>
          </w:rPr>
          <w:delText>are</w:delText>
        </w:r>
        <w:r w:rsidR="00FD1D50" w:rsidRPr="00ED672B" w:rsidDel="00D8246A">
          <w:rPr>
            <w:rFonts w:asciiTheme="minorHAnsi" w:hAnsiTheme="minorHAnsi"/>
            <w:rPrChange w:id="4248" w:author="Erin Stephenson" w:date="2019-03-13T19:33:00Z">
              <w:rPr/>
            </w:rPrChange>
          </w:rPr>
          <w:delText xml:space="preserve"> autonomous to the muscle tissue</w:delText>
        </w:r>
        <w:r w:rsidR="00A77C1A" w:rsidRPr="00ED672B" w:rsidDel="00D8246A">
          <w:rPr>
            <w:rFonts w:asciiTheme="minorHAnsi" w:hAnsiTheme="minorHAnsi"/>
            <w:rPrChange w:id="4249" w:author="Erin Stephenson" w:date="2019-03-13T19:33:00Z">
              <w:rPr/>
            </w:rPrChange>
          </w:rPr>
          <w:delText xml:space="preserve">.  The </w:delText>
        </w:r>
        <w:r w:rsidRPr="00ED672B" w:rsidDel="00D8246A">
          <w:rPr>
            <w:rFonts w:asciiTheme="minorHAnsi" w:hAnsiTheme="minorHAnsi"/>
            <w:rPrChange w:id="4250" w:author="Erin Stephenson" w:date="2019-03-13T19:33:00Z">
              <w:rPr/>
            </w:rPrChange>
          </w:rPr>
          <w:delText>pathways</w:delText>
        </w:r>
        <w:r w:rsidR="00A77C1A" w:rsidRPr="00ED672B" w:rsidDel="00D8246A">
          <w:rPr>
            <w:rFonts w:asciiTheme="minorHAnsi" w:hAnsiTheme="minorHAnsi"/>
            <w:rPrChange w:id="4251" w:author="Erin Stephenson" w:date="2019-03-13T19:33:00Z">
              <w:rPr/>
            </w:rPrChange>
          </w:rPr>
          <w:delText xml:space="preserve"> underlying </w:delText>
        </w:r>
        <w:r w:rsidRPr="00ED672B" w:rsidDel="00D8246A">
          <w:rPr>
            <w:rFonts w:asciiTheme="minorHAnsi" w:hAnsiTheme="minorHAnsi"/>
            <w:rPrChange w:id="4252" w:author="Erin Stephenson" w:date="2019-03-13T19:33:00Z">
              <w:rPr/>
            </w:rPrChange>
          </w:rPr>
          <w:delText>alterations</w:delText>
        </w:r>
        <w:r w:rsidR="00A77C1A" w:rsidRPr="00ED672B" w:rsidDel="00D8246A">
          <w:rPr>
            <w:rFonts w:asciiTheme="minorHAnsi" w:hAnsiTheme="minorHAnsi"/>
            <w:rPrChange w:id="4253" w:author="Erin Stephenson" w:date="2019-03-13T19:33:00Z">
              <w:rPr/>
            </w:rPrChange>
          </w:rPr>
          <w:delText xml:space="preserve"> in </w:delText>
        </w:r>
        <w:r w:rsidR="00FD1D50" w:rsidRPr="00ED672B" w:rsidDel="00D8246A">
          <w:rPr>
            <w:rFonts w:asciiTheme="minorHAnsi" w:hAnsiTheme="minorHAnsi"/>
            <w:rPrChange w:id="4254" w:author="Erin Stephenson" w:date="2019-03-13T19:33:00Z">
              <w:rPr/>
            </w:rPrChange>
          </w:rPr>
          <w:delText>fiber type</w:delText>
        </w:r>
        <w:r w:rsidR="00A77C1A" w:rsidRPr="00ED672B" w:rsidDel="00D8246A">
          <w:rPr>
            <w:rFonts w:asciiTheme="minorHAnsi" w:hAnsiTheme="minorHAnsi"/>
            <w:rPrChange w:id="4255" w:author="Erin Stephenson" w:date="2019-03-13T19:33:00Z">
              <w:rPr/>
            </w:rPrChange>
          </w:rPr>
          <w:delText xml:space="preserve"> </w:delText>
        </w:r>
        <w:r w:rsidR="00FD1D50" w:rsidRPr="00ED672B" w:rsidDel="00D8246A">
          <w:rPr>
            <w:rFonts w:asciiTheme="minorHAnsi" w:hAnsiTheme="minorHAnsi"/>
            <w:rPrChange w:id="4256" w:author="Erin Stephenson" w:date="2019-03-13T19:33:00Z">
              <w:rPr/>
            </w:rPrChange>
          </w:rPr>
          <w:delText>are</w:delText>
        </w:r>
        <w:r w:rsidR="002638F5" w:rsidRPr="00ED672B" w:rsidDel="00D8246A">
          <w:rPr>
            <w:rFonts w:asciiTheme="minorHAnsi" w:hAnsiTheme="minorHAnsi"/>
            <w:rPrChange w:id="4257" w:author="Erin Stephenson" w:date="2019-03-13T19:33:00Z">
              <w:rPr/>
            </w:rPrChange>
          </w:rPr>
          <w:delText xml:space="preserve"> unclear but si</w:delText>
        </w:r>
        <w:r w:rsidR="00FA15D0" w:rsidRPr="00ED672B" w:rsidDel="00D8246A">
          <w:rPr>
            <w:rFonts w:asciiTheme="minorHAnsi" w:hAnsiTheme="minorHAnsi"/>
            <w:rPrChange w:id="4258" w:author="Erin Stephenson" w:date="2019-03-13T19:33:00Z">
              <w:rPr/>
            </w:rPrChange>
          </w:rPr>
          <w:delText>nce amino acids and fatty acids are both reliant on mitochondria to gener</w:delText>
        </w:r>
        <w:r w:rsidR="00E26D9D" w:rsidRPr="00ED672B" w:rsidDel="00D8246A">
          <w:rPr>
            <w:rFonts w:asciiTheme="minorHAnsi" w:hAnsiTheme="minorHAnsi"/>
            <w:rPrChange w:id="4259" w:author="Erin Stephenson" w:date="2019-03-13T19:33:00Z">
              <w:rPr/>
            </w:rPrChange>
          </w:rPr>
          <w:delText xml:space="preserve">ate fuel, it is possible that an alternation </w:delText>
        </w:r>
        <w:r w:rsidR="00FA15D0" w:rsidRPr="00ED672B" w:rsidDel="00D8246A">
          <w:rPr>
            <w:rFonts w:asciiTheme="minorHAnsi" w:hAnsiTheme="minorHAnsi"/>
            <w:rPrChange w:id="4260" w:author="Erin Stephenson" w:date="2019-03-13T19:33:00Z">
              <w:rPr/>
            </w:rPrChange>
          </w:rPr>
          <w:delText xml:space="preserve">in substrate flux </w:delText>
        </w:r>
        <w:r w:rsidR="00A77C1A" w:rsidRPr="00ED672B" w:rsidDel="00D8246A">
          <w:rPr>
            <w:rFonts w:asciiTheme="minorHAnsi" w:hAnsiTheme="minorHAnsi"/>
            <w:rPrChange w:id="4261" w:author="Erin Stephenson" w:date="2019-03-13T19:33:00Z">
              <w:rPr/>
            </w:rPrChange>
          </w:rPr>
          <w:delText>could</w:delText>
        </w:r>
        <w:r w:rsidR="00FA15D0" w:rsidRPr="00ED672B" w:rsidDel="00D8246A">
          <w:rPr>
            <w:rFonts w:asciiTheme="minorHAnsi" w:hAnsiTheme="minorHAnsi"/>
            <w:rPrChange w:id="4262" w:author="Erin Stephenson" w:date="2019-03-13T19:33:00Z">
              <w:rPr/>
            </w:rPrChange>
          </w:rPr>
          <w:delText xml:space="preserve"> </w:delText>
        </w:r>
        <w:r w:rsidR="00FD1D50" w:rsidRPr="00ED672B" w:rsidDel="00D8246A">
          <w:rPr>
            <w:rFonts w:asciiTheme="minorHAnsi" w:hAnsiTheme="minorHAnsi"/>
            <w:rPrChange w:id="4263" w:author="Erin Stephenson" w:date="2019-03-13T19:33:00Z">
              <w:rPr/>
            </w:rPrChange>
          </w:rPr>
          <w:delText>result</w:delText>
        </w:r>
        <w:r w:rsidR="00FA15D0" w:rsidRPr="00ED672B" w:rsidDel="00D8246A">
          <w:rPr>
            <w:rFonts w:asciiTheme="minorHAnsi" w:hAnsiTheme="minorHAnsi"/>
            <w:rPrChange w:id="4264" w:author="Erin Stephenson" w:date="2019-03-13T19:33:00Z">
              <w:rPr/>
            </w:rPrChange>
          </w:rPr>
          <w:delText xml:space="preserve"> more </w:delText>
        </w:r>
        <w:r w:rsidR="00E26D9D" w:rsidRPr="00ED672B" w:rsidDel="00D8246A">
          <w:rPr>
            <w:rFonts w:asciiTheme="minorHAnsi" w:hAnsiTheme="minorHAnsi"/>
            <w:rPrChange w:id="4265" w:author="Erin Stephenson" w:date="2019-03-13T19:33:00Z">
              <w:rPr/>
            </w:rPrChange>
          </w:rPr>
          <w:delText xml:space="preserve">oxidative fibers, which then leads to more </w:delText>
        </w:r>
        <w:r w:rsidR="002638F5" w:rsidRPr="00ED672B" w:rsidDel="00D8246A">
          <w:rPr>
            <w:rFonts w:asciiTheme="minorHAnsi" w:hAnsiTheme="minorHAnsi"/>
            <w:rPrChange w:id="4266" w:author="Erin Stephenson" w:date="2019-03-13T19:33:00Z">
              <w:rPr/>
            </w:rPrChange>
          </w:rPr>
          <w:delText>increased</w:delText>
        </w:r>
        <w:r w:rsidR="00E26D9D" w:rsidRPr="00ED672B" w:rsidDel="00D8246A">
          <w:rPr>
            <w:rFonts w:asciiTheme="minorHAnsi" w:hAnsiTheme="minorHAnsi"/>
            <w:rPrChange w:id="4267" w:author="Erin Stephenson" w:date="2019-03-13T19:33:00Z">
              <w:rPr/>
            </w:rPrChange>
          </w:rPr>
          <w:delText xml:space="preserve"> </w:delText>
        </w:r>
        <w:r w:rsidR="002638F5" w:rsidRPr="00ED672B" w:rsidDel="00D8246A">
          <w:rPr>
            <w:rFonts w:asciiTheme="minorHAnsi" w:hAnsiTheme="minorHAnsi"/>
            <w:rPrChange w:id="4268" w:author="Erin Stephenson" w:date="2019-03-13T19:33:00Z">
              <w:rPr/>
            </w:rPrChange>
          </w:rPr>
          <w:delText>lipid</w:delText>
        </w:r>
        <w:r w:rsidR="00E26D9D" w:rsidRPr="00ED672B" w:rsidDel="00D8246A">
          <w:rPr>
            <w:rFonts w:asciiTheme="minorHAnsi" w:hAnsiTheme="minorHAnsi"/>
            <w:rPrChange w:id="4269" w:author="Erin Stephenson" w:date="2019-03-13T19:33:00Z">
              <w:rPr/>
            </w:rPrChange>
          </w:rPr>
          <w:delText xml:space="preserve"> </w:delText>
        </w:r>
        <w:r w:rsidR="002638F5" w:rsidRPr="00ED672B" w:rsidDel="00D8246A">
          <w:rPr>
            <w:rFonts w:asciiTheme="minorHAnsi" w:hAnsiTheme="minorHAnsi"/>
            <w:rPrChange w:id="4270" w:author="Erin Stephenson" w:date="2019-03-13T19:33:00Z">
              <w:rPr/>
            </w:rPrChange>
          </w:rPr>
          <w:delText>oxidation</w:delText>
        </w:r>
        <w:r w:rsidR="00E26D9D" w:rsidRPr="00ED672B" w:rsidDel="00D8246A">
          <w:rPr>
            <w:rFonts w:asciiTheme="minorHAnsi" w:hAnsiTheme="minorHAnsi"/>
            <w:rPrChange w:id="4271" w:author="Erin Stephenson" w:date="2019-03-13T19:33:00Z">
              <w:rPr/>
            </w:rPrChange>
          </w:rPr>
          <w:delText xml:space="preserve"> and less </w:delText>
        </w:r>
        <w:r w:rsidR="002638F5" w:rsidRPr="00ED672B" w:rsidDel="00D8246A">
          <w:rPr>
            <w:rFonts w:asciiTheme="minorHAnsi" w:hAnsiTheme="minorHAnsi"/>
            <w:rPrChange w:id="4272" w:author="Erin Stephenson" w:date="2019-03-13T19:33:00Z">
              <w:rPr/>
            </w:rPrChange>
          </w:rPr>
          <w:delText>adiposity</w:delText>
        </w:r>
        <w:r w:rsidR="00FA15D0" w:rsidRPr="00ED672B" w:rsidDel="00D8246A">
          <w:rPr>
            <w:rFonts w:asciiTheme="minorHAnsi" w:hAnsiTheme="minorHAnsi"/>
            <w:rPrChange w:id="4273" w:author="Erin Stephenson" w:date="2019-03-13T19:33:00Z">
              <w:rPr/>
            </w:rPrChange>
          </w:rPr>
          <w:delText xml:space="preserve">.  </w:delText>
        </w:r>
        <w:r w:rsidR="00CD1EC4" w:rsidRPr="00ED672B" w:rsidDel="00D8246A">
          <w:rPr>
            <w:rFonts w:asciiTheme="minorHAnsi" w:hAnsiTheme="minorHAnsi"/>
            <w:rPrChange w:id="4274" w:author="Erin Stephenson" w:date="2019-03-13T19:33:00Z">
              <w:rPr/>
            </w:rPrChange>
          </w:rPr>
          <w:delText>This hypothesis is consistent with anti-</w:delText>
        </w:r>
        <w:r w:rsidR="00FB6EEE" w:rsidRPr="00ED672B" w:rsidDel="00D8246A">
          <w:rPr>
            <w:rFonts w:asciiTheme="minorHAnsi" w:hAnsiTheme="minorHAnsi"/>
            <w:rPrChange w:id="4275" w:author="Erin Stephenson" w:date="2019-03-13T19:33:00Z">
              <w:rPr/>
            </w:rPrChange>
          </w:rPr>
          <w:delText>obesogenic</w:delText>
        </w:r>
        <w:r w:rsidR="00CD1EC4" w:rsidRPr="00ED672B" w:rsidDel="00D8246A">
          <w:rPr>
            <w:rFonts w:asciiTheme="minorHAnsi" w:hAnsiTheme="minorHAnsi"/>
            <w:rPrChange w:id="4276" w:author="Erin Stephenson" w:date="2019-03-13T19:33:00Z">
              <w:rPr/>
            </w:rPrChange>
          </w:rPr>
          <w:delText xml:space="preserve"> effects of muscle specific </w:delText>
        </w:r>
        <w:r w:rsidR="00CD1EC4" w:rsidRPr="00ED672B" w:rsidDel="00D8246A">
          <w:rPr>
            <w:rFonts w:asciiTheme="minorHAnsi" w:hAnsiTheme="minorHAnsi"/>
            <w:i/>
            <w:rPrChange w:id="4277" w:author="Erin Stephenson" w:date="2019-03-13T19:33:00Z">
              <w:rPr>
                <w:i/>
              </w:rPr>
            </w:rPrChange>
          </w:rPr>
          <w:delText>Cd36</w:delText>
        </w:r>
        <w:r w:rsidR="00CD1EC4" w:rsidRPr="00ED672B" w:rsidDel="00D8246A">
          <w:rPr>
            <w:rFonts w:asciiTheme="minorHAnsi" w:hAnsiTheme="minorHAnsi"/>
            <w:rPrChange w:id="4278" w:author="Erin Stephenson" w:date="2019-03-13T19:33:00Z">
              <w:rPr/>
            </w:rPrChange>
          </w:rPr>
          <w:delText xml:space="preserve"> overexpression </w:delText>
        </w:r>
        <w:r w:rsidR="00CD1EC4" w:rsidRPr="00ED672B" w:rsidDel="00D8246A">
          <w:rPr>
            <w:rFonts w:asciiTheme="minorHAnsi" w:hAnsiTheme="minorHAnsi"/>
            <w:rPrChange w:id="4279" w:author="Erin Stephenson" w:date="2019-03-13T19:33:00Z">
              <w:rPr/>
            </w:rPrChange>
          </w:rPr>
          <w:fldChar w:fldCharType="begin" w:fldLock="1"/>
        </w:r>
        <w:r w:rsidR="007151C0" w:rsidRPr="00ED672B" w:rsidDel="00D8246A">
          <w:rPr>
            <w:rFonts w:asciiTheme="minorHAnsi" w:hAnsiTheme="minorHAnsi"/>
            <w:rPrChange w:id="4280" w:author="Erin Stephenson" w:date="2019-03-13T19:33:00Z">
              <w:rPr/>
            </w:rPrChange>
          </w:rPr>
          <w:del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76]","plainTextFormattedCitation":"[76]","previouslyFormattedCitation":"[80]"},"properties":{"noteIndex":0},"schema":"https://github.com/citation-style-language/schema/raw/master/csl-citation.json"}</w:delInstrText>
        </w:r>
        <w:r w:rsidR="00CD1EC4" w:rsidRPr="00ED672B" w:rsidDel="00D8246A">
          <w:rPr>
            <w:rFonts w:asciiTheme="minorHAnsi" w:hAnsiTheme="minorHAnsi"/>
            <w:rPrChange w:id="4281" w:author="Erin Stephenson" w:date="2019-03-13T19:33:00Z">
              <w:rPr/>
            </w:rPrChange>
          </w:rPr>
          <w:fldChar w:fldCharType="separate"/>
        </w:r>
        <w:r w:rsidR="007151C0" w:rsidRPr="00ED672B" w:rsidDel="00D8246A">
          <w:rPr>
            <w:rFonts w:asciiTheme="minorHAnsi" w:hAnsiTheme="minorHAnsi"/>
            <w:noProof/>
            <w:rPrChange w:id="4282" w:author="Erin Stephenson" w:date="2019-03-13T19:33:00Z">
              <w:rPr>
                <w:noProof/>
              </w:rPr>
            </w:rPrChange>
          </w:rPr>
          <w:delText>[76]</w:delText>
        </w:r>
        <w:r w:rsidR="00CD1EC4" w:rsidRPr="00ED672B" w:rsidDel="00D8246A">
          <w:rPr>
            <w:rFonts w:asciiTheme="minorHAnsi" w:hAnsiTheme="minorHAnsi"/>
            <w:rPrChange w:id="4283" w:author="Erin Stephenson" w:date="2019-03-13T19:33:00Z">
              <w:rPr/>
            </w:rPrChange>
          </w:rPr>
          <w:fldChar w:fldCharType="end"/>
        </w:r>
        <w:r w:rsidR="00CD1EC4" w:rsidRPr="00ED672B" w:rsidDel="00D8246A">
          <w:rPr>
            <w:rFonts w:asciiTheme="minorHAnsi" w:hAnsiTheme="minorHAnsi"/>
            <w:rPrChange w:id="4284" w:author="Erin Stephenson" w:date="2019-03-13T19:33:00Z">
              <w:rPr/>
            </w:rPrChange>
          </w:rPr>
          <w:delText xml:space="preserve"> and with the observation that elevated free fatty acids can promote mitochondrial biogenesis </w:delText>
        </w:r>
        <w:r w:rsidR="00CD1EC4" w:rsidRPr="00ED672B" w:rsidDel="00D8246A">
          <w:rPr>
            <w:rFonts w:asciiTheme="minorHAnsi" w:hAnsiTheme="minorHAnsi"/>
            <w:rPrChange w:id="4285" w:author="Erin Stephenson" w:date="2019-03-13T19:33:00Z">
              <w:rPr/>
            </w:rPrChange>
          </w:rPr>
          <w:fldChar w:fldCharType="begin" w:fldLock="1"/>
        </w:r>
        <w:r w:rsidR="007151C0" w:rsidRPr="00ED672B" w:rsidDel="00D8246A">
          <w:rPr>
            <w:rFonts w:asciiTheme="minorHAnsi" w:hAnsiTheme="minorHAnsi"/>
            <w:rPrChange w:id="4286" w:author="Erin Stephenson" w:date="2019-03-13T19:33:00Z">
              <w:rPr/>
            </w:rPrChange>
          </w:rPr>
          <w:del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77]","plainTextFormattedCitation":"[77]","previouslyFormattedCitation":"[81]"},"properties":{"noteIndex":0},"schema":"https://github.com/citation-style-language/schema/raw/master/csl-citation.json"}</w:delInstrText>
        </w:r>
        <w:r w:rsidR="00CD1EC4" w:rsidRPr="00ED672B" w:rsidDel="00D8246A">
          <w:rPr>
            <w:rFonts w:asciiTheme="minorHAnsi" w:hAnsiTheme="minorHAnsi"/>
            <w:rPrChange w:id="4287" w:author="Erin Stephenson" w:date="2019-03-13T19:33:00Z">
              <w:rPr/>
            </w:rPrChange>
          </w:rPr>
          <w:fldChar w:fldCharType="separate"/>
        </w:r>
        <w:r w:rsidR="007151C0" w:rsidRPr="00ED672B" w:rsidDel="00D8246A">
          <w:rPr>
            <w:rFonts w:asciiTheme="minorHAnsi" w:hAnsiTheme="minorHAnsi"/>
            <w:noProof/>
            <w:rPrChange w:id="4288" w:author="Erin Stephenson" w:date="2019-03-13T19:33:00Z">
              <w:rPr>
                <w:noProof/>
              </w:rPr>
            </w:rPrChange>
          </w:rPr>
          <w:delText>[77]</w:delText>
        </w:r>
        <w:r w:rsidR="00CD1EC4" w:rsidRPr="00ED672B" w:rsidDel="00D8246A">
          <w:rPr>
            <w:rFonts w:asciiTheme="minorHAnsi" w:hAnsiTheme="minorHAnsi"/>
            <w:rPrChange w:id="4289" w:author="Erin Stephenson" w:date="2019-03-13T19:33:00Z">
              <w:rPr/>
            </w:rPrChange>
          </w:rPr>
          <w:fldChar w:fldCharType="end"/>
        </w:r>
        <w:r w:rsidR="00CD1EC4" w:rsidRPr="00ED672B" w:rsidDel="00D8246A">
          <w:rPr>
            <w:rFonts w:asciiTheme="minorHAnsi" w:hAnsiTheme="minorHAnsi"/>
            <w:rPrChange w:id="4290" w:author="Erin Stephenson" w:date="2019-03-13T19:33:00Z">
              <w:rPr/>
            </w:rPrChange>
          </w:rPr>
          <w:delText xml:space="preserve">.  </w:delText>
        </w:r>
        <w:r w:rsidR="00FD1D50" w:rsidRPr="00ED672B" w:rsidDel="00D8246A">
          <w:rPr>
            <w:rFonts w:asciiTheme="minorHAnsi" w:hAnsiTheme="minorHAnsi"/>
            <w:rPrChange w:id="4291" w:author="Erin Stephenson" w:date="2019-03-13T19:33:00Z">
              <w:rPr/>
            </w:rPrChange>
          </w:rPr>
          <w:delText>Increased nutrient</w:delText>
        </w:r>
        <w:r w:rsidR="002613DA" w:rsidRPr="00ED672B" w:rsidDel="00D8246A">
          <w:rPr>
            <w:rFonts w:asciiTheme="minorHAnsi" w:hAnsiTheme="minorHAnsi"/>
            <w:rPrChange w:id="4292" w:author="Erin Stephenson" w:date="2019-03-13T19:33:00Z">
              <w:rPr/>
            </w:rPrChange>
          </w:rPr>
          <w:delText xml:space="preserve"> </w:delText>
        </w:r>
        <w:r w:rsidR="00FD1D50" w:rsidRPr="00ED672B" w:rsidDel="00D8246A">
          <w:rPr>
            <w:rFonts w:asciiTheme="minorHAnsi" w:hAnsiTheme="minorHAnsi"/>
            <w:rPrChange w:id="4293" w:author="Erin Stephenson" w:date="2019-03-13T19:33:00Z">
              <w:rPr/>
            </w:rPrChange>
          </w:rPr>
          <w:delText>uptake</w:delText>
        </w:r>
        <w:r w:rsidR="002613DA" w:rsidRPr="00ED672B" w:rsidDel="00D8246A">
          <w:rPr>
            <w:rFonts w:asciiTheme="minorHAnsi" w:hAnsiTheme="minorHAnsi"/>
            <w:rPrChange w:id="4294" w:author="Erin Stephenson" w:date="2019-03-13T19:33:00Z">
              <w:rPr/>
            </w:rPrChange>
          </w:rPr>
          <w:delText xml:space="preserve">, coupled with elevated mitochondria would be likely to produce more ATP in these cells. </w:delText>
        </w:r>
      </w:del>
      <w:moveFromRangeStart w:id="4295" w:author="Erin Stephenson" w:date="2019-03-13T17:15:00Z" w:name="move3389767"/>
      <w:moveFrom w:id="4296" w:author="Erin Stephenson" w:date="2019-03-13T17:15:00Z">
        <w:del w:id="4297" w:author="Erin Stephenson" w:date="2019-03-13T19:10:00Z">
          <w:r w:rsidR="002613DA" w:rsidRPr="00ED672B" w:rsidDel="00D8246A">
            <w:rPr>
              <w:rFonts w:asciiTheme="minorHAnsi" w:hAnsiTheme="minorHAnsi"/>
              <w:rPrChange w:id="4298" w:author="Erin Stephenson" w:date="2019-03-13T19:33:00Z">
                <w:rPr/>
              </w:rPrChange>
            </w:rPr>
            <w:delText xml:space="preserve"> This in and of itself would not be sufficient </w:delText>
          </w:r>
          <w:r w:rsidR="00CD1EC4" w:rsidRPr="00ED672B" w:rsidDel="00D8246A">
            <w:rPr>
              <w:rFonts w:asciiTheme="minorHAnsi" w:hAnsiTheme="minorHAnsi"/>
              <w:rPrChange w:id="4299" w:author="Erin Stephenson" w:date="2019-03-13T19:33:00Z">
                <w:rPr/>
              </w:rPrChange>
            </w:rPr>
            <w:delText>to produce heat, so we also propose that increased uncoupling of SERCA2 by sarcolipin may consume ATP to generate heat</w:delText>
          </w:r>
          <w:r w:rsidR="00FD1D50" w:rsidRPr="00ED672B" w:rsidDel="00D8246A">
            <w:rPr>
              <w:rFonts w:asciiTheme="minorHAnsi" w:hAnsiTheme="minorHAnsi"/>
              <w:rPrChange w:id="4300" w:author="Erin Stephenson" w:date="2019-03-13T19:33:00Z">
                <w:rPr/>
              </w:rPrChange>
            </w:rPr>
            <w:delText xml:space="preserve"> </w:delText>
          </w:r>
          <w:r w:rsidR="00FD1D50" w:rsidRPr="00ED672B" w:rsidDel="00D8246A">
            <w:rPr>
              <w:rFonts w:asciiTheme="minorHAnsi" w:hAnsiTheme="minorHAnsi"/>
              <w:rPrChange w:id="4301" w:author="Erin Stephenson" w:date="2019-03-13T19:33:00Z">
                <w:rPr/>
              </w:rPrChange>
            </w:rPr>
            <w:fldChar w:fldCharType="begin" w:fldLock="1"/>
          </w:r>
          <w:r w:rsidR="007151C0" w:rsidRPr="00ED672B" w:rsidDel="00D8246A">
            <w:rPr>
              <w:rFonts w:asciiTheme="minorHAnsi" w:hAnsiTheme="minorHAnsi"/>
              <w:rPrChange w:id="4302" w:author="Erin Stephenson" w:date="2019-03-13T19:33:00Z">
                <w:rPr/>
              </w:rPrChange>
            </w:rPr>
            <w:del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5,78]","plainTextFormattedCitation":"[55,78]","previouslyFormattedCitation":"[55,82]"},"properties":{"noteIndex":0},"schema":"https://github.com/citation-style-language/schema/raw/master/csl-citation.json"}</w:delInstrText>
          </w:r>
          <w:r w:rsidR="00FD1D50" w:rsidRPr="00ED672B" w:rsidDel="00D8246A">
            <w:rPr>
              <w:rFonts w:asciiTheme="minorHAnsi" w:hAnsiTheme="minorHAnsi"/>
              <w:rPrChange w:id="4303" w:author="Erin Stephenson" w:date="2019-03-13T19:33:00Z">
                <w:rPr/>
              </w:rPrChange>
            </w:rPr>
            <w:fldChar w:fldCharType="separate"/>
          </w:r>
          <w:r w:rsidR="007151C0" w:rsidRPr="00ED672B" w:rsidDel="00D8246A">
            <w:rPr>
              <w:rFonts w:asciiTheme="minorHAnsi" w:hAnsiTheme="minorHAnsi"/>
              <w:noProof/>
              <w:rPrChange w:id="4304" w:author="Erin Stephenson" w:date="2019-03-13T19:33:00Z">
                <w:rPr>
                  <w:noProof/>
                </w:rPr>
              </w:rPrChange>
            </w:rPr>
            <w:delText>[55,78]</w:delText>
          </w:r>
          <w:r w:rsidR="00FD1D50" w:rsidRPr="00ED672B" w:rsidDel="00D8246A">
            <w:rPr>
              <w:rFonts w:asciiTheme="minorHAnsi" w:hAnsiTheme="minorHAnsi"/>
              <w:rPrChange w:id="4305" w:author="Erin Stephenson" w:date="2019-03-13T19:33:00Z">
                <w:rPr/>
              </w:rPrChange>
            </w:rPr>
            <w:fldChar w:fldCharType="end"/>
          </w:r>
          <w:r w:rsidR="00CD1EC4" w:rsidRPr="00ED672B" w:rsidDel="00D8246A">
            <w:rPr>
              <w:rFonts w:asciiTheme="minorHAnsi" w:hAnsiTheme="minorHAnsi"/>
              <w:rPrChange w:id="4306" w:author="Erin Stephenson" w:date="2019-03-13T19:33:00Z">
                <w:rPr/>
              </w:rPrChange>
            </w:rPr>
            <w:delText xml:space="preserve">. </w:delText>
          </w:r>
          <w:r w:rsidR="006638A2" w:rsidRPr="00ED672B" w:rsidDel="00D8246A">
            <w:rPr>
              <w:rFonts w:asciiTheme="minorHAnsi" w:hAnsiTheme="minorHAnsi"/>
              <w:rPrChange w:id="4307" w:author="Erin Stephenson" w:date="2019-03-13T19:33:00Z">
                <w:rPr/>
              </w:rPrChange>
            </w:rPr>
            <w:delText>This hypothesis</w:delText>
          </w:r>
          <w:r w:rsidR="00CD1EC4" w:rsidRPr="00ED672B" w:rsidDel="00D8246A">
            <w:rPr>
              <w:rFonts w:asciiTheme="minorHAnsi" w:hAnsiTheme="minorHAnsi"/>
              <w:rPrChange w:id="4308" w:author="Erin Stephenson" w:date="2019-03-13T19:33:00Z">
                <w:rPr/>
              </w:rPrChange>
            </w:rPr>
            <w:delText xml:space="preserve"> would be consistent with up</w:delText>
          </w:r>
          <w:r w:rsidR="006638A2" w:rsidRPr="00ED672B" w:rsidDel="00D8246A">
            <w:rPr>
              <w:rFonts w:asciiTheme="minorHAnsi" w:hAnsiTheme="minorHAnsi"/>
              <w:rPrChange w:id="4309" w:author="Erin Stephenson" w:date="2019-03-13T19:33:00Z">
                <w:rPr/>
              </w:rPrChange>
            </w:rPr>
            <w:delText xml:space="preserve">regulation of sarcolipin by HFD, </w:delText>
          </w:r>
          <w:r w:rsidR="00CD1EC4" w:rsidRPr="00ED672B" w:rsidDel="00D8246A">
            <w:rPr>
              <w:rFonts w:asciiTheme="minorHAnsi" w:hAnsiTheme="minorHAnsi"/>
              <w:rPrChange w:id="4310" w:author="Erin Stephenson" w:date="2019-03-13T19:33:00Z">
                <w:rPr/>
              </w:rPrChange>
            </w:rPr>
            <w:delText xml:space="preserve">exacerbated obesity when </w:delText>
          </w:r>
          <w:r w:rsidR="00CD1EC4" w:rsidRPr="00ED672B" w:rsidDel="00D8246A">
            <w:rPr>
              <w:rFonts w:asciiTheme="minorHAnsi" w:hAnsiTheme="minorHAnsi"/>
              <w:i/>
              <w:rPrChange w:id="4311" w:author="Erin Stephenson" w:date="2019-03-13T19:33:00Z">
                <w:rPr>
                  <w:i/>
                </w:rPr>
              </w:rPrChange>
            </w:rPr>
            <w:delText>Sln</w:delText>
          </w:r>
          <w:r w:rsidR="00CD1EC4" w:rsidRPr="00ED672B" w:rsidDel="00D8246A">
            <w:rPr>
              <w:rFonts w:asciiTheme="minorHAnsi" w:hAnsiTheme="minorHAnsi"/>
              <w:rPrChange w:id="4312" w:author="Erin Stephenson" w:date="2019-03-13T19:33:00Z">
                <w:rPr/>
              </w:rPrChange>
            </w:rPr>
            <w:delText xml:space="preserve"> is ablated </w:delText>
          </w:r>
          <w:r w:rsidR="00CD1EC4" w:rsidRPr="00ED672B" w:rsidDel="00D8246A">
            <w:rPr>
              <w:rFonts w:asciiTheme="minorHAnsi" w:hAnsiTheme="minorHAnsi"/>
              <w:rPrChange w:id="4313" w:author="Erin Stephenson" w:date="2019-03-13T19:33:00Z">
                <w:rPr/>
              </w:rPrChange>
            </w:rPr>
            <w:fldChar w:fldCharType="begin" w:fldLock="1"/>
          </w:r>
          <w:r w:rsidR="00B421EE" w:rsidRPr="00ED672B" w:rsidDel="00D8246A">
            <w:rPr>
              <w:rFonts w:asciiTheme="minorHAnsi" w:hAnsiTheme="minorHAnsi"/>
              <w:rPrChange w:id="4314" w:author="Erin Stephenson" w:date="2019-03-13T19:33:00Z">
                <w:rPr/>
              </w:rPrChange>
            </w:rPr>
            <w:del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5–57]","plainTextFormattedCitation":"[55–57]","previouslyFormattedCitation":"[55–57]"},"properties":{"noteIndex":0},"schema":"https://github.com/citation-style-language/schema/raw/master/csl-citation.json"}</w:delInstrText>
          </w:r>
          <w:r w:rsidR="00CD1EC4" w:rsidRPr="00ED672B" w:rsidDel="00D8246A">
            <w:rPr>
              <w:rFonts w:asciiTheme="minorHAnsi" w:hAnsiTheme="minorHAnsi"/>
              <w:rPrChange w:id="4315" w:author="Erin Stephenson" w:date="2019-03-13T19:33:00Z">
                <w:rPr/>
              </w:rPrChange>
            </w:rPr>
            <w:fldChar w:fldCharType="separate"/>
          </w:r>
          <w:r w:rsidR="00B421EE" w:rsidRPr="00ED672B" w:rsidDel="00D8246A">
            <w:rPr>
              <w:rFonts w:asciiTheme="minorHAnsi" w:hAnsiTheme="minorHAnsi"/>
              <w:noProof/>
              <w:rPrChange w:id="4316" w:author="Erin Stephenson" w:date="2019-03-13T19:33:00Z">
                <w:rPr>
                  <w:noProof/>
                </w:rPr>
              </w:rPrChange>
            </w:rPr>
            <w:delText>[55–57]</w:delText>
          </w:r>
          <w:r w:rsidR="00CD1EC4" w:rsidRPr="00ED672B" w:rsidDel="00D8246A">
            <w:rPr>
              <w:rFonts w:asciiTheme="minorHAnsi" w:hAnsiTheme="minorHAnsi"/>
              <w:rPrChange w:id="4317" w:author="Erin Stephenson" w:date="2019-03-13T19:33:00Z">
                <w:rPr/>
              </w:rPrChange>
            </w:rPr>
            <w:fldChar w:fldCharType="end"/>
          </w:r>
          <w:r w:rsidR="00412036" w:rsidRPr="00ED672B" w:rsidDel="00D8246A">
            <w:rPr>
              <w:rFonts w:asciiTheme="minorHAnsi" w:hAnsiTheme="minorHAnsi"/>
              <w:rPrChange w:id="4318" w:author="Erin Stephenson" w:date="2019-03-13T19:33:00Z">
                <w:rPr/>
              </w:rPrChange>
            </w:rPr>
            <w:delText xml:space="preserve"> and prevention when it is overexpressed </w:delText>
          </w:r>
          <w:r w:rsidR="00412036" w:rsidRPr="00ED672B" w:rsidDel="00D8246A">
            <w:rPr>
              <w:rFonts w:asciiTheme="minorHAnsi" w:hAnsiTheme="minorHAnsi"/>
              <w:rPrChange w:id="4319" w:author="Erin Stephenson" w:date="2019-03-13T19:33:00Z">
                <w:rPr/>
              </w:rPrChange>
            </w:rPr>
            <w:fldChar w:fldCharType="begin" w:fldLock="1"/>
          </w:r>
          <w:r w:rsidR="00B421EE" w:rsidRPr="00ED672B" w:rsidDel="00D8246A">
            <w:rPr>
              <w:rFonts w:asciiTheme="minorHAnsi" w:hAnsiTheme="minorHAnsi"/>
              <w:rPrChange w:id="4320" w:author="Erin Stephenson" w:date="2019-03-13T19:33:00Z">
                <w:rPr/>
              </w:rPrChange>
            </w:rPr>
            <w:del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delInstrText>
          </w:r>
          <w:r w:rsidR="00B421EE" w:rsidRPr="00ED672B" w:rsidDel="00D8246A">
            <w:rPr>
              <w:rFonts w:ascii="MS Mincho" w:eastAsia="MS Mincho" w:hAnsi="MS Mincho" w:cs="MS Mincho"/>
              <w:rPrChange w:id="4321" w:author="Erin Stephenson" w:date="2019-03-13T19:33:00Z">
                <w:rPr>
                  <w:rFonts w:ascii="Cambria Math" w:hAnsi="Cambria Math" w:cs="Cambria Math"/>
                </w:rPr>
              </w:rPrChange>
            </w:rPr>
            <w:delInstrText>∼</w:delInstrText>
          </w:r>
          <w:r w:rsidR="00B421EE" w:rsidRPr="00ED672B" w:rsidDel="00D8246A">
            <w:rPr>
              <w:rFonts w:asciiTheme="minorHAnsi" w:hAnsiTheme="minorHAnsi"/>
              <w:rPrChange w:id="4322" w:author="Erin Stephenson" w:date="2019-03-13T19:33:00Z">
                <w:rPr/>
              </w:rPrChange>
            </w:rPr>
            <w:del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8]","plainTextFormattedCitation":"[58]","previouslyFormattedCitation":"[58]"},"properties":{"noteIndex":0},"schema":"https://github.com/citation-style-language/schema/raw/master/csl-citation.json"}</w:delInstrText>
          </w:r>
          <w:r w:rsidR="00412036" w:rsidRPr="00ED672B" w:rsidDel="00D8246A">
            <w:rPr>
              <w:rFonts w:asciiTheme="minorHAnsi" w:hAnsiTheme="minorHAnsi"/>
              <w:rPrChange w:id="4323" w:author="Erin Stephenson" w:date="2019-03-13T19:33:00Z">
                <w:rPr/>
              </w:rPrChange>
            </w:rPr>
            <w:fldChar w:fldCharType="separate"/>
          </w:r>
          <w:r w:rsidR="00B421EE" w:rsidRPr="00ED672B" w:rsidDel="00D8246A">
            <w:rPr>
              <w:rFonts w:asciiTheme="minorHAnsi" w:hAnsiTheme="minorHAnsi"/>
              <w:noProof/>
              <w:rPrChange w:id="4324" w:author="Erin Stephenson" w:date="2019-03-13T19:33:00Z">
                <w:rPr>
                  <w:noProof/>
                </w:rPr>
              </w:rPrChange>
            </w:rPr>
            <w:delText>[58]</w:delText>
          </w:r>
          <w:r w:rsidR="00412036" w:rsidRPr="00ED672B" w:rsidDel="00D8246A">
            <w:rPr>
              <w:rFonts w:asciiTheme="minorHAnsi" w:hAnsiTheme="minorHAnsi"/>
              <w:rPrChange w:id="4325" w:author="Erin Stephenson" w:date="2019-03-13T19:33:00Z">
                <w:rPr/>
              </w:rPrChange>
            </w:rPr>
            <w:fldChar w:fldCharType="end"/>
          </w:r>
          <w:r w:rsidR="00CD1EC4" w:rsidRPr="00ED672B" w:rsidDel="00D8246A">
            <w:rPr>
              <w:rFonts w:asciiTheme="minorHAnsi" w:hAnsiTheme="minorHAnsi"/>
              <w:rPrChange w:id="4326" w:author="Erin Stephenson" w:date="2019-03-13T19:33:00Z">
                <w:rPr/>
              </w:rPrChange>
            </w:rPr>
            <w:delText xml:space="preserve">. </w:delText>
          </w:r>
        </w:del>
      </w:moveFrom>
      <w:moveFromRangeEnd w:id="4295"/>
      <w:del w:id="4327" w:author="Erin Stephenson" w:date="2019-03-13T19:10:00Z">
        <w:r w:rsidR="00CD1EC4" w:rsidRPr="00ED672B" w:rsidDel="00D8246A">
          <w:rPr>
            <w:rFonts w:asciiTheme="minorHAnsi" w:hAnsiTheme="minorHAnsi"/>
            <w:rPrChange w:id="4328" w:author="Erin Stephenson" w:date="2019-03-13T19:33:00Z">
              <w:rPr/>
            </w:rPrChange>
          </w:rPr>
          <w:delText xml:space="preserve">As such muscle </w:delText>
        </w:r>
        <w:r w:rsidR="00CD1EC4" w:rsidRPr="00ED672B" w:rsidDel="00D8246A">
          <w:rPr>
            <w:rFonts w:asciiTheme="minorHAnsi" w:hAnsiTheme="minorHAnsi"/>
            <w:i/>
            <w:rPrChange w:id="4329" w:author="Erin Stephenson" w:date="2019-03-13T19:33:00Z">
              <w:rPr>
                <w:i/>
              </w:rPr>
            </w:rPrChange>
          </w:rPr>
          <w:delText>Tsc1</w:delText>
        </w:r>
        <w:r w:rsidR="00CD1EC4" w:rsidRPr="00ED672B" w:rsidDel="00D8246A">
          <w:rPr>
            <w:rFonts w:asciiTheme="minorHAnsi" w:hAnsiTheme="minorHAnsi"/>
            <w:rPrChange w:id="4330" w:author="Erin Stephenson" w:date="2019-03-13T19:33:00Z">
              <w:rPr/>
            </w:rPrChange>
          </w:rPr>
          <w:delText xml:space="preserve"> knockout animals could</w:delText>
        </w:r>
        <w:r w:rsidR="008A506B" w:rsidRPr="00ED672B" w:rsidDel="00D8246A">
          <w:rPr>
            <w:rFonts w:asciiTheme="minorHAnsi" w:hAnsiTheme="minorHAnsi"/>
            <w:rPrChange w:id="4331" w:author="Erin Stephenson" w:date="2019-03-13T19:33:00Z">
              <w:rPr/>
            </w:rPrChange>
          </w:rPr>
          <w:delText xml:space="preserve"> be plausibly</w:delText>
        </w:r>
        <w:r w:rsidR="00CD1EC4" w:rsidRPr="00ED672B" w:rsidDel="00D8246A">
          <w:rPr>
            <w:rFonts w:asciiTheme="minorHAnsi" w:hAnsiTheme="minorHAnsi"/>
            <w:rPrChange w:id="4332" w:author="Erin Stephenson" w:date="2019-03-13T19:33:00Z">
              <w:rPr/>
            </w:rPrChange>
          </w:rPr>
          <w:delText xml:space="preserve"> thermogenic due to </w:delText>
        </w:r>
        <w:r w:rsidR="00FD1D50" w:rsidRPr="00ED672B" w:rsidDel="00D8246A">
          <w:rPr>
            <w:rFonts w:asciiTheme="minorHAnsi" w:hAnsiTheme="minorHAnsi"/>
            <w:rPrChange w:id="4333" w:author="Erin Stephenson" w:date="2019-03-13T19:33:00Z">
              <w:rPr/>
            </w:rPrChange>
          </w:rPr>
          <w:delText xml:space="preserve">multiple </w:delText>
        </w:r>
        <w:r w:rsidR="00CD1EC4" w:rsidRPr="00ED672B" w:rsidDel="00D8246A">
          <w:rPr>
            <w:rFonts w:asciiTheme="minorHAnsi" w:hAnsiTheme="minorHAnsi"/>
            <w:rPrChange w:id="4334" w:author="Erin Stephenson" w:date="2019-03-13T19:33:00Z">
              <w:rPr/>
            </w:rPrChange>
          </w:rPr>
          <w:delText>muscle-autonomous adaptations</w:delText>
        </w:r>
        <w:r w:rsidR="00A04704" w:rsidRPr="00ED672B" w:rsidDel="00D8246A">
          <w:rPr>
            <w:rFonts w:asciiTheme="minorHAnsi" w:hAnsiTheme="minorHAnsi"/>
            <w:rPrChange w:id="4335" w:author="Erin Stephenson" w:date="2019-03-13T19:33:00Z">
              <w:rPr/>
            </w:rPrChange>
          </w:rPr>
          <w:delText xml:space="preserve"> including amino and fatty acid transport, mitochondrial activity and sarcolipin-mediated uncoupling.  </w:delText>
        </w:r>
      </w:del>
    </w:p>
    <w:p w14:paraId="029CE30A" w14:textId="77777777" w:rsidR="006638A2" w:rsidRPr="00ED672B" w:rsidRDefault="006638A2" w:rsidP="007D1A22">
      <w:pPr>
        <w:rPr>
          <w:rFonts w:asciiTheme="minorHAnsi" w:hAnsiTheme="minorHAnsi"/>
          <w:rPrChange w:id="4336" w:author="Erin Stephenson" w:date="2019-03-13T19:33:00Z">
            <w:rPr/>
          </w:rPrChange>
        </w:rPr>
      </w:pPr>
    </w:p>
    <w:p w14:paraId="51329E80" w14:textId="000E5BA9" w:rsidR="003F5FAC" w:rsidRPr="00ED672B" w:rsidRDefault="00862AC5" w:rsidP="007D1A22">
      <w:pPr>
        <w:rPr>
          <w:rFonts w:asciiTheme="minorHAnsi" w:hAnsiTheme="minorHAnsi"/>
          <w:rPrChange w:id="4337" w:author="Erin Stephenson" w:date="2019-03-13T19:33:00Z">
            <w:rPr/>
          </w:rPrChange>
        </w:rPr>
      </w:pPr>
      <w:ins w:id="4338" w:author="Erin Stephenson" w:date="2019-03-13T21:30:00Z">
        <w:r>
          <w:rPr>
            <w:rFonts w:asciiTheme="minorHAnsi" w:hAnsiTheme="minorHAnsi"/>
          </w:rPr>
          <w:t xml:space="preserve">In conclusion, </w:t>
        </w:r>
      </w:ins>
      <w:ins w:id="4339" w:author="Erin Stephenson" w:date="2019-03-13T21:31:00Z">
        <w:r>
          <w:rPr>
            <w:rFonts w:asciiTheme="minorHAnsi" w:hAnsiTheme="minorHAnsi"/>
          </w:rPr>
          <w:t>we have</w:t>
        </w:r>
      </w:ins>
      <w:ins w:id="4340" w:author="Erin Stephenson" w:date="2019-03-13T21:30:00Z">
        <w:r>
          <w:rPr>
            <w:rFonts w:asciiTheme="minorHAnsi" w:hAnsiTheme="minorHAnsi"/>
          </w:rPr>
          <w:t xml:space="preserve"> shown</w:t>
        </w:r>
        <w:r w:rsidRPr="00C2256A">
          <w:rPr>
            <w:rFonts w:asciiTheme="minorHAnsi" w:hAnsiTheme="minorHAnsi"/>
          </w:rPr>
          <w:t xml:space="preserve"> that</w:t>
        </w:r>
      </w:ins>
      <w:ins w:id="4341" w:author="Erin Stephenson" w:date="2019-03-13T21:31:00Z">
        <w:r>
          <w:rPr>
            <w:rFonts w:asciiTheme="minorHAnsi" w:hAnsiTheme="minorHAnsi"/>
          </w:rPr>
          <w:t xml:space="preserve"> increases in energy expenditure following a</w:t>
        </w:r>
      </w:ins>
      <w:ins w:id="4342" w:author="Erin Stephenson" w:date="2019-03-13T21:30:00Z">
        <w:r w:rsidRPr="00C2256A">
          <w:rPr>
            <w:rFonts w:asciiTheme="minorHAnsi" w:hAnsiTheme="minorHAnsi"/>
          </w:rPr>
          <w:t xml:space="preserve"> high fat diet- are mTORC1-dependent and that elevated energy expenditure caused by </w:t>
        </w:r>
      </w:ins>
      <w:ins w:id="4343" w:author="Erin Stephenson" w:date="2019-03-13T21:32:00Z">
        <w:r>
          <w:rPr>
            <w:rFonts w:asciiTheme="minorHAnsi" w:hAnsiTheme="minorHAnsi"/>
          </w:rPr>
          <w:t xml:space="preserve">ablation of </w:t>
        </w:r>
        <w:r w:rsidRPr="00862AC5">
          <w:rPr>
            <w:rFonts w:asciiTheme="minorHAnsi" w:hAnsiTheme="minorHAnsi"/>
            <w:i/>
            <w:rPrChange w:id="4344" w:author="Erin Stephenson" w:date="2019-03-13T21:32:00Z">
              <w:rPr>
                <w:rFonts w:asciiTheme="minorHAnsi" w:hAnsiTheme="minorHAnsi"/>
              </w:rPr>
            </w:rPrChange>
          </w:rPr>
          <w:t>Tsc1</w:t>
        </w:r>
        <w:r>
          <w:rPr>
            <w:rFonts w:asciiTheme="minorHAnsi" w:hAnsiTheme="minorHAnsi"/>
          </w:rPr>
          <w:t xml:space="preserve"> and thus </w:t>
        </w:r>
      </w:ins>
      <w:ins w:id="4345" w:author="Erin Stephenson" w:date="2019-03-14T12:55:00Z">
        <w:r w:rsidR="00A7256F">
          <w:rPr>
            <w:rFonts w:asciiTheme="minorHAnsi" w:hAnsiTheme="minorHAnsi"/>
          </w:rPr>
          <w:t xml:space="preserve">constituent </w:t>
        </w:r>
      </w:ins>
      <w:ins w:id="4346" w:author="Erin Stephenson" w:date="2019-03-13T21:30:00Z">
        <w:r w:rsidRPr="00C2256A">
          <w:rPr>
            <w:rFonts w:asciiTheme="minorHAnsi" w:hAnsiTheme="minorHAnsi"/>
          </w:rPr>
          <w:t>activation of skeletal muscle mTORC1</w:t>
        </w:r>
      </w:ins>
      <w:ins w:id="4347" w:author="Erin Stephenson" w:date="2019-03-13T21:34:00Z">
        <w:r w:rsidR="00197D3F">
          <w:rPr>
            <w:rFonts w:asciiTheme="minorHAnsi" w:hAnsiTheme="minorHAnsi"/>
          </w:rPr>
          <w:t>,</w:t>
        </w:r>
      </w:ins>
      <w:ins w:id="4348" w:author="Erin Stephenson" w:date="2019-03-13T21:30:00Z">
        <w:r w:rsidRPr="00C2256A">
          <w:rPr>
            <w:rFonts w:asciiTheme="minorHAnsi" w:hAnsiTheme="minorHAnsi"/>
          </w:rPr>
          <w:t xml:space="preserve"> coincides with the upregulation of skeletal muscle-specific thermogenic mechanisms that </w:t>
        </w:r>
      </w:ins>
      <w:ins w:id="4349" w:author="Erin Stephenson" w:date="2019-03-14T12:57:00Z">
        <w:r w:rsidR="00D55200">
          <w:rPr>
            <w:rFonts w:asciiTheme="minorHAnsi" w:hAnsiTheme="minorHAnsi"/>
          </w:rPr>
          <w:t>involve</w:t>
        </w:r>
      </w:ins>
      <w:ins w:id="4350" w:author="Erin Stephenson" w:date="2019-03-13T21:32:00Z">
        <w:r>
          <w:rPr>
            <w:rFonts w:asciiTheme="minorHAnsi" w:hAnsiTheme="minorHAnsi"/>
          </w:rPr>
          <w:t xml:space="preserve"> </w:t>
        </w:r>
      </w:ins>
      <w:ins w:id="4351" w:author="Erin Stephenson" w:date="2019-03-13T21:30:00Z">
        <w:r w:rsidRPr="00C2256A">
          <w:rPr>
            <w:rFonts w:asciiTheme="minorHAnsi" w:hAnsiTheme="minorHAnsi"/>
          </w:rPr>
          <w:t xml:space="preserve">the </w:t>
        </w:r>
      </w:ins>
      <w:ins w:id="4352" w:author="Erin Stephenson" w:date="2019-03-13T21:33:00Z">
        <w:r>
          <w:rPr>
            <w:rFonts w:asciiTheme="minorHAnsi" w:hAnsiTheme="minorHAnsi"/>
          </w:rPr>
          <w:t xml:space="preserve">sarcolipin-driven </w:t>
        </w:r>
      </w:ins>
      <w:ins w:id="4353" w:author="Erin Stephenson" w:date="2019-03-13T21:30:00Z">
        <w:r w:rsidRPr="00C2256A">
          <w:rPr>
            <w:rFonts w:asciiTheme="minorHAnsi" w:hAnsiTheme="minorHAnsi"/>
          </w:rPr>
          <w:t>futile cycling of Ca</w:t>
        </w:r>
        <w:r w:rsidRPr="00C2256A">
          <w:rPr>
            <w:rFonts w:asciiTheme="minorHAnsi" w:hAnsiTheme="minorHAnsi"/>
            <w:vertAlign w:val="superscript"/>
          </w:rPr>
          <w:t>2</w:t>
        </w:r>
      </w:ins>
      <w:ins w:id="4354" w:author="Erin Stephenson" w:date="2019-03-13T21:33:00Z">
        <w:r>
          <w:rPr>
            <w:rFonts w:asciiTheme="minorHAnsi" w:hAnsiTheme="minorHAnsi"/>
            <w:vertAlign w:val="superscript"/>
          </w:rPr>
          <w:t xml:space="preserve">+ </w:t>
        </w:r>
        <w:r>
          <w:rPr>
            <w:rFonts w:asciiTheme="minorHAnsi" w:hAnsiTheme="minorHAnsi"/>
          </w:rPr>
          <w:t xml:space="preserve">through SERCA2. </w:t>
        </w:r>
      </w:ins>
      <w:r w:rsidR="00A04704" w:rsidRPr="00ED672B">
        <w:rPr>
          <w:rFonts w:asciiTheme="minorHAnsi" w:hAnsiTheme="minorHAnsi"/>
          <w:rPrChange w:id="4355" w:author="Erin Stephenson" w:date="2019-03-13T19:33:00Z">
            <w:rPr/>
          </w:rPrChange>
        </w:rPr>
        <w:t>T</w:t>
      </w:r>
      <w:r w:rsidR="00F311C5" w:rsidRPr="00ED672B">
        <w:rPr>
          <w:rFonts w:asciiTheme="minorHAnsi" w:hAnsiTheme="minorHAnsi"/>
          <w:rPrChange w:id="4356" w:author="Erin Stephenson" w:date="2019-03-13T19:33:00Z">
            <w:rPr/>
          </w:rPrChange>
        </w:rPr>
        <w:t>hese findings support the hypothesis that activation of mTORC1</w:t>
      </w:r>
      <w:r w:rsidR="00A04704" w:rsidRPr="00ED672B">
        <w:rPr>
          <w:rFonts w:asciiTheme="minorHAnsi" w:hAnsiTheme="minorHAnsi"/>
          <w:rPrChange w:id="4357" w:author="Erin Stephenson" w:date="2019-03-13T19:33:00Z">
            <w:rPr/>
          </w:rPrChange>
        </w:rPr>
        <w:t xml:space="preserve"> </w:t>
      </w:r>
      <w:r w:rsidR="00667E61" w:rsidRPr="00ED672B">
        <w:rPr>
          <w:rFonts w:asciiTheme="minorHAnsi" w:hAnsiTheme="minorHAnsi"/>
          <w:rPrChange w:id="4358" w:author="Erin Stephenson" w:date="2019-03-13T19:33:00Z">
            <w:rPr/>
          </w:rPrChange>
        </w:rPr>
        <w:t>and</w:t>
      </w:r>
      <w:r w:rsidR="00A04704" w:rsidRPr="00ED672B">
        <w:rPr>
          <w:rFonts w:asciiTheme="minorHAnsi" w:hAnsiTheme="minorHAnsi"/>
          <w:rPrChange w:id="4359" w:author="Erin Stephenson" w:date="2019-03-13T19:33:00Z">
            <w:rPr/>
          </w:rPrChange>
        </w:rPr>
        <w:t xml:space="preserve"> its downstream tar</w:t>
      </w:r>
      <w:r w:rsidR="00F60DC7" w:rsidRPr="00ED672B">
        <w:rPr>
          <w:rFonts w:asciiTheme="minorHAnsi" w:hAnsiTheme="minorHAnsi"/>
          <w:rPrChange w:id="4360" w:author="Erin Stephenson" w:date="2019-03-13T19:33:00Z">
            <w:rPr/>
          </w:rPrChange>
        </w:rPr>
        <w:t>gets</w:t>
      </w:r>
      <w:r w:rsidR="00FA15D0" w:rsidRPr="00ED672B">
        <w:rPr>
          <w:rFonts w:asciiTheme="minorHAnsi" w:hAnsiTheme="minorHAnsi"/>
          <w:rPrChange w:id="4361" w:author="Erin Stephenson" w:date="2019-03-13T19:33:00Z">
            <w:rPr/>
          </w:rPrChange>
        </w:rPr>
        <w:t xml:space="preserve">, specifically </w:t>
      </w:r>
      <w:r w:rsidR="00F311C5" w:rsidRPr="00ED672B">
        <w:rPr>
          <w:rFonts w:asciiTheme="minorHAnsi" w:hAnsiTheme="minorHAnsi"/>
          <w:rPrChange w:id="4362" w:author="Erin Stephenson" w:date="2019-03-13T19:33:00Z">
            <w:rPr/>
          </w:rPrChange>
        </w:rPr>
        <w:t xml:space="preserve">in </w:t>
      </w:r>
      <w:ins w:id="4363" w:author="Erin Stephenson" w:date="2019-03-13T21:30:00Z">
        <w:r>
          <w:rPr>
            <w:rFonts w:asciiTheme="minorHAnsi" w:hAnsiTheme="minorHAnsi"/>
          </w:rPr>
          <w:t xml:space="preserve">skeletal </w:t>
        </w:r>
      </w:ins>
      <w:r w:rsidR="00F311C5" w:rsidRPr="00ED672B">
        <w:rPr>
          <w:rFonts w:asciiTheme="minorHAnsi" w:hAnsiTheme="minorHAnsi"/>
          <w:rPrChange w:id="4364" w:author="Erin Stephenson" w:date="2019-03-13T19:33:00Z">
            <w:rPr/>
          </w:rPrChange>
        </w:rPr>
        <w:t>mu</w:t>
      </w:r>
      <w:r w:rsidR="00F60DC7" w:rsidRPr="00ED672B">
        <w:rPr>
          <w:rFonts w:asciiTheme="minorHAnsi" w:hAnsiTheme="minorHAnsi"/>
          <w:rPrChange w:id="4365" w:author="Erin Stephenson" w:date="2019-03-13T19:33:00Z">
            <w:rPr/>
          </w:rPrChange>
        </w:rPr>
        <w:t>scle</w:t>
      </w:r>
      <w:ins w:id="4366" w:author="Erin Stephenson" w:date="2019-03-12T12:00:00Z">
        <w:r w:rsidR="00200B41" w:rsidRPr="00ED672B">
          <w:rPr>
            <w:rFonts w:asciiTheme="minorHAnsi" w:hAnsiTheme="minorHAnsi"/>
            <w:rPrChange w:id="4367" w:author="Erin Stephenson" w:date="2019-03-13T19:33:00Z">
              <w:rPr/>
            </w:rPrChange>
          </w:rPr>
          <w:t xml:space="preserve">, </w:t>
        </w:r>
      </w:ins>
      <w:del w:id="4368" w:author="Erin Stephenson" w:date="2019-03-12T12:00:00Z">
        <w:r w:rsidR="00F60DC7" w:rsidRPr="00ED672B" w:rsidDel="00200B41">
          <w:rPr>
            <w:rFonts w:asciiTheme="minorHAnsi" w:hAnsiTheme="minorHAnsi"/>
            <w:rPrChange w:id="4369" w:author="Erin Stephenson" w:date="2019-03-13T19:33:00Z">
              <w:rPr/>
            </w:rPrChange>
          </w:rPr>
          <w:delText xml:space="preserve"> tissue </w:delText>
        </w:r>
      </w:del>
      <w:r w:rsidR="00F60DC7" w:rsidRPr="00ED672B">
        <w:rPr>
          <w:rFonts w:asciiTheme="minorHAnsi" w:hAnsiTheme="minorHAnsi"/>
          <w:rPrChange w:id="4370" w:author="Erin Stephenson" w:date="2019-03-13T19:33:00Z">
            <w:rPr/>
          </w:rPrChange>
        </w:rPr>
        <w:t xml:space="preserve">may </w:t>
      </w:r>
      <w:r w:rsidR="0045183A" w:rsidRPr="00ED672B">
        <w:rPr>
          <w:rFonts w:asciiTheme="minorHAnsi" w:hAnsiTheme="minorHAnsi"/>
          <w:rPrChange w:id="4371" w:author="Erin Stephenson" w:date="2019-03-13T19:33:00Z">
            <w:rPr/>
          </w:rPrChange>
        </w:rPr>
        <w:t xml:space="preserve">play a role in </w:t>
      </w:r>
      <w:r w:rsidR="00A04704" w:rsidRPr="00ED672B">
        <w:rPr>
          <w:rFonts w:asciiTheme="minorHAnsi" w:hAnsiTheme="minorHAnsi"/>
          <w:rPrChange w:id="4372" w:author="Erin Stephenson" w:date="2019-03-13T19:33:00Z">
            <w:rPr/>
          </w:rPrChange>
        </w:rPr>
        <w:t>nutrient-dependent thermogenesis</w:t>
      </w:r>
      <w:ins w:id="4373" w:author="Erin Stephenson" w:date="2019-03-13T21:30:00Z">
        <w:r>
          <w:rPr>
            <w:rFonts w:asciiTheme="minorHAnsi" w:hAnsiTheme="minorHAnsi"/>
          </w:rPr>
          <w:t xml:space="preserve">. </w:t>
        </w:r>
      </w:ins>
      <w:ins w:id="4374" w:author="Erin Stephenson" w:date="2019-03-13T21:34:00Z">
        <w:r w:rsidR="00197D3F">
          <w:rPr>
            <w:rFonts w:asciiTheme="minorHAnsi" w:hAnsiTheme="minorHAnsi"/>
          </w:rPr>
          <w:t>Future stud</w:t>
        </w:r>
        <w:r w:rsidR="00A7256F">
          <w:rPr>
            <w:rFonts w:asciiTheme="minorHAnsi" w:hAnsiTheme="minorHAnsi"/>
          </w:rPr>
          <w:t xml:space="preserve">ies will identify whether targeting </w:t>
        </w:r>
      </w:ins>
      <w:ins w:id="4375" w:author="Erin Stephenson" w:date="2019-03-14T12:58:00Z">
        <w:r w:rsidR="00D55200">
          <w:rPr>
            <w:rFonts w:asciiTheme="minorHAnsi" w:hAnsiTheme="minorHAnsi"/>
          </w:rPr>
          <w:t>Ca</w:t>
        </w:r>
        <w:r w:rsidR="00D55200" w:rsidRPr="00D55200">
          <w:rPr>
            <w:rFonts w:asciiTheme="minorHAnsi" w:hAnsiTheme="minorHAnsi"/>
            <w:vertAlign w:val="superscript"/>
            <w:rPrChange w:id="4376" w:author="Erin Stephenson" w:date="2019-03-14T12:58:00Z">
              <w:rPr>
                <w:rFonts w:asciiTheme="minorHAnsi" w:hAnsiTheme="minorHAnsi"/>
              </w:rPr>
            </w:rPrChange>
          </w:rPr>
          <w:t>2+</w:t>
        </w:r>
        <w:r w:rsidR="00D55200">
          <w:rPr>
            <w:rFonts w:asciiTheme="minorHAnsi" w:hAnsiTheme="minorHAnsi"/>
          </w:rPr>
          <w:t xml:space="preserve"> cycling through mTORC1 activation </w:t>
        </w:r>
        <w:r w:rsidR="00451B1E">
          <w:rPr>
            <w:rFonts w:asciiTheme="minorHAnsi" w:hAnsiTheme="minorHAnsi"/>
          </w:rPr>
          <w:t xml:space="preserve">in skeletal muscle </w:t>
        </w:r>
      </w:ins>
      <w:del w:id="4377" w:author="Erin Stephenson" w:date="2019-03-14T12:55:00Z">
        <w:r w:rsidR="00A04704" w:rsidRPr="00ED672B" w:rsidDel="00A7256F">
          <w:rPr>
            <w:rFonts w:asciiTheme="minorHAnsi" w:hAnsiTheme="minorHAnsi"/>
            <w:rPrChange w:id="4378" w:author="Erin Stephenson" w:date="2019-03-13T19:33:00Z">
              <w:rPr/>
            </w:rPrChange>
          </w:rPr>
          <w:delText xml:space="preserve"> </w:delText>
        </w:r>
      </w:del>
      <w:del w:id="4379" w:author="Erin Stephenson" w:date="2019-03-13T21:35:00Z">
        <w:r w:rsidR="00A04704" w:rsidRPr="00ED672B" w:rsidDel="00197D3F">
          <w:rPr>
            <w:rFonts w:asciiTheme="minorHAnsi" w:hAnsiTheme="minorHAnsi"/>
            <w:rPrChange w:id="4380" w:author="Erin Stephenson" w:date="2019-03-13T19:33:00Z">
              <w:rPr/>
            </w:rPrChange>
          </w:rPr>
          <w:delText>and there</w:delText>
        </w:r>
        <w:r w:rsidR="0045183A" w:rsidRPr="00ED672B" w:rsidDel="00197D3F">
          <w:rPr>
            <w:rFonts w:asciiTheme="minorHAnsi" w:hAnsiTheme="minorHAnsi"/>
            <w:rPrChange w:id="4381" w:author="Erin Stephenson" w:date="2019-03-13T19:33:00Z">
              <w:rPr/>
            </w:rPrChange>
          </w:rPr>
          <w:delText>for</w:delText>
        </w:r>
        <w:r w:rsidR="00A04704" w:rsidRPr="00ED672B" w:rsidDel="00197D3F">
          <w:rPr>
            <w:rFonts w:asciiTheme="minorHAnsi" w:hAnsiTheme="minorHAnsi"/>
            <w:rPrChange w:id="4382" w:author="Erin Stephenson" w:date="2019-03-13T19:33:00Z">
              <w:rPr/>
            </w:rPrChange>
          </w:rPr>
          <w:delText>e may</w:delText>
        </w:r>
      </w:del>
      <w:ins w:id="4383" w:author="Erin Stephenson" w:date="2019-03-13T21:35:00Z">
        <w:r w:rsidR="00197D3F">
          <w:rPr>
            <w:rFonts w:asciiTheme="minorHAnsi" w:hAnsiTheme="minorHAnsi"/>
          </w:rPr>
          <w:t>might</w:t>
        </w:r>
      </w:ins>
      <w:r w:rsidR="0045183A" w:rsidRPr="00ED672B">
        <w:rPr>
          <w:rFonts w:asciiTheme="minorHAnsi" w:hAnsiTheme="minorHAnsi"/>
          <w:rPrChange w:id="4384" w:author="Erin Stephenson" w:date="2019-03-13T19:33:00Z">
            <w:rPr/>
          </w:rPrChange>
        </w:rPr>
        <w:t xml:space="preserve"> </w:t>
      </w:r>
      <w:r w:rsidR="00F60DC7" w:rsidRPr="00ED672B">
        <w:rPr>
          <w:rFonts w:asciiTheme="minorHAnsi" w:hAnsiTheme="minorHAnsi"/>
          <w:rPrChange w:id="4385" w:author="Erin Stephenson" w:date="2019-03-13T19:33:00Z">
            <w:rPr/>
          </w:rPrChange>
        </w:rPr>
        <w:t xml:space="preserve">be </w:t>
      </w:r>
      <w:ins w:id="4386" w:author="Erin Stephenson" w:date="2019-03-14T12:58:00Z">
        <w:r w:rsidR="00D55200">
          <w:rPr>
            <w:rFonts w:asciiTheme="minorHAnsi" w:hAnsiTheme="minorHAnsi"/>
          </w:rPr>
          <w:t xml:space="preserve">an </w:t>
        </w:r>
      </w:ins>
      <w:r w:rsidR="0045183A" w:rsidRPr="00ED672B">
        <w:rPr>
          <w:rFonts w:asciiTheme="minorHAnsi" w:hAnsiTheme="minorHAnsi"/>
          <w:rPrChange w:id="4387" w:author="Erin Stephenson" w:date="2019-03-13T19:33:00Z">
            <w:rPr/>
          </w:rPrChange>
        </w:rPr>
        <w:t>effective target</w:t>
      </w:r>
      <w:del w:id="4388" w:author="Erin Stephenson" w:date="2019-03-14T12:58:00Z">
        <w:r w:rsidR="0045183A" w:rsidRPr="00ED672B" w:rsidDel="00D55200">
          <w:rPr>
            <w:rFonts w:asciiTheme="minorHAnsi" w:hAnsiTheme="minorHAnsi"/>
            <w:rPrChange w:id="4389" w:author="Erin Stephenson" w:date="2019-03-13T19:33:00Z">
              <w:rPr/>
            </w:rPrChange>
          </w:rPr>
          <w:delText>s</w:delText>
        </w:r>
      </w:del>
      <w:r w:rsidR="00F60DC7" w:rsidRPr="00ED672B">
        <w:rPr>
          <w:rFonts w:asciiTheme="minorHAnsi" w:hAnsiTheme="minorHAnsi"/>
          <w:rPrChange w:id="4390" w:author="Erin Stephenson" w:date="2019-03-13T19:33:00Z">
            <w:rPr/>
          </w:rPrChange>
        </w:rPr>
        <w:t xml:space="preserve"> </w:t>
      </w:r>
      <w:r w:rsidR="00FC02AD" w:rsidRPr="00ED672B">
        <w:rPr>
          <w:rFonts w:asciiTheme="minorHAnsi" w:hAnsiTheme="minorHAnsi"/>
          <w:rPrChange w:id="4391" w:author="Erin Stephenson" w:date="2019-03-13T19:33:00Z">
            <w:rPr/>
          </w:rPrChange>
        </w:rPr>
        <w:t>for weight loss interventions</w:t>
      </w:r>
      <w:ins w:id="4392" w:author="Erin Stephenson" w:date="2019-03-13T21:35:00Z">
        <w:r w:rsidR="00197D3F">
          <w:rPr>
            <w:rFonts w:asciiTheme="minorHAnsi" w:hAnsiTheme="minorHAnsi"/>
          </w:rPr>
          <w:t>.</w:t>
        </w:r>
      </w:ins>
      <w:del w:id="4393" w:author="Erin Stephenson" w:date="2019-03-13T21:35:00Z">
        <w:r w:rsidR="00FC02AD" w:rsidRPr="00ED672B" w:rsidDel="00197D3F">
          <w:rPr>
            <w:rFonts w:asciiTheme="minorHAnsi" w:hAnsiTheme="minorHAnsi"/>
            <w:rPrChange w:id="4394" w:author="Erin Stephenson" w:date="2019-03-13T19:33:00Z">
              <w:rPr/>
            </w:rPrChange>
          </w:rPr>
          <w:delText>, but may come at a cost to organismal lifespan.</w:delText>
        </w:r>
      </w:del>
    </w:p>
    <w:p w14:paraId="03C8A286" w14:textId="4B78F6EF" w:rsidR="007B7AEB" w:rsidRPr="00ED672B" w:rsidRDefault="007B7AEB" w:rsidP="007B7AEB">
      <w:pPr>
        <w:pStyle w:val="Heading1"/>
        <w:rPr>
          <w:rFonts w:asciiTheme="minorHAnsi" w:hAnsiTheme="minorHAnsi"/>
          <w:rPrChange w:id="4395" w:author="Erin Stephenson" w:date="2019-03-13T19:33:00Z">
            <w:rPr/>
          </w:rPrChange>
        </w:rPr>
      </w:pPr>
      <w:r w:rsidRPr="00ED672B">
        <w:rPr>
          <w:rFonts w:asciiTheme="minorHAnsi" w:hAnsiTheme="minorHAnsi"/>
          <w:rPrChange w:id="4396" w:author="Erin Stephenson" w:date="2019-03-13T19:33:00Z">
            <w:rPr/>
          </w:rPrChange>
        </w:rPr>
        <w:t>Acknowledgements</w:t>
      </w:r>
    </w:p>
    <w:p w14:paraId="21B53502" w14:textId="44A5BAF0" w:rsidR="00A40A23" w:rsidRPr="00ED672B" w:rsidRDefault="00A40A23" w:rsidP="00E22913">
      <w:pPr>
        <w:rPr>
          <w:rFonts w:asciiTheme="minorHAnsi" w:hAnsiTheme="minorHAnsi"/>
          <w:rPrChange w:id="4397" w:author="Erin Stephenson" w:date="2019-03-13T19:33:00Z">
            <w:rPr/>
          </w:rPrChange>
        </w:rPr>
      </w:pPr>
      <w:r w:rsidRPr="00ED672B">
        <w:rPr>
          <w:rFonts w:asciiTheme="minorHAnsi" w:hAnsiTheme="minorHAnsi"/>
          <w:rPrChange w:id="4398" w:author="Erin Stephenson" w:date="2019-03-13T19:33:00Z">
            <w:rPr/>
          </w:rPrChange>
        </w:rPr>
        <w:t xml:space="preserve">The authors would like to thank Nathan Qi and Melanie Schmitt of the UM Metabolic Phenotyping Core for assistance with </w:t>
      </w:r>
      <w:r w:rsidR="00451202" w:rsidRPr="00ED672B">
        <w:rPr>
          <w:rFonts w:asciiTheme="minorHAnsi" w:hAnsiTheme="minorHAnsi"/>
          <w:rPrChange w:id="4399" w:author="Erin Stephenson" w:date="2019-03-13T19:33:00Z">
            <w:rPr/>
          </w:rPrChange>
        </w:rPr>
        <w:t>CLAMS studies</w:t>
      </w:r>
      <w:r w:rsidR="00FE087F" w:rsidRPr="00ED672B">
        <w:rPr>
          <w:rFonts w:asciiTheme="minorHAnsi" w:hAnsiTheme="minorHAnsi"/>
          <w:rPrChange w:id="4400" w:author="Erin Stephenson" w:date="2019-03-13T19:33:00Z">
            <w:rPr/>
          </w:rPrChange>
        </w:rPr>
        <w:t xml:space="preserve"> on the muscle </w:t>
      </w:r>
      <w:r w:rsidR="00FE087F" w:rsidRPr="00ED672B">
        <w:rPr>
          <w:rFonts w:asciiTheme="minorHAnsi" w:hAnsiTheme="minorHAnsi"/>
          <w:i/>
          <w:rPrChange w:id="4401" w:author="Erin Stephenson" w:date="2019-03-13T19:33:00Z">
            <w:rPr>
              <w:i/>
            </w:rPr>
          </w:rPrChange>
        </w:rPr>
        <w:t>Tsc1</w:t>
      </w:r>
      <w:r w:rsidR="00FE087F" w:rsidRPr="00ED672B">
        <w:rPr>
          <w:rFonts w:asciiTheme="minorHAnsi" w:hAnsiTheme="minorHAnsi"/>
          <w:rPrChange w:id="4402" w:author="Erin Stephenson" w:date="2019-03-13T19:33:00Z">
            <w:rPr/>
          </w:rPrChange>
        </w:rPr>
        <w:t xml:space="preserve"> knockout mice</w:t>
      </w:r>
      <w:r w:rsidR="00232F5F" w:rsidRPr="00ED672B">
        <w:rPr>
          <w:rFonts w:asciiTheme="minorHAnsi" w:hAnsiTheme="minorHAnsi"/>
          <w:rPrChange w:id="4403" w:author="Erin Stephenson" w:date="2019-03-13T19:33:00Z">
            <w:rPr/>
          </w:rPrChange>
        </w:rPr>
        <w:t xml:space="preserve">.  </w:t>
      </w:r>
      <w:r w:rsidR="00F52887" w:rsidRPr="00ED672B">
        <w:rPr>
          <w:rFonts w:asciiTheme="minorHAnsi" w:hAnsiTheme="minorHAnsi"/>
          <w:rPrChange w:id="4404" w:author="Erin Stephenson" w:date="2019-03-13T19:33:00Z">
            <w:rPr/>
          </w:rPrChange>
        </w:rPr>
        <w:t xml:space="preserve">William Taylor, Caitlin </w:t>
      </w:r>
      <w:proofErr w:type="spellStart"/>
      <w:r w:rsidR="00F52887" w:rsidRPr="00ED672B">
        <w:rPr>
          <w:rFonts w:asciiTheme="minorHAnsi" w:hAnsiTheme="minorHAnsi"/>
          <w:rPrChange w:id="4405" w:author="Erin Stephenson" w:date="2019-03-13T19:33:00Z">
            <w:rPr/>
          </w:rPrChange>
        </w:rPr>
        <w:t>Costelle</w:t>
      </w:r>
      <w:proofErr w:type="spellEnd"/>
      <w:r w:rsidR="00F52887" w:rsidRPr="00ED672B">
        <w:rPr>
          <w:rFonts w:asciiTheme="minorHAnsi" w:hAnsiTheme="minorHAnsi"/>
          <w:rPrChange w:id="4406" w:author="Erin Stephenson" w:date="2019-03-13T19:33:00Z">
            <w:rPr/>
          </w:rPrChange>
        </w:rPr>
        <w:t xml:space="preserve"> and Felicia Waller at the UTHSC Molecular Resource Center provided </w:t>
      </w:r>
      <w:r w:rsidR="00D07952" w:rsidRPr="00ED672B">
        <w:rPr>
          <w:rFonts w:asciiTheme="minorHAnsi" w:hAnsiTheme="minorHAnsi"/>
          <w:rPrChange w:id="4407" w:author="Erin Stephenson" w:date="2019-03-13T19:33:00Z">
            <w:rPr/>
          </w:rPrChange>
        </w:rPr>
        <w:t xml:space="preserve">support </w:t>
      </w:r>
      <w:r w:rsidR="007C0FAF" w:rsidRPr="00ED672B">
        <w:rPr>
          <w:rFonts w:asciiTheme="minorHAnsi" w:hAnsiTheme="minorHAnsi"/>
          <w:rPrChange w:id="4408" w:author="Erin Stephenson" w:date="2019-03-13T19:33:00Z">
            <w:rPr/>
          </w:rPrChange>
        </w:rPr>
        <w:t>for</w:t>
      </w:r>
      <w:r w:rsidR="00F52887" w:rsidRPr="00ED672B">
        <w:rPr>
          <w:rFonts w:asciiTheme="minorHAnsi" w:hAnsiTheme="minorHAnsi"/>
          <w:rPrChange w:id="4409" w:author="Erin Stephenson" w:date="2019-03-13T19:33:00Z">
            <w:rPr/>
          </w:rPrChange>
        </w:rPr>
        <w:t xml:space="preserve"> the transcriptomic studies.  </w:t>
      </w:r>
      <w:r w:rsidR="00232F5F" w:rsidRPr="00ED672B">
        <w:rPr>
          <w:rFonts w:asciiTheme="minorHAnsi" w:hAnsiTheme="minorHAnsi"/>
          <w:rPrChange w:id="4410" w:author="Erin Stephenson" w:date="2019-03-13T19:33:00Z">
            <w:rPr/>
          </w:rPrChange>
        </w:rPr>
        <w:t xml:space="preserve">We would also like to thank the </w:t>
      </w:r>
      <w:r w:rsidR="00B10A19" w:rsidRPr="00ED672B">
        <w:rPr>
          <w:rFonts w:asciiTheme="minorHAnsi" w:hAnsiTheme="minorHAnsi"/>
          <w:rPrChange w:id="4411" w:author="Erin Stephenson" w:date="2019-03-13T19:33:00Z">
            <w:rPr/>
          </w:rPrChange>
        </w:rPr>
        <w:t xml:space="preserve">other </w:t>
      </w:r>
      <w:r w:rsidR="00232F5F" w:rsidRPr="00ED672B">
        <w:rPr>
          <w:rFonts w:asciiTheme="minorHAnsi" w:hAnsiTheme="minorHAnsi"/>
          <w:rPrChange w:id="4412" w:author="Erin Stephenson" w:date="2019-03-13T19:33:00Z">
            <w:rPr/>
          </w:rPrChange>
        </w:rPr>
        <w:t>members of the Bridges</w:t>
      </w:r>
      <w:r w:rsidR="00D07952" w:rsidRPr="00ED672B">
        <w:rPr>
          <w:rFonts w:asciiTheme="minorHAnsi" w:hAnsiTheme="minorHAnsi"/>
          <w:rPrChange w:id="4413" w:author="Erin Stephenson" w:date="2019-03-13T19:33:00Z">
            <w:rPr/>
          </w:rPrChange>
        </w:rPr>
        <w:t xml:space="preserve">, </w:t>
      </w:r>
      <w:r w:rsidR="00CE66CE" w:rsidRPr="00ED672B">
        <w:rPr>
          <w:rFonts w:asciiTheme="minorHAnsi" w:hAnsiTheme="minorHAnsi"/>
          <w:rPrChange w:id="4414" w:author="Erin Stephenson" w:date="2019-03-13T19:33:00Z">
            <w:rPr/>
          </w:rPrChange>
        </w:rPr>
        <w:t>Han,</w:t>
      </w:r>
      <w:r w:rsidR="00232F5F" w:rsidRPr="00ED672B">
        <w:rPr>
          <w:rFonts w:asciiTheme="minorHAnsi" w:hAnsiTheme="minorHAnsi"/>
          <w:rPrChange w:id="4415" w:author="Erin Stephenson" w:date="2019-03-13T19:33:00Z">
            <w:rPr/>
          </w:rPrChange>
        </w:rPr>
        <w:t xml:space="preserve"> and </w:t>
      </w:r>
      <w:proofErr w:type="spellStart"/>
      <w:r w:rsidR="00232F5F" w:rsidRPr="00ED672B">
        <w:rPr>
          <w:rFonts w:asciiTheme="minorHAnsi" w:hAnsiTheme="minorHAnsi"/>
          <w:rPrChange w:id="4416" w:author="Erin Stephenson" w:date="2019-03-13T19:33:00Z">
            <w:rPr/>
          </w:rPrChange>
        </w:rPr>
        <w:t>Saltiel</w:t>
      </w:r>
      <w:proofErr w:type="spellEnd"/>
      <w:r w:rsidR="00232F5F" w:rsidRPr="00ED672B">
        <w:rPr>
          <w:rFonts w:asciiTheme="minorHAnsi" w:hAnsiTheme="minorHAnsi"/>
          <w:rPrChange w:id="4417" w:author="Erin Stephenson" w:date="2019-03-13T19:33:00Z">
            <w:rPr/>
          </w:rPrChange>
        </w:rPr>
        <w:t xml:space="preserve"> laboratories for helpful discussions regarding this project.  </w:t>
      </w:r>
    </w:p>
    <w:p w14:paraId="26534A21" w14:textId="77777777" w:rsidR="00232F5F" w:rsidRPr="00ED672B" w:rsidRDefault="00232F5F" w:rsidP="00E22913">
      <w:pPr>
        <w:rPr>
          <w:rFonts w:asciiTheme="minorHAnsi" w:hAnsiTheme="minorHAnsi"/>
          <w:rPrChange w:id="4418" w:author="Erin Stephenson" w:date="2019-03-13T19:33:00Z">
            <w:rPr/>
          </w:rPrChange>
        </w:rPr>
      </w:pPr>
    </w:p>
    <w:p w14:paraId="6ECD3749" w14:textId="577A0B00" w:rsidR="00C913F9" w:rsidRPr="00ED672B" w:rsidRDefault="007B7AEB" w:rsidP="00C913F9">
      <w:pPr>
        <w:rPr>
          <w:rFonts w:asciiTheme="minorHAnsi" w:hAnsiTheme="minorHAnsi"/>
          <w:iCs/>
          <w:rPrChange w:id="4419" w:author="Erin Stephenson" w:date="2019-03-13T19:33:00Z">
            <w:rPr>
              <w:iCs/>
            </w:rPr>
          </w:rPrChange>
        </w:rPr>
      </w:pPr>
      <w:r w:rsidRPr="00ED672B">
        <w:rPr>
          <w:rFonts w:asciiTheme="minorHAnsi" w:hAnsiTheme="minorHAnsi"/>
          <w:rPrChange w:id="4420" w:author="Erin Stephenson" w:date="2019-03-13T19:33:00Z">
            <w:rPr/>
          </w:rPrChange>
        </w:rPr>
        <w:t>This work was support</w:t>
      </w:r>
      <w:r w:rsidR="00E22913" w:rsidRPr="00ED672B">
        <w:rPr>
          <w:rFonts w:asciiTheme="minorHAnsi" w:hAnsiTheme="minorHAnsi"/>
          <w:rPrChange w:id="4421" w:author="Erin Stephenson" w:date="2019-03-13T19:33:00Z">
            <w:rPr/>
          </w:rPrChange>
        </w:rPr>
        <w:t xml:space="preserve">ed by Le Bonheur Grant </w:t>
      </w:r>
      <w:r w:rsidR="001E0A5E" w:rsidRPr="00ED672B">
        <w:rPr>
          <w:rFonts w:asciiTheme="minorHAnsi" w:hAnsiTheme="minorHAnsi"/>
          <w:rPrChange w:id="4422" w:author="Erin Stephenson" w:date="2019-03-13T19:33:00Z">
            <w:rPr/>
          </w:rPrChange>
        </w:rPr>
        <w:t>650700</w:t>
      </w:r>
      <w:r w:rsidR="00740A10" w:rsidRPr="00ED672B">
        <w:rPr>
          <w:rFonts w:asciiTheme="minorHAnsi" w:hAnsiTheme="minorHAnsi"/>
          <w:rPrChange w:id="4423" w:author="Erin Stephenson" w:date="2019-03-13T19:33:00Z">
            <w:rPr/>
          </w:rPrChange>
        </w:rPr>
        <w:t xml:space="preserve"> (DB), </w:t>
      </w:r>
      <w:r w:rsidRPr="00ED672B">
        <w:rPr>
          <w:rFonts w:asciiTheme="minorHAnsi" w:hAnsiTheme="minorHAnsi"/>
          <w:rPrChange w:id="4424" w:author="Erin Stephenson" w:date="2019-03-13T19:33:00Z">
            <w:rPr/>
          </w:rPrChange>
        </w:rPr>
        <w:t xml:space="preserve">NIH </w:t>
      </w:r>
      <w:r w:rsidR="001E0A5E" w:rsidRPr="00ED672B">
        <w:rPr>
          <w:rFonts w:asciiTheme="minorHAnsi" w:hAnsiTheme="minorHAnsi"/>
          <w:rPrChange w:id="4425" w:author="Erin Stephenson" w:date="2019-03-13T19:33:00Z">
            <w:rPr/>
          </w:rPrChange>
        </w:rPr>
        <w:t xml:space="preserve">Grants </w:t>
      </w:r>
      <w:r w:rsidR="00E22913" w:rsidRPr="00ED672B">
        <w:rPr>
          <w:rFonts w:asciiTheme="minorHAnsi" w:hAnsiTheme="minorHAnsi"/>
          <w:rPrChange w:id="4426" w:author="Erin Stephenson" w:date="2019-03-13T19:33:00Z">
            <w:rPr/>
          </w:rPrChange>
        </w:rPr>
        <w:t>DK10</w:t>
      </w:r>
      <w:r w:rsidR="00123A01" w:rsidRPr="00ED672B">
        <w:rPr>
          <w:rFonts w:asciiTheme="minorHAnsi" w:hAnsiTheme="minorHAnsi"/>
          <w:rPrChange w:id="4427" w:author="Erin Stephenson" w:date="2019-03-13T19:33:00Z">
            <w:rPr/>
          </w:rPrChange>
        </w:rPr>
        <w:t>7535</w:t>
      </w:r>
      <w:r w:rsidR="001E0A5E" w:rsidRPr="00ED672B">
        <w:rPr>
          <w:rFonts w:asciiTheme="minorHAnsi" w:hAnsiTheme="minorHAnsi"/>
          <w:rPrChange w:id="4428" w:author="Erin Stephenson" w:date="2019-03-13T19:33:00Z">
            <w:rPr/>
          </w:rPrChange>
        </w:rPr>
        <w:t xml:space="preserve"> (DB), </w:t>
      </w:r>
      <w:commentRangeStart w:id="4429"/>
      <w:r w:rsidR="001E0A5E" w:rsidRPr="00ED672B">
        <w:rPr>
          <w:rFonts w:asciiTheme="minorHAnsi" w:hAnsiTheme="minorHAnsi"/>
          <w:rPrChange w:id="4430" w:author="Erin Stephenson" w:date="2019-03-13T19:33:00Z">
            <w:rPr/>
          </w:rPrChange>
        </w:rPr>
        <w:t xml:space="preserve">XXXX </w:t>
      </w:r>
      <w:commentRangeEnd w:id="4429"/>
      <w:r w:rsidR="00E22913" w:rsidRPr="00ED672B">
        <w:rPr>
          <w:rStyle w:val="CommentReference"/>
          <w:rFonts w:asciiTheme="minorHAnsi" w:hAnsiTheme="minorHAnsi"/>
          <w:rPrChange w:id="4431" w:author="Erin Stephenson" w:date="2019-03-13T19:33:00Z">
            <w:rPr>
              <w:rStyle w:val="CommentReference"/>
            </w:rPr>
          </w:rPrChange>
        </w:rPr>
        <w:commentReference w:id="4429"/>
      </w:r>
      <w:r w:rsidR="001E0A5E" w:rsidRPr="00ED672B">
        <w:rPr>
          <w:rFonts w:asciiTheme="minorHAnsi" w:hAnsiTheme="minorHAnsi"/>
          <w:rPrChange w:id="4432" w:author="Erin Stephenson" w:date="2019-03-13T19:33:00Z">
            <w:rPr/>
          </w:rPrChange>
        </w:rPr>
        <w:t xml:space="preserve">(ARS), funds from the Memphis Research Consortium </w:t>
      </w:r>
      <w:r w:rsidRPr="00ED672B">
        <w:rPr>
          <w:rFonts w:asciiTheme="minorHAnsi" w:hAnsiTheme="minorHAnsi"/>
          <w:rPrChange w:id="4433" w:author="Erin Stephenson" w:date="2019-03-13T19:33:00Z">
            <w:rPr/>
          </w:rPrChange>
        </w:rPr>
        <w:t>(DB</w:t>
      </w:r>
      <w:r w:rsidR="002D3D11" w:rsidRPr="00ED672B">
        <w:rPr>
          <w:rFonts w:asciiTheme="minorHAnsi" w:hAnsiTheme="minorHAnsi"/>
          <w:rPrChange w:id="4434" w:author="Erin Stephenson" w:date="2019-03-13T19:33:00Z">
            <w:rPr/>
          </w:rPrChange>
        </w:rPr>
        <w:t xml:space="preserve"> and JCH</w:t>
      </w:r>
      <w:r w:rsidRPr="00ED672B">
        <w:rPr>
          <w:rFonts w:asciiTheme="minorHAnsi" w:hAnsiTheme="minorHAnsi"/>
          <w:rPrChange w:id="4435" w:author="Erin Stephenson" w:date="2019-03-13T19:33:00Z">
            <w:rPr/>
          </w:rPrChange>
        </w:rPr>
        <w:t>)</w:t>
      </w:r>
      <w:r w:rsidR="001E0A5E" w:rsidRPr="00ED672B">
        <w:rPr>
          <w:rFonts w:asciiTheme="minorHAnsi" w:hAnsiTheme="minorHAnsi"/>
          <w:rPrChange w:id="4436" w:author="Erin Stephenson" w:date="2019-03-13T19:33:00Z">
            <w:rPr/>
          </w:rPrChange>
        </w:rPr>
        <w:t xml:space="preserve">, </w:t>
      </w:r>
      <w:r w:rsidR="00E22913" w:rsidRPr="00ED672B">
        <w:rPr>
          <w:rFonts w:asciiTheme="minorHAnsi" w:hAnsiTheme="minorHAnsi"/>
          <w:rPrChange w:id="4437" w:author="Erin Stephenson" w:date="2019-03-13T19:33:00Z">
            <w:rPr/>
          </w:rPrChange>
        </w:rPr>
        <w:t xml:space="preserve">the Center for Integrative and Translational Genetics (DB) </w:t>
      </w:r>
      <w:r w:rsidR="001E0A5E" w:rsidRPr="00ED672B">
        <w:rPr>
          <w:rFonts w:asciiTheme="minorHAnsi" w:hAnsiTheme="minorHAnsi"/>
          <w:rPrChange w:id="4438" w:author="Erin Stephenson" w:date="2019-03-13T19:33:00Z">
            <w:rPr/>
          </w:rPrChange>
        </w:rPr>
        <w:t xml:space="preserve">and the UTHSC Department of Physiology </w:t>
      </w:r>
      <w:proofErr w:type="spellStart"/>
      <w:r w:rsidR="001E0A5E" w:rsidRPr="00ED672B">
        <w:rPr>
          <w:rFonts w:asciiTheme="minorHAnsi" w:hAnsiTheme="minorHAnsi"/>
          <w:rPrChange w:id="4439" w:author="Erin Stephenson" w:date="2019-03-13T19:33:00Z">
            <w:rPr/>
          </w:rPrChange>
        </w:rPr>
        <w:t>Qiugley</w:t>
      </w:r>
      <w:proofErr w:type="spellEnd"/>
      <w:r w:rsidR="001E0A5E" w:rsidRPr="00ED672B">
        <w:rPr>
          <w:rFonts w:asciiTheme="minorHAnsi" w:hAnsiTheme="minorHAnsi"/>
          <w:rPrChange w:id="4440" w:author="Erin Stephenson" w:date="2019-03-13T19:33:00Z">
            <w:rPr/>
          </w:rPrChange>
        </w:rPr>
        <w:t xml:space="preserve"> Award (IH).  </w:t>
      </w:r>
      <w:r w:rsidR="00E22913" w:rsidRPr="00ED672B">
        <w:rPr>
          <w:rFonts w:asciiTheme="minorHAnsi" w:hAnsiTheme="minorHAnsi"/>
          <w:iCs/>
          <w:rPrChange w:id="4441" w:author="Erin Stephenson" w:date="2019-03-13T19:33:00Z">
            <w:rPr>
              <w:iCs/>
            </w:rPr>
          </w:rPrChange>
        </w:rPr>
        <w:t xml:space="preserve">This work </w:t>
      </w:r>
      <w:r w:rsidR="002E45D2" w:rsidRPr="00ED672B">
        <w:rPr>
          <w:rFonts w:asciiTheme="minorHAnsi" w:hAnsiTheme="minorHAnsi"/>
          <w:iCs/>
          <w:rPrChange w:id="4442" w:author="Erin Stephenson" w:date="2019-03-13T19:33:00Z">
            <w:rPr>
              <w:iCs/>
            </w:rPr>
          </w:rPrChange>
        </w:rPr>
        <w:t xml:space="preserve">also </w:t>
      </w:r>
      <w:r w:rsidR="00E22913" w:rsidRPr="00ED672B">
        <w:rPr>
          <w:rFonts w:asciiTheme="minorHAnsi" w:hAnsiTheme="minorHAnsi"/>
          <w:iCs/>
          <w:rPrChange w:id="4443" w:author="Erin Stephenson" w:date="2019-03-13T19:33:00Z">
            <w:rPr>
              <w:iCs/>
            </w:rPr>
          </w:rPrChange>
        </w:rPr>
        <w:t xml:space="preserve">utilized Core Services supported by </w:t>
      </w:r>
      <w:r w:rsidR="00C913F9" w:rsidRPr="00ED672B">
        <w:rPr>
          <w:rFonts w:asciiTheme="minorHAnsi" w:hAnsiTheme="minorHAnsi"/>
          <w:iCs/>
          <w:rPrChange w:id="4444" w:author="Erin Stephenson" w:date="2019-03-13T19:33:00Z">
            <w:rPr>
              <w:iCs/>
            </w:rPr>
          </w:rPrChange>
        </w:rPr>
        <w:t xml:space="preserve">NIH </w:t>
      </w:r>
      <w:r w:rsidR="00E22913" w:rsidRPr="00ED672B">
        <w:rPr>
          <w:rFonts w:asciiTheme="minorHAnsi" w:hAnsiTheme="minorHAnsi"/>
          <w:iCs/>
          <w:rPrChange w:id="4445" w:author="Erin Stephenson" w:date="2019-03-13T19:33:00Z">
            <w:rPr>
              <w:iCs/>
            </w:rPr>
          </w:rPrChange>
        </w:rPr>
        <w:t>grant</w:t>
      </w:r>
      <w:r w:rsidR="00352D83" w:rsidRPr="00ED672B">
        <w:rPr>
          <w:rFonts w:asciiTheme="minorHAnsi" w:hAnsiTheme="minorHAnsi"/>
          <w:iCs/>
          <w:rPrChange w:id="4446" w:author="Erin Stephenson" w:date="2019-03-13T19:33:00Z">
            <w:rPr>
              <w:iCs/>
            </w:rPr>
          </w:rPrChange>
        </w:rPr>
        <w:t>s</w:t>
      </w:r>
      <w:r w:rsidR="00E22913" w:rsidRPr="00ED672B">
        <w:rPr>
          <w:rFonts w:asciiTheme="minorHAnsi" w:hAnsiTheme="minorHAnsi"/>
          <w:iCs/>
          <w:rPrChange w:id="4447" w:author="Erin Stephenson" w:date="2019-03-13T19:33:00Z">
            <w:rPr>
              <w:iCs/>
            </w:rPr>
          </w:rPrChange>
        </w:rPr>
        <w:t xml:space="preserve"> DK089503</w:t>
      </w:r>
      <w:r w:rsidR="00352D83" w:rsidRPr="00ED672B">
        <w:rPr>
          <w:rFonts w:asciiTheme="minorHAnsi" w:hAnsiTheme="minorHAnsi"/>
          <w:iCs/>
          <w:rPrChange w:id="4448" w:author="Erin Stephenson" w:date="2019-03-13T19:33:00Z">
            <w:rPr>
              <w:iCs/>
            </w:rPr>
          </w:rPrChange>
        </w:rPr>
        <w:t>, DK110768, and AR069620</w:t>
      </w:r>
      <w:r w:rsidR="00E22913" w:rsidRPr="00ED672B">
        <w:rPr>
          <w:rFonts w:asciiTheme="minorHAnsi" w:hAnsiTheme="minorHAnsi"/>
          <w:iCs/>
          <w:rPrChange w:id="4449" w:author="Erin Stephenson" w:date="2019-03-13T19:33:00Z">
            <w:rPr>
              <w:iCs/>
            </w:rPr>
          </w:rPrChange>
        </w:rPr>
        <w:t xml:space="preserve"> </w:t>
      </w:r>
      <w:r w:rsidR="00C913F9" w:rsidRPr="00ED672B">
        <w:rPr>
          <w:rFonts w:asciiTheme="minorHAnsi" w:hAnsiTheme="minorHAnsi"/>
          <w:iCs/>
          <w:rPrChange w:id="4450" w:author="Erin Stephenson" w:date="2019-03-13T19:33:00Z">
            <w:rPr>
              <w:iCs/>
            </w:rPr>
          </w:rPrChange>
        </w:rPr>
        <w:t>to the University of Michigan.</w:t>
      </w:r>
    </w:p>
    <w:p w14:paraId="18186392" w14:textId="022B818B" w:rsidR="007B624A" w:rsidRPr="00ED672B" w:rsidRDefault="007B624A" w:rsidP="00A40A23">
      <w:pPr>
        <w:pStyle w:val="Heading1"/>
        <w:rPr>
          <w:rFonts w:asciiTheme="minorHAnsi" w:hAnsiTheme="minorHAnsi"/>
          <w:rPrChange w:id="4451" w:author="Erin Stephenson" w:date="2019-03-13T19:33:00Z">
            <w:rPr/>
          </w:rPrChange>
        </w:rPr>
      </w:pPr>
      <w:r w:rsidRPr="00ED672B">
        <w:rPr>
          <w:rFonts w:asciiTheme="minorHAnsi" w:hAnsiTheme="minorHAnsi"/>
          <w:rPrChange w:id="4452" w:author="Erin Stephenson" w:date="2019-03-13T19:33:00Z">
            <w:rPr/>
          </w:rPrChange>
        </w:rPr>
        <w:t>References</w:t>
      </w:r>
    </w:p>
    <w:p w14:paraId="3E0A25B2" w14:textId="769AEC76" w:rsidR="007151C0" w:rsidRPr="00ED672B" w:rsidRDefault="00871236" w:rsidP="007151C0">
      <w:pPr>
        <w:widowControl w:val="0"/>
        <w:autoSpaceDE w:val="0"/>
        <w:autoSpaceDN w:val="0"/>
        <w:adjustRightInd w:val="0"/>
        <w:spacing w:before="100" w:after="100"/>
        <w:ind w:left="640" w:hanging="640"/>
        <w:rPr>
          <w:rFonts w:asciiTheme="minorHAnsi" w:hAnsiTheme="minorHAnsi"/>
          <w:noProof/>
          <w:rPrChange w:id="4453" w:author="Erin Stephenson" w:date="2019-03-13T19:33:00Z">
            <w:rPr>
              <w:rFonts w:ascii="Garamond" w:hAnsi="Garamond"/>
              <w:noProof/>
            </w:rPr>
          </w:rPrChange>
        </w:rPr>
      </w:pPr>
      <w:r w:rsidRPr="00ED672B">
        <w:rPr>
          <w:rFonts w:asciiTheme="minorHAnsi" w:hAnsiTheme="minorHAnsi"/>
          <w:rPrChange w:id="4454" w:author="Erin Stephenson" w:date="2019-03-13T19:33:00Z">
            <w:rPr/>
          </w:rPrChange>
        </w:rPr>
        <w:fldChar w:fldCharType="begin" w:fldLock="1"/>
      </w:r>
      <w:r w:rsidRPr="00ED672B">
        <w:rPr>
          <w:rFonts w:asciiTheme="minorHAnsi" w:hAnsiTheme="minorHAnsi"/>
          <w:rPrChange w:id="4455" w:author="Erin Stephenson" w:date="2019-03-13T19:33:00Z">
            <w:rPr/>
          </w:rPrChange>
        </w:rPr>
        <w:instrText xml:space="preserve">ADDIN Mendeley Bibliography CSL_BIBLIOGRAPHY </w:instrText>
      </w:r>
      <w:r w:rsidRPr="00ED672B">
        <w:rPr>
          <w:rFonts w:asciiTheme="minorHAnsi" w:hAnsiTheme="minorHAnsi"/>
          <w:rPrChange w:id="4456" w:author="Erin Stephenson" w:date="2019-03-13T19:33:00Z">
            <w:rPr/>
          </w:rPrChange>
        </w:rPr>
        <w:fldChar w:fldCharType="separate"/>
      </w:r>
      <w:r w:rsidR="007151C0" w:rsidRPr="00ED672B">
        <w:rPr>
          <w:rFonts w:asciiTheme="minorHAnsi" w:hAnsiTheme="minorHAnsi"/>
          <w:noProof/>
          <w:rPrChange w:id="4457" w:author="Erin Stephenson" w:date="2019-03-13T19:33:00Z">
            <w:rPr>
              <w:rFonts w:ascii="Garamond" w:hAnsi="Garamond"/>
              <w:noProof/>
            </w:rPr>
          </w:rPrChange>
        </w:rPr>
        <w:t>[1]</w:t>
      </w:r>
      <w:r w:rsidR="007151C0" w:rsidRPr="00ED672B">
        <w:rPr>
          <w:rFonts w:asciiTheme="minorHAnsi" w:hAnsiTheme="minorHAnsi"/>
          <w:noProof/>
          <w:rPrChange w:id="4458" w:author="Erin Stephenson" w:date="2019-03-13T19:33:00Z">
            <w:rPr>
              <w:rFonts w:ascii="Garamond" w:hAnsi="Garamond"/>
              <w:noProof/>
            </w:rPr>
          </w:rPrChange>
        </w:rPr>
        <w:tab/>
        <w:t>World Health Organization., 2013. Obesity and Overweight. http://www.who.int/mediacentre/factsheets/fs311/en/.</w:t>
      </w:r>
    </w:p>
    <w:p w14:paraId="2654FAA7"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459" w:author="Erin Stephenson" w:date="2019-03-13T19:33:00Z">
            <w:rPr>
              <w:rFonts w:ascii="Garamond" w:hAnsi="Garamond"/>
              <w:noProof/>
            </w:rPr>
          </w:rPrChange>
        </w:rPr>
      </w:pPr>
      <w:r w:rsidRPr="00ED672B">
        <w:rPr>
          <w:rFonts w:asciiTheme="minorHAnsi" w:hAnsiTheme="minorHAnsi"/>
          <w:noProof/>
          <w:rPrChange w:id="4460" w:author="Erin Stephenson" w:date="2019-03-13T19:33:00Z">
            <w:rPr>
              <w:rFonts w:ascii="Garamond" w:hAnsi="Garamond"/>
              <w:noProof/>
            </w:rPr>
          </w:rPrChange>
        </w:rPr>
        <w:t>[2]</w:t>
      </w:r>
      <w:r w:rsidRPr="00ED672B">
        <w:rPr>
          <w:rFonts w:asciiTheme="minorHAnsi" w:hAnsiTheme="minorHAnsi"/>
          <w:noProof/>
          <w:rPrChange w:id="4461" w:author="Erin Stephenson" w:date="2019-03-13T19:33:00Z">
            <w:rPr>
              <w:rFonts w:ascii="Garamond" w:hAnsi="Garamond"/>
              <w:noProof/>
            </w:rPr>
          </w:rPrChange>
        </w:rPr>
        <w:tab/>
        <w:t xml:space="preserve">Leibel, R.L., Hirsch, J., 1984. Diminished energy requirements in reduced-obese </w:t>
      </w:r>
      <w:r w:rsidRPr="00ED672B">
        <w:rPr>
          <w:rFonts w:asciiTheme="minorHAnsi" w:hAnsiTheme="minorHAnsi"/>
          <w:noProof/>
          <w:rPrChange w:id="4462" w:author="Erin Stephenson" w:date="2019-03-13T19:33:00Z">
            <w:rPr>
              <w:rFonts w:ascii="Garamond" w:hAnsi="Garamond"/>
              <w:noProof/>
            </w:rPr>
          </w:rPrChange>
        </w:rPr>
        <w:lastRenderedPageBreak/>
        <w:t>patients. Metabolism 33(2): 164–70, Doi: 10.1016/0026-0495(84)90130-6.</w:t>
      </w:r>
    </w:p>
    <w:p w14:paraId="25209C1B"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463" w:author="Erin Stephenson" w:date="2019-03-13T19:33:00Z">
            <w:rPr>
              <w:rFonts w:ascii="Garamond" w:hAnsi="Garamond"/>
              <w:noProof/>
            </w:rPr>
          </w:rPrChange>
        </w:rPr>
      </w:pPr>
      <w:r w:rsidRPr="00ED672B">
        <w:rPr>
          <w:rFonts w:asciiTheme="minorHAnsi" w:hAnsiTheme="minorHAnsi"/>
          <w:noProof/>
          <w:rPrChange w:id="4464" w:author="Erin Stephenson" w:date="2019-03-13T19:33:00Z">
            <w:rPr>
              <w:rFonts w:ascii="Garamond" w:hAnsi="Garamond"/>
              <w:noProof/>
            </w:rPr>
          </w:rPrChange>
        </w:rPr>
        <w:t>[3]</w:t>
      </w:r>
      <w:r w:rsidRPr="00ED672B">
        <w:rPr>
          <w:rFonts w:asciiTheme="minorHAnsi" w:hAnsiTheme="minorHAnsi"/>
          <w:noProof/>
          <w:rPrChange w:id="4465" w:author="Erin Stephenson" w:date="2019-03-13T19:33:00Z">
            <w:rPr>
              <w:rFonts w:ascii="Garamond" w:hAnsi="Garamond"/>
              <w:noProof/>
            </w:rPr>
          </w:rPrChange>
        </w:rPr>
        <w:tab/>
        <w:t>Leibel, R.L., Rosenbaum, M., Hirsch, J., Eibel, R.U.L.L., Osenbaum, M.I.R., Leibel, R.L., et al., 1995. Changes in energy expenditure resulting from altered body weight. The New England Journal of Medicine 332(10): 621–8, Doi: 10.1056/NEJM199503093321001.</w:t>
      </w:r>
    </w:p>
    <w:p w14:paraId="6F117D90"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466" w:author="Erin Stephenson" w:date="2019-03-13T19:33:00Z">
            <w:rPr>
              <w:rFonts w:ascii="Garamond" w:hAnsi="Garamond"/>
              <w:noProof/>
            </w:rPr>
          </w:rPrChange>
        </w:rPr>
      </w:pPr>
      <w:r w:rsidRPr="00ED672B">
        <w:rPr>
          <w:rFonts w:asciiTheme="minorHAnsi" w:hAnsiTheme="minorHAnsi"/>
          <w:noProof/>
          <w:rPrChange w:id="4467" w:author="Erin Stephenson" w:date="2019-03-13T19:33:00Z">
            <w:rPr>
              <w:rFonts w:ascii="Garamond" w:hAnsi="Garamond"/>
              <w:noProof/>
            </w:rPr>
          </w:rPrChange>
        </w:rPr>
        <w:t>[4]</w:t>
      </w:r>
      <w:r w:rsidRPr="00ED672B">
        <w:rPr>
          <w:rFonts w:asciiTheme="minorHAnsi" w:hAnsiTheme="minorHAnsi"/>
          <w:noProof/>
          <w:rPrChange w:id="4468" w:author="Erin Stephenson" w:date="2019-03-13T19:33:00Z">
            <w:rPr>
              <w:rFonts w:ascii="Garamond" w:hAnsi="Garamond"/>
              <w:noProof/>
            </w:rPr>
          </w:rPrChange>
        </w:rPr>
        <w:tab/>
        <w:t>Sumithran, P., Prendergast, L.A., Delbridge, E., Purcell, K., Shulkes, A., Kriketos, A., et al., 2011. Long-Term Persistence of Hormonal Adaptations to Weight Loss. New England Journal of Medicine 365(17): 1597–604, Doi: 10.1056/NEJMoa1105816.</w:t>
      </w:r>
    </w:p>
    <w:p w14:paraId="0D0B01A4"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469" w:author="Erin Stephenson" w:date="2019-03-13T19:33:00Z">
            <w:rPr>
              <w:rFonts w:ascii="Garamond" w:hAnsi="Garamond"/>
              <w:noProof/>
            </w:rPr>
          </w:rPrChange>
        </w:rPr>
      </w:pPr>
      <w:r w:rsidRPr="00ED672B">
        <w:rPr>
          <w:rFonts w:asciiTheme="minorHAnsi" w:hAnsiTheme="minorHAnsi"/>
          <w:noProof/>
          <w:rPrChange w:id="4470" w:author="Erin Stephenson" w:date="2019-03-13T19:33:00Z">
            <w:rPr>
              <w:rFonts w:ascii="Garamond" w:hAnsi="Garamond"/>
              <w:noProof/>
            </w:rPr>
          </w:rPrChange>
        </w:rPr>
        <w:t>[5]</w:t>
      </w:r>
      <w:r w:rsidRPr="00ED672B">
        <w:rPr>
          <w:rFonts w:asciiTheme="minorHAnsi" w:hAnsiTheme="minorHAnsi"/>
          <w:noProof/>
          <w:rPrChange w:id="4471" w:author="Erin Stephenson" w:date="2019-03-13T19:33:00Z">
            <w:rPr>
              <w:rFonts w:ascii="Garamond" w:hAnsi="Garamond"/>
              <w:noProof/>
            </w:rPr>
          </w:rPrChange>
        </w:rPr>
        <w:tab/>
        <w:t>Bray, G.A., Smith, S.R., de Jonge, L., Xie, H., Rood, J., Martin, C.K., et al., 2012. Effect of dietary protein content on weight gain, energy expenditure, and body composition during overeating: a randomized controlled trial. JAMA 307(1): 47–55, Doi: 10.1001/jama.2011.1918.</w:t>
      </w:r>
    </w:p>
    <w:p w14:paraId="7A4A9BA9"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472" w:author="Erin Stephenson" w:date="2019-03-13T19:33:00Z">
            <w:rPr>
              <w:rFonts w:ascii="Garamond" w:hAnsi="Garamond"/>
              <w:noProof/>
            </w:rPr>
          </w:rPrChange>
        </w:rPr>
      </w:pPr>
      <w:r w:rsidRPr="00ED672B">
        <w:rPr>
          <w:rFonts w:asciiTheme="minorHAnsi" w:hAnsiTheme="minorHAnsi"/>
          <w:noProof/>
          <w:rPrChange w:id="4473" w:author="Erin Stephenson" w:date="2019-03-13T19:33:00Z">
            <w:rPr>
              <w:rFonts w:ascii="Garamond" w:hAnsi="Garamond"/>
              <w:noProof/>
            </w:rPr>
          </w:rPrChange>
        </w:rPr>
        <w:t>[6]</w:t>
      </w:r>
      <w:r w:rsidRPr="00ED672B">
        <w:rPr>
          <w:rFonts w:asciiTheme="minorHAnsi" w:hAnsiTheme="minorHAnsi"/>
          <w:noProof/>
          <w:rPrChange w:id="4474" w:author="Erin Stephenson" w:date="2019-03-13T19:33:00Z">
            <w:rPr>
              <w:rFonts w:ascii="Garamond" w:hAnsi="Garamond"/>
              <w:noProof/>
            </w:rPr>
          </w:rPrChange>
        </w:rPr>
        <w:tab/>
        <w:t>Ebbeling, C.B., Swain, J.F., Feldman, H. a., Wong, W.W., Hachey, D.L., Garcia-Lago, E., et al., 2012. Effects of dietary composition on energy expenditure during weight-loss maintenance. JAMA 307(24): 2627–34, Doi: 10.1001/jama.2012.6607.</w:t>
      </w:r>
    </w:p>
    <w:p w14:paraId="1B428D3F"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475" w:author="Erin Stephenson" w:date="2019-03-13T19:33:00Z">
            <w:rPr>
              <w:rFonts w:ascii="Garamond" w:hAnsi="Garamond"/>
              <w:noProof/>
            </w:rPr>
          </w:rPrChange>
        </w:rPr>
      </w:pPr>
      <w:r w:rsidRPr="00ED672B">
        <w:rPr>
          <w:rFonts w:asciiTheme="minorHAnsi" w:hAnsiTheme="minorHAnsi"/>
          <w:noProof/>
          <w:rPrChange w:id="4476" w:author="Erin Stephenson" w:date="2019-03-13T19:33:00Z">
            <w:rPr>
              <w:rFonts w:ascii="Garamond" w:hAnsi="Garamond"/>
              <w:noProof/>
            </w:rPr>
          </w:rPrChange>
        </w:rPr>
        <w:t>[7]</w:t>
      </w:r>
      <w:r w:rsidRPr="00ED672B">
        <w:rPr>
          <w:rFonts w:asciiTheme="minorHAnsi" w:hAnsiTheme="minorHAnsi"/>
          <w:noProof/>
          <w:rPrChange w:id="4477" w:author="Erin Stephenson" w:date="2019-03-13T19:33:00Z">
            <w:rPr>
              <w:rFonts w:ascii="Garamond" w:hAnsi="Garamond"/>
              <w:noProof/>
            </w:rPr>
          </w:rPrChange>
        </w:rPr>
        <w:tab/>
        <w:t>Efeyan, A., Comb, W.C., Sabatini, D.M., 2015. Nutrient-sensing mechanisms and pathways. Nature 517(7534): 302–10, Doi: 10.1038/nature14190.</w:t>
      </w:r>
    </w:p>
    <w:p w14:paraId="63315E43"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478" w:author="Erin Stephenson" w:date="2019-03-13T19:33:00Z">
            <w:rPr>
              <w:rFonts w:ascii="Garamond" w:hAnsi="Garamond"/>
              <w:noProof/>
            </w:rPr>
          </w:rPrChange>
        </w:rPr>
      </w:pPr>
      <w:r w:rsidRPr="00ED672B">
        <w:rPr>
          <w:rFonts w:asciiTheme="minorHAnsi" w:hAnsiTheme="minorHAnsi"/>
          <w:noProof/>
          <w:rPrChange w:id="4479" w:author="Erin Stephenson" w:date="2019-03-13T19:33:00Z">
            <w:rPr>
              <w:rFonts w:ascii="Garamond" w:hAnsi="Garamond"/>
              <w:noProof/>
            </w:rPr>
          </w:rPrChange>
        </w:rPr>
        <w:t>[8]</w:t>
      </w:r>
      <w:r w:rsidRPr="00ED672B">
        <w:rPr>
          <w:rFonts w:asciiTheme="minorHAnsi" w:hAnsiTheme="minorHAnsi"/>
          <w:noProof/>
          <w:rPrChange w:id="4480" w:author="Erin Stephenson" w:date="2019-03-13T19:33:00Z">
            <w:rPr>
              <w:rFonts w:ascii="Garamond" w:hAnsi="Garamond"/>
              <w:noProof/>
            </w:rPr>
          </w:rPrChange>
        </w:rPr>
        <w:tab/>
        <w:t>Yecies, J.L., Zhang, H.H., Menon, S., Liu, S., Yecies, D., Lipovsky, A.I., et al., 2011. Akt Stimulates Hepatic SREBP1c and Lipogenesis through Parallel mTORC1-Dependent and Independent Pathways. Cell Metabolism 14(1): 21–32, Doi: 10.1016/j.cmet.2011.06.002.</w:t>
      </w:r>
    </w:p>
    <w:p w14:paraId="77FA08E7"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481" w:author="Erin Stephenson" w:date="2019-03-13T19:33:00Z">
            <w:rPr>
              <w:rFonts w:ascii="Garamond" w:hAnsi="Garamond"/>
              <w:noProof/>
            </w:rPr>
          </w:rPrChange>
        </w:rPr>
      </w:pPr>
      <w:r w:rsidRPr="00ED672B">
        <w:rPr>
          <w:rFonts w:asciiTheme="minorHAnsi" w:hAnsiTheme="minorHAnsi"/>
          <w:noProof/>
          <w:rPrChange w:id="4482" w:author="Erin Stephenson" w:date="2019-03-13T19:33:00Z">
            <w:rPr>
              <w:rFonts w:ascii="Garamond" w:hAnsi="Garamond"/>
              <w:noProof/>
            </w:rPr>
          </w:rPrChange>
        </w:rPr>
        <w:t>[9]</w:t>
      </w:r>
      <w:r w:rsidRPr="00ED672B">
        <w:rPr>
          <w:rFonts w:asciiTheme="minorHAnsi" w:hAnsiTheme="minorHAnsi"/>
          <w:noProof/>
          <w:rPrChange w:id="4483" w:author="Erin Stephenson" w:date="2019-03-13T19:33:00Z">
            <w:rPr>
              <w:rFonts w:ascii="Garamond" w:hAnsi="Garamond"/>
              <w:noProof/>
            </w:rPr>
          </w:rPrChange>
        </w:rPr>
        <w:tab/>
        <w:t>Chakrabarti, P., English, T., Shi, J., Smas, C.M., Kandror, K. V., 2010. Mammalian target of rapamycin complex 1 suppresses lipolysis, stimulates lipogenesis, and promotes fat storage. Diabetes 59(4): 775–81, Doi: 10.2337/db09-1602.</w:t>
      </w:r>
    </w:p>
    <w:p w14:paraId="4E347A95"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484" w:author="Erin Stephenson" w:date="2019-03-13T19:33:00Z">
            <w:rPr>
              <w:rFonts w:ascii="Garamond" w:hAnsi="Garamond"/>
              <w:noProof/>
            </w:rPr>
          </w:rPrChange>
        </w:rPr>
      </w:pPr>
      <w:r w:rsidRPr="00ED672B">
        <w:rPr>
          <w:rFonts w:asciiTheme="minorHAnsi" w:hAnsiTheme="minorHAnsi"/>
          <w:noProof/>
          <w:rPrChange w:id="4485" w:author="Erin Stephenson" w:date="2019-03-13T19:33:00Z">
            <w:rPr>
              <w:rFonts w:ascii="Garamond" w:hAnsi="Garamond"/>
              <w:noProof/>
            </w:rPr>
          </w:rPrChange>
        </w:rPr>
        <w:t>[10]</w:t>
      </w:r>
      <w:r w:rsidRPr="00ED672B">
        <w:rPr>
          <w:rFonts w:asciiTheme="minorHAnsi" w:hAnsiTheme="minorHAnsi"/>
          <w:noProof/>
          <w:rPrChange w:id="4486" w:author="Erin Stephenson" w:date="2019-03-13T19:33:00Z">
            <w:rPr>
              <w:rFonts w:ascii="Garamond" w:hAnsi="Garamond"/>
              <w:noProof/>
            </w:rPr>
          </w:rPrChange>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4E4F78ED"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487" w:author="Erin Stephenson" w:date="2019-03-13T19:33:00Z">
            <w:rPr>
              <w:rFonts w:ascii="Garamond" w:hAnsi="Garamond"/>
              <w:noProof/>
            </w:rPr>
          </w:rPrChange>
        </w:rPr>
      </w:pPr>
      <w:r w:rsidRPr="00ED672B">
        <w:rPr>
          <w:rFonts w:asciiTheme="minorHAnsi" w:hAnsiTheme="minorHAnsi"/>
          <w:noProof/>
          <w:rPrChange w:id="4488" w:author="Erin Stephenson" w:date="2019-03-13T19:33:00Z">
            <w:rPr>
              <w:rFonts w:ascii="Garamond" w:hAnsi="Garamond"/>
              <w:noProof/>
            </w:rPr>
          </w:rPrChange>
        </w:rPr>
        <w:t>[11]</w:t>
      </w:r>
      <w:r w:rsidRPr="00ED672B">
        <w:rPr>
          <w:rFonts w:asciiTheme="minorHAnsi" w:hAnsiTheme="minorHAnsi"/>
          <w:noProof/>
          <w:rPrChange w:id="4489" w:author="Erin Stephenson" w:date="2019-03-13T19:33:00Z">
            <w:rPr>
              <w:rFonts w:ascii="Garamond" w:hAnsi="Garamond"/>
              <w:noProof/>
            </w:rPr>
          </w:rPrChange>
        </w:rPr>
        <w:tab/>
        <w:t>Lu, B., Bridges, D., Yang, Y., Fisher, K., Cheng, A., Chang, L., et al., 2014. Metabolic crosstalk: molecular links between glycogen and lipid metabolism in obesity. Diabetes 63(9): 2935–48, Doi: 10.2337/db13-1531.</w:t>
      </w:r>
    </w:p>
    <w:p w14:paraId="59DEEAEC"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490" w:author="Erin Stephenson" w:date="2019-03-13T19:33:00Z">
            <w:rPr>
              <w:rFonts w:ascii="Garamond" w:hAnsi="Garamond"/>
              <w:noProof/>
            </w:rPr>
          </w:rPrChange>
        </w:rPr>
      </w:pPr>
      <w:r w:rsidRPr="00ED672B">
        <w:rPr>
          <w:rFonts w:asciiTheme="minorHAnsi" w:hAnsiTheme="minorHAnsi"/>
          <w:noProof/>
          <w:rPrChange w:id="4491" w:author="Erin Stephenson" w:date="2019-03-13T19:33:00Z">
            <w:rPr>
              <w:rFonts w:ascii="Garamond" w:hAnsi="Garamond"/>
              <w:noProof/>
            </w:rPr>
          </w:rPrChange>
        </w:rPr>
        <w:t>[12]</w:t>
      </w:r>
      <w:r w:rsidRPr="00ED672B">
        <w:rPr>
          <w:rFonts w:asciiTheme="minorHAnsi" w:hAnsiTheme="minorHAnsi"/>
          <w:noProof/>
          <w:rPrChange w:id="4492" w:author="Erin Stephenson" w:date="2019-03-13T19:33:00Z">
            <w:rPr>
              <w:rFonts w:ascii="Garamond" w:hAnsi="Garamond"/>
              <w:noProof/>
            </w:rPr>
          </w:rPrChange>
        </w:rPr>
        <w:tab/>
        <w:t>Zhang, H.H., Huang, J., Düvel, K., Boback, B., Wu, S., Squillace, R.M., et al., 2009. Insulin stimulates adipogenesis through the Akt-TSC2-mTORC1 pathway. PloS One 4(7): e6189, Doi: 10.1371/journal.pone.0006189.</w:t>
      </w:r>
    </w:p>
    <w:p w14:paraId="57E73CDE"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493" w:author="Erin Stephenson" w:date="2019-03-13T19:33:00Z">
            <w:rPr>
              <w:rFonts w:ascii="Garamond" w:hAnsi="Garamond"/>
              <w:noProof/>
            </w:rPr>
          </w:rPrChange>
        </w:rPr>
      </w:pPr>
      <w:r w:rsidRPr="00ED672B">
        <w:rPr>
          <w:rFonts w:asciiTheme="minorHAnsi" w:hAnsiTheme="minorHAnsi"/>
          <w:noProof/>
          <w:rPrChange w:id="4494" w:author="Erin Stephenson" w:date="2019-03-13T19:33:00Z">
            <w:rPr>
              <w:rFonts w:ascii="Garamond" w:hAnsi="Garamond"/>
              <w:noProof/>
            </w:rPr>
          </w:rPrChange>
        </w:rPr>
        <w:t>[13]</w:t>
      </w:r>
      <w:r w:rsidRPr="00ED672B">
        <w:rPr>
          <w:rFonts w:asciiTheme="minorHAnsi" w:hAnsiTheme="minorHAnsi"/>
          <w:noProof/>
          <w:rPrChange w:id="4495" w:author="Erin Stephenson" w:date="2019-03-13T19:33:00Z">
            <w:rPr>
              <w:rFonts w:ascii="Garamond" w:hAnsi="Garamond"/>
              <w:noProof/>
            </w:rPr>
          </w:rPrChange>
        </w:rPr>
        <w:tab/>
        <w:t>Hatfield, I., Harvey, I., Yates, E.R., Redd, J.R., Reiter, L.T., Bridges, D., 2015. The role of TORC1 in muscle development in Drosophila. Scientific Reports 5: 9676, Doi: 10.1038/srep09676.</w:t>
      </w:r>
    </w:p>
    <w:p w14:paraId="5D170862"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496" w:author="Erin Stephenson" w:date="2019-03-13T19:33:00Z">
            <w:rPr>
              <w:rFonts w:ascii="Garamond" w:hAnsi="Garamond"/>
              <w:noProof/>
            </w:rPr>
          </w:rPrChange>
        </w:rPr>
      </w:pPr>
      <w:r w:rsidRPr="00ED672B">
        <w:rPr>
          <w:rFonts w:asciiTheme="minorHAnsi" w:hAnsiTheme="minorHAnsi"/>
          <w:noProof/>
          <w:rPrChange w:id="4497" w:author="Erin Stephenson" w:date="2019-03-13T19:33:00Z">
            <w:rPr>
              <w:rFonts w:ascii="Garamond" w:hAnsi="Garamond"/>
              <w:noProof/>
            </w:rPr>
          </w:rPrChange>
        </w:rPr>
        <w:t>[14]</w:t>
      </w:r>
      <w:r w:rsidRPr="00ED672B">
        <w:rPr>
          <w:rFonts w:asciiTheme="minorHAnsi" w:hAnsiTheme="minorHAnsi"/>
          <w:noProof/>
          <w:rPrChange w:id="4498" w:author="Erin Stephenson" w:date="2019-03-13T19:33:00Z">
            <w:rPr>
              <w:rFonts w:ascii="Garamond" w:hAnsi="Garamond"/>
              <w:noProof/>
            </w:rPr>
          </w:rPrChange>
        </w:rPr>
        <w:tab/>
        <w:t>Erbay, E., Chen, J., 2001. The mammalian target of rapamycin regulates C2C12 myogenesis via a kinase-independent mechanism. The Journal of Biological Chemistry 276(39): 36079–82, Doi: 10.1074/jbc.C100406200.</w:t>
      </w:r>
    </w:p>
    <w:p w14:paraId="57A97B7B"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499" w:author="Erin Stephenson" w:date="2019-03-13T19:33:00Z">
            <w:rPr>
              <w:rFonts w:ascii="Garamond" w:hAnsi="Garamond"/>
              <w:noProof/>
            </w:rPr>
          </w:rPrChange>
        </w:rPr>
      </w:pPr>
      <w:r w:rsidRPr="00ED672B">
        <w:rPr>
          <w:rFonts w:asciiTheme="minorHAnsi" w:hAnsiTheme="minorHAnsi"/>
          <w:noProof/>
          <w:rPrChange w:id="4500" w:author="Erin Stephenson" w:date="2019-03-13T19:33:00Z">
            <w:rPr>
              <w:rFonts w:ascii="Garamond" w:hAnsi="Garamond"/>
              <w:noProof/>
            </w:rPr>
          </w:rPrChange>
        </w:rPr>
        <w:t>[15]</w:t>
      </w:r>
      <w:r w:rsidRPr="00ED672B">
        <w:rPr>
          <w:rFonts w:asciiTheme="minorHAnsi" w:hAnsiTheme="minorHAnsi"/>
          <w:noProof/>
          <w:rPrChange w:id="4501" w:author="Erin Stephenson" w:date="2019-03-13T19:33:00Z">
            <w:rPr>
              <w:rFonts w:ascii="Garamond" w:hAnsi="Garamond"/>
              <w:noProof/>
            </w:rPr>
          </w:rPrChange>
        </w:rPr>
        <w:tab/>
        <w:t xml:space="preserve">Shah, O.J., Wang, Z., Hunter, T., 2004. Inappropriate activation of the TSC/Rheb/mTOR/S6K cassette induces IRS1/2 depletion, insulin resistance, and cell survival deficiencies. Current Biology 14(18): 1650–6, Doi: </w:t>
      </w:r>
      <w:r w:rsidRPr="00ED672B">
        <w:rPr>
          <w:rFonts w:asciiTheme="minorHAnsi" w:hAnsiTheme="minorHAnsi"/>
          <w:noProof/>
          <w:rPrChange w:id="4502" w:author="Erin Stephenson" w:date="2019-03-13T19:33:00Z">
            <w:rPr>
              <w:rFonts w:ascii="Garamond" w:hAnsi="Garamond"/>
              <w:noProof/>
            </w:rPr>
          </w:rPrChange>
        </w:rPr>
        <w:lastRenderedPageBreak/>
        <w:t>10.1016/j.cub.2004.08.026.</w:t>
      </w:r>
    </w:p>
    <w:p w14:paraId="1BF2FC65"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503" w:author="Erin Stephenson" w:date="2019-03-13T19:33:00Z">
            <w:rPr>
              <w:rFonts w:ascii="Garamond" w:hAnsi="Garamond"/>
              <w:noProof/>
            </w:rPr>
          </w:rPrChange>
        </w:rPr>
      </w:pPr>
      <w:r w:rsidRPr="00ED672B">
        <w:rPr>
          <w:rFonts w:asciiTheme="minorHAnsi" w:hAnsiTheme="minorHAnsi"/>
          <w:noProof/>
          <w:rPrChange w:id="4504" w:author="Erin Stephenson" w:date="2019-03-13T19:33:00Z">
            <w:rPr>
              <w:rFonts w:ascii="Garamond" w:hAnsi="Garamond"/>
              <w:noProof/>
            </w:rPr>
          </w:rPrChange>
        </w:rPr>
        <w:t>[16]</w:t>
      </w:r>
      <w:r w:rsidRPr="00ED672B">
        <w:rPr>
          <w:rFonts w:asciiTheme="minorHAnsi" w:hAnsiTheme="minorHAnsi"/>
          <w:noProof/>
          <w:rPrChange w:id="4505" w:author="Erin Stephenson" w:date="2019-03-13T19:33:00Z">
            <w:rPr>
              <w:rFonts w:ascii="Garamond" w:hAnsi="Garamond"/>
              <w:noProof/>
            </w:rPr>
          </w:rPrChange>
        </w:rPr>
        <w:tab/>
        <w:t>Bjedov, I., Toivonen, J.M., Kerr, F., Slack, C., Jacobson, J., Foley, A., et al., 2010. Mechanisms of life span extension by rapamycin in the fruit fly Drosophila melanogaster. Cell Metabolism 11(1): 35–46, Doi: 10.1016/j.cmet.2009.11.010.</w:t>
      </w:r>
    </w:p>
    <w:p w14:paraId="53C978F2"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506" w:author="Erin Stephenson" w:date="2019-03-13T19:33:00Z">
            <w:rPr>
              <w:rFonts w:ascii="Garamond" w:hAnsi="Garamond"/>
              <w:noProof/>
            </w:rPr>
          </w:rPrChange>
        </w:rPr>
      </w:pPr>
      <w:r w:rsidRPr="00ED672B">
        <w:rPr>
          <w:rFonts w:asciiTheme="minorHAnsi" w:hAnsiTheme="minorHAnsi"/>
          <w:noProof/>
          <w:rPrChange w:id="4507" w:author="Erin Stephenson" w:date="2019-03-13T19:33:00Z">
            <w:rPr>
              <w:rFonts w:ascii="Garamond" w:hAnsi="Garamond"/>
              <w:noProof/>
            </w:rPr>
          </w:rPrChange>
        </w:rPr>
        <w:t>[17]</w:t>
      </w:r>
      <w:r w:rsidRPr="00ED672B">
        <w:rPr>
          <w:rFonts w:asciiTheme="minorHAnsi" w:hAnsiTheme="minorHAnsi"/>
          <w:noProof/>
          <w:rPrChange w:id="4508" w:author="Erin Stephenson" w:date="2019-03-13T19:33:00Z">
            <w:rPr>
              <w:rFonts w:ascii="Garamond" w:hAnsi="Garamond"/>
              <w:noProof/>
            </w:rPr>
          </w:rPrChange>
        </w:rPr>
        <w:tab/>
        <w:t>Harrison, D.E., Strong, R., Sharp, Z.D., Nelson, J.F., Astle, C.M., Flurkey, K., et al., 2009. Rapamycin fed late in life extends lifespan in genetically heterogeneous mice. Nature 460(7253): 392–5, Doi: 10.1038/nature08221.</w:t>
      </w:r>
    </w:p>
    <w:p w14:paraId="7331B5FA"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509" w:author="Erin Stephenson" w:date="2019-03-13T19:33:00Z">
            <w:rPr>
              <w:rFonts w:ascii="Garamond" w:hAnsi="Garamond"/>
              <w:noProof/>
            </w:rPr>
          </w:rPrChange>
        </w:rPr>
      </w:pPr>
      <w:r w:rsidRPr="00ED672B">
        <w:rPr>
          <w:rFonts w:asciiTheme="minorHAnsi" w:hAnsiTheme="minorHAnsi"/>
          <w:noProof/>
          <w:rPrChange w:id="4510" w:author="Erin Stephenson" w:date="2019-03-13T19:33:00Z">
            <w:rPr>
              <w:rFonts w:ascii="Garamond" w:hAnsi="Garamond"/>
              <w:noProof/>
            </w:rPr>
          </w:rPrChange>
        </w:rPr>
        <w:t>[18]</w:t>
      </w:r>
      <w:r w:rsidRPr="00ED672B">
        <w:rPr>
          <w:rFonts w:asciiTheme="minorHAnsi" w:hAnsiTheme="minorHAnsi"/>
          <w:noProof/>
          <w:rPrChange w:id="4511" w:author="Erin Stephenson" w:date="2019-03-13T19:33:00Z">
            <w:rPr>
              <w:rFonts w:ascii="Garamond" w:hAnsi="Garamond"/>
              <w:noProof/>
            </w:rPr>
          </w:rPrChange>
        </w:rPr>
        <w:tab/>
        <w:t>Kapahi, P., Zid, B.M., Harper, T., Koslover, D., Sapin, V., Benzer, S., 2004. Regulation of lifespan in Drosophila by modulation of genes in the TOR signaling pathway. Current Biology 14(10): 885–90, Doi: 10.1016/j.cub.2004.03.059.</w:t>
      </w:r>
    </w:p>
    <w:p w14:paraId="551F1E65"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512" w:author="Erin Stephenson" w:date="2019-03-13T19:33:00Z">
            <w:rPr>
              <w:rFonts w:ascii="Garamond" w:hAnsi="Garamond"/>
              <w:noProof/>
            </w:rPr>
          </w:rPrChange>
        </w:rPr>
      </w:pPr>
      <w:r w:rsidRPr="00ED672B">
        <w:rPr>
          <w:rFonts w:asciiTheme="minorHAnsi" w:hAnsiTheme="minorHAnsi"/>
          <w:noProof/>
          <w:rPrChange w:id="4513" w:author="Erin Stephenson" w:date="2019-03-13T19:33:00Z">
            <w:rPr>
              <w:rFonts w:ascii="Garamond" w:hAnsi="Garamond"/>
              <w:noProof/>
            </w:rPr>
          </w:rPrChange>
        </w:rPr>
        <w:t>[19]</w:t>
      </w:r>
      <w:r w:rsidRPr="00ED672B">
        <w:rPr>
          <w:rFonts w:asciiTheme="minorHAnsi" w:hAnsiTheme="minorHAnsi"/>
          <w:noProof/>
          <w:rPrChange w:id="4514" w:author="Erin Stephenson" w:date="2019-03-13T19:33:00Z">
            <w:rPr>
              <w:rFonts w:ascii="Garamond" w:hAnsi="Garamond"/>
              <w:noProof/>
            </w:rPr>
          </w:rPrChange>
        </w:rPr>
        <w:tab/>
        <w:t>Rantanen, T., Harris, T.,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25DDFC28"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515" w:author="Erin Stephenson" w:date="2019-03-13T19:33:00Z">
            <w:rPr>
              <w:rFonts w:ascii="Garamond" w:hAnsi="Garamond"/>
              <w:noProof/>
            </w:rPr>
          </w:rPrChange>
        </w:rPr>
      </w:pPr>
      <w:r w:rsidRPr="00ED672B">
        <w:rPr>
          <w:rFonts w:asciiTheme="minorHAnsi" w:hAnsiTheme="minorHAnsi"/>
          <w:noProof/>
          <w:rPrChange w:id="4516" w:author="Erin Stephenson" w:date="2019-03-13T19:33:00Z">
            <w:rPr>
              <w:rFonts w:ascii="Garamond" w:hAnsi="Garamond"/>
              <w:noProof/>
            </w:rPr>
          </w:rPrChange>
        </w:rPr>
        <w:t>[20]</w:t>
      </w:r>
      <w:r w:rsidRPr="00ED672B">
        <w:rPr>
          <w:rFonts w:asciiTheme="minorHAnsi" w:hAnsiTheme="minorHAnsi"/>
          <w:noProof/>
          <w:rPrChange w:id="4517" w:author="Erin Stephenson" w:date="2019-03-13T19:33:00Z">
            <w:rPr>
              <w:rFonts w:ascii="Garamond" w:hAnsi="Garamond"/>
              <w:noProof/>
            </w:rPr>
          </w:rPrChange>
        </w:rPr>
        <w:tab/>
        <w:t>Ling, C.H.Y., Taekema, D., De Craen, A.J.M., Gussekloo, J., Westendorp, R.G.J., Maier, A.B., 2010. Handgrip strength and mortality in the oldest old population: The Leiden 85-plus study. Cmaj 182(5): 429–35, Doi: 10.1503/cmaj.091278.</w:t>
      </w:r>
    </w:p>
    <w:p w14:paraId="501F60D9"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518" w:author="Erin Stephenson" w:date="2019-03-13T19:33:00Z">
            <w:rPr>
              <w:rFonts w:ascii="Garamond" w:hAnsi="Garamond"/>
              <w:noProof/>
            </w:rPr>
          </w:rPrChange>
        </w:rPr>
      </w:pPr>
      <w:r w:rsidRPr="00ED672B">
        <w:rPr>
          <w:rFonts w:asciiTheme="minorHAnsi" w:hAnsiTheme="minorHAnsi"/>
          <w:noProof/>
          <w:rPrChange w:id="4519" w:author="Erin Stephenson" w:date="2019-03-13T19:33:00Z">
            <w:rPr>
              <w:rFonts w:ascii="Garamond" w:hAnsi="Garamond"/>
              <w:noProof/>
            </w:rPr>
          </w:rPrChange>
        </w:rPr>
        <w:t>[21]</w:t>
      </w:r>
      <w:r w:rsidRPr="00ED672B">
        <w:rPr>
          <w:rFonts w:asciiTheme="minorHAnsi" w:hAnsiTheme="minorHAnsi"/>
          <w:noProof/>
          <w:rPrChange w:id="4520" w:author="Erin Stephenson" w:date="2019-03-13T19:33:00Z">
            <w:rPr>
              <w:rFonts w:ascii="Garamond" w:hAnsi="Garamond"/>
              <w:noProof/>
            </w:rPr>
          </w:rPrChange>
        </w:rPr>
        <w:tab/>
        <w:t>Sasaki, H., Kasagi, F., Yamada, M., Fujita, S., 2007. Grip strength predicts cause-specific mortality in middle-aged and elderly persons. The American Journal of Medicine 120(4): 337–42, Doi: 10.1016/j.amjmed.2006.04.018.</w:t>
      </w:r>
    </w:p>
    <w:p w14:paraId="5ED34843"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521" w:author="Erin Stephenson" w:date="2019-03-13T19:33:00Z">
            <w:rPr>
              <w:rFonts w:ascii="Garamond" w:hAnsi="Garamond"/>
              <w:noProof/>
            </w:rPr>
          </w:rPrChange>
        </w:rPr>
      </w:pPr>
      <w:r w:rsidRPr="00ED672B">
        <w:rPr>
          <w:rFonts w:asciiTheme="minorHAnsi" w:hAnsiTheme="minorHAnsi"/>
          <w:noProof/>
          <w:rPrChange w:id="4522" w:author="Erin Stephenson" w:date="2019-03-13T19:33:00Z">
            <w:rPr>
              <w:rFonts w:ascii="Garamond" w:hAnsi="Garamond"/>
              <w:noProof/>
            </w:rPr>
          </w:rPrChange>
        </w:rPr>
        <w:t>[22]</w:t>
      </w:r>
      <w:r w:rsidRPr="00ED672B">
        <w:rPr>
          <w:rFonts w:asciiTheme="minorHAnsi" w:hAnsiTheme="minorHAnsi"/>
          <w:noProof/>
          <w:rPrChange w:id="4523" w:author="Erin Stephenson" w:date="2019-03-13T19:33:00Z">
            <w:rPr>
              <w:rFonts w:ascii="Garamond" w:hAnsi="Garamond"/>
              <w:noProof/>
            </w:rPr>
          </w:rPrChange>
        </w:rPr>
        <w:tab/>
        <w:t>Gale, C.R., Martyn, C.N., Cooper, C., Sayer, A.A., 2007. Grip strength, body composition, and mortality. International Journal of Epidemiology 36(1): 228–35, Doi: 10.1093/ije/dyl224.</w:t>
      </w:r>
    </w:p>
    <w:p w14:paraId="6A880D9A"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524" w:author="Erin Stephenson" w:date="2019-03-13T19:33:00Z">
            <w:rPr>
              <w:rFonts w:ascii="Garamond" w:hAnsi="Garamond"/>
              <w:noProof/>
            </w:rPr>
          </w:rPrChange>
        </w:rPr>
      </w:pPr>
      <w:r w:rsidRPr="00ED672B">
        <w:rPr>
          <w:rFonts w:asciiTheme="minorHAnsi" w:hAnsiTheme="minorHAnsi"/>
          <w:noProof/>
          <w:rPrChange w:id="4525" w:author="Erin Stephenson" w:date="2019-03-13T19:33:00Z">
            <w:rPr>
              <w:rFonts w:ascii="Garamond" w:hAnsi="Garamond"/>
              <w:noProof/>
            </w:rPr>
          </w:rPrChange>
        </w:rPr>
        <w:t>[23]</w:t>
      </w:r>
      <w:r w:rsidRPr="00ED672B">
        <w:rPr>
          <w:rFonts w:asciiTheme="minorHAnsi" w:hAnsiTheme="minorHAnsi"/>
          <w:noProof/>
          <w:rPrChange w:id="4526" w:author="Erin Stephenson" w:date="2019-03-13T19:33:00Z">
            <w:rPr>
              <w:rFonts w:ascii="Garamond" w:hAnsi="Garamond"/>
              <w:noProof/>
            </w:rPr>
          </w:rPrChange>
        </w:rPr>
        <w:tab/>
        <w:t>Rantanen, T., Volpato, S., Ferrucci, L., Heikkinen, E., Fried, L.P., Guralnik, J.M., 2003. Handgrip strength and cause-specific and total mortality in older disabled women: exploring the mechanism. Journal of the American Geriatrics Society 51(5): 636–41, Doi: 10.1034/j.1600-0579.2003.00207.x.</w:t>
      </w:r>
    </w:p>
    <w:p w14:paraId="007EAFEE"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527" w:author="Erin Stephenson" w:date="2019-03-13T19:33:00Z">
            <w:rPr>
              <w:rFonts w:ascii="Garamond" w:hAnsi="Garamond"/>
              <w:noProof/>
            </w:rPr>
          </w:rPrChange>
        </w:rPr>
      </w:pPr>
      <w:r w:rsidRPr="00ED672B">
        <w:rPr>
          <w:rFonts w:asciiTheme="minorHAnsi" w:hAnsiTheme="minorHAnsi"/>
          <w:noProof/>
          <w:rPrChange w:id="4528" w:author="Erin Stephenson" w:date="2019-03-13T19:33:00Z">
            <w:rPr>
              <w:rFonts w:ascii="Garamond" w:hAnsi="Garamond"/>
              <w:noProof/>
            </w:rPr>
          </w:rPrChange>
        </w:rPr>
        <w:t>[24]</w:t>
      </w:r>
      <w:r w:rsidRPr="00ED672B">
        <w:rPr>
          <w:rFonts w:asciiTheme="minorHAnsi" w:hAnsiTheme="minorHAnsi"/>
          <w:noProof/>
          <w:rPrChange w:id="4529" w:author="Erin Stephenson" w:date="2019-03-13T19:33:00Z">
            <w:rPr>
              <w:rFonts w:ascii="Garamond" w:hAnsi="Garamond"/>
              <w:noProof/>
            </w:rPr>
          </w:rPrChange>
        </w:rPr>
        <w:tab/>
        <w:t>Metter, E.J., Talbot, L. a., Schrager, M., Conwit, R., 2002. Skeletal muscle strength as a predictor of all-cause mortality in healthy men. The Journals of Gerontology. Series A, Biological Sciences and Medical Sciences 57(10): B359–65, Doi: 10.1093/gerona/57.10.B359.</w:t>
      </w:r>
    </w:p>
    <w:p w14:paraId="172FEEEB"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530" w:author="Erin Stephenson" w:date="2019-03-13T19:33:00Z">
            <w:rPr>
              <w:rFonts w:ascii="Garamond" w:hAnsi="Garamond"/>
              <w:noProof/>
            </w:rPr>
          </w:rPrChange>
        </w:rPr>
      </w:pPr>
      <w:r w:rsidRPr="00ED672B">
        <w:rPr>
          <w:rFonts w:asciiTheme="minorHAnsi" w:hAnsiTheme="minorHAnsi"/>
          <w:noProof/>
          <w:rPrChange w:id="4531" w:author="Erin Stephenson" w:date="2019-03-13T19:33:00Z">
            <w:rPr>
              <w:rFonts w:ascii="Garamond" w:hAnsi="Garamond"/>
              <w:noProof/>
            </w:rPr>
          </w:rPrChange>
        </w:rPr>
        <w:t>[25]</w:t>
      </w:r>
      <w:r w:rsidRPr="00ED672B">
        <w:rPr>
          <w:rFonts w:asciiTheme="minorHAnsi" w:hAnsiTheme="minorHAnsi"/>
          <w:noProof/>
          <w:rPrChange w:id="4532" w:author="Erin Stephenson" w:date="2019-03-13T19:33:00Z">
            <w:rPr>
              <w:rFonts w:ascii="Garamond" w:hAnsi="Garamond"/>
              <w:noProof/>
            </w:rPr>
          </w:rPrChange>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24ED5C5B"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533" w:author="Erin Stephenson" w:date="2019-03-13T19:33:00Z">
            <w:rPr>
              <w:rFonts w:ascii="Garamond" w:hAnsi="Garamond"/>
              <w:noProof/>
            </w:rPr>
          </w:rPrChange>
        </w:rPr>
      </w:pPr>
      <w:r w:rsidRPr="00ED672B">
        <w:rPr>
          <w:rFonts w:asciiTheme="minorHAnsi" w:hAnsiTheme="minorHAnsi"/>
          <w:noProof/>
          <w:rPrChange w:id="4534" w:author="Erin Stephenson" w:date="2019-03-13T19:33:00Z">
            <w:rPr>
              <w:rFonts w:ascii="Garamond" w:hAnsi="Garamond"/>
              <w:noProof/>
            </w:rPr>
          </w:rPrChange>
        </w:rPr>
        <w:t>[26]</w:t>
      </w:r>
      <w:r w:rsidRPr="00ED672B">
        <w:rPr>
          <w:rFonts w:asciiTheme="minorHAnsi" w:hAnsiTheme="minorHAnsi"/>
          <w:noProof/>
          <w:rPrChange w:id="4535" w:author="Erin Stephenson" w:date="2019-03-13T19:33:00Z">
            <w:rPr>
              <w:rFonts w:ascii="Garamond" w:hAnsi="Garamond"/>
              <w:noProof/>
            </w:rPr>
          </w:rPrChange>
        </w:rPr>
        <w:tab/>
        <w:t>Bentzinger, C.F., Lin, S., Romanino, K., Castets, P., Guridi, M., Summermatter, S., et al., 2013. Differential response of skeletal muscles to mTORC1 signaling during atrophy and hypertrophy. Skeletal Muscle 3(1): 6, Doi: 10.1186/2044-5040-3-6.</w:t>
      </w:r>
    </w:p>
    <w:p w14:paraId="40FCC9C4"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536" w:author="Erin Stephenson" w:date="2019-03-13T19:33:00Z">
            <w:rPr>
              <w:rFonts w:ascii="Garamond" w:hAnsi="Garamond"/>
              <w:noProof/>
            </w:rPr>
          </w:rPrChange>
        </w:rPr>
      </w:pPr>
      <w:r w:rsidRPr="00ED672B">
        <w:rPr>
          <w:rFonts w:asciiTheme="minorHAnsi" w:hAnsiTheme="minorHAnsi"/>
          <w:noProof/>
          <w:rPrChange w:id="4537" w:author="Erin Stephenson" w:date="2019-03-13T19:33:00Z">
            <w:rPr>
              <w:rFonts w:ascii="Garamond" w:hAnsi="Garamond"/>
              <w:noProof/>
            </w:rPr>
          </w:rPrChange>
        </w:rPr>
        <w:t>[27]</w:t>
      </w:r>
      <w:r w:rsidRPr="00ED672B">
        <w:rPr>
          <w:rFonts w:asciiTheme="minorHAnsi" w:hAnsiTheme="minorHAnsi"/>
          <w:noProof/>
          <w:rPrChange w:id="4538" w:author="Erin Stephenson" w:date="2019-03-13T19:33:00Z">
            <w:rPr>
              <w:rFonts w:ascii="Garamond" w:hAnsi="Garamond"/>
              <w:noProof/>
            </w:rPr>
          </w:rPrChange>
        </w:rPr>
        <w:tab/>
        <w:t>Laplante, M., Sabatini, D.M., 2010. mTORC1 activates SREBP-1c and uncouples lipogenesis from gluconeogenesis. Proceedings of the National Academy of Sciences of the United States of America 107(8): 3281–2, Doi: 10.1073/pnas.1000323107.</w:t>
      </w:r>
    </w:p>
    <w:p w14:paraId="3CD536F6"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539" w:author="Erin Stephenson" w:date="2019-03-13T19:33:00Z">
            <w:rPr>
              <w:rFonts w:ascii="Garamond" w:hAnsi="Garamond"/>
              <w:noProof/>
            </w:rPr>
          </w:rPrChange>
        </w:rPr>
      </w:pPr>
      <w:r w:rsidRPr="00ED672B">
        <w:rPr>
          <w:rFonts w:asciiTheme="minorHAnsi" w:hAnsiTheme="minorHAnsi"/>
          <w:noProof/>
          <w:rPrChange w:id="4540" w:author="Erin Stephenson" w:date="2019-03-13T19:33:00Z">
            <w:rPr>
              <w:rFonts w:ascii="Garamond" w:hAnsi="Garamond"/>
              <w:noProof/>
            </w:rPr>
          </w:rPrChange>
        </w:rPr>
        <w:t>[28]</w:t>
      </w:r>
      <w:r w:rsidRPr="00ED672B">
        <w:rPr>
          <w:rFonts w:asciiTheme="minorHAnsi" w:hAnsiTheme="minorHAnsi"/>
          <w:noProof/>
          <w:rPrChange w:id="4541" w:author="Erin Stephenson" w:date="2019-03-13T19:33:00Z">
            <w:rPr>
              <w:rFonts w:ascii="Garamond" w:hAnsi="Garamond"/>
              <w:noProof/>
            </w:rPr>
          </w:rPrChange>
        </w:rPr>
        <w:tab/>
        <w:t xml:space="preserve">DeFronzo, R.A., Ferrannini, E., Sato, Y., Felig, P., Wahren, J., 1981. Synergistic interaction between exercise and insulin on peripheral glucose uptake. The Journal of </w:t>
      </w:r>
      <w:r w:rsidRPr="00ED672B">
        <w:rPr>
          <w:rFonts w:asciiTheme="minorHAnsi" w:hAnsiTheme="minorHAnsi"/>
          <w:noProof/>
          <w:rPrChange w:id="4542" w:author="Erin Stephenson" w:date="2019-03-13T19:33:00Z">
            <w:rPr>
              <w:rFonts w:ascii="Garamond" w:hAnsi="Garamond"/>
              <w:noProof/>
            </w:rPr>
          </w:rPrChange>
        </w:rPr>
        <w:lastRenderedPageBreak/>
        <w:t>Clinical Investigation 68(6): 1468–74.</w:t>
      </w:r>
    </w:p>
    <w:p w14:paraId="5AAA59ED"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543" w:author="Erin Stephenson" w:date="2019-03-13T19:33:00Z">
            <w:rPr>
              <w:rFonts w:ascii="Garamond" w:hAnsi="Garamond"/>
              <w:noProof/>
            </w:rPr>
          </w:rPrChange>
        </w:rPr>
      </w:pPr>
      <w:r w:rsidRPr="00ED672B">
        <w:rPr>
          <w:rFonts w:asciiTheme="minorHAnsi" w:hAnsiTheme="minorHAnsi"/>
          <w:noProof/>
          <w:rPrChange w:id="4544" w:author="Erin Stephenson" w:date="2019-03-13T19:33:00Z">
            <w:rPr>
              <w:rFonts w:ascii="Garamond" w:hAnsi="Garamond"/>
              <w:noProof/>
            </w:rPr>
          </w:rPrChange>
        </w:rPr>
        <w:t>[29]</w:t>
      </w:r>
      <w:r w:rsidRPr="00ED672B">
        <w:rPr>
          <w:rFonts w:asciiTheme="minorHAnsi" w:hAnsiTheme="minorHAnsi"/>
          <w:noProof/>
          <w:rPrChange w:id="4545" w:author="Erin Stephenson" w:date="2019-03-13T19:33:00Z">
            <w:rPr>
              <w:rFonts w:ascii="Garamond" w:hAnsi="Garamond"/>
              <w:noProof/>
            </w:rPr>
          </w:rPrChange>
        </w:rPr>
        <w:tab/>
        <w:t>Rolfe, D.F., Brown, G.C., 1997. Cellular energy utilization and molecular origin of standard metabolic rate in mammals. Physiological Reviews 77(3): 731–58.</w:t>
      </w:r>
    </w:p>
    <w:p w14:paraId="5448BBC7"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546" w:author="Erin Stephenson" w:date="2019-03-13T19:33:00Z">
            <w:rPr>
              <w:rFonts w:ascii="Garamond" w:hAnsi="Garamond"/>
              <w:noProof/>
            </w:rPr>
          </w:rPrChange>
        </w:rPr>
      </w:pPr>
      <w:r w:rsidRPr="00ED672B">
        <w:rPr>
          <w:rFonts w:asciiTheme="minorHAnsi" w:hAnsiTheme="minorHAnsi"/>
          <w:noProof/>
          <w:rPrChange w:id="4547" w:author="Erin Stephenson" w:date="2019-03-13T19:33:00Z">
            <w:rPr>
              <w:rFonts w:ascii="Garamond" w:hAnsi="Garamond"/>
              <w:noProof/>
            </w:rPr>
          </w:rPrChange>
        </w:rPr>
        <w:t>[30]</w:t>
      </w:r>
      <w:r w:rsidRPr="00ED672B">
        <w:rPr>
          <w:rFonts w:asciiTheme="minorHAnsi" w:hAnsiTheme="minorHAnsi"/>
          <w:noProof/>
          <w:rPrChange w:id="4548" w:author="Erin Stephenson" w:date="2019-03-13T19:33:00Z">
            <w:rPr>
              <w:rFonts w:ascii="Garamond" w:hAnsi="Garamond"/>
              <w:noProof/>
            </w:rPr>
          </w:rPrChange>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0558A39A"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549" w:author="Erin Stephenson" w:date="2019-03-13T19:33:00Z">
            <w:rPr>
              <w:rFonts w:ascii="Garamond" w:hAnsi="Garamond"/>
              <w:noProof/>
            </w:rPr>
          </w:rPrChange>
        </w:rPr>
      </w:pPr>
      <w:r w:rsidRPr="00ED672B">
        <w:rPr>
          <w:rFonts w:asciiTheme="minorHAnsi" w:hAnsiTheme="minorHAnsi"/>
          <w:noProof/>
          <w:rPrChange w:id="4550" w:author="Erin Stephenson" w:date="2019-03-13T19:33:00Z">
            <w:rPr>
              <w:rFonts w:ascii="Garamond" w:hAnsi="Garamond"/>
              <w:noProof/>
            </w:rPr>
          </w:rPrChange>
        </w:rPr>
        <w:t>[31]</w:t>
      </w:r>
      <w:r w:rsidRPr="00ED672B">
        <w:rPr>
          <w:rFonts w:asciiTheme="minorHAnsi" w:hAnsiTheme="minorHAnsi"/>
          <w:noProof/>
          <w:rPrChange w:id="4551" w:author="Erin Stephenson" w:date="2019-03-13T19:33:00Z">
            <w:rPr>
              <w:rFonts w:ascii="Garamond" w:hAnsi="Garamond"/>
              <w:noProof/>
            </w:rPr>
          </w:rPrChange>
        </w:rPr>
        <w:tab/>
        <w:t>Guridi, M., Tintignac, L.A., Lin, S., Kupr, B., Castets, P., Rüegg, M.A., 2015. Activation of mTORC1 in skeletal muscle regulates whole-body metabolism through FGF21. Science Signaling 8(402): ra113-ra113, Doi: 10.1126/scisignal.aab3715.</w:t>
      </w:r>
    </w:p>
    <w:p w14:paraId="34890A69"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552" w:author="Erin Stephenson" w:date="2019-03-13T19:33:00Z">
            <w:rPr>
              <w:rFonts w:ascii="Garamond" w:hAnsi="Garamond"/>
              <w:noProof/>
            </w:rPr>
          </w:rPrChange>
        </w:rPr>
      </w:pPr>
      <w:r w:rsidRPr="00ED672B">
        <w:rPr>
          <w:rFonts w:asciiTheme="minorHAnsi" w:hAnsiTheme="minorHAnsi"/>
          <w:noProof/>
          <w:rPrChange w:id="4553" w:author="Erin Stephenson" w:date="2019-03-13T19:33:00Z">
            <w:rPr>
              <w:rFonts w:ascii="Garamond" w:hAnsi="Garamond"/>
              <w:noProof/>
            </w:rPr>
          </w:rPrChange>
        </w:rPr>
        <w:t>[32]</w:t>
      </w:r>
      <w:r w:rsidRPr="00ED672B">
        <w:rPr>
          <w:rFonts w:asciiTheme="minorHAnsi" w:hAnsiTheme="minorHAnsi"/>
          <w:noProof/>
          <w:rPrChange w:id="4554" w:author="Erin Stephenson" w:date="2019-03-13T19:33:00Z">
            <w:rPr>
              <w:rFonts w:ascii="Garamond" w:hAnsi="Garamond"/>
              <w:noProof/>
            </w:rPr>
          </w:rPrChange>
        </w:rPr>
        <w:tab/>
        <w:t>Cunningham, J.T., Rodgers, J.T., Arlow, D.H., Vazquez, F., Mootha, V.K., Puigserver, P., 2007. mTOR controls mitochondrial oxidative function through a YY1-PGC-1alpha transcriptional complex. Nature 450(7170): 736–40, Doi: 10.1038/nature06322.</w:t>
      </w:r>
    </w:p>
    <w:p w14:paraId="08613238"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555" w:author="Erin Stephenson" w:date="2019-03-13T19:33:00Z">
            <w:rPr>
              <w:rFonts w:ascii="Garamond" w:hAnsi="Garamond"/>
              <w:noProof/>
            </w:rPr>
          </w:rPrChange>
        </w:rPr>
      </w:pPr>
      <w:r w:rsidRPr="00ED672B">
        <w:rPr>
          <w:rFonts w:asciiTheme="minorHAnsi" w:hAnsiTheme="minorHAnsi"/>
          <w:noProof/>
          <w:rPrChange w:id="4556" w:author="Erin Stephenson" w:date="2019-03-13T19:33:00Z">
            <w:rPr>
              <w:rFonts w:ascii="Garamond" w:hAnsi="Garamond"/>
              <w:noProof/>
            </w:rPr>
          </w:rPrChange>
        </w:rPr>
        <w:t>[33]</w:t>
      </w:r>
      <w:r w:rsidRPr="00ED672B">
        <w:rPr>
          <w:rFonts w:asciiTheme="minorHAnsi" w:hAnsiTheme="minorHAnsi"/>
          <w:noProof/>
          <w:rPrChange w:id="4557" w:author="Erin Stephenson" w:date="2019-03-13T19:33:00Z">
            <w:rPr>
              <w:rFonts w:ascii="Garamond" w:hAnsi="Garamond"/>
              <w:noProof/>
            </w:rPr>
          </w:rPrChange>
        </w:rPr>
        <w:tab/>
        <w:t>Ramanathan, A., Schreiber, S.L., 2009. Direct control of mitochondrial function by mTOR. Proceedings of the National Academy of Sciences of the United States of America 106(52): 22229–32, Doi: 10.1073/pnas.0912074106.</w:t>
      </w:r>
    </w:p>
    <w:p w14:paraId="13D03A2E"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558" w:author="Erin Stephenson" w:date="2019-03-13T19:33:00Z">
            <w:rPr>
              <w:rFonts w:ascii="Garamond" w:hAnsi="Garamond"/>
              <w:noProof/>
            </w:rPr>
          </w:rPrChange>
        </w:rPr>
      </w:pPr>
      <w:r w:rsidRPr="00ED672B">
        <w:rPr>
          <w:rFonts w:asciiTheme="minorHAnsi" w:hAnsiTheme="minorHAnsi"/>
          <w:noProof/>
          <w:rPrChange w:id="4559" w:author="Erin Stephenson" w:date="2019-03-13T19:33:00Z">
            <w:rPr>
              <w:rFonts w:ascii="Garamond" w:hAnsi="Garamond"/>
              <w:noProof/>
            </w:rPr>
          </w:rPrChange>
        </w:rPr>
        <w:t>[34]</w:t>
      </w:r>
      <w:r w:rsidRPr="00ED672B">
        <w:rPr>
          <w:rFonts w:asciiTheme="minorHAnsi" w:hAnsiTheme="minorHAnsi"/>
          <w:noProof/>
          <w:rPrChange w:id="4560" w:author="Erin Stephenson" w:date="2019-03-13T19:33:00Z">
            <w:rPr>
              <w:rFonts w:ascii="Garamond" w:hAnsi="Garamond"/>
              <w:noProof/>
            </w:rPr>
          </w:rPrChange>
        </w:rPr>
        <w:tab/>
        <w:t>Koyanagi, M., Asahara, S.-I., Matsuda, T., Hashimoto, N., Shigeyama, Y., Shibutani, Y., et al., 2011. Ablation of TSC2 enhances insulin secretion by increasing the number of mitochondria through activation of mTORC1. PLoS ONE 6(8), Doi: 10.1371/journal.pone.0023238.</w:t>
      </w:r>
    </w:p>
    <w:p w14:paraId="3654B427"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561" w:author="Erin Stephenson" w:date="2019-03-13T19:33:00Z">
            <w:rPr>
              <w:rFonts w:ascii="Garamond" w:hAnsi="Garamond"/>
              <w:noProof/>
            </w:rPr>
          </w:rPrChange>
        </w:rPr>
      </w:pPr>
      <w:r w:rsidRPr="00ED672B">
        <w:rPr>
          <w:rFonts w:asciiTheme="minorHAnsi" w:hAnsiTheme="minorHAnsi"/>
          <w:noProof/>
          <w:rPrChange w:id="4562" w:author="Erin Stephenson" w:date="2019-03-13T19:33:00Z">
            <w:rPr>
              <w:rFonts w:ascii="Garamond" w:hAnsi="Garamond"/>
              <w:noProof/>
            </w:rPr>
          </w:rPrChange>
        </w:rPr>
        <w:t>[35]</w:t>
      </w:r>
      <w:r w:rsidRPr="00ED672B">
        <w:rPr>
          <w:rFonts w:asciiTheme="minorHAnsi" w:hAnsiTheme="minorHAnsi"/>
          <w:noProof/>
          <w:rPrChange w:id="4563" w:author="Erin Stephenson" w:date="2019-03-13T19:33:00Z">
            <w:rPr>
              <w:rFonts w:ascii="Garamond" w:hAnsi="Garamond"/>
              <w:noProof/>
            </w:rPr>
          </w:rPrChange>
        </w:rPr>
        <w:tab/>
        <w:t>Fujita, S., Dreyer, H.C., Drummond, M.J., Glynn, E.L., Cadenas, J.G., Yoshizawa, F., et al., 2007. Nutrient signalling in the regulation of human muscle protein synthesis. The Journal of Physiology 582(Pt 2): 813–23, Doi: 10.1113/jphysiol.2007.134593.</w:t>
      </w:r>
    </w:p>
    <w:p w14:paraId="6A9013E8"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564" w:author="Erin Stephenson" w:date="2019-03-13T19:33:00Z">
            <w:rPr>
              <w:rFonts w:ascii="Garamond" w:hAnsi="Garamond"/>
              <w:noProof/>
            </w:rPr>
          </w:rPrChange>
        </w:rPr>
      </w:pPr>
      <w:r w:rsidRPr="00ED672B">
        <w:rPr>
          <w:rFonts w:asciiTheme="minorHAnsi" w:hAnsiTheme="minorHAnsi"/>
          <w:noProof/>
          <w:rPrChange w:id="4565" w:author="Erin Stephenson" w:date="2019-03-13T19:33:00Z">
            <w:rPr>
              <w:rFonts w:ascii="Garamond" w:hAnsi="Garamond"/>
              <w:noProof/>
            </w:rPr>
          </w:rPrChange>
        </w:rPr>
        <w:t>[36]</w:t>
      </w:r>
      <w:r w:rsidRPr="00ED672B">
        <w:rPr>
          <w:rFonts w:asciiTheme="minorHAnsi" w:hAnsiTheme="minorHAnsi"/>
          <w:noProof/>
          <w:rPrChange w:id="4566" w:author="Erin Stephenson" w:date="2019-03-13T19:33:00Z">
            <w:rPr>
              <w:rFonts w:ascii="Garamond" w:hAnsi="Garamond"/>
              <w:noProof/>
            </w:rPr>
          </w:rPrChange>
        </w:rPr>
        <w:tab/>
        <w:t>Cuthbertson, D., Smith, K., Babraj, J., Leese, G., Waddell, T., Atherton, P., et al., 2005. Anabolic signaling deficits underlie amino acid resistance of wasting, aging muscle. The FASEB Journal</w:t>
      </w:r>
      <w:r w:rsidRPr="00ED672B">
        <w:rPr>
          <w:rFonts w:ascii="Calibri" w:eastAsia="Calibri" w:hAnsi="Calibri" w:cs="Calibri"/>
          <w:noProof/>
          <w:rPrChange w:id="4567" w:author="Erin Stephenson" w:date="2019-03-13T19:33:00Z">
            <w:rPr>
              <w:noProof/>
            </w:rPr>
          </w:rPrChange>
        </w:rPr>
        <w:t> </w:t>
      </w:r>
      <w:r w:rsidRPr="00ED672B">
        <w:rPr>
          <w:rFonts w:asciiTheme="minorHAnsi" w:hAnsiTheme="minorHAnsi"/>
          <w:noProof/>
          <w:rPrChange w:id="4568" w:author="Erin Stephenson" w:date="2019-03-13T19:33:00Z">
            <w:rPr>
              <w:rFonts w:ascii="Garamond" w:hAnsi="Garamond"/>
              <w:noProof/>
            </w:rPr>
          </w:rPrChange>
        </w:rPr>
        <w:t>: Official Publication of the Federation of American Societies for Experimental Biology 19(3): 422–4, Doi: 10.1096/fj.04-2640fje.</w:t>
      </w:r>
    </w:p>
    <w:p w14:paraId="3458A005"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569" w:author="Erin Stephenson" w:date="2019-03-13T19:33:00Z">
            <w:rPr>
              <w:rFonts w:ascii="Garamond" w:hAnsi="Garamond"/>
              <w:noProof/>
            </w:rPr>
          </w:rPrChange>
        </w:rPr>
      </w:pPr>
      <w:r w:rsidRPr="00ED672B">
        <w:rPr>
          <w:rFonts w:asciiTheme="minorHAnsi" w:hAnsiTheme="minorHAnsi"/>
          <w:noProof/>
          <w:rPrChange w:id="4570" w:author="Erin Stephenson" w:date="2019-03-13T19:33:00Z">
            <w:rPr>
              <w:rFonts w:ascii="Garamond" w:hAnsi="Garamond"/>
              <w:noProof/>
            </w:rPr>
          </w:rPrChange>
        </w:rPr>
        <w:t>[37]</w:t>
      </w:r>
      <w:r w:rsidRPr="00ED672B">
        <w:rPr>
          <w:rFonts w:asciiTheme="minorHAnsi" w:hAnsiTheme="minorHAnsi"/>
          <w:noProof/>
          <w:rPrChange w:id="4571" w:author="Erin Stephenson" w:date="2019-03-13T19:33:00Z">
            <w:rPr>
              <w:rFonts w:ascii="Garamond" w:hAnsi="Garamond"/>
              <w:noProof/>
            </w:rPr>
          </w:rPrChange>
        </w:rPr>
        <w:tab/>
        <w:t>Tschöp, M.H., Speakman, J.R., Arch, J.R.S., Auwerx, J., Brüning, J.C.C., Chan, L., et al., 2011. A guide to analysis of mouse energy metabolism. Nature Methods 9(1): 57–63, Doi: 10.1038/nmeth.1806.</w:t>
      </w:r>
    </w:p>
    <w:p w14:paraId="46FFB981"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572" w:author="Erin Stephenson" w:date="2019-03-13T19:33:00Z">
            <w:rPr>
              <w:rFonts w:ascii="Garamond" w:hAnsi="Garamond"/>
              <w:noProof/>
            </w:rPr>
          </w:rPrChange>
        </w:rPr>
      </w:pPr>
      <w:r w:rsidRPr="00ED672B">
        <w:rPr>
          <w:rFonts w:asciiTheme="minorHAnsi" w:hAnsiTheme="minorHAnsi"/>
          <w:noProof/>
          <w:rPrChange w:id="4573" w:author="Erin Stephenson" w:date="2019-03-13T19:33:00Z">
            <w:rPr>
              <w:rFonts w:ascii="Garamond" w:hAnsi="Garamond"/>
              <w:noProof/>
            </w:rPr>
          </w:rPrChange>
        </w:rPr>
        <w:t>[38]</w:t>
      </w:r>
      <w:r w:rsidRPr="00ED672B">
        <w:rPr>
          <w:rFonts w:asciiTheme="minorHAnsi" w:hAnsiTheme="minorHAnsi"/>
          <w:noProof/>
          <w:rPrChange w:id="4574" w:author="Erin Stephenson" w:date="2019-03-13T19:33:00Z">
            <w:rPr>
              <w:rFonts w:ascii="Garamond" w:hAnsi="Garamond"/>
              <w:noProof/>
            </w:rPr>
          </w:rPrChange>
        </w:rPr>
        <w:tab/>
        <w:t>Cheng, A., Zhang, M., Gentry, M.S., Worby, C.A., Dixon, J.E., Saltiel, A.R., 2007. A role for AGL ubiquitination in the glycogen storage disorders of Lafora and Cori’s disease. Genes &amp; Development 21(19): 2399–409, Doi: 10.1101/gad.1553207.</w:t>
      </w:r>
    </w:p>
    <w:p w14:paraId="5B7C73F6"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575" w:author="Erin Stephenson" w:date="2019-03-13T19:33:00Z">
            <w:rPr>
              <w:rFonts w:ascii="Garamond" w:hAnsi="Garamond"/>
              <w:noProof/>
            </w:rPr>
          </w:rPrChange>
        </w:rPr>
      </w:pPr>
      <w:r w:rsidRPr="00ED672B">
        <w:rPr>
          <w:rFonts w:asciiTheme="minorHAnsi" w:hAnsiTheme="minorHAnsi"/>
          <w:noProof/>
          <w:rPrChange w:id="4576" w:author="Erin Stephenson" w:date="2019-03-13T19:33:00Z">
            <w:rPr>
              <w:rFonts w:ascii="Garamond" w:hAnsi="Garamond"/>
              <w:noProof/>
            </w:rPr>
          </w:rPrChange>
        </w:rPr>
        <w:t>[39]</w:t>
      </w:r>
      <w:r w:rsidRPr="00ED672B">
        <w:rPr>
          <w:rFonts w:asciiTheme="minorHAnsi" w:hAnsiTheme="minorHAnsi"/>
          <w:noProof/>
          <w:rPrChange w:id="4577" w:author="Erin Stephenson" w:date="2019-03-13T19:33:00Z">
            <w:rPr>
              <w:rFonts w:ascii="Garamond" w:hAnsi="Garamond"/>
              <w:noProof/>
            </w:rPr>
          </w:rPrChange>
        </w:rPr>
        <w:tab/>
        <w:t>Cheng, A., Zhang, M., Okubo, M., Omichi, K., Saltiel, A.R., 2009. Distinct mutations in the glycogen debranching enzyme found in glycogen storage disease type III lead to impairment in diverse cellular functions. Human Molecular Genetics 18(11): 2045–52, Doi: 10.1093/hmg/ddp128.</w:t>
      </w:r>
    </w:p>
    <w:p w14:paraId="50798600"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578" w:author="Erin Stephenson" w:date="2019-03-13T19:33:00Z">
            <w:rPr>
              <w:rFonts w:ascii="Garamond" w:hAnsi="Garamond"/>
              <w:noProof/>
            </w:rPr>
          </w:rPrChange>
        </w:rPr>
      </w:pPr>
      <w:r w:rsidRPr="00ED672B">
        <w:rPr>
          <w:rFonts w:asciiTheme="minorHAnsi" w:hAnsiTheme="minorHAnsi"/>
          <w:noProof/>
          <w:rPrChange w:id="4579" w:author="Erin Stephenson" w:date="2019-03-13T19:33:00Z">
            <w:rPr>
              <w:rFonts w:ascii="Garamond" w:hAnsi="Garamond"/>
              <w:noProof/>
            </w:rPr>
          </w:rPrChange>
        </w:rPr>
        <w:t>[40]</w:t>
      </w:r>
      <w:r w:rsidRPr="00ED672B">
        <w:rPr>
          <w:rFonts w:asciiTheme="minorHAnsi" w:hAnsiTheme="minorHAnsi"/>
          <w:noProof/>
          <w:rPrChange w:id="4580" w:author="Erin Stephenson" w:date="2019-03-13T19:33:00Z">
            <w:rPr>
              <w:rFonts w:ascii="Garamond" w:hAnsi="Garamond"/>
              <w:noProof/>
            </w:rPr>
          </w:rPrChange>
        </w:rPr>
        <w:tab/>
        <w:t>Kim, D., Pertea, G., Trapnell, C., Pimentel, H., Kelley, R., Salzberg, S.L., 2013. TopHat2: accurate alignment of transcriptomes in the presence of insertions, deletions and gene fusions. Genome Biology 14(4): R36, Doi: 10.1186/gb-2013-14-4-r36.</w:t>
      </w:r>
    </w:p>
    <w:p w14:paraId="61167B79"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581" w:author="Erin Stephenson" w:date="2019-03-13T19:33:00Z">
            <w:rPr>
              <w:rFonts w:ascii="Garamond" w:hAnsi="Garamond"/>
              <w:noProof/>
            </w:rPr>
          </w:rPrChange>
        </w:rPr>
      </w:pPr>
      <w:r w:rsidRPr="00ED672B">
        <w:rPr>
          <w:rFonts w:asciiTheme="minorHAnsi" w:hAnsiTheme="minorHAnsi"/>
          <w:noProof/>
          <w:rPrChange w:id="4582" w:author="Erin Stephenson" w:date="2019-03-13T19:33:00Z">
            <w:rPr>
              <w:rFonts w:ascii="Garamond" w:hAnsi="Garamond"/>
              <w:noProof/>
            </w:rPr>
          </w:rPrChange>
        </w:rPr>
        <w:t>[41]</w:t>
      </w:r>
      <w:r w:rsidRPr="00ED672B">
        <w:rPr>
          <w:rFonts w:asciiTheme="minorHAnsi" w:hAnsiTheme="minorHAnsi"/>
          <w:noProof/>
          <w:rPrChange w:id="4583" w:author="Erin Stephenson" w:date="2019-03-13T19:33:00Z">
            <w:rPr>
              <w:rFonts w:ascii="Garamond" w:hAnsi="Garamond"/>
              <w:noProof/>
            </w:rPr>
          </w:rPrChange>
        </w:rPr>
        <w:tab/>
        <w:t>Langmead, B., Trapnell, C., Pop, M., Salzberg, S.L., 2009. Ultrafast and memory-</w:t>
      </w:r>
      <w:r w:rsidRPr="00ED672B">
        <w:rPr>
          <w:rFonts w:asciiTheme="minorHAnsi" w:hAnsiTheme="minorHAnsi"/>
          <w:noProof/>
          <w:rPrChange w:id="4584" w:author="Erin Stephenson" w:date="2019-03-13T19:33:00Z">
            <w:rPr>
              <w:rFonts w:ascii="Garamond" w:hAnsi="Garamond"/>
              <w:noProof/>
            </w:rPr>
          </w:rPrChange>
        </w:rPr>
        <w:lastRenderedPageBreak/>
        <w:t>efficient alignment of short DNA sequences to the human genome. Genome Biology 10(3): R25, Doi: 10.1186/gb-2009-10-3-r25.</w:t>
      </w:r>
    </w:p>
    <w:p w14:paraId="368BCA1E"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585" w:author="Erin Stephenson" w:date="2019-03-13T19:33:00Z">
            <w:rPr>
              <w:rFonts w:ascii="Garamond" w:hAnsi="Garamond"/>
              <w:noProof/>
            </w:rPr>
          </w:rPrChange>
        </w:rPr>
      </w:pPr>
      <w:r w:rsidRPr="00ED672B">
        <w:rPr>
          <w:rFonts w:asciiTheme="minorHAnsi" w:hAnsiTheme="minorHAnsi"/>
          <w:noProof/>
          <w:rPrChange w:id="4586" w:author="Erin Stephenson" w:date="2019-03-13T19:33:00Z">
            <w:rPr>
              <w:rFonts w:ascii="Garamond" w:hAnsi="Garamond"/>
              <w:noProof/>
            </w:rPr>
          </w:rPrChange>
        </w:rPr>
        <w:t>[42]</w:t>
      </w:r>
      <w:r w:rsidRPr="00ED672B">
        <w:rPr>
          <w:rFonts w:asciiTheme="minorHAnsi" w:hAnsiTheme="minorHAnsi"/>
          <w:noProof/>
          <w:rPrChange w:id="4587" w:author="Erin Stephenson" w:date="2019-03-13T19:33:00Z">
            <w:rPr>
              <w:rFonts w:ascii="Garamond" w:hAnsi="Garamond"/>
              <w:noProof/>
            </w:rPr>
          </w:rPrChange>
        </w:rPr>
        <w:tab/>
        <w:t>Anders, S., Pyl, P.T., Huber, W., 2015. HTSeq-A Python framework to work with high-throughput sequencing data. Bioinformatics 31(2): 166–9, Doi: 10.1093/bioinformatics/btu638.</w:t>
      </w:r>
    </w:p>
    <w:p w14:paraId="2BD5AFB9"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588" w:author="Erin Stephenson" w:date="2019-03-13T19:33:00Z">
            <w:rPr>
              <w:rFonts w:ascii="Garamond" w:hAnsi="Garamond"/>
              <w:noProof/>
            </w:rPr>
          </w:rPrChange>
        </w:rPr>
      </w:pPr>
      <w:r w:rsidRPr="00ED672B">
        <w:rPr>
          <w:rFonts w:asciiTheme="minorHAnsi" w:hAnsiTheme="minorHAnsi"/>
          <w:noProof/>
          <w:rPrChange w:id="4589" w:author="Erin Stephenson" w:date="2019-03-13T19:33:00Z">
            <w:rPr>
              <w:rFonts w:ascii="Garamond" w:hAnsi="Garamond"/>
              <w:noProof/>
            </w:rPr>
          </w:rPrChange>
        </w:rPr>
        <w:t>[43]</w:t>
      </w:r>
      <w:r w:rsidRPr="00ED672B">
        <w:rPr>
          <w:rFonts w:asciiTheme="minorHAnsi" w:hAnsiTheme="minorHAnsi"/>
          <w:noProof/>
          <w:rPrChange w:id="4590" w:author="Erin Stephenson" w:date="2019-03-13T19:33:00Z">
            <w:rPr>
              <w:rFonts w:ascii="Garamond" w:hAnsi="Garamond"/>
              <w:noProof/>
            </w:rPr>
          </w:rPrChange>
        </w:rPr>
        <w:tab/>
        <w:t>Love, M.I., Huber, W., Anders, S., 2014. Moderated estimation of fold change and dispersion for RNA-seq data with DESeq2. Genome Biology 15(12): 550, Doi: 10.1186/s13059-014-0550-8.</w:t>
      </w:r>
    </w:p>
    <w:p w14:paraId="3FC32958"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591" w:author="Erin Stephenson" w:date="2019-03-13T19:33:00Z">
            <w:rPr>
              <w:rFonts w:ascii="Garamond" w:hAnsi="Garamond"/>
              <w:noProof/>
            </w:rPr>
          </w:rPrChange>
        </w:rPr>
      </w:pPr>
      <w:r w:rsidRPr="00ED672B">
        <w:rPr>
          <w:rFonts w:asciiTheme="minorHAnsi" w:hAnsiTheme="minorHAnsi"/>
          <w:noProof/>
          <w:rPrChange w:id="4592" w:author="Erin Stephenson" w:date="2019-03-13T19:33:00Z">
            <w:rPr>
              <w:rFonts w:ascii="Garamond" w:hAnsi="Garamond"/>
              <w:noProof/>
            </w:rPr>
          </w:rPrChange>
        </w:rPr>
        <w:t>[44]</w:t>
      </w:r>
      <w:r w:rsidRPr="00ED672B">
        <w:rPr>
          <w:rFonts w:asciiTheme="minorHAnsi" w:hAnsiTheme="minorHAnsi"/>
          <w:noProof/>
          <w:rPrChange w:id="4593" w:author="Erin Stephenson" w:date="2019-03-13T19:33:00Z">
            <w:rPr>
              <w:rFonts w:ascii="Garamond" w:hAnsi="Garamond"/>
              <w:noProof/>
            </w:rPr>
          </w:rPrChange>
        </w:rPr>
        <w:tab/>
        <w:t>Subramanian, A., Tamayo, P., Mootha, V.K., Mukherjee, S., Ebert, B.L., Gillette, M.A., et al., 2005. Gene set enrichment analysis: a knowledge-based approach for interpreting genome-wide expression profiles. Proceedings of the National Academy of Sciences of the United States of America 102(43): 15545–50, Doi: 10.1073/pnas.0506580102.</w:t>
      </w:r>
    </w:p>
    <w:p w14:paraId="3D15E657"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594" w:author="Erin Stephenson" w:date="2019-03-13T19:33:00Z">
            <w:rPr>
              <w:rFonts w:ascii="Garamond" w:hAnsi="Garamond"/>
              <w:noProof/>
            </w:rPr>
          </w:rPrChange>
        </w:rPr>
      </w:pPr>
      <w:r w:rsidRPr="00ED672B">
        <w:rPr>
          <w:rFonts w:asciiTheme="minorHAnsi" w:hAnsiTheme="minorHAnsi"/>
          <w:noProof/>
          <w:rPrChange w:id="4595" w:author="Erin Stephenson" w:date="2019-03-13T19:33:00Z">
            <w:rPr>
              <w:rFonts w:ascii="Garamond" w:hAnsi="Garamond"/>
              <w:noProof/>
            </w:rPr>
          </w:rPrChange>
        </w:rPr>
        <w:t>[45]</w:t>
      </w:r>
      <w:r w:rsidRPr="00ED672B">
        <w:rPr>
          <w:rFonts w:asciiTheme="minorHAnsi" w:hAnsiTheme="minorHAnsi"/>
          <w:noProof/>
          <w:rPrChange w:id="4596" w:author="Erin Stephenson" w:date="2019-03-13T19:33:00Z">
            <w:rPr>
              <w:rFonts w:ascii="Garamond" w:hAnsi="Garamond"/>
              <w:noProof/>
            </w:rPr>
          </w:rPrChange>
        </w:rPr>
        <w:tab/>
        <w:t>Liberzon, A., Subramanian, A., Pinchback, R., Thorvaldsdóttir, H., Tamayo, P., Mesirov, J.P., 2011. Molecular signatures database (MSigDB) 3.0. Bioinformatics 27(12): 1739–40, Doi: 10.1093/bioinformatics/btr260.</w:t>
      </w:r>
    </w:p>
    <w:p w14:paraId="0C327B7D"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597" w:author="Erin Stephenson" w:date="2019-03-13T19:33:00Z">
            <w:rPr>
              <w:rFonts w:ascii="Garamond" w:hAnsi="Garamond"/>
              <w:noProof/>
            </w:rPr>
          </w:rPrChange>
        </w:rPr>
      </w:pPr>
      <w:r w:rsidRPr="00ED672B">
        <w:rPr>
          <w:rFonts w:asciiTheme="minorHAnsi" w:hAnsiTheme="minorHAnsi"/>
          <w:noProof/>
          <w:rPrChange w:id="4598" w:author="Erin Stephenson" w:date="2019-03-13T19:33:00Z">
            <w:rPr>
              <w:rFonts w:ascii="Garamond" w:hAnsi="Garamond"/>
              <w:noProof/>
            </w:rPr>
          </w:rPrChange>
        </w:rPr>
        <w:t>[46]</w:t>
      </w:r>
      <w:r w:rsidRPr="00ED672B">
        <w:rPr>
          <w:rFonts w:asciiTheme="minorHAnsi" w:hAnsiTheme="minorHAnsi"/>
          <w:noProof/>
          <w:rPrChange w:id="4599" w:author="Erin Stephenson" w:date="2019-03-13T19:33:00Z">
            <w:rPr>
              <w:rFonts w:ascii="Garamond" w:hAnsi="Garamond"/>
              <w:noProof/>
            </w:rPr>
          </w:rPrChange>
        </w:rPr>
        <w:tab/>
        <w:t>Düvel, K., Yecies, J.L., Menon, S., Raman, P., Lipovsky, A.I., Souza, A.L., et al., 2010. Activation of a Metabolic Gene Regulatory Network Downstream of mTOR Complex 1. Molecular Cell 39(2): 171–83, Doi: 10.1016/j.molcel.2010.06.022.</w:t>
      </w:r>
    </w:p>
    <w:p w14:paraId="07B822C3"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600" w:author="Erin Stephenson" w:date="2019-03-13T19:33:00Z">
            <w:rPr>
              <w:rFonts w:ascii="Garamond" w:hAnsi="Garamond"/>
              <w:noProof/>
            </w:rPr>
          </w:rPrChange>
        </w:rPr>
      </w:pPr>
      <w:r w:rsidRPr="00ED672B">
        <w:rPr>
          <w:rFonts w:asciiTheme="minorHAnsi" w:hAnsiTheme="minorHAnsi"/>
          <w:noProof/>
          <w:rPrChange w:id="4601" w:author="Erin Stephenson" w:date="2019-03-13T19:33:00Z">
            <w:rPr>
              <w:rFonts w:ascii="Garamond" w:hAnsi="Garamond"/>
              <w:noProof/>
            </w:rPr>
          </w:rPrChange>
        </w:rPr>
        <w:t>[47]</w:t>
      </w:r>
      <w:r w:rsidRPr="00ED672B">
        <w:rPr>
          <w:rFonts w:asciiTheme="minorHAnsi" w:hAnsiTheme="minorHAnsi"/>
          <w:noProof/>
          <w:rPrChange w:id="4602" w:author="Erin Stephenson" w:date="2019-03-13T19:33:00Z">
            <w:rPr>
              <w:rFonts w:ascii="Garamond" w:hAnsi="Garamond"/>
              <w:noProof/>
            </w:rPr>
          </w:rPrChange>
        </w:rPr>
        <w:tab/>
        <w:t>R Core Team., 2013. R: A Language and Environment for Statistical Computing.</w:t>
      </w:r>
    </w:p>
    <w:p w14:paraId="3E1A36BB"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603" w:author="Erin Stephenson" w:date="2019-03-13T19:33:00Z">
            <w:rPr>
              <w:rFonts w:ascii="Garamond" w:hAnsi="Garamond"/>
              <w:noProof/>
            </w:rPr>
          </w:rPrChange>
        </w:rPr>
      </w:pPr>
      <w:r w:rsidRPr="00ED672B">
        <w:rPr>
          <w:rFonts w:asciiTheme="minorHAnsi" w:hAnsiTheme="minorHAnsi"/>
          <w:noProof/>
          <w:rPrChange w:id="4604" w:author="Erin Stephenson" w:date="2019-03-13T19:33:00Z">
            <w:rPr>
              <w:rFonts w:ascii="Garamond" w:hAnsi="Garamond"/>
              <w:noProof/>
            </w:rPr>
          </w:rPrChange>
        </w:rPr>
        <w:t>[48]</w:t>
      </w:r>
      <w:r w:rsidRPr="00ED672B">
        <w:rPr>
          <w:rFonts w:asciiTheme="minorHAnsi" w:hAnsiTheme="minorHAnsi"/>
          <w:noProof/>
          <w:rPrChange w:id="4605" w:author="Erin Stephenson" w:date="2019-03-13T19:33:00Z">
            <w:rPr>
              <w:rFonts w:ascii="Garamond" w:hAnsi="Garamond"/>
              <w:noProof/>
            </w:rPr>
          </w:rPrChange>
        </w:rPr>
        <w:tab/>
        <w:t>Bates, D.M., Mächler, M., Bolker, B., Walker, S., 2014. Fitting Linear Mixed-Effects Models using lme4. ArXiv 1406.5823: 1–51.</w:t>
      </w:r>
    </w:p>
    <w:p w14:paraId="0EB27E00"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606" w:author="Erin Stephenson" w:date="2019-03-13T19:33:00Z">
            <w:rPr>
              <w:rFonts w:ascii="Garamond" w:hAnsi="Garamond"/>
              <w:noProof/>
            </w:rPr>
          </w:rPrChange>
        </w:rPr>
      </w:pPr>
      <w:r w:rsidRPr="00ED672B">
        <w:rPr>
          <w:rFonts w:asciiTheme="minorHAnsi" w:hAnsiTheme="minorHAnsi"/>
          <w:noProof/>
          <w:rPrChange w:id="4607" w:author="Erin Stephenson" w:date="2019-03-13T19:33:00Z">
            <w:rPr>
              <w:rFonts w:ascii="Garamond" w:hAnsi="Garamond"/>
              <w:noProof/>
            </w:rPr>
          </w:rPrChange>
        </w:rPr>
        <w:t>[49]</w:t>
      </w:r>
      <w:r w:rsidRPr="00ED672B">
        <w:rPr>
          <w:rFonts w:asciiTheme="minorHAnsi" w:hAnsiTheme="minorHAnsi"/>
          <w:noProof/>
          <w:rPrChange w:id="4608" w:author="Erin Stephenson" w:date="2019-03-13T19:33:00Z">
            <w:rPr>
              <w:rFonts w:ascii="Garamond" w:hAnsi="Garamond"/>
              <w:noProof/>
            </w:rPr>
          </w:rPrChange>
        </w:rPr>
        <w:tab/>
        <w:t>Therneau, T.M., Grambsch, P.M., 2000. Modeling Survival Data: Extending the Cox Model. New York, NY: Springer New York.</w:t>
      </w:r>
    </w:p>
    <w:p w14:paraId="70988636"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609" w:author="Erin Stephenson" w:date="2019-03-13T19:33:00Z">
            <w:rPr>
              <w:rFonts w:ascii="Garamond" w:hAnsi="Garamond"/>
              <w:noProof/>
            </w:rPr>
          </w:rPrChange>
        </w:rPr>
      </w:pPr>
      <w:r w:rsidRPr="00ED672B">
        <w:rPr>
          <w:rFonts w:asciiTheme="minorHAnsi" w:hAnsiTheme="minorHAnsi"/>
          <w:noProof/>
          <w:rPrChange w:id="4610" w:author="Erin Stephenson" w:date="2019-03-13T19:33:00Z">
            <w:rPr>
              <w:rFonts w:ascii="Garamond" w:hAnsi="Garamond"/>
              <w:noProof/>
            </w:rPr>
          </w:rPrChange>
        </w:rPr>
        <w:t>[50]</w:t>
      </w:r>
      <w:r w:rsidRPr="00ED672B">
        <w:rPr>
          <w:rFonts w:asciiTheme="minorHAnsi" w:hAnsiTheme="minorHAnsi"/>
          <w:noProof/>
          <w:rPrChange w:id="4611" w:author="Erin Stephenson" w:date="2019-03-13T19:33:00Z">
            <w:rPr>
              <w:rFonts w:ascii="Garamond" w:hAnsi="Garamond"/>
              <w:noProof/>
            </w:rPr>
          </w:rPrChange>
        </w:rPr>
        <w:tab/>
        <w:t>Therneau, T., 2012. A Package for Survival Analysis in S. R package version. Survival.</w:t>
      </w:r>
    </w:p>
    <w:p w14:paraId="2661B902"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612" w:author="Erin Stephenson" w:date="2019-03-13T19:33:00Z">
            <w:rPr>
              <w:rFonts w:ascii="Garamond" w:hAnsi="Garamond"/>
              <w:noProof/>
            </w:rPr>
          </w:rPrChange>
        </w:rPr>
      </w:pPr>
      <w:r w:rsidRPr="00ED672B">
        <w:rPr>
          <w:rFonts w:asciiTheme="minorHAnsi" w:hAnsiTheme="minorHAnsi"/>
          <w:noProof/>
          <w:rPrChange w:id="4613" w:author="Erin Stephenson" w:date="2019-03-13T19:33:00Z">
            <w:rPr>
              <w:rFonts w:ascii="Garamond" w:hAnsi="Garamond"/>
              <w:noProof/>
            </w:rPr>
          </w:rPrChange>
        </w:rPr>
        <w:t>[51]</w:t>
      </w:r>
      <w:r w:rsidRPr="00ED672B">
        <w:rPr>
          <w:rFonts w:asciiTheme="minorHAnsi" w:hAnsiTheme="minorHAnsi"/>
          <w:noProof/>
          <w:rPrChange w:id="4614" w:author="Erin Stephenson" w:date="2019-03-13T19:33:00Z">
            <w:rPr>
              <w:rFonts w:ascii="Garamond" w:hAnsi="Garamond"/>
              <w:noProof/>
            </w:rPr>
          </w:rPrChange>
        </w:rPr>
        <w:tab/>
        <w:t>Benjamini, Y., Hochberg, Y., 1995. Controlling the False Discovery Rate: A Practical and Powerful Approach to Multiple Testing. Journal of the Royal Statistical Society. Series B 57(1): 289–300.</w:t>
      </w:r>
    </w:p>
    <w:p w14:paraId="0E035114"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615" w:author="Erin Stephenson" w:date="2019-03-13T19:33:00Z">
            <w:rPr>
              <w:rFonts w:ascii="Garamond" w:hAnsi="Garamond"/>
              <w:noProof/>
            </w:rPr>
          </w:rPrChange>
        </w:rPr>
      </w:pPr>
      <w:r w:rsidRPr="00ED672B">
        <w:rPr>
          <w:rFonts w:asciiTheme="minorHAnsi" w:hAnsiTheme="minorHAnsi"/>
          <w:noProof/>
          <w:rPrChange w:id="4616" w:author="Erin Stephenson" w:date="2019-03-13T19:33:00Z">
            <w:rPr>
              <w:rFonts w:ascii="Garamond" w:hAnsi="Garamond"/>
              <w:noProof/>
            </w:rPr>
          </w:rPrChange>
        </w:rPr>
        <w:t>[52]</w:t>
      </w:r>
      <w:r w:rsidRPr="00ED672B">
        <w:rPr>
          <w:rFonts w:asciiTheme="minorHAnsi" w:hAnsiTheme="minorHAnsi"/>
          <w:noProof/>
          <w:rPrChange w:id="4617" w:author="Erin Stephenson" w:date="2019-03-13T19:33:00Z">
            <w:rPr>
              <w:rFonts w:ascii="Garamond" w:hAnsi="Garamond"/>
              <w:noProof/>
            </w:rPr>
          </w:rPrChange>
        </w:rPr>
        <w:tab/>
        <w:t>Guridi, M., Kupr, B., Romanino, K., Lin, S., Falcetta, D., Tintignac, L., et al., 2016. Alterations to mTORC1 signaling in the skeletal muscle differentially affect whole-body metabolism. Skeletal Muscle 6(1): 13, Doi: 10.1186/s13395-016-0084-8.</w:t>
      </w:r>
    </w:p>
    <w:p w14:paraId="304A2D74"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618" w:author="Erin Stephenson" w:date="2019-03-13T19:33:00Z">
            <w:rPr>
              <w:rFonts w:ascii="Garamond" w:hAnsi="Garamond"/>
              <w:noProof/>
            </w:rPr>
          </w:rPrChange>
        </w:rPr>
      </w:pPr>
      <w:r w:rsidRPr="00ED672B">
        <w:rPr>
          <w:rFonts w:asciiTheme="minorHAnsi" w:hAnsiTheme="minorHAnsi"/>
          <w:noProof/>
          <w:rPrChange w:id="4619" w:author="Erin Stephenson" w:date="2019-03-13T19:33:00Z">
            <w:rPr>
              <w:rFonts w:ascii="Garamond" w:hAnsi="Garamond"/>
              <w:noProof/>
            </w:rPr>
          </w:rPrChange>
        </w:rPr>
        <w:t>[53]</w:t>
      </w:r>
      <w:r w:rsidRPr="00ED672B">
        <w:rPr>
          <w:rFonts w:asciiTheme="minorHAnsi" w:hAnsiTheme="minorHAnsi"/>
          <w:noProof/>
          <w:rPrChange w:id="4620" w:author="Erin Stephenson" w:date="2019-03-13T19:33:00Z">
            <w:rPr>
              <w:rFonts w:ascii="Garamond" w:hAnsi="Garamond"/>
              <w:noProof/>
            </w:rPr>
          </w:rPrChange>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28BE9608"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621" w:author="Erin Stephenson" w:date="2019-03-13T19:33:00Z">
            <w:rPr>
              <w:rFonts w:ascii="Garamond" w:hAnsi="Garamond"/>
              <w:noProof/>
            </w:rPr>
          </w:rPrChange>
        </w:rPr>
      </w:pPr>
      <w:r w:rsidRPr="00ED672B">
        <w:rPr>
          <w:rFonts w:asciiTheme="minorHAnsi" w:hAnsiTheme="minorHAnsi"/>
          <w:noProof/>
          <w:rPrChange w:id="4622" w:author="Erin Stephenson" w:date="2019-03-13T19:33:00Z">
            <w:rPr>
              <w:rFonts w:ascii="Garamond" w:hAnsi="Garamond"/>
              <w:noProof/>
            </w:rPr>
          </w:rPrChange>
        </w:rPr>
        <w:t>[54]</w:t>
      </w:r>
      <w:r w:rsidRPr="00ED672B">
        <w:rPr>
          <w:rFonts w:asciiTheme="minorHAnsi" w:hAnsiTheme="minorHAnsi"/>
          <w:noProof/>
          <w:rPrChange w:id="4623" w:author="Erin Stephenson" w:date="2019-03-13T19:33:00Z">
            <w:rPr>
              <w:rFonts w:ascii="Garamond" w:hAnsi="Garamond"/>
              <w:noProof/>
            </w:rPr>
          </w:rPrChange>
        </w:rPr>
        <w:tab/>
        <w:t>Pacher, M., Seewald, M.J., Mikula, M., Oehler, S., Mogg, M., Vinatzer, U., et al., 2007. Impact of constitutive IGF1/IGF2 stimulation on the transcriptional program of human breast cancer cells. Carcinogenesis 28(1): 49–59, Doi: 10.1093/carcin/bgl091.</w:t>
      </w:r>
    </w:p>
    <w:p w14:paraId="328E710C"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624" w:author="Erin Stephenson" w:date="2019-03-13T19:33:00Z">
            <w:rPr>
              <w:rFonts w:ascii="Garamond" w:hAnsi="Garamond"/>
              <w:noProof/>
            </w:rPr>
          </w:rPrChange>
        </w:rPr>
      </w:pPr>
      <w:r w:rsidRPr="00ED672B">
        <w:rPr>
          <w:rFonts w:asciiTheme="minorHAnsi" w:hAnsiTheme="minorHAnsi"/>
          <w:noProof/>
          <w:rPrChange w:id="4625" w:author="Erin Stephenson" w:date="2019-03-13T19:33:00Z">
            <w:rPr>
              <w:rFonts w:ascii="Garamond" w:hAnsi="Garamond"/>
              <w:noProof/>
            </w:rPr>
          </w:rPrChange>
        </w:rPr>
        <w:t>[55]</w:t>
      </w:r>
      <w:r w:rsidRPr="00ED672B">
        <w:rPr>
          <w:rFonts w:asciiTheme="minorHAnsi" w:hAnsiTheme="minorHAnsi"/>
          <w:noProof/>
          <w:rPrChange w:id="4626" w:author="Erin Stephenson" w:date="2019-03-13T19:33:00Z">
            <w:rPr>
              <w:rFonts w:ascii="Garamond" w:hAnsi="Garamond"/>
              <w:noProof/>
            </w:rPr>
          </w:rPrChange>
        </w:rPr>
        <w:tab/>
        <w:t>Bal, N.C., Maurya, S.K., Sopariwala, D.H., Sahoo, S.K., Gupta, S.C., Shaikh, S.A., et al., 2012. Sarcolipin is a newly identified regulator of muscle-based thermogenesis in mammals. Nature Medicine 18(10): 1575–9, Doi: 10.1038/nm.2897.</w:t>
      </w:r>
    </w:p>
    <w:p w14:paraId="1D939F6B"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627" w:author="Erin Stephenson" w:date="2019-03-13T19:33:00Z">
            <w:rPr>
              <w:rFonts w:ascii="Garamond" w:hAnsi="Garamond"/>
              <w:noProof/>
            </w:rPr>
          </w:rPrChange>
        </w:rPr>
      </w:pPr>
      <w:r w:rsidRPr="00ED672B">
        <w:rPr>
          <w:rFonts w:asciiTheme="minorHAnsi" w:hAnsiTheme="minorHAnsi"/>
          <w:noProof/>
          <w:rPrChange w:id="4628" w:author="Erin Stephenson" w:date="2019-03-13T19:33:00Z">
            <w:rPr>
              <w:rFonts w:ascii="Garamond" w:hAnsi="Garamond"/>
              <w:noProof/>
            </w:rPr>
          </w:rPrChange>
        </w:rPr>
        <w:t>[56]</w:t>
      </w:r>
      <w:r w:rsidRPr="00ED672B">
        <w:rPr>
          <w:rFonts w:asciiTheme="minorHAnsi" w:hAnsiTheme="minorHAnsi"/>
          <w:noProof/>
          <w:rPrChange w:id="4629" w:author="Erin Stephenson" w:date="2019-03-13T19:33:00Z">
            <w:rPr>
              <w:rFonts w:ascii="Garamond" w:hAnsi="Garamond"/>
              <w:noProof/>
            </w:rPr>
          </w:rPrChange>
        </w:rPr>
        <w:tab/>
        <w:t xml:space="preserve">Bombardier, E., Smith, I.C., Gamu, D., Fajardo, V.A., Vigna, C., Sayer, R.A., et al., </w:t>
      </w:r>
      <w:r w:rsidRPr="00ED672B">
        <w:rPr>
          <w:rFonts w:asciiTheme="minorHAnsi" w:hAnsiTheme="minorHAnsi"/>
          <w:noProof/>
          <w:rPrChange w:id="4630" w:author="Erin Stephenson" w:date="2019-03-13T19:33:00Z">
            <w:rPr>
              <w:rFonts w:ascii="Garamond" w:hAnsi="Garamond"/>
              <w:noProof/>
            </w:rPr>
          </w:rPrChange>
        </w:rPr>
        <w:lastRenderedPageBreak/>
        <w:t>2013. Sarcolipin trumps β-adrenergic receptor signaling as the favored mechanism for muscle-based diet-induced thermogenesis. FASEB Journal 27(9): 3871–8, Doi: 10.1096/fj.13-230631.</w:t>
      </w:r>
    </w:p>
    <w:p w14:paraId="43579F57"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631" w:author="Erin Stephenson" w:date="2019-03-13T19:33:00Z">
            <w:rPr>
              <w:rFonts w:ascii="Garamond" w:hAnsi="Garamond"/>
              <w:noProof/>
            </w:rPr>
          </w:rPrChange>
        </w:rPr>
      </w:pPr>
      <w:r w:rsidRPr="00ED672B">
        <w:rPr>
          <w:rFonts w:asciiTheme="minorHAnsi" w:hAnsiTheme="minorHAnsi"/>
          <w:noProof/>
          <w:rPrChange w:id="4632" w:author="Erin Stephenson" w:date="2019-03-13T19:33:00Z">
            <w:rPr>
              <w:rFonts w:ascii="Garamond" w:hAnsi="Garamond"/>
              <w:noProof/>
            </w:rPr>
          </w:rPrChange>
        </w:rPr>
        <w:t>[57]</w:t>
      </w:r>
      <w:r w:rsidRPr="00ED672B">
        <w:rPr>
          <w:rFonts w:asciiTheme="minorHAnsi" w:hAnsiTheme="minorHAnsi"/>
          <w:noProof/>
          <w:rPrChange w:id="4633" w:author="Erin Stephenson" w:date="2019-03-13T19:33:00Z">
            <w:rPr>
              <w:rFonts w:ascii="Garamond" w:hAnsi="Garamond"/>
              <w:noProof/>
            </w:rPr>
          </w:rPrChange>
        </w:rPr>
        <w:tab/>
        <w:t>Rowland, L.A., Maurya, S.K., Bal, N.C., Kozak, L., Periasamy, M., 2016. Sarcolipin and uncoupling protein 1 play distinct roles in diet-induced thermogenesis and do not compensate for one another. Obesity 00(00): 10–3, Doi: 10.1002/oby.21542.</w:t>
      </w:r>
    </w:p>
    <w:p w14:paraId="1388B3C9"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634" w:author="Erin Stephenson" w:date="2019-03-13T19:33:00Z">
            <w:rPr>
              <w:rFonts w:ascii="Garamond" w:hAnsi="Garamond"/>
              <w:noProof/>
            </w:rPr>
          </w:rPrChange>
        </w:rPr>
      </w:pPr>
      <w:r w:rsidRPr="00ED672B">
        <w:rPr>
          <w:rFonts w:asciiTheme="minorHAnsi" w:hAnsiTheme="minorHAnsi"/>
          <w:noProof/>
          <w:rPrChange w:id="4635" w:author="Erin Stephenson" w:date="2019-03-13T19:33:00Z">
            <w:rPr>
              <w:rFonts w:ascii="Garamond" w:hAnsi="Garamond"/>
              <w:noProof/>
            </w:rPr>
          </w:rPrChange>
        </w:rPr>
        <w:t>[58]</w:t>
      </w:r>
      <w:r w:rsidRPr="00ED672B">
        <w:rPr>
          <w:rFonts w:asciiTheme="minorHAnsi" w:hAnsiTheme="minorHAnsi"/>
          <w:noProof/>
          <w:rPrChange w:id="4636" w:author="Erin Stephenson" w:date="2019-03-13T19:33:00Z">
            <w:rPr>
              <w:rFonts w:ascii="Garamond" w:hAnsi="Garamond"/>
              <w:noProof/>
            </w:rPr>
          </w:rPrChange>
        </w:rPr>
        <w:tab/>
        <w:t>Maurya, S.K., Periasamy, M., 2015. Sarcolipin is a novel regulator of muscle metabolism and obesity. Pharmacological Research 102: 270–5, Doi: 10.1016/j.phrs.2015.10.020.</w:t>
      </w:r>
    </w:p>
    <w:p w14:paraId="7E65DE10"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637" w:author="Erin Stephenson" w:date="2019-03-13T19:33:00Z">
            <w:rPr>
              <w:rFonts w:ascii="Garamond" w:hAnsi="Garamond"/>
              <w:noProof/>
            </w:rPr>
          </w:rPrChange>
        </w:rPr>
      </w:pPr>
      <w:r w:rsidRPr="00ED672B">
        <w:rPr>
          <w:rFonts w:asciiTheme="minorHAnsi" w:hAnsiTheme="minorHAnsi"/>
          <w:noProof/>
          <w:rPrChange w:id="4638" w:author="Erin Stephenson" w:date="2019-03-13T19:33:00Z">
            <w:rPr>
              <w:rFonts w:ascii="Garamond" w:hAnsi="Garamond"/>
              <w:noProof/>
            </w:rPr>
          </w:rPrChange>
        </w:rPr>
        <w:t>[59]</w:t>
      </w:r>
      <w:r w:rsidRPr="00ED672B">
        <w:rPr>
          <w:rFonts w:asciiTheme="minorHAnsi" w:hAnsiTheme="minorHAnsi"/>
          <w:noProof/>
          <w:rPrChange w:id="4639" w:author="Erin Stephenson" w:date="2019-03-13T19:33:00Z">
            <w:rPr>
              <w:rFonts w:ascii="Garamond" w:hAnsi="Garamond"/>
              <w:noProof/>
            </w:rPr>
          </w:rPrChange>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250506EC"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640" w:author="Erin Stephenson" w:date="2019-03-13T19:33:00Z">
            <w:rPr>
              <w:rFonts w:ascii="Garamond" w:hAnsi="Garamond"/>
              <w:noProof/>
            </w:rPr>
          </w:rPrChange>
        </w:rPr>
      </w:pPr>
      <w:r w:rsidRPr="00ED672B">
        <w:rPr>
          <w:rFonts w:asciiTheme="minorHAnsi" w:hAnsiTheme="minorHAnsi"/>
          <w:noProof/>
          <w:rPrChange w:id="4641" w:author="Erin Stephenson" w:date="2019-03-13T19:33:00Z">
            <w:rPr>
              <w:rFonts w:ascii="Garamond" w:hAnsi="Garamond"/>
              <w:noProof/>
            </w:rPr>
          </w:rPrChange>
        </w:rPr>
        <w:t>[60]</w:t>
      </w:r>
      <w:r w:rsidRPr="00ED672B">
        <w:rPr>
          <w:rFonts w:asciiTheme="minorHAnsi" w:hAnsiTheme="minorHAnsi"/>
          <w:noProof/>
          <w:rPrChange w:id="4642" w:author="Erin Stephenson" w:date="2019-03-13T19:33:00Z">
            <w:rPr>
              <w:rFonts w:ascii="Garamond" w:hAnsi="Garamond"/>
              <w:noProof/>
            </w:rPr>
          </w:rPrChange>
        </w:rPr>
        <w:tab/>
        <w:t>Pawlikowska, L., Hu, D., Huntsman, S., Sung, A., Chu, C., Chen, J., et al., 2009. Association of common genetic variation in the insulin/IGF1 signaling pathway with human longevity. Aging Cell 8(4): 460–72, Doi: 10.1111/j.1474-9726.2009.00493.x.</w:t>
      </w:r>
    </w:p>
    <w:p w14:paraId="4CE74FFE"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643" w:author="Erin Stephenson" w:date="2019-03-13T19:33:00Z">
            <w:rPr>
              <w:rFonts w:ascii="Garamond" w:hAnsi="Garamond"/>
              <w:noProof/>
            </w:rPr>
          </w:rPrChange>
        </w:rPr>
      </w:pPr>
      <w:r w:rsidRPr="00ED672B">
        <w:rPr>
          <w:rFonts w:asciiTheme="minorHAnsi" w:hAnsiTheme="minorHAnsi"/>
          <w:noProof/>
          <w:rPrChange w:id="4644" w:author="Erin Stephenson" w:date="2019-03-13T19:33:00Z">
            <w:rPr>
              <w:rFonts w:ascii="Garamond" w:hAnsi="Garamond"/>
              <w:noProof/>
            </w:rPr>
          </w:rPrChange>
        </w:rPr>
        <w:t>[61]</w:t>
      </w:r>
      <w:r w:rsidRPr="00ED672B">
        <w:rPr>
          <w:rFonts w:asciiTheme="minorHAnsi" w:hAnsiTheme="minorHAnsi"/>
          <w:noProof/>
          <w:rPrChange w:id="4645" w:author="Erin Stephenson" w:date="2019-03-13T19:33:00Z">
            <w:rPr>
              <w:rFonts w:ascii="Garamond" w:hAnsi="Garamond"/>
              <w:noProof/>
            </w:rPr>
          </w:rPrChange>
        </w:rPr>
        <w:tab/>
        <w:t>Willcox, B.J., Donlon, T. a., He, Q., Chen, R., Grove, J.S., Yano, K., et al., 2008. FOXO3A genotype is strongly associated with human longevity. Proceedings of the National Academy of Sciences of the United States of America 105(37): 13987–92, Doi: 10.1073/pnas.0801030105.</w:t>
      </w:r>
    </w:p>
    <w:p w14:paraId="60F4AF51"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646" w:author="Erin Stephenson" w:date="2019-03-13T19:33:00Z">
            <w:rPr>
              <w:rFonts w:ascii="Garamond" w:hAnsi="Garamond"/>
              <w:noProof/>
            </w:rPr>
          </w:rPrChange>
        </w:rPr>
      </w:pPr>
      <w:r w:rsidRPr="00ED672B">
        <w:rPr>
          <w:rFonts w:asciiTheme="minorHAnsi" w:hAnsiTheme="minorHAnsi"/>
          <w:noProof/>
          <w:rPrChange w:id="4647" w:author="Erin Stephenson" w:date="2019-03-13T19:33:00Z">
            <w:rPr>
              <w:rFonts w:ascii="Garamond" w:hAnsi="Garamond"/>
              <w:noProof/>
            </w:rPr>
          </w:rPrChange>
        </w:rPr>
        <w:t>[62]</w:t>
      </w:r>
      <w:r w:rsidRPr="00ED672B">
        <w:rPr>
          <w:rFonts w:asciiTheme="minorHAnsi" w:hAnsiTheme="minorHAnsi"/>
          <w:noProof/>
          <w:rPrChange w:id="4648" w:author="Erin Stephenson" w:date="2019-03-13T19:33:00Z">
            <w:rPr>
              <w:rFonts w:ascii="Garamond" w:hAnsi="Garamond"/>
              <w:noProof/>
            </w:rPr>
          </w:rPrChange>
        </w:rPr>
        <w:tab/>
        <w:t>Bao, J.-M., Song, X.-L., Hong, Y.-Q., Zhu, H.-L., Li, C., Zhang, T., et al., 2014. Association between FOXO3A gene polymorphisms and human longevity: a meta-analysis. Asian Journal of Andrology 16(3): 446–52, Doi: 10.4103/1008-682X.123673.</w:t>
      </w:r>
    </w:p>
    <w:p w14:paraId="25F6B3C8"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649" w:author="Erin Stephenson" w:date="2019-03-13T19:33:00Z">
            <w:rPr>
              <w:rFonts w:ascii="Garamond" w:hAnsi="Garamond"/>
              <w:noProof/>
            </w:rPr>
          </w:rPrChange>
        </w:rPr>
      </w:pPr>
      <w:r w:rsidRPr="00ED672B">
        <w:rPr>
          <w:rFonts w:asciiTheme="minorHAnsi" w:hAnsiTheme="minorHAnsi"/>
          <w:noProof/>
          <w:rPrChange w:id="4650" w:author="Erin Stephenson" w:date="2019-03-13T19:33:00Z">
            <w:rPr>
              <w:rFonts w:ascii="Garamond" w:hAnsi="Garamond"/>
              <w:noProof/>
            </w:rPr>
          </w:rPrChange>
        </w:rPr>
        <w:t>[63]</w:t>
      </w:r>
      <w:r w:rsidRPr="00ED672B">
        <w:rPr>
          <w:rFonts w:asciiTheme="minorHAnsi" w:hAnsiTheme="minorHAnsi"/>
          <w:noProof/>
          <w:rPrChange w:id="4651" w:author="Erin Stephenson" w:date="2019-03-13T19:33:00Z">
            <w:rPr>
              <w:rFonts w:ascii="Garamond" w:hAnsi="Garamond"/>
              <w:noProof/>
            </w:rPr>
          </w:rPrChange>
        </w:rPr>
        <w:tab/>
        <w:t>Anselmi, C.V., Malovini, A., Roncarati, R., Novelli, V., Villa, F., Condorelli, G., et al., 2009. Association of the FOXO3A locus with extreme longevity in a southern Italian centenarian study. Rejuvenation Research 12(2): 95–104, Doi: 10.1089/rej.2008.0827.</w:t>
      </w:r>
    </w:p>
    <w:p w14:paraId="045BD514"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652" w:author="Erin Stephenson" w:date="2019-03-13T19:33:00Z">
            <w:rPr>
              <w:rFonts w:ascii="Garamond" w:hAnsi="Garamond"/>
              <w:noProof/>
            </w:rPr>
          </w:rPrChange>
        </w:rPr>
      </w:pPr>
      <w:r w:rsidRPr="00ED672B">
        <w:rPr>
          <w:rFonts w:asciiTheme="minorHAnsi" w:hAnsiTheme="minorHAnsi"/>
          <w:noProof/>
          <w:rPrChange w:id="4653" w:author="Erin Stephenson" w:date="2019-03-13T19:33:00Z">
            <w:rPr>
              <w:rFonts w:ascii="Garamond" w:hAnsi="Garamond"/>
              <w:noProof/>
            </w:rPr>
          </w:rPrChange>
        </w:rPr>
        <w:t>[64]</w:t>
      </w:r>
      <w:r w:rsidRPr="00ED672B">
        <w:rPr>
          <w:rFonts w:asciiTheme="minorHAnsi" w:hAnsiTheme="minorHAnsi"/>
          <w:noProof/>
          <w:rPrChange w:id="4654" w:author="Erin Stephenson" w:date="2019-03-13T19:33:00Z">
            <w:rPr>
              <w:rFonts w:ascii="Garamond" w:hAnsi="Garamond"/>
              <w:noProof/>
            </w:rPr>
          </w:rPrChange>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520A1670"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655" w:author="Erin Stephenson" w:date="2019-03-13T19:33:00Z">
            <w:rPr>
              <w:rFonts w:ascii="Garamond" w:hAnsi="Garamond"/>
              <w:noProof/>
            </w:rPr>
          </w:rPrChange>
        </w:rPr>
      </w:pPr>
      <w:r w:rsidRPr="00ED672B">
        <w:rPr>
          <w:rFonts w:asciiTheme="minorHAnsi" w:hAnsiTheme="minorHAnsi"/>
          <w:noProof/>
          <w:rPrChange w:id="4656" w:author="Erin Stephenson" w:date="2019-03-13T19:33:00Z">
            <w:rPr>
              <w:rFonts w:ascii="Garamond" w:hAnsi="Garamond"/>
              <w:noProof/>
            </w:rPr>
          </w:rPrChange>
        </w:rPr>
        <w:t>[65]</w:t>
      </w:r>
      <w:r w:rsidRPr="00ED672B">
        <w:rPr>
          <w:rFonts w:asciiTheme="minorHAnsi" w:hAnsiTheme="minorHAnsi"/>
          <w:noProof/>
          <w:rPrChange w:id="4657" w:author="Erin Stephenson" w:date="2019-03-13T19:33:00Z">
            <w:rPr>
              <w:rFonts w:ascii="Garamond" w:hAnsi="Garamond"/>
              <w:noProof/>
            </w:rPr>
          </w:rPrChange>
        </w:rPr>
        <w:tab/>
        <w:t>Li, Y., Wang, W.J., Cao, H., Lu, J., Wu, C., Hu, F.Y., et al., 2009. Genetic association of FOXO1A and FOXO3A with longevity trait in Han Chinese populations. Human Molecular Genetics 18(24): 4897–904, Doi: 10.1093/hmg/ddp459.</w:t>
      </w:r>
    </w:p>
    <w:p w14:paraId="680BAD0A"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658" w:author="Erin Stephenson" w:date="2019-03-13T19:33:00Z">
            <w:rPr>
              <w:rFonts w:ascii="Garamond" w:hAnsi="Garamond"/>
              <w:noProof/>
            </w:rPr>
          </w:rPrChange>
        </w:rPr>
      </w:pPr>
      <w:r w:rsidRPr="00ED672B">
        <w:rPr>
          <w:rFonts w:asciiTheme="minorHAnsi" w:hAnsiTheme="minorHAnsi"/>
          <w:noProof/>
          <w:rPrChange w:id="4659" w:author="Erin Stephenson" w:date="2019-03-13T19:33:00Z">
            <w:rPr>
              <w:rFonts w:ascii="Garamond" w:hAnsi="Garamond"/>
              <w:noProof/>
            </w:rPr>
          </w:rPrChange>
        </w:rPr>
        <w:t>[66]</w:t>
      </w:r>
      <w:r w:rsidRPr="00ED672B">
        <w:rPr>
          <w:rFonts w:asciiTheme="minorHAnsi" w:hAnsiTheme="minorHAnsi"/>
          <w:noProof/>
          <w:rPrChange w:id="4660" w:author="Erin Stephenson" w:date="2019-03-13T19:33:00Z">
            <w:rPr>
              <w:rFonts w:ascii="Garamond" w:hAnsi="Garamond"/>
              <w:noProof/>
            </w:rPr>
          </w:rPrChange>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22FA371F"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661" w:author="Erin Stephenson" w:date="2019-03-13T19:33:00Z">
            <w:rPr>
              <w:rFonts w:ascii="Garamond" w:hAnsi="Garamond"/>
              <w:noProof/>
            </w:rPr>
          </w:rPrChange>
        </w:rPr>
      </w:pPr>
      <w:r w:rsidRPr="00ED672B">
        <w:rPr>
          <w:rFonts w:asciiTheme="minorHAnsi" w:hAnsiTheme="minorHAnsi"/>
          <w:noProof/>
          <w:rPrChange w:id="4662" w:author="Erin Stephenson" w:date="2019-03-13T19:33:00Z">
            <w:rPr>
              <w:rFonts w:ascii="Garamond" w:hAnsi="Garamond"/>
              <w:noProof/>
            </w:rPr>
          </w:rPrChange>
        </w:rPr>
        <w:t>[67]</w:t>
      </w:r>
      <w:r w:rsidRPr="00ED672B">
        <w:rPr>
          <w:rFonts w:asciiTheme="minorHAnsi" w:hAnsiTheme="minorHAnsi"/>
          <w:noProof/>
          <w:rPrChange w:id="4663" w:author="Erin Stephenson" w:date="2019-03-13T19:33:00Z">
            <w:rPr>
              <w:rFonts w:ascii="Garamond" w:hAnsi="Garamond"/>
              <w:noProof/>
            </w:rPr>
          </w:rPrChange>
        </w:rPr>
        <w:tab/>
        <w:t>Giannakou, M.E., Goss, M., Jünger, M.A., Hafen, E., Leevers, S.J., Partridge, L., 2004. Long-lived Drosophila with overexpressed dFOXO in adult fat body. Science 305(5682): 361, Doi: 10.1126/science.1098219.</w:t>
      </w:r>
    </w:p>
    <w:p w14:paraId="7421559C"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664" w:author="Erin Stephenson" w:date="2019-03-13T19:33:00Z">
            <w:rPr>
              <w:rFonts w:ascii="Garamond" w:hAnsi="Garamond"/>
              <w:noProof/>
            </w:rPr>
          </w:rPrChange>
        </w:rPr>
      </w:pPr>
      <w:r w:rsidRPr="00ED672B">
        <w:rPr>
          <w:rFonts w:asciiTheme="minorHAnsi" w:hAnsiTheme="minorHAnsi"/>
          <w:noProof/>
          <w:rPrChange w:id="4665" w:author="Erin Stephenson" w:date="2019-03-13T19:33:00Z">
            <w:rPr>
              <w:rFonts w:ascii="Garamond" w:hAnsi="Garamond"/>
              <w:noProof/>
            </w:rPr>
          </w:rPrChange>
        </w:rPr>
        <w:t>[68]</w:t>
      </w:r>
      <w:r w:rsidRPr="00ED672B">
        <w:rPr>
          <w:rFonts w:asciiTheme="minorHAnsi" w:hAnsiTheme="minorHAnsi"/>
          <w:noProof/>
          <w:rPrChange w:id="4666" w:author="Erin Stephenson" w:date="2019-03-13T19:33:00Z">
            <w:rPr>
              <w:rFonts w:ascii="Garamond" w:hAnsi="Garamond"/>
              <w:noProof/>
            </w:rPr>
          </w:rPrChange>
        </w:rPr>
        <w:tab/>
        <w:t>Hwangbo, D.S., Gershman, B., Tu, M.-P., Palmer, M., Tatar, M., 2004. Drosophila dFOXO controls lifespan and regulates insulin signalling in brain and fat body. Nature 429(6991): 562–6, Doi: 10.1038/nature03446.</w:t>
      </w:r>
    </w:p>
    <w:p w14:paraId="3DDE2819"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667" w:author="Erin Stephenson" w:date="2019-03-13T19:33:00Z">
            <w:rPr>
              <w:rFonts w:ascii="Garamond" w:hAnsi="Garamond"/>
              <w:noProof/>
            </w:rPr>
          </w:rPrChange>
        </w:rPr>
      </w:pPr>
      <w:r w:rsidRPr="00ED672B">
        <w:rPr>
          <w:rFonts w:asciiTheme="minorHAnsi" w:hAnsiTheme="minorHAnsi"/>
          <w:noProof/>
          <w:rPrChange w:id="4668" w:author="Erin Stephenson" w:date="2019-03-13T19:33:00Z">
            <w:rPr>
              <w:rFonts w:ascii="Garamond" w:hAnsi="Garamond"/>
              <w:noProof/>
            </w:rPr>
          </w:rPrChange>
        </w:rPr>
        <w:lastRenderedPageBreak/>
        <w:t>[69]</w:t>
      </w:r>
      <w:r w:rsidRPr="00ED672B">
        <w:rPr>
          <w:rFonts w:asciiTheme="minorHAnsi" w:hAnsiTheme="minorHAnsi"/>
          <w:noProof/>
          <w:rPrChange w:id="4669" w:author="Erin Stephenson" w:date="2019-03-13T19:33:00Z">
            <w:rPr>
              <w:rFonts w:ascii="Garamond" w:hAnsi="Garamond"/>
              <w:noProof/>
            </w:rPr>
          </w:rPrChange>
        </w:rPr>
        <w:tab/>
        <w:t>Milan, G., Romanello, V., Pescatore, F., Armani, A., Paik, J.-H., Frasson, L., et al., 2015. Regulation of autophagy and the ubiquitin-proteasome system by the FoxO transcriptional network during muscle atrophy. Nature Communications 6: 6670, Doi: 10.1038/ncomms7670.</w:t>
      </w:r>
    </w:p>
    <w:p w14:paraId="0EB52C9D"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670" w:author="Erin Stephenson" w:date="2019-03-13T19:33:00Z">
            <w:rPr>
              <w:rFonts w:ascii="Garamond" w:hAnsi="Garamond"/>
              <w:noProof/>
            </w:rPr>
          </w:rPrChange>
        </w:rPr>
      </w:pPr>
      <w:r w:rsidRPr="00ED672B">
        <w:rPr>
          <w:rFonts w:asciiTheme="minorHAnsi" w:hAnsiTheme="minorHAnsi"/>
          <w:noProof/>
          <w:rPrChange w:id="4671" w:author="Erin Stephenson" w:date="2019-03-13T19:33:00Z">
            <w:rPr>
              <w:rFonts w:ascii="Garamond" w:hAnsi="Garamond"/>
              <w:noProof/>
            </w:rPr>
          </w:rPrChange>
        </w:rPr>
        <w:t>[70]</w:t>
      </w:r>
      <w:r w:rsidRPr="00ED672B">
        <w:rPr>
          <w:rFonts w:asciiTheme="minorHAnsi" w:hAnsiTheme="minorHAnsi"/>
          <w:noProof/>
          <w:rPrChange w:id="4672" w:author="Erin Stephenson" w:date="2019-03-13T19:33:00Z">
            <w:rPr>
              <w:rFonts w:ascii="Garamond" w:hAnsi="Garamond"/>
              <w:noProof/>
            </w:rPr>
          </w:rPrChange>
        </w:rPr>
        <w:tab/>
        <w:t>Liu, D., Bordicchia, M., Zhang, C., Fang, H., Wei, W., Li, J.-L.L., et al., 2016. Activation of mTORC1 is essential for β-adrenergic stimulation of adipose browning. Journal of Clinical Investigation 1(5): 1–13, Doi: 10.1172/JCI83532.</w:t>
      </w:r>
    </w:p>
    <w:p w14:paraId="577D3B3B"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673" w:author="Erin Stephenson" w:date="2019-03-13T19:33:00Z">
            <w:rPr>
              <w:rFonts w:ascii="Garamond" w:hAnsi="Garamond"/>
              <w:noProof/>
            </w:rPr>
          </w:rPrChange>
        </w:rPr>
      </w:pPr>
      <w:r w:rsidRPr="00ED672B">
        <w:rPr>
          <w:rFonts w:asciiTheme="minorHAnsi" w:hAnsiTheme="minorHAnsi"/>
          <w:noProof/>
          <w:rPrChange w:id="4674" w:author="Erin Stephenson" w:date="2019-03-13T19:33:00Z">
            <w:rPr>
              <w:rFonts w:ascii="Garamond" w:hAnsi="Garamond"/>
              <w:noProof/>
            </w:rPr>
          </w:rPrChange>
        </w:rPr>
        <w:t>[71]</w:t>
      </w:r>
      <w:r w:rsidRPr="00ED672B">
        <w:rPr>
          <w:rFonts w:asciiTheme="minorHAnsi" w:hAnsiTheme="minorHAnsi"/>
          <w:noProof/>
          <w:rPrChange w:id="4675" w:author="Erin Stephenson" w:date="2019-03-13T19:33:00Z">
            <w:rPr>
              <w:rFonts w:ascii="Garamond" w:hAnsi="Garamond"/>
              <w:noProof/>
            </w:rPr>
          </w:rPrChange>
        </w:rPr>
        <w:tab/>
        <w:t>Tran, C.M., Mukherjee, S., Ye, L., Frederick, D.W., Kissig, M., Davis, J.G., et al., 2016. Rapamycin blocks induction of the thermogenic program in white adipose tissue. Diabetes 65(April 2015): 1–35, Doi: 10.2337/db15-0502.</w:t>
      </w:r>
    </w:p>
    <w:p w14:paraId="7A56291C"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676" w:author="Erin Stephenson" w:date="2019-03-13T19:33:00Z">
            <w:rPr>
              <w:rFonts w:ascii="Garamond" w:hAnsi="Garamond"/>
              <w:noProof/>
            </w:rPr>
          </w:rPrChange>
        </w:rPr>
      </w:pPr>
      <w:r w:rsidRPr="00ED672B">
        <w:rPr>
          <w:rFonts w:asciiTheme="minorHAnsi" w:hAnsiTheme="minorHAnsi"/>
          <w:noProof/>
          <w:rPrChange w:id="4677" w:author="Erin Stephenson" w:date="2019-03-13T19:33:00Z">
            <w:rPr>
              <w:rFonts w:ascii="Garamond" w:hAnsi="Garamond"/>
              <w:noProof/>
            </w:rPr>
          </w:rPrChange>
        </w:rPr>
        <w:t>[72]</w:t>
      </w:r>
      <w:r w:rsidRPr="00ED672B">
        <w:rPr>
          <w:rFonts w:asciiTheme="minorHAnsi" w:hAnsiTheme="minorHAnsi"/>
          <w:noProof/>
          <w:rPrChange w:id="4678" w:author="Erin Stephenson" w:date="2019-03-13T19:33:00Z">
            <w:rPr>
              <w:rFonts w:ascii="Garamond" w:hAnsi="Garamond"/>
              <w:noProof/>
            </w:rPr>
          </w:rPrChange>
        </w:rPr>
        <w:tab/>
        <w:t>Iadevaia, V., Huo, Y., Zhang, Z., Foster, L.J., Proud, C.G., 2012. Roles of the mammalian target of rapamycin, mTOR, in controlling ribosome biogenesis and protein synthesis: Figure 1. Biochemical Society Transactions 40(1): 168–72, Doi: 10.1042/BST20110682.</w:t>
      </w:r>
    </w:p>
    <w:p w14:paraId="56741FD7"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679" w:author="Erin Stephenson" w:date="2019-03-13T19:33:00Z">
            <w:rPr>
              <w:rFonts w:ascii="Garamond" w:hAnsi="Garamond"/>
              <w:noProof/>
            </w:rPr>
          </w:rPrChange>
        </w:rPr>
      </w:pPr>
      <w:r w:rsidRPr="00ED672B">
        <w:rPr>
          <w:rFonts w:asciiTheme="minorHAnsi" w:hAnsiTheme="minorHAnsi"/>
          <w:noProof/>
          <w:rPrChange w:id="4680" w:author="Erin Stephenson" w:date="2019-03-13T19:33:00Z">
            <w:rPr>
              <w:rFonts w:ascii="Garamond" w:hAnsi="Garamond"/>
              <w:noProof/>
            </w:rPr>
          </w:rPrChange>
        </w:rPr>
        <w:t>[73]</w:t>
      </w:r>
      <w:r w:rsidRPr="00ED672B">
        <w:rPr>
          <w:rFonts w:asciiTheme="minorHAnsi" w:hAnsiTheme="minorHAnsi"/>
          <w:noProof/>
          <w:rPrChange w:id="4681" w:author="Erin Stephenson" w:date="2019-03-13T19:33:00Z">
            <w:rPr>
              <w:rFonts w:ascii="Garamond" w:hAnsi="Garamond"/>
              <w:noProof/>
            </w:rPr>
          </w:rPrChange>
        </w:rPr>
        <w:tab/>
        <w:t>Lu, B., Bridges, D., Yang, Y., Fisher, K., Cheng, A., Chang, L., et al., 2014. Metabolic crosstalk: molecular links between glycogen and lipid metabolism in obesity. Diabetes 63(9): 2935–48, Doi: 10.2337/db13-1531.</w:t>
      </w:r>
    </w:p>
    <w:p w14:paraId="3FF660EF"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682" w:author="Erin Stephenson" w:date="2019-03-13T19:33:00Z">
            <w:rPr>
              <w:rFonts w:ascii="Garamond" w:hAnsi="Garamond"/>
              <w:noProof/>
            </w:rPr>
          </w:rPrChange>
        </w:rPr>
      </w:pPr>
      <w:r w:rsidRPr="00ED672B">
        <w:rPr>
          <w:rFonts w:asciiTheme="minorHAnsi" w:hAnsiTheme="minorHAnsi"/>
          <w:noProof/>
          <w:rPrChange w:id="4683" w:author="Erin Stephenson" w:date="2019-03-13T19:33:00Z">
            <w:rPr>
              <w:rFonts w:ascii="Garamond" w:hAnsi="Garamond"/>
              <w:noProof/>
            </w:rPr>
          </w:rPrChange>
        </w:rPr>
        <w:t>[74]</w:t>
      </w:r>
      <w:r w:rsidRPr="00ED672B">
        <w:rPr>
          <w:rFonts w:asciiTheme="minorHAnsi" w:hAnsiTheme="minorHAnsi"/>
          <w:noProof/>
          <w:rPrChange w:id="4684" w:author="Erin Stephenson" w:date="2019-03-13T19:33:00Z">
            <w:rPr>
              <w:rFonts w:ascii="Garamond" w:hAnsi="Garamond"/>
              <w:noProof/>
            </w:rPr>
          </w:rPrChange>
        </w:rPr>
        <w:tab/>
        <w:t>Tsai, S., Sitzmann, J.M., Dastidar, S.G., Rodriguez, A. a., Vu, S.L., McDonald, C.E., et al., 2015. Muscle-specific 4E-BP1 signaling activation improves metabolic parameters during aging and obesity. The Journal of Clinical Investigation 125(8): 2952–64, Doi: 10.1172/JCI77361.</w:t>
      </w:r>
    </w:p>
    <w:p w14:paraId="69F184E4"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685" w:author="Erin Stephenson" w:date="2019-03-13T19:33:00Z">
            <w:rPr>
              <w:rFonts w:ascii="Garamond" w:hAnsi="Garamond"/>
              <w:noProof/>
            </w:rPr>
          </w:rPrChange>
        </w:rPr>
      </w:pPr>
      <w:r w:rsidRPr="00ED672B">
        <w:rPr>
          <w:rFonts w:asciiTheme="minorHAnsi" w:hAnsiTheme="minorHAnsi"/>
          <w:noProof/>
          <w:rPrChange w:id="4686" w:author="Erin Stephenson" w:date="2019-03-13T19:33:00Z">
            <w:rPr>
              <w:rFonts w:ascii="Garamond" w:hAnsi="Garamond"/>
              <w:noProof/>
            </w:rPr>
          </w:rPrChange>
        </w:rPr>
        <w:t>[75]</w:t>
      </w:r>
      <w:r w:rsidRPr="00ED672B">
        <w:rPr>
          <w:rFonts w:asciiTheme="minorHAnsi" w:hAnsiTheme="minorHAnsi"/>
          <w:noProof/>
          <w:rPrChange w:id="4687" w:author="Erin Stephenson" w:date="2019-03-13T19:33:00Z">
            <w:rPr>
              <w:rFonts w:ascii="Garamond" w:hAnsi="Garamond"/>
              <w:noProof/>
            </w:rPr>
          </w:rPrChange>
        </w:rPr>
        <w:tab/>
        <w:t>Kim, K.H., Jeong, Y.T., Oh, H., Kim, S.H., Cho, J.M., Kim, Y.-N., et al., 2012. Autophagy deficiency leads to protection from obesity and insulin resistance by inducing Fgf21 as a mitokine. Nature Medicine, Doi: 10.1038/nm.3014.</w:t>
      </w:r>
    </w:p>
    <w:p w14:paraId="71841763"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688" w:author="Erin Stephenson" w:date="2019-03-13T19:33:00Z">
            <w:rPr>
              <w:rFonts w:ascii="Garamond" w:hAnsi="Garamond"/>
              <w:noProof/>
            </w:rPr>
          </w:rPrChange>
        </w:rPr>
      </w:pPr>
      <w:r w:rsidRPr="00ED672B">
        <w:rPr>
          <w:rFonts w:asciiTheme="minorHAnsi" w:hAnsiTheme="minorHAnsi"/>
          <w:noProof/>
          <w:rPrChange w:id="4689" w:author="Erin Stephenson" w:date="2019-03-13T19:33:00Z">
            <w:rPr>
              <w:rFonts w:ascii="Garamond" w:hAnsi="Garamond"/>
              <w:noProof/>
            </w:rPr>
          </w:rPrChange>
        </w:rPr>
        <w:t>[76]</w:t>
      </w:r>
      <w:r w:rsidRPr="00ED672B">
        <w:rPr>
          <w:rFonts w:asciiTheme="minorHAnsi" w:hAnsiTheme="minorHAnsi"/>
          <w:noProof/>
          <w:rPrChange w:id="4690" w:author="Erin Stephenson" w:date="2019-03-13T19:33:00Z">
            <w:rPr>
              <w:rFonts w:ascii="Garamond" w:hAnsi="Garamond"/>
              <w:noProof/>
            </w:rPr>
          </w:rPrChange>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738214C4"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691" w:author="Erin Stephenson" w:date="2019-03-13T19:33:00Z">
            <w:rPr>
              <w:rFonts w:ascii="Garamond" w:hAnsi="Garamond"/>
              <w:noProof/>
            </w:rPr>
          </w:rPrChange>
        </w:rPr>
      </w:pPr>
      <w:r w:rsidRPr="00ED672B">
        <w:rPr>
          <w:rFonts w:asciiTheme="minorHAnsi" w:hAnsiTheme="minorHAnsi"/>
          <w:noProof/>
          <w:rPrChange w:id="4692" w:author="Erin Stephenson" w:date="2019-03-13T19:33:00Z">
            <w:rPr>
              <w:rFonts w:ascii="Garamond" w:hAnsi="Garamond"/>
              <w:noProof/>
            </w:rPr>
          </w:rPrChange>
        </w:rPr>
        <w:t>[77]</w:t>
      </w:r>
      <w:r w:rsidRPr="00ED672B">
        <w:rPr>
          <w:rFonts w:asciiTheme="minorHAnsi" w:hAnsiTheme="minorHAnsi"/>
          <w:noProof/>
          <w:rPrChange w:id="4693" w:author="Erin Stephenson" w:date="2019-03-13T19:33:00Z">
            <w:rPr>
              <w:rFonts w:ascii="Garamond" w:hAnsi="Garamond"/>
              <w:noProof/>
            </w:rPr>
          </w:rPrChange>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6063A14E" w14:textId="77777777" w:rsidR="007151C0" w:rsidRPr="00ED672B" w:rsidRDefault="007151C0" w:rsidP="007151C0">
      <w:pPr>
        <w:widowControl w:val="0"/>
        <w:autoSpaceDE w:val="0"/>
        <w:autoSpaceDN w:val="0"/>
        <w:adjustRightInd w:val="0"/>
        <w:spacing w:before="100" w:after="100"/>
        <w:ind w:left="640" w:hanging="640"/>
        <w:rPr>
          <w:rFonts w:asciiTheme="minorHAnsi" w:hAnsiTheme="minorHAnsi"/>
          <w:noProof/>
          <w:rPrChange w:id="4694" w:author="Erin Stephenson" w:date="2019-03-13T19:33:00Z">
            <w:rPr>
              <w:rFonts w:ascii="Garamond" w:hAnsi="Garamond"/>
              <w:noProof/>
            </w:rPr>
          </w:rPrChange>
        </w:rPr>
      </w:pPr>
      <w:r w:rsidRPr="00ED672B">
        <w:rPr>
          <w:rFonts w:asciiTheme="minorHAnsi" w:hAnsiTheme="minorHAnsi"/>
          <w:noProof/>
          <w:rPrChange w:id="4695" w:author="Erin Stephenson" w:date="2019-03-13T19:33:00Z">
            <w:rPr>
              <w:rFonts w:ascii="Garamond" w:hAnsi="Garamond"/>
              <w:noProof/>
            </w:rPr>
          </w:rPrChange>
        </w:rPr>
        <w:t>[78]</w:t>
      </w:r>
      <w:r w:rsidRPr="00ED672B">
        <w:rPr>
          <w:rFonts w:asciiTheme="minorHAnsi" w:hAnsiTheme="minorHAnsi"/>
          <w:noProof/>
          <w:rPrChange w:id="4696" w:author="Erin Stephenson" w:date="2019-03-13T19:33:00Z">
            <w:rPr>
              <w:rFonts w:ascii="Garamond" w:hAnsi="Garamond"/>
              <w:noProof/>
            </w:rPr>
          </w:rPrChange>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22D37FF9" w14:textId="06444CA6" w:rsidR="00871236" w:rsidRPr="00ED672B" w:rsidRDefault="00871236" w:rsidP="007151C0">
      <w:pPr>
        <w:widowControl w:val="0"/>
        <w:autoSpaceDE w:val="0"/>
        <w:autoSpaceDN w:val="0"/>
        <w:adjustRightInd w:val="0"/>
        <w:spacing w:before="100" w:after="100"/>
        <w:ind w:left="640" w:hanging="640"/>
        <w:rPr>
          <w:rFonts w:asciiTheme="minorHAnsi" w:hAnsiTheme="minorHAnsi"/>
          <w:rPrChange w:id="4697" w:author="Erin Stephenson" w:date="2019-03-13T19:33:00Z">
            <w:rPr/>
          </w:rPrChange>
        </w:rPr>
      </w:pPr>
      <w:r w:rsidRPr="00ED672B">
        <w:rPr>
          <w:rFonts w:asciiTheme="minorHAnsi" w:hAnsiTheme="minorHAnsi"/>
          <w:rPrChange w:id="4698" w:author="Erin Stephenson" w:date="2019-03-13T19:33:00Z">
            <w:rPr/>
          </w:rPrChange>
        </w:rPr>
        <w:fldChar w:fldCharType="end"/>
      </w:r>
    </w:p>
    <w:p w14:paraId="26C6BD02" w14:textId="77777777" w:rsidR="008545F6" w:rsidRPr="00ED672B" w:rsidRDefault="008545F6">
      <w:pPr>
        <w:rPr>
          <w:rFonts w:asciiTheme="minorHAnsi" w:eastAsiaTheme="majorEastAsia" w:hAnsiTheme="minorHAnsi" w:cstheme="majorBidi"/>
          <w:b/>
          <w:bCs/>
          <w:color w:val="4E4E52" w:themeColor="accent1" w:themeShade="B5"/>
          <w:sz w:val="32"/>
          <w:szCs w:val="32"/>
          <w:rPrChange w:id="4699" w:author="Erin Stephenson" w:date="2019-03-13T19:33:00Z">
            <w:rPr>
              <w:rFonts w:asciiTheme="majorHAnsi" w:eastAsiaTheme="majorEastAsia" w:hAnsiTheme="majorHAnsi" w:cstheme="majorBidi"/>
              <w:b/>
              <w:bCs/>
              <w:color w:val="4E4E52" w:themeColor="accent1" w:themeShade="B5"/>
              <w:sz w:val="32"/>
              <w:szCs w:val="32"/>
            </w:rPr>
          </w:rPrChange>
        </w:rPr>
      </w:pPr>
      <w:r w:rsidRPr="00ED672B">
        <w:rPr>
          <w:rFonts w:asciiTheme="minorHAnsi" w:hAnsiTheme="minorHAnsi"/>
          <w:rPrChange w:id="4700" w:author="Erin Stephenson" w:date="2019-03-13T19:33:00Z">
            <w:rPr/>
          </w:rPrChange>
        </w:rPr>
        <w:br w:type="page"/>
      </w:r>
    </w:p>
    <w:p w14:paraId="64187F46" w14:textId="314DC381" w:rsidR="007B624A" w:rsidRPr="00ED672B" w:rsidRDefault="007B624A" w:rsidP="007B624A">
      <w:pPr>
        <w:pStyle w:val="Heading1"/>
        <w:rPr>
          <w:rFonts w:asciiTheme="minorHAnsi" w:hAnsiTheme="minorHAnsi"/>
          <w:rPrChange w:id="4701" w:author="Erin Stephenson" w:date="2019-03-13T19:33:00Z">
            <w:rPr/>
          </w:rPrChange>
        </w:rPr>
      </w:pPr>
      <w:r w:rsidRPr="00ED672B">
        <w:rPr>
          <w:rFonts w:asciiTheme="minorHAnsi" w:hAnsiTheme="minorHAnsi"/>
          <w:rPrChange w:id="4702" w:author="Erin Stephenson" w:date="2019-03-13T19:33:00Z">
            <w:rPr/>
          </w:rPrChange>
        </w:rPr>
        <w:lastRenderedPageBreak/>
        <w:t>Figure Legends</w:t>
      </w:r>
    </w:p>
    <w:p w14:paraId="20D3EB6D" w14:textId="77777777" w:rsidR="003E7617" w:rsidRPr="00ED672B" w:rsidRDefault="003E7617" w:rsidP="003E7617">
      <w:pPr>
        <w:rPr>
          <w:rFonts w:asciiTheme="minorHAnsi" w:hAnsiTheme="minorHAnsi"/>
          <w:rPrChange w:id="4703" w:author="Erin Stephenson" w:date="2019-03-13T19:33:00Z">
            <w:rPr/>
          </w:rPrChange>
        </w:rPr>
      </w:pPr>
    </w:p>
    <w:p w14:paraId="27EFDFE2" w14:textId="73BD3E90" w:rsidR="003E7617" w:rsidRPr="00ED672B" w:rsidRDefault="003E7617" w:rsidP="003E7617">
      <w:pPr>
        <w:rPr>
          <w:rFonts w:asciiTheme="minorHAnsi" w:hAnsiTheme="minorHAnsi"/>
          <w:rPrChange w:id="4704" w:author="Erin Stephenson" w:date="2019-03-13T19:33:00Z">
            <w:rPr/>
          </w:rPrChange>
        </w:rPr>
      </w:pPr>
      <w:commentRangeStart w:id="4705"/>
      <w:r w:rsidRPr="00ED672B">
        <w:rPr>
          <w:rFonts w:asciiTheme="minorHAnsi" w:hAnsiTheme="minorHAnsi"/>
          <w:b/>
          <w:rPrChange w:id="4706" w:author="Erin Stephenson" w:date="2019-03-13T19:33:00Z">
            <w:rPr>
              <w:b/>
            </w:rPr>
          </w:rPrChange>
        </w:rPr>
        <w:t xml:space="preserve">Figure 1: </w:t>
      </w:r>
      <w:r w:rsidR="006D6803" w:rsidRPr="00ED672B">
        <w:rPr>
          <w:rFonts w:asciiTheme="minorHAnsi" w:hAnsiTheme="minorHAnsi"/>
          <w:b/>
          <w:rPrChange w:id="4707" w:author="Erin Stephenson" w:date="2019-03-13T19:33:00Z">
            <w:rPr>
              <w:b/>
            </w:rPr>
          </w:rPrChange>
        </w:rPr>
        <w:t xml:space="preserve">mTORC1 </w:t>
      </w:r>
      <w:r w:rsidR="00F200DF" w:rsidRPr="00ED672B">
        <w:rPr>
          <w:rFonts w:asciiTheme="minorHAnsi" w:hAnsiTheme="minorHAnsi"/>
          <w:b/>
          <w:rPrChange w:id="4708" w:author="Erin Stephenson" w:date="2019-03-13T19:33:00Z">
            <w:rPr>
              <w:b/>
            </w:rPr>
          </w:rPrChange>
        </w:rPr>
        <w:t>regulates energy expenditure.</w:t>
      </w:r>
      <w:commentRangeEnd w:id="4705"/>
      <w:r w:rsidR="008F7204" w:rsidRPr="00ED672B">
        <w:rPr>
          <w:rStyle w:val="CommentReference"/>
          <w:rFonts w:asciiTheme="minorHAnsi" w:hAnsiTheme="minorHAnsi"/>
          <w:rPrChange w:id="4709" w:author="Erin Stephenson" w:date="2019-03-13T19:33:00Z">
            <w:rPr>
              <w:rStyle w:val="CommentReference"/>
            </w:rPr>
          </w:rPrChange>
        </w:rPr>
        <w:commentReference w:id="4705"/>
      </w:r>
      <w:r w:rsidR="001632AB" w:rsidRPr="00ED672B">
        <w:rPr>
          <w:rFonts w:asciiTheme="minorHAnsi" w:hAnsiTheme="minorHAnsi"/>
          <w:b/>
          <w:rPrChange w:id="4710" w:author="Erin Stephenson" w:date="2019-03-13T19:33:00Z">
            <w:rPr>
              <w:b/>
            </w:rPr>
          </w:rPrChange>
        </w:rPr>
        <w:t xml:space="preserve">  </w:t>
      </w:r>
      <w:r w:rsidR="001632AB" w:rsidRPr="00ED672B">
        <w:rPr>
          <w:rFonts w:asciiTheme="minorHAnsi" w:hAnsiTheme="minorHAnsi"/>
          <w:rPrChange w:id="4711" w:author="Erin Stephenson" w:date="2019-03-13T19:33:00Z">
            <w:rPr/>
          </w:rPrChange>
        </w:rPr>
        <w:t xml:space="preserve">A) Schematic of rapamycin/high fat diet experiments, with effects on B) energy expenditure and C) ambulatory activity.  Muscle </w:t>
      </w:r>
      <w:r w:rsidR="001632AB" w:rsidRPr="00ED672B">
        <w:rPr>
          <w:rFonts w:asciiTheme="minorHAnsi" w:hAnsiTheme="minorHAnsi"/>
          <w:i/>
          <w:rPrChange w:id="4712" w:author="Erin Stephenson" w:date="2019-03-13T19:33:00Z">
            <w:rPr>
              <w:i/>
            </w:rPr>
          </w:rPrChange>
        </w:rPr>
        <w:t>Tsc1</w:t>
      </w:r>
      <w:r w:rsidR="001632AB" w:rsidRPr="00ED672B">
        <w:rPr>
          <w:rFonts w:asciiTheme="minorHAnsi" w:hAnsiTheme="minorHAnsi"/>
          <w:rPrChange w:id="4713" w:author="Erin Stephenson" w:date="2019-03-13T19:33:00Z">
            <w:rPr/>
          </w:rPrChange>
        </w:rPr>
        <w:t xml:space="preserve"> knockout at 70 days of age mice are evaluated by indirect calorimetry for heat production (D), ambulatory activity (E), respiratory exchange ratio (F).  G) </w:t>
      </w:r>
      <w:commentRangeStart w:id="4714"/>
      <w:r w:rsidR="001632AB" w:rsidRPr="00ED672B">
        <w:rPr>
          <w:rFonts w:asciiTheme="minorHAnsi" w:hAnsiTheme="minorHAnsi"/>
          <w:rPrChange w:id="4715" w:author="Erin Stephenson" w:date="2019-03-13T19:33:00Z">
            <w:rPr/>
          </w:rPrChange>
        </w:rPr>
        <w:t>Food intake for mice on a NCD or HFD.</w:t>
      </w:r>
      <w:commentRangeEnd w:id="4714"/>
      <w:r w:rsidR="001632AB" w:rsidRPr="00ED672B">
        <w:rPr>
          <w:rStyle w:val="CommentReference"/>
          <w:rFonts w:asciiTheme="minorHAnsi" w:hAnsiTheme="minorHAnsi"/>
          <w:rPrChange w:id="4716" w:author="Erin Stephenson" w:date="2019-03-13T19:33:00Z">
            <w:rPr>
              <w:rStyle w:val="CommentReference"/>
            </w:rPr>
          </w:rPrChange>
        </w:rPr>
        <w:commentReference w:id="4714"/>
      </w:r>
    </w:p>
    <w:p w14:paraId="41AFEE05" w14:textId="77777777" w:rsidR="000711BE" w:rsidRPr="00ED672B" w:rsidRDefault="000711BE" w:rsidP="003E7617">
      <w:pPr>
        <w:rPr>
          <w:rFonts w:asciiTheme="minorHAnsi" w:hAnsiTheme="minorHAnsi"/>
          <w:rPrChange w:id="4717" w:author="Erin Stephenson" w:date="2019-03-13T19:33:00Z">
            <w:rPr/>
          </w:rPrChange>
        </w:rPr>
      </w:pPr>
    </w:p>
    <w:p w14:paraId="77F02DE0" w14:textId="7B79C4B1" w:rsidR="00DB6758" w:rsidRPr="00ED672B" w:rsidRDefault="003E7617" w:rsidP="00DB6758">
      <w:pPr>
        <w:rPr>
          <w:rFonts w:asciiTheme="minorHAnsi" w:hAnsiTheme="minorHAnsi"/>
          <w:rPrChange w:id="4718" w:author="Erin Stephenson" w:date="2019-03-13T19:33:00Z">
            <w:rPr/>
          </w:rPrChange>
        </w:rPr>
      </w:pPr>
      <w:r w:rsidRPr="00ED672B">
        <w:rPr>
          <w:rFonts w:asciiTheme="minorHAnsi" w:hAnsiTheme="minorHAnsi"/>
          <w:b/>
          <w:rPrChange w:id="4719" w:author="Erin Stephenson" w:date="2019-03-13T19:33:00Z">
            <w:rPr>
              <w:b/>
            </w:rPr>
          </w:rPrChange>
        </w:rPr>
        <w:t xml:space="preserve">Figure 2: </w:t>
      </w:r>
      <w:r w:rsidR="00DB6758" w:rsidRPr="00ED672B">
        <w:rPr>
          <w:rFonts w:asciiTheme="minorHAnsi" w:hAnsiTheme="minorHAnsi"/>
          <w:b/>
          <w:rPrChange w:id="4720" w:author="Erin Stephenson" w:date="2019-03-13T19:33:00Z">
            <w:rPr>
              <w:b/>
            </w:rPr>
          </w:rPrChange>
        </w:rPr>
        <w:t>Reduced age-associated weight gain in muscle</w:t>
      </w:r>
      <w:r w:rsidR="00776A6D" w:rsidRPr="00ED672B">
        <w:rPr>
          <w:rFonts w:asciiTheme="minorHAnsi" w:hAnsiTheme="minorHAnsi"/>
          <w:b/>
          <w:rPrChange w:id="4721" w:author="Erin Stephenson" w:date="2019-03-13T19:33:00Z">
            <w:rPr>
              <w:b/>
            </w:rPr>
          </w:rPrChange>
        </w:rPr>
        <w:t xml:space="preserve"> </w:t>
      </w:r>
      <w:r w:rsidR="00776A6D" w:rsidRPr="00ED672B">
        <w:rPr>
          <w:rFonts w:asciiTheme="minorHAnsi" w:hAnsiTheme="minorHAnsi"/>
          <w:b/>
          <w:i/>
          <w:rPrChange w:id="4722" w:author="Erin Stephenson" w:date="2019-03-13T19:33:00Z">
            <w:rPr>
              <w:b/>
              <w:i/>
            </w:rPr>
          </w:rPrChange>
        </w:rPr>
        <w:t>Tsc1</w:t>
      </w:r>
      <w:r w:rsidR="00776A6D" w:rsidRPr="00ED672B">
        <w:rPr>
          <w:rFonts w:asciiTheme="minorHAnsi" w:hAnsiTheme="minorHAnsi"/>
          <w:b/>
          <w:rPrChange w:id="4723" w:author="Erin Stephenson" w:date="2019-03-13T19:33:00Z">
            <w:rPr>
              <w:b/>
            </w:rPr>
          </w:rPrChange>
        </w:rPr>
        <w:t xml:space="preserve"> knockout mice</w:t>
      </w:r>
      <w:r w:rsidR="00DF797E" w:rsidRPr="00ED672B">
        <w:rPr>
          <w:rFonts w:asciiTheme="minorHAnsi" w:hAnsiTheme="minorHAnsi"/>
          <w:b/>
          <w:rPrChange w:id="4724" w:author="Erin Stephenson" w:date="2019-03-13T19:33:00Z">
            <w:rPr>
              <w:b/>
            </w:rPr>
          </w:rPrChange>
        </w:rPr>
        <w:t xml:space="preserve">.  </w:t>
      </w:r>
      <w:r w:rsidR="00DB6758" w:rsidRPr="00ED672B">
        <w:rPr>
          <w:rFonts w:asciiTheme="minorHAnsi" w:hAnsiTheme="minorHAnsi"/>
          <w:rPrChange w:id="4725" w:author="Erin Stephenson" w:date="2019-03-13T19:33:00Z">
            <w:rPr/>
          </w:rPrChange>
        </w:rPr>
        <w:t>A</w:t>
      </w:r>
      <w:r w:rsidR="00DF797E" w:rsidRPr="00ED672B">
        <w:rPr>
          <w:rFonts w:asciiTheme="minorHAnsi" w:hAnsiTheme="minorHAnsi"/>
          <w:rPrChange w:id="4726" w:author="Erin Stephenson" w:date="2019-03-13T19:33:00Z">
            <w:rPr/>
          </w:rPrChange>
        </w:rPr>
        <w:t xml:space="preserve">) Fat and </w:t>
      </w:r>
      <w:r w:rsidR="00DB6758" w:rsidRPr="00ED672B">
        <w:rPr>
          <w:rFonts w:asciiTheme="minorHAnsi" w:hAnsiTheme="minorHAnsi"/>
          <w:rPrChange w:id="4727" w:author="Erin Stephenson" w:date="2019-03-13T19:33:00Z">
            <w:rPr/>
          </w:rPrChange>
        </w:rPr>
        <w:t>B</w:t>
      </w:r>
      <w:r w:rsidR="00DF797E" w:rsidRPr="00ED672B">
        <w:rPr>
          <w:rFonts w:asciiTheme="minorHAnsi" w:hAnsiTheme="minorHAnsi"/>
          <w:rPrChange w:id="4728" w:author="Erin Stephenson" w:date="2019-03-13T19:33:00Z">
            <w:rPr/>
          </w:rPrChange>
        </w:rPr>
        <w:t xml:space="preserve">) Fat-Free mass of </w:t>
      </w:r>
      <w:r w:rsidR="00DB6758" w:rsidRPr="00ED672B">
        <w:rPr>
          <w:rFonts w:asciiTheme="minorHAnsi" w:hAnsiTheme="minorHAnsi"/>
          <w:rPrChange w:id="4729" w:author="Erin Stephenson" w:date="2019-03-13T19:33:00Z">
            <w:rPr/>
          </w:rPrChange>
        </w:rPr>
        <w:t xml:space="preserve">male </w:t>
      </w:r>
      <w:r w:rsidR="00DF797E" w:rsidRPr="00ED672B">
        <w:rPr>
          <w:rFonts w:asciiTheme="minorHAnsi" w:hAnsiTheme="minorHAnsi"/>
          <w:rPrChange w:id="4730" w:author="Erin Stephenson" w:date="2019-03-13T19:33:00Z">
            <w:rPr/>
          </w:rPrChange>
        </w:rPr>
        <w:t xml:space="preserve">animals </w:t>
      </w:r>
      <w:r w:rsidR="00DB6758" w:rsidRPr="00ED672B">
        <w:rPr>
          <w:rFonts w:asciiTheme="minorHAnsi" w:hAnsiTheme="minorHAnsi"/>
          <w:rPrChange w:id="4731" w:author="Erin Stephenson" w:date="2019-03-13T19:33:00Z">
            <w:rPr/>
          </w:rPrChange>
        </w:rPr>
        <w:t>from birth followed for 28 weeks.  C) Inguinal and gonadal fat pad weights</w:t>
      </w:r>
      <w:r w:rsidR="00B509CA" w:rsidRPr="00ED672B">
        <w:rPr>
          <w:rFonts w:asciiTheme="minorHAnsi" w:hAnsiTheme="minorHAnsi"/>
          <w:rPrChange w:id="4732" w:author="Erin Stephenson" w:date="2019-03-13T19:33:00Z">
            <w:rPr/>
          </w:rPrChange>
        </w:rPr>
        <w:t>.</w:t>
      </w:r>
      <w:r w:rsidR="00DB6758" w:rsidRPr="00ED672B">
        <w:rPr>
          <w:rFonts w:asciiTheme="minorHAnsi" w:hAnsiTheme="minorHAnsi"/>
          <w:rPrChange w:id="4733" w:author="Erin Stephenson" w:date="2019-03-13T19:33:00Z">
            <w:rPr/>
          </w:rPrChange>
        </w:rPr>
        <w:t xml:space="preserve">  Statistical significance (n=7 and 25) is denoted by asterisks which indicate p&lt;0.05 based on</w:t>
      </w:r>
      <w:r w:rsidR="0029157D" w:rsidRPr="00ED672B">
        <w:rPr>
          <w:rFonts w:asciiTheme="minorHAnsi" w:hAnsiTheme="minorHAnsi"/>
          <w:rPrChange w:id="4734" w:author="Erin Stephenson" w:date="2019-03-13T19:33:00Z">
            <w:rPr/>
          </w:rPrChange>
        </w:rPr>
        <w:t xml:space="preserve"> a</w:t>
      </w:r>
      <w:r w:rsidR="00DB6758" w:rsidRPr="00ED672B">
        <w:rPr>
          <w:rFonts w:asciiTheme="minorHAnsi" w:hAnsiTheme="minorHAnsi"/>
          <w:rPrChange w:id="4735" w:author="Erin Stephenson" w:date="2019-03-13T19:33:00Z">
            <w:rPr/>
          </w:rPrChange>
        </w:rPr>
        <w:t xml:space="preserve"> χ</w:t>
      </w:r>
      <w:r w:rsidR="00DB6758" w:rsidRPr="00ED672B">
        <w:rPr>
          <w:rFonts w:asciiTheme="minorHAnsi" w:hAnsiTheme="minorHAnsi"/>
          <w:vertAlign w:val="superscript"/>
          <w:rPrChange w:id="4736" w:author="Erin Stephenson" w:date="2019-03-13T19:33:00Z">
            <w:rPr>
              <w:vertAlign w:val="superscript"/>
            </w:rPr>
          </w:rPrChange>
        </w:rPr>
        <w:t xml:space="preserve">2 </w:t>
      </w:r>
      <w:r w:rsidR="00DB6758" w:rsidRPr="00ED672B">
        <w:rPr>
          <w:rFonts w:asciiTheme="minorHAnsi" w:hAnsiTheme="minorHAnsi"/>
          <w:rPrChange w:id="4737" w:author="Erin Stephenson" w:date="2019-03-13T19:33:00Z">
            <w:rPr/>
          </w:rPrChange>
        </w:rPr>
        <w:t xml:space="preserve">test (A) or </w:t>
      </w:r>
      <w:r w:rsidR="004744F3" w:rsidRPr="00ED672B">
        <w:rPr>
          <w:rFonts w:asciiTheme="minorHAnsi" w:hAnsiTheme="minorHAnsi"/>
          <w:rPrChange w:id="4738" w:author="Erin Stephenson" w:date="2019-03-13T19:33:00Z">
            <w:rPr/>
          </w:rPrChange>
        </w:rPr>
        <w:t>Mann-Whitney</w:t>
      </w:r>
      <w:r w:rsidR="00DB6758" w:rsidRPr="00ED672B">
        <w:rPr>
          <w:rFonts w:asciiTheme="minorHAnsi" w:hAnsiTheme="minorHAnsi"/>
          <w:rPrChange w:id="4739" w:author="Erin Stephenson" w:date="2019-03-13T19:33:00Z">
            <w:rPr/>
          </w:rPrChange>
        </w:rPr>
        <w:t xml:space="preserve"> test (C</w:t>
      </w:r>
      <w:r w:rsidR="004744F3" w:rsidRPr="00ED672B">
        <w:rPr>
          <w:rFonts w:asciiTheme="minorHAnsi" w:hAnsiTheme="minorHAnsi"/>
          <w:rPrChange w:id="4740" w:author="Erin Stephenson" w:date="2019-03-13T19:33:00Z">
            <w:rPr/>
          </w:rPrChange>
        </w:rPr>
        <w:t>, due to lack of normality</w:t>
      </w:r>
      <w:r w:rsidR="00DB6758" w:rsidRPr="00ED672B">
        <w:rPr>
          <w:rFonts w:asciiTheme="minorHAnsi" w:hAnsiTheme="minorHAnsi"/>
          <w:rPrChange w:id="4741" w:author="Erin Stephenson" w:date="2019-03-13T19:33:00Z">
            <w:rPr/>
          </w:rPrChange>
        </w:rPr>
        <w:t>).</w:t>
      </w:r>
    </w:p>
    <w:p w14:paraId="005623F2" w14:textId="61963AB1" w:rsidR="0045067A" w:rsidRPr="00ED672B" w:rsidRDefault="0045067A" w:rsidP="003E7617">
      <w:pPr>
        <w:rPr>
          <w:rFonts w:asciiTheme="minorHAnsi" w:hAnsiTheme="minorHAnsi"/>
          <w:rPrChange w:id="4742" w:author="Erin Stephenson" w:date="2019-03-13T19:33:00Z">
            <w:rPr/>
          </w:rPrChange>
        </w:rPr>
      </w:pPr>
    </w:p>
    <w:p w14:paraId="18A68E2A" w14:textId="77777777" w:rsidR="00C10DEF" w:rsidRPr="00ED672B" w:rsidRDefault="00C10DEF" w:rsidP="003E7617">
      <w:pPr>
        <w:rPr>
          <w:rFonts w:asciiTheme="minorHAnsi" w:hAnsiTheme="minorHAnsi"/>
          <w:b/>
          <w:rPrChange w:id="4743" w:author="Erin Stephenson" w:date="2019-03-13T19:33:00Z">
            <w:rPr>
              <w:b/>
            </w:rPr>
          </w:rPrChange>
        </w:rPr>
      </w:pPr>
    </w:p>
    <w:p w14:paraId="67DA0AA0" w14:textId="442A8E04" w:rsidR="005008B3" w:rsidRPr="00ED672B" w:rsidRDefault="005008B3" w:rsidP="003E7617">
      <w:pPr>
        <w:rPr>
          <w:rFonts w:asciiTheme="minorHAnsi" w:hAnsiTheme="minorHAnsi"/>
          <w:rPrChange w:id="4744" w:author="Erin Stephenson" w:date="2019-03-13T19:33:00Z">
            <w:rPr/>
          </w:rPrChange>
        </w:rPr>
      </w:pPr>
      <w:r w:rsidRPr="00ED672B">
        <w:rPr>
          <w:rFonts w:asciiTheme="minorHAnsi" w:hAnsiTheme="minorHAnsi"/>
          <w:b/>
          <w:rPrChange w:id="4745" w:author="Erin Stephenson" w:date="2019-03-13T19:33:00Z">
            <w:rPr>
              <w:b/>
            </w:rPr>
          </w:rPrChange>
        </w:rPr>
        <w:t xml:space="preserve">Figure 3: </w:t>
      </w:r>
      <w:r w:rsidR="005B6033" w:rsidRPr="00ED672B">
        <w:rPr>
          <w:rFonts w:asciiTheme="minorHAnsi" w:hAnsiTheme="minorHAnsi"/>
          <w:b/>
          <w:rPrChange w:id="4746" w:author="Erin Stephenson" w:date="2019-03-13T19:33:00Z">
            <w:rPr>
              <w:b/>
            </w:rPr>
          </w:rPrChange>
        </w:rPr>
        <w:t xml:space="preserve">Muscle </w:t>
      </w:r>
      <w:r w:rsidR="005B6033" w:rsidRPr="00ED672B">
        <w:rPr>
          <w:rFonts w:asciiTheme="minorHAnsi" w:hAnsiTheme="minorHAnsi"/>
          <w:b/>
          <w:i/>
          <w:rPrChange w:id="4747" w:author="Erin Stephenson" w:date="2019-03-13T19:33:00Z">
            <w:rPr>
              <w:b/>
              <w:i/>
            </w:rPr>
          </w:rPrChange>
        </w:rPr>
        <w:t>Tsc1</w:t>
      </w:r>
      <w:r w:rsidR="005B6033" w:rsidRPr="00ED672B">
        <w:rPr>
          <w:rFonts w:asciiTheme="minorHAnsi" w:hAnsiTheme="minorHAnsi"/>
          <w:b/>
          <w:rPrChange w:id="4748" w:author="Erin Stephenson" w:date="2019-03-13T19:33:00Z">
            <w:rPr>
              <w:b/>
            </w:rPr>
          </w:rPrChange>
        </w:rPr>
        <w:t xml:space="preserve"> Knockout mice are resistant to diet-induced obesity and insulin resistance. </w:t>
      </w:r>
      <w:r w:rsidR="005B6033" w:rsidRPr="00ED672B">
        <w:rPr>
          <w:rFonts w:asciiTheme="minorHAnsi" w:hAnsiTheme="minorHAnsi"/>
          <w:rPrChange w:id="4749" w:author="Erin Stephenson" w:date="2019-03-13T19:33:00Z">
            <w:rPr/>
          </w:rPrChange>
        </w:rPr>
        <w:t>C) Fat pad weights at sacrifice.</w:t>
      </w:r>
      <w:r w:rsidR="00901963" w:rsidRPr="00ED672B">
        <w:rPr>
          <w:rFonts w:asciiTheme="minorHAnsi" w:hAnsiTheme="minorHAnsi"/>
          <w:rPrChange w:id="4750" w:author="Erin Stephenson" w:date="2019-03-13T19:33:00Z">
            <w:rPr/>
          </w:rPrChange>
        </w:rPr>
        <w:t xml:space="preserve">  Statistical significance (p&lt;0.05, n=5/7) was determined via a </w:t>
      </w:r>
      <w:r w:rsidR="005B6033" w:rsidRPr="00ED672B">
        <w:rPr>
          <w:rFonts w:asciiTheme="minorHAnsi" w:hAnsiTheme="minorHAnsi"/>
          <w:rPrChange w:id="4751" w:author="Erin Stephenson" w:date="2019-03-13T19:33:00Z">
            <w:rPr/>
          </w:rPrChange>
        </w:rPr>
        <w:t xml:space="preserve">Welch’s </w:t>
      </w:r>
      <w:r w:rsidR="005B6033" w:rsidRPr="00ED672B">
        <w:rPr>
          <w:rFonts w:asciiTheme="minorHAnsi" w:hAnsiTheme="minorHAnsi"/>
          <w:i/>
          <w:rPrChange w:id="4752" w:author="Erin Stephenson" w:date="2019-03-13T19:33:00Z">
            <w:rPr>
              <w:i/>
            </w:rPr>
          </w:rPrChange>
        </w:rPr>
        <w:t>t</w:t>
      </w:r>
      <w:r w:rsidR="00901963" w:rsidRPr="00ED672B">
        <w:rPr>
          <w:rFonts w:asciiTheme="minorHAnsi" w:hAnsiTheme="minorHAnsi"/>
          <w:rPrChange w:id="4753" w:author="Erin Stephenson" w:date="2019-03-13T19:33:00Z">
            <w:rPr/>
          </w:rPrChange>
        </w:rPr>
        <w:t xml:space="preserve"> </w:t>
      </w:r>
      <w:proofErr w:type="gramStart"/>
      <w:r w:rsidR="00901963" w:rsidRPr="00ED672B">
        <w:rPr>
          <w:rFonts w:asciiTheme="minorHAnsi" w:hAnsiTheme="minorHAnsi"/>
          <w:rPrChange w:id="4754" w:author="Erin Stephenson" w:date="2019-03-13T19:33:00Z">
            <w:rPr/>
          </w:rPrChange>
        </w:rPr>
        <w:t xml:space="preserve">test </w:t>
      </w:r>
      <w:r w:rsidR="005B6033" w:rsidRPr="00ED672B">
        <w:rPr>
          <w:rFonts w:asciiTheme="minorHAnsi" w:hAnsiTheme="minorHAnsi"/>
          <w:rPrChange w:id="4755" w:author="Erin Stephenson" w:date="2019-03-13T19:33:00Z">
            <w:rPr/>
          </w:rPrChange>
        </w:rPr>
        <w:t xml:space="preserve"> (</w:t>
      </w:r>
      <w:proofErr w:type="gramEnd"/>
      <w:r w:rsidR="005B6033" w:rsidRPr="00ED672B">
        <w:rPr>
          <w:rFonts w:asciiTheme="minorHAnsi" w:hAnsiTheme="minorHAnsi"/>
          <w:rPrChange w:id="4756" w:author="Erin Stephenson" w:date="2019-03-13T19:33:00Z">
            <w:rPr/>
          </w:rPrChange>
        </w:rPr>
        <w:t xml:space="preserve">C, males), a Mann-Whitney </w:t>
      </w:r>
      <w:r w:rsidR="00901963" w:rsidRPr="00ED672B">
        <w:rPr>
          <w:rFonts w:asciiTheme="minorHAnsi" w:hAnsiTheme="minorHAnsi"/>
          <w:rPrChange w:id="4757" w:author="Erin Stephenson" w:date="2019-03-13T19:33:00Z">
            <w:rPr/>
          </w:rPrChange>
        </w:rPr>
        <w:t>(C</w:t>
      </w:r>
      <w:r w:rsidR="005B6033" w:rsidRPr="00ED672B">
        <w:rPr>
          <w:rFonts w:asciiTheme="minorHAnsi" w:hAnsiTheme="minorHAnsi"/>
          <w:rPrChange w:id="4758" w:author="Erin Stephenson" w:date="2019-03-13T19:33:00Z">
            <w:rPr/>
          </w:rPrChange>
        </w:rPr>
        <w:t>, females, due to lack of normality).</w:t>
      </w:r>
    </w:p>
    <w:p w14:paraId="78490DD6" w14:textId="1867AE88" w:rsidR="00B4522B" w:rsidRPr="00ED672B" w:rsidRDefault="00B4522B" w:rsidP="003E7617">
      <w:pPr>
        <w:rPr>
          <w:rFonts w:asciiTheme="minorHAnsi" w:hAnsiTheme="minorHAnsi"/>
          <w:rPrChange w:id="4759" w:author="Erin Stephenson" w:date="2019-03-13T19:33:00Z">
            <w:rPr/>
          </w:rPrChange>
        </w:rPr>
      </w:pPr>
    </w:p>
    <w:p w14:paraId="5C9F6721" w14:textId="74F596C5" w:rsidR="006821D8" w:rsidRPr="00ED672B" w:rsidRDefault="006821D8" w:rsidP="003E7617">
      <w:pPr>
        <w:rPr>
          <w:rFonts w:asciiTheme="minorHAnsi" w:hAnsiTheme="minorHAnsi"/>
          <w:rPrChange w:id="4760" w:author="Erin Stephenson" w:date="2019-03-13T19:33:00Z">
            <w:rPr/>
          </w:rPrChange>
        </w:rPr>
      </w:pPr>
      <w:r w:rsidRPr="00ED672B">
        <w:rPr>
          <w:rFonts w:asciiTheme="minorHAnsi" w:hAnsiTheme="minorHAnsi"/>
          <w:b/>
          <w:rPrChange w:id="4761" w:author="Erin Stephenson" w:date="2019-03-13T19:33:00Z">
            <w:rPr>
              <w:b/>
            </w:rPr>
          </w:rPrChange>
        </w:rPr>
        <w:t xml:space="preserve">Figure 4: Transcriptional </w:t>
      </w:r>
      <w:r w:rsidR="005F6EBE" w:rsidRPr="00ED672B">
        <w:rPr>
          <w:rFonts w:asciiTheme="minorHAnsi" w:hAnsiTheme="minorHAnsi"/>
          <w:b/>
          <w:rPrChange w:id="4762" w:author="Erin Stephenson" w:date="2019-03-13T19:33:00Z">
            <w:rPr>
              <w:b/>
            </w:rPr>
          </w:rPrChange>
        </w:rPr>
        <w:t xml:space="preserve">and structural </w:t>
      </w:r>
      <w:r w:rsidRPr="00ED672B">
        <w:rPr>
          <w:rFonts w:asciiTheme="minorHAnsi" w:hAnsiTheme="minorHAnsi"/>
          <w:b/>
          <w:rPrChange w:id="4763" w:author="Erin Stephenson" w:date="2019-03-13T19:33:00Z">
            <w:rPr>
              <w:b/>
            </w:rPr>
          </w:rPrChange>
        </w:rPr>
        <w:t xml:space="preserve">changes </w:t>
      </w:r>
      <w:r w:rsidR="007307B3" w:rsidRPr="00ED672B">
        <w:rPr>
          <w:rFonts w:asciiTheme="minorHAnsi" w:hAnsiTheme="minorHAnsi"/>
          <w:b/>
          <w:rPrChange w:id="4764" w:author="Erin Stephenson" w:date="2019-03-13T19:33:00Z">
            <w:rPr>
              <w:b/>
            </w:rPr>
          </w:rPrChange>
        </w:rPr>
        <w:t xml:space="preserve">in </w:t>
      </w:r>
      <w:r w:rsidR="007307B3" w:rsidRPr="00ED672B">
        <w:rPr>
          <w:rFonts w:asciiTheme="minorHAnsi" w:hAnsiTheme="minorHAnsi"/>
          <w:b/>
          <w:i/>
          <w:rPrChange w:id="4765" w:author="Erin Stephenson" w:date="2019-03-13T19:33:00Z">
            <w:rPr>
              <w:b/>
              <w:i/>
            </w:rPr>
          </w:rPrChange>
        </w:rPr>
        <w:t xml:space="preserve">Tsc1 </w:t>
      </w:r>
      <w:r w:rsidR="007307B3" w:rsidRPr="00ED672B">
        <w:rPr>
          <w:rFonts w:asciiTheme="minorHAnsi" w:hAnsiTheme="minorHAnsi"/>
          <w:b/>
          <w:rPrChange w:id="4766" w:author="Erin Stephenson" w:date="2019-03-13T19:33:00Z">
            <w:rPr>
              <w:b/>
            </w:rPr>
          </w:rPrChange>
        </w:rPr>
        <w:t xml:space="preserve">knockout muscles.  </w:t>
      </w:r>
      <w:r w:rsidR="007307B3" w:rsidRPr="00ED672B">
        <w:rPr>
          <w:rFonts w:asciiTheme="minorHAnsi" w:hAnsiTheme="minorHAnsi"/>
          <w:rPrChange w:id="4767" w:author="Erin Stephenson" w:date="2019-03-13T19:33:00Z">
            <w:rPr/>
          </w:rPrChange>
        </w:rPr>
        <w:t>A</w:t>
      </w:r>
      <w:r w:rsidR="005F6EBE" w:rsidRPr="00ED672B">
        <w:rPr>
          <w:rFonts w:asciiTheme="minorHAnsi" w:hAnsiTheme="minorHAnsi"/>
          <w:rPrChange w:id="4768" w:author="Erin Stephenson" w:date="2019-03-13T19:33:00Z">
            <w:rPr/>
          </w:rPrChange>
        </w:rPr>
        <w:t xml:space="preserve">) Expression of A) Amino Acid Transporters B) Fatty Acid Transporters from </w:t>
      </w:r>
      <w:proofErr w:type="spellStart"/>
      <w:r w:rsidR="005F6EBE" w:rsidRPr="00ED672B">
        <w:rPr>
          <w:rFonts w:asciiTheme="minorHAnsi" w:hAnsiTheme="minorHAnsi"/>
          <w:rPrChange w:id="4769" w:author="Erin Stephenson" w:date="2019-03-13T19:33:00Z">
            <w:rPr/>
          </w:rPrChange>
        </w:rPr>
        <w:t>RNAseq</w:t>
      </w:r>
      <w:proofErr w:type="spellEnd"/>
      <w:r w:rsidR="005F6EBE" w:rsidRPr="00ED672B">
        <w:rPr>
          <w:rFonts w:asciiTheme="minorHAnsi" w:hAnsiTheme="minorHAnsi"/>
          <w:rPrChange w:id="4770" w:author="Erin Stephenson" w:date="2019-03-13T19:33:00Z">
            <w:rPr/>
          </w:rPrChange>
        </w:rPr>
        <w:t xml:space="preserve"> data.  Markers of oxidative and non-oxidative muscles (C) and sections from quadriceps stained with NADH/NBT (D).  Darker staining indicates oxidative fibers.  E) mRNA and F) protein levels of Sarcolipin from quadriceps muscles.  Asterisks indicates adjusted p value of &lt;0.05.</w:t>
      </w:r>
    </w:p>
    <w:p w14:paraId="103E075B" w14:textId="7EFE5D24" w:rsidR="005F6EBE" w:rsidRPr="00ED672B" w:rsidRDefault="005F6EBE" w:rsidP="003E7617">
      <w:pPr>
        <w:rPr>
          <w:rFonts w:asciiTheme="minorHAnsi" w:hAnsiTheme="minorHAnsi"/>
          <w:rPrChange w:id="4771" w:author="Erin Stephenson" w:date="2019-03-13T19:33:00Z">
            <w:rPr/>
          </w:rPrChange>
        </w:rPr>
      </w:pPr>
    </w:p>
    <w:p w14:paraId="7F483492" w14:textId="379C8F3F" w:rsidR="00B558A8" w:rsidRPr="00ED672B" w:rsidRDefault="00B558A8" w:rsidP="003E7617">
      <w:pPr>
        <w:rPr>
          <w:rFonts w:asciiTheme="minorHAnsi" w:hAnsiTheme="minorHAnsi"/>
          <w:b/>
          <w:rPrChange w:id="4772" w:author="Erin Stephenson" w:date="2019-03-13T19:33:00Z">
            <w:rPr>
              <w:b/>
            </w:rPr>
          </w:rPrChange>
        </w:rPr>
      </w:pPr>
      <w:r w:rsidRPr="00ED672B">
        <w:rPr>
          <w:rFonts w:asciiTheme="minorHAnsi" w:hAnsiTheme="minorHAnsi"/>
          <w:b/>
          <w:rPrChange w:id="4773" w:author="Erin Stephenson" w:date="2019-03-13T19:33:00Z">
            <w:rPr>
              <w:b/>
            </w:rPr>
          </w:rPrChange>
        </w:rPr>
        <w:t xml:space="preserve">Figure 5: Survival curve of male muscle </w:t>
      </w:r>
      <w:r w:rsidRPr="00ED672B">
        <w:rPr>
          <w:rFonts w:asciiTheme="minorHAnsi" w:hAnsiTheme="minorHAnsi"/>
          <w:b/>
          <w:i/>
          <w:rPrChange w:id="4774" w:author="Erin Stephenson" w:date="2019-03-13T19:33:00Z">
            <w:rPr>
              <w:b/>
              <w:i/>
            </w:rPr>
          </w:rPrChange>
        </w:rPr>
        <w:t>Tsc1</w:t>
      </w:r>
      <w:r w:rsidRPr="00ED672B">
        <w:rPr>
          <w:rFonts w:asciiTheme="minorHAnsi" w:hAnsiTheme="minorHAnsi"/>
          <w:b/>
          <w:rPrChange w:id="4775" w:author="Erin Stephenson" w:date="2019-03-13T19:33:00Z">
            <w:rPr>
              <w:b/>
            </w:rPr>
          </w:rPrChange>
        </w:rPr>
        <w:t xml:space="preserve"> knockout mice on a normal chow diet.  </w:t>
      </w:r>
      <w:r w:rsidRPr="00ED672B">
        <w:rPr>
          <w:rFonts w:asciiTheme="minorHAnsi" w:hAnsiTheme="minorHAnsi"/>
          <w:rPrChange w:id="4776" w:author="Erin Stephenson" w:date="2019-03-13T19:33:00Z">
            <w:rPr/>
          </w:rPrChange>
        </w:rPr>
        <w:t>Dotted lines indicate age at which 50% of animals died.</w:t>
      </w:r>
    </w:p>
    <w:p w14:paraId="204F8236" w14:textId="77777777" w:rsidR="005F6EBE" w:rsidRPr="00ED672B" w:rsidRDefault="005F6EBE" w:rsidP="003E7617">
      <w:pPr>
        <w:rPr>
          <w:rFonts w:asciiTheme="minorHAnsi" w:hAnsiTheme="minorHAnsi"/>
          <w:rPrChange w:id="4777" w:author="Erin Stephenson" w:date="2019-03-13T19:33:00Z">
            <w:rPr/>
          </w:rPrChange>
        </w:rPr>
      </w:pPr>
    </w:p>
    <w:p w14:paraId="25A4D476" w14:textId="166E6EE7" w:rsidR="00B4522B" w:rsidRPr="00ED672B" w:rsidRDefault="00B4522B" w:rsidP="00A40A23">
      <w:pPr>
        <w:pStyle w:val="Heading1"/>
        <w:rPr>
          <w:rFonts w:asciiTheme="minorHAnsi" w:hAnsiTheme="minorHAnsi"/>
          <w:rPrChange w:id="4778" w:author="Erin Stephenson" w:date="2019-03-13T19:33:00Z">
            <w:rPr/>
          </w:rPrChange>
        </w:rPr>
      </w:pPr>
      <w:r w:rsidRPr="00ED672B">
        <w:rPr>
          <w:rFonts w:asciiTheme="minorHAnsi" w:hAnsiTheme="minorHAnsi"/>
          <w:rPrChange w:id="4779" w:author="Erin Stephenson" w:date="2019-03-13T19:33:00Z">
            <w:rPr/>
          </w:rPrChange>
        </w:rPr>
        <w:t>Supplementary Figure Legends</w:t>
      </w:r>
    </w:p>
    <w:p w14:paraId="0128D48A" w14:textId="77777777" w:rsidR="00B4522B" w:rsidRPr="00ED672B" w:rsidRDefault="00B4522B" w:rsidP="003E7617">
      <w:pPr>
        <w:rPr>
          <w:rFonts w:asciiTheme="minorHAnsi" w:hAnsiTheme="minorHAnsi"/>
          <w:rPrChange w:id="4780" w:author="Erin Stephenson" w:date="2019-03-13T19:33:00Z">
            <w:rPr/>
          </w:rPrChange>
        </w:rPr>
      </w:pPr>
    </w:p>
    <w:p w14:paraId="4FA9BB7D" w14:textId="28FAD026" w:rsidR="00A01F29" w:rsidRPr="00ED672B" w:rsidRDefault="00A01F29" w:rsidP="003E7617">
      <w:pPr>
        <w:rPr>
          <w:rFonts w:asciiTheme="minorHAnsi" w:hAnsiTheme="minorHAnsi"/>
          <w:rPrChange w:id="4781" w:author="Erin Stephenson" w:date="2019-03-13T19:33:00Z">
            <w:rPr/>
          </w:rPrChange>
        </w:rPr>
      </w:pPr>
      <w:commentRangeStart w:id="4782"/>
      <w:r w:rsidRPr="00ED672B">
        <w:rPr>
          <w:rFonts w:asciiTheme="minorHAnsi" w:hAnsiTheme="minorHAnsi"/>
          <w:b/>
          <w:rPrChange w:id="4783" w:author="Erin Stephenson" w:date="2019-03-13T19:33:00Z">
            <w:rPr>
              <w:b/>
            </w:rPr>
          </w:rPrChange>
        </w:rPr>
        <w:t xml:space="preserve">Supplementary Table 1: Gene expression differences in muscle </w:t>
      </w:r>
      <w:r w:rsidRPr="00ED672B">
        <w:rPr>
          <w:rFonts w:asciiTheme="minorHAnsi" w:hAnsiTheme="minorHAnsi"/>
          <w:b/>
          <w:i/>
          <w:rPrChange w:id="4784" w:author="Erin Stephenson" w:date="2019-03-13T19:33:00Z">
            <w:rPr>
              <w:b/>
              <w:i/>
            </w:rPr>
          </w:rPrChange>
        </w:rPr>
        <w:t xml:space="preserve">Tsc1 </w:t>
      </w:r>
      <w:r w:rsidRPr="00ED672B">
        <w:rPr>
          <w:rFonts w:asciiTheme="minorHAnsi" w:hAnsiTheme="minorHAnsi"/>
          <w:b/>
          <w:rPrChange w:id="4785" w:author="Erin Stephenson" w:date="2019-03-13T19:33:00Z">
            <w:rPr>
              <w:b/>
            </w:rPr>
          </w:rPrChange>
        </w:rPr>
        <w:t xml:space="preserve">knockout quadriceps.  </w:t>
      </w:r>
      <w:r w:rsidR="00406E98" w:rsidRPr="00ED672B">
        <w:rPr>
          <w:rFonts w:asciiTheme="minorHAnsi" w:hAnsiTheme="minorHAnsi"/>
          <w:rPrChange w:id="4786" w:author="Erin Stephenson" w:date="2019-03-13T19:33:00Z">
            <w:rPr/>
          </w:rPrChange>
        </w:rPr>
        <w:t>Full results of differential expression analysis.</w:t>
      </w:r>
      <w:commentRangeEnd w:id="4782"/>
      <w:r w:rsidR="0018769C">
        <w:rPr>
          <w:rStyle w:val="CommentReference"/>
          <w:rFonts w:asciiTheme="minorHAnsi" w:hAnsiTheme="minorHAnsi" w:cstheme="minorBidi"/>
        </w:rPr>
        <w:commentReference w:id="4782"/>
      </w:r>
    </w:p>
    <w:p w14:paraId="39100E02" w14:textId="37F63227" w:rsidR="00406E98" w:rsidRPr="00ED672B" w:rsidRDefault="00406E98" w:rsidP="003E7617">
      <w:pPr>
        <w:rPr>
          <w:rFonts w:asciiTheme="minorHAnsi" w:hAnsiTheme="minorHAnsi"/>
          <w:rPrChange w:id="4787" w:author="Erin Stephenson" w:date="2019-03-13T19:33:00Z">
            <w:rPr/>
          </w:rPrChange>
        </w:rPr>
      </w:pPr>
    </w:p>
    <w:p w14:paraId="3C0AE787" w14:textId="5440931C" w:rsidR="00406E98" w:rsidRPr="00ED672B" w:rsidRDefault="00406E98" w:rsidP="00406E98">
      <w:pPr>
        <w:rPr>
          <w:rFonts w:asciiTheme="minorHAnsi" w:hAnsiTheme="minorHAnsi"/>
          <w:rPrChange w:id="4788" w:author="Erin Stephenson" w:date="2019-03-13T19:33:00Z">
            <w:rPr/>
          </w:rPrChange>
        </w:rPr>
      </w:pPr>
      <w:r w:rsidRPr="00ED672B">
        <w:rPr>
          <w:rFonts w:asciiTheme="minorHAnsi" w:hAnsiTheme="minorHAnsi"/>
          <w:b/>
          <w:rPrChange w:id="4789" w:author="Erin Stephenson" w:date="2019-03-13T19:33:00Z">
            <w:rPr>
              <w:b/>
            </w:rPr>
          </w:rPrChange>
        </w:rPr>
        <w:t xml:space="preserve">Supplementary Table 2: Gene set enrichment analysis of </w:t>
      </w:r>
      <w:r w:rsidRPr="00ED672B">
        <w:rPr>
          <w:rFonts w:asciiTheme="minorHAnsi" w:hAnsiTheme="minorHAnsi"/>
          <w:b/>
          <w:i/>
          <w:rPrChange w:id="4790" w:author="Erin Stephenson" w:date="2019-03-13T19:33:00Z">
            <w:rPr>
              <w:b/>
              <w:i/>
            </w:rPr>
          </w:rPrChange>
        </w:rPr>
        <w:t>Tsc1</w:t>
      </w:r>
      <w:r w:rsidRPr="00ED672B">
        <w:rPr>
          <w:rFonts w:asciiTheme="minorHAnsi" w:hAnsiTheme="minorHAnsi"/>
          <w:b/>
          <w:rPrChange w:id="4791" w:author="Erin Stephenson" w:date="2019-03-13T19:33:00Z">
            <w:rPr>
              <w:b/>
            </w:rPr>
          </w:rPrChange>
        </w:rPr>
        <w:t xml:space="preserve"> knockout quadriceps.  </w:t>
      </w:r>
      <w:r w:rsidRPr="00ED672B">
        <w:rPr>
          <w:rFonts w:asciiTheme="minorHAnsi" w:hAnsiTheme="minorHAnsi"/>
          <w:rPrChange w:id="4792" w:author="Erin Stephenson" w:date="2019-03-13T19:33:00Z">
            <w:rPr/>
          </w:rPrChange>
        </w:rPr>
        <w:t xml:space="preserve">All pathways that met an adjusted p-value of 0.25 are </w:t>
      </w:r>
      <w:r w:rsidR="001174FB" w:rsidRPr="00ED672B">
        <w:rPr>
          <w:rFonts w:asciiTheme="minorHAnsi" w:hAnsiTheme="minorHAnsi"/>
          <w:rPrChange w:id="4793" w:author="Erin Stephenson" w:date="2019-03-13T19:33:00Z">
            <w:rPr/>
          </w:rPrChange>
        </w:rPr>
        <w:t>shown.  NES (net enrichment score) indicates pathway effect size with positive numbers indicating positive enrichment of this gene set in these data.  Gene details are the genes which drove this positive or negative</w:t>
      </w:r>
      <w:bookmarkStart w:id="4794" w:name="_GoBack"/>
      <w:bookmarkEnd w:id="4794"/>
      <w:r w:rsidR="001174FB" w:rsidRPr="00ED672B">
        <w:rPr>
          <w:rFonts w:asciiTheme="minorHAnsi" w:hAnsiTheme="minorHAnsi"/>
          <w:rPrChange w:id="4795" w:author="Erin Stephenson" w:date="2019-03-13T19:33:00Z">
            <w:rPr/>
          </w:rPrChange>
        </w:rPr>
        <w:t xml:space="preserve"> association.</w:t>
      </w:r>
      <w:r w:rsidR="00D4462C" w:rsidRPr="00ED672B">
        <w:rPr>
          <w:rFonts w:asciiTheme="minorHAnsi" w:hAnsiTheme="minorHAnsi"/>
          <w:rPrChange w:id="4796" w:author="Erin Stephenson" w:date="2019-03-13T19:33:00Z">
            <w:rPr/>
          </w:rPrChange>
        </w:rPr>
        <w:t xml:space="preserve">  Both nominal (NOM) and FDR adjusted (FDR) p/q values are shown.</w:t>
      </w:r>
    </w:p>
    <w:p w14:paraId="7AEECA52" w14:textId="77777777" w:rsidR="00406E98" w:rsidRPr="00ED672B" w:rsidRDefault="00406E98" w:rsidP="003E7617">
      <w:pPr>
        <w:rPr>
          <w:rFonts w:asciiTheme="minorHAnsi" w:hAnsiTheme="minorHAnsi"/>
          <w:rPrChange w:id="4797" w:author="Erin Stephenson" w:date="2019-03-13T19:33:00Z">
            <w:rPr/>
          </w:rPrChange>
        </w:rPr>
      </w:pPr>
    </w:p>
    <w:sectPr w:rsidR="00406E98" w:rsidRPr="00ED672B" w:rsidSect="00A34EF3">
      <w:footerReference w:type="even" r:id="rId10"/>
      <w:footerReference w:type="default" r:id="rId11"/>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ve Bridges" w:date="2016-06-15T09:17:00Z" w:initials="DB">
    <w:p w14:paraId="5E63C8D1" w14:textId="60FA3721" w:rsidR="00582F0B" w:rsidRDefault="00582F0B">
      <w:pPr>
        <w:pStyle w:val="CommentText"/>
      </w:pPr>
      <w:r>
        <w:rPr>
          <w:rStyle w:val="CommentReference"/>
        </w:rPr>
        <w:annotationRef/>
      </w:r>
      <w:r>
        <w:t>Potential reviewers:</w:t>
      </w:r>
      <w:r>
        <w:br/>
        <w:t>Leslie Kozak</w:t>
      </w:r>
    </w:p>
    <w:p w14:paraId="655AA1B3" w14:textId="7C7988D3" w:rsidR="00582F0B" w:rsidRDefault="00582F0B">
      <w:pPr>
        <w:pStyle w:val="CommentText"/>
      </w:pPr>
      <w:r>
        <w:t xml:space="preserve">Muthu </w:t>
      </w:r>
      <w:proofErr w:type="spellStart"/>
      <w:r>
        <w:t>Periasamy</w:t>
      </w:r>
      <w:proofErr w:type="spellEnd"/>
    </w:p>
    <w:p w14:paraId="7A21C46D" w14:textId="03637713" w:rsidR="00582F0B" w:rsidRDefault="00582F0B">
      <w:pPr>
        <w:pStyle w:val="CommentText"/>
      </w:pPr>
      <w:r>
        <w:t>David Guertin</w:t>
      </w:r>
    </w:p>
    <w:p w14:paraId="5D82F0F9" w14:textId="1CD36490" w:rsidR="00582F0B" w:rsidRDefault="00582F0B">
      <w:pPr>
        <w:pStyle w:val="CommentText"/>
      </w:pPr>
      <w:r>
        <w:t>Michael Hall</w:t>
      </w:r>
    </w:p>
    <w:p w14:paraId="19DBB59F" w14:textId="5E88A870" w:rsidR="00582F0B" w:rsidRDefault="00582F0B">
      <w:pPr>
        <w:pStyle w:val="CommentText"/>
      </w:pPr>
      <w:r>
        <w:t xml:space="preserve">Markus </w:t>
      </w:r>
      <w:proofErr w:type="spellStart"/>
      <w:r>
        <w:t>Ruegg</w:t>
      </w:r>
      <w:proofErr w:type="spellEnd"/>
    </w:p>
    <w:p w14:paraId="74C5ACF2" w14:textId="77777777" w:rsidR="00582F0B" w:rsidRDefault="00582F0B">
      <w:pPr>
        <w:pStyle w:val="CommentText"/>
      </w:pPr>
    </w:p>
  </w:comment>
  <w:comment w:id="4" w:author="Erin Stephenson" w:date="2019-03-14T13:11:00Z" w:initials="EJS">
    <w:p w14:paraId="4FE63058" w14:textId="290AC1D7" w:rsidR="001A6BE0" w:rsidRDefault="001A6BE0">
      <w:pPr>
        <w:pStyle w:val="CommentText"/>
      </w:pPr>
      <w:r>
        <w:rPr>
          <w:rStyle w:val="CommentReference"/>
        </w:rPr>
        <w:annotationRef/>
      </w:r>
      <w:r>
        <w:t xml:space="preserve">I </w:t>
      </w:r>
      <w:proofErr w:type="spellStart"/>
      <w:r>
        <w:t>kinda</w:t>
      </w:r>
      <w:proofErr w:type="spellEnd"/>
      <w:r>
        <w:t xml:space="preserve"> feel like we could drop </w:t>
      </w:r>
      <w:r w:rsidR="004033FB">
        <w:t>the aging stuff from this paper. Thoughts?</w:t>
      </w:r>
    </w:p>
  </w:comment>
  <w:comment w:id="16" w:author="Dave Bridges" w:date="2018-08-15T13:05:00Z" w:initials="DB">
    <w:p w14:paraId="7A793280" w14:textId="2EF25560" w:rsidR="00582F0B" w:rsidRDefault="00582F0B">
      <w:pPr>
        <w:pStyle w:val="CommentText"/>
      </w:pPr>
      <w:r>
        <w:rPr>
          <w:rStyle w:val="CommentReference"/>
        </w:rPr>
        <w:annotationRef/>
      </w:r>
      <w:r>
        <w:t>DS: Do you want to use a middle initial?</w:t>
      </w:r>
    </w:p>
  </w:comment>
  <w:comment w:id="38" w:author="Dave Bridges" w:date="2019-03-04T14:11:00Z" w:initials="DB">
    <w:p w14:paraId="70A1AC74" w14:textId="6440C48B" w:rsidR="00582F0B" w:rsidRDefault="00582F0B">
      <w:pPr>
        <w:pStyle w:val="CommentText"/>
      </w:pPr>
      <w:r>
        <w:rPr>
          <w:rStyle w:val="CommentReference"/>
        </w:rPr>
        <w:annotationRef/>
      </w:r>
      <w:r>
        <w:t>EJS can you write this</w:t>
      </w:r>
    </w:p>
  </w:comment>
  <w:comment w:id="149" w:author="Erin Stephenson" w:date="2019-03-13T14:17:00Z" w:initials="EJS">
    <w:p w14:paraId="6AF9FE8C" w14:textId="5D3F2CBD" w:rsidR="00582F0B" w:rsidRDefault="00582F0B">
      <w:pPr>
        <w:pStyle w:val="CommentText"/>
      </w:pPr>
      <w:r>
        <w:rPr>
          <w:rStyle w:val="CommentReference"/>
        </w:rPr>
        <w:annotationRef/>
      </w:r>
      <w:r>
        <w:t>The mention of HPD’s feels kind of random and a little off-focus now that the HPD data is no longer part of the manuscript. What do you think? I have put a strike through what I propose we get rid of in this paragraph.</w:t>
      </w:r>
    </w:p>
  </w:comment>
  <w:comment w:id="313" w:author="Microsoft Office User" w:date="2019-03-08T14:28:00Z" w:initials="Office">
    <w:p w14:paraId="1EF2EA3E" w14:textId="77777777" w:rsidR="00582F0B" w:rsidRDefault="00582F0B" w:rsidP="0053186E">
      <w:pPr>
        <w:pStyle w:val="CommentText"/>
      </w:pPr>
      <w:r>
        <w:rPr>
          <w:rStyle w:val="CommentReference"/>
        </w:rPr>
        <w:annotationRef/>
      </w:r>
      <w:r>
        <w:t xml:space="preserve">Thought it might be good to include something about how there is a fiber type switch and increased mTORC1 activity in human muscle with aging. I am not sure how to edit the reference library via </w:t>
      </w:r>
      <w:proofErr w:type="spellStart"/>
      <w:r>
        <w:t>github</w:t>
      </w:r>
      <w:proofErr w:type="spellEnd"/>
      <w:r>
        <w:t xml:space="preserve">, so I typed in the refs for now. ES  </w:t>
      </w:r>
    </w:p>
  </w:comment>
  <w:comment w:id="408" w:author="Dave Bridges" w:date="2016-10-25T19:52:00Z" w:initials="DB">
    <w:p w14:paraId="67942093" w14:textId="77777777" w:rsidR="00582F0B" w:rsidRDefault="00582F0B" w:rsidP="004E21CF">
      <w:pPr>
        <w:pStyle w:val="CommentText"/>
      </w:pPr>
      <w:r>
        <w:rPr>
          <w:rStyle w:val="CommentReference"/>
        </w:rPr>
        <w:annotationRef/>
      </w:r>
      <w:r>
        <w:t>Dave: check that these are all longitudinal studies</w:t>
      </w:r>
    </w:p>
  </w:comment>
  <w:comment w:id="416" w:author="Dave Bridges" w:date="2018-01-04T14:48:00Z" w:initials="DB">
    <w:p w14:paraId="38B28BF5" w14:textId="77777777" w:rsidR="00582F0B" w:rsidRDefault="00582F0B" w:rsidP="004E21CF">
      <w:pPr>
        <w:pStyle w:val="CommentText"/>
      </w:pPr>
      <w:r>
        <w:rPr>
          <w:rStyle w:val="CommentReference"/>
        </w:rPr>
        <w:annotationRef/>
      </w:r>
      <w:r>
        <w:t xml:space="preserve">Make a point to say how </w:t>
      </w:r>
      <w:proofErr w:type="spellStart"/>
      <w:r>
        <w:t>Tsc</w:t>
      </w:r>
      <w:proofErr w:type="spellEnd"/>
      <w:r>
        <w:t xml:space="preserve"> deletion results in mTORC1 gain of function</w:t>
      </w:r>
    </w:p>
  </w:comment>
  <w:comment w:id="444" w:author="Erin Stephenson" w:date="2019-03-13T14:22:00Z" w:initials="EJS">
    <w:p w14:paraId="1486D983" w14:textId="002B82E1" w:rsidR="00582F0B" w:rsidRDefault="00582F0B">
      <w:pPr>
        <w:pStyle w:val="CommentText"/>
      </w:pPr>
      <w:r>
        <w:rPr>
          <w:rStyle w:val="CommentReference"/>
        </w:rPr>
        <w:annotationRef/>
      </w:r>
      <w:proofErr w:type="gramStart"/>
      <w:r>
        <w:t>Again</w:t>
      </w:r>
      <w:proofErr w:type="gramEnd"/>
      <w:r>
        <w:t xml:space="preserve"> with the weird protein diet reference. I feel like we could get rid of this sentence entirely. Thoughts?</w:t>
      </w:r>
    </w:p>
  </w:comment>
  <w:comment w:id="464" w:author="Erin Stephenson" w:date="2019-03-13T14:44:00Z" w:initials="EJS">
    <w:p w14:paraId="11F7C821" w14:textId="6D3127F4" w:rsidR="00582F0B" w:rsidRDefault="00582F0B">
      <w:pPr>
        <w:pStyle w:val="CommentText"/>
      </w:pPr>
      <w:r>
        <w:rPr>
          <w:rStyle w:val="CommentReference"/>
        </w:rPr>
        <w:annotationRef/>
      </w:r>
      <w:r>
        <w:t xml:space="preserve">The </w:t>
      </w:r>
      <w:proofErr w:type="spellStart"/>
      <w:r>
        <w:t>RNAseq</w:t>
      </w:r>
      <w:proofErr w:type="spellEnd"/>
      <w:r>
        <w:t xml:space="preserve"> data are the most novel aspect of this manuscript so I think we need to direct the focus toward that data set from the outset.</w:t>
      </w:r>
    </w:p>
  </w:comment>
  <w:comment w:id="517" w:author="Microsoft Office User" w:date="2019-03-08T14:28:00Z" w:initials="Office">
    <w:p w14:paraId="3B86FE88" w14:textId="7D0BA9E1" w:rsidR="00582F0B" w:rsidRDefault="00582F0B">
      <w:pPr>
        <w:pStyle w:val="CommentText"/>
      </w:pPr>
      <w:r>
        <w:rPr>
          <w:rStyle w:val="CommentReference"/>
        </w:rPr>
        <w:annotationRef/>
      </w:r>
      <w:r>
        <w:t xml:space="preserve">Thought it might be good to include something about how there is a fiber type switch and increased mTORC1 activity in human muscle with aging. I am not sure how to edit the reference library via </w:t>
      </w:r>
      <w:proofErr w:type="spellStart"/>
      <w:r>
        <w:t>github</w:t>
      </w:r>
      <w:proofErr w:type="spellEnd"/>
      <w:r>
        <w:t xml:space="preserve">, so I typed in the refs for now. ES  </w:t>
      </w:r>
    </w:p>
  </w:comment>
  <w:comment w:id="580" w:author="Dave Bridges" w:date="2015-09-11T08:32:00Z" w:initials="DB">
    <w:p w14:paraId="780C7A5B" w14:textId="4D228BDB" w:rsidR="00582F0B" w:rsidRDefault="00582F0B">
      <w:pPr>
        <w:pStyle w:val="CommentText"/>
      </w:pPr>
      <w:r>
        <w:rPr>
          <w:rStyle w:val="CommentReference"/>
        </w:rPr>
        <w:annotationRef/>
      </w:r>
      <w:proofErr w:type="spellStart"/>
      <w:r>
        <w:t>JeAnna</w:t>
      </w:r>
      <w:proofErr w:type="spellEnd"/>
      <w:r>
        <w:t xml:space="preserve"> can you find out the stock number for the normal chow diets</w:t>
      </w:r>
    </w:p>
  </w:comment>
  <w:comment w:id="601" w:author="Dave Bridges" w:date="2015-11-04T11:16:00Z" w:initials="DB">
    <w:p w14:paraId="515A300A" w14:textId="77777777" w:rsidR="00582F0B" w:rsidRDefault="00582F0B" w:rsidP="00AC7808">
      <w:pPr>
        <w:pStyle w:val="CommentText"/>
      </w:pPr>
      <w:r>
        <w:rPr>
          <w:rStyle w:val="CommentReference"/>
        </w:rPr>
        <w:annotationRef/>
      </w:r>
      <w:r>
        <w:t>Check this</w:t>
      </w:r>
    </w:p>
  </w:comment>
  <w:comment w:id="606" w:author="Microsoft Office User" w:date="2019-03-08T14:37:00Z" w:initials="Office">
    <w:p w14:paraId="710489AD" w14:textId="7D75361D" w:rsidR="00582F0B" w:rsidRDefault="00582F0B">
      <w:pPr>
        <w:pStyle w:val="CommentText"/>
      </w:pPr>
      <w:r>
        <w:rPr>
          <w:rStyle w:val="CommentReference"/>
        </w:rPr>
        <w:annotationRef/>
      </w:r>
      <w:r>
        <w:t>Do you need to say how they were euthanized? This might be journal- specific, but I personally appreciate when an author includes this information. ES</w:t>
      </w:r>
    </w:p>
    <w:p w14:paraId="34DCF49B" w14:textId="77777777" w:rsidR="00582F0B" w:rsidRDefault="00582F0B">
      <w:pPr>
        <w:pStyle w:val="CommentText"/>
      </w:pPr>
    </w:p>
  </w:comment>
  <w:comment w:id="717" w:author="Dave Bridges" w:date="2019-03-01T12:49:00Z" w:initials="DB">
    <w:p w14:paraId="1CCD1F8A" w14:textId="6AE1A8C0" w:rsidR="00582F0B" w:rsidRDefault="00582F0B">
      <w:pPr>
        <w:pStyle w:val="CommentText"/>
      </w:pPr>
      <w:r>
        <w:rPr>
          <w:rStyle w:val="CommentReference"/>
        </w:rPr>
        <w:annotationRef/>
      </w:r>
      <w:r>
        <w:t>Erin please write this section for the ITT’s on the HFD mice (what ages, what does of insulin, how long were they fasted).</w:t>
      </w:r>
    </w:p>
  </w:comment>
  <w:comment w:id="722" w:author="Microsoft Office User" w:date="2019-03-08T15:23:00Z" w:initials="Office">
    <w:p w14:paraId="210790D4" w14:textId="18BF1813" w:rsidR="00582F0B" w:rsidRDefault="00582F0B">
      <w:pPr>
        <w:pStyle w:val="CommentText"/>
      </w:pPr>
      <w:r>
        <w:rPr>
          <w:rStyle w:val="CommentReference"/>
        </w:rPr>
        <w:annotationRef/>
      </w:r>
      <w:r>
        <w:t>Dave, do you think we need to calculate/include the AUC for the insulin curves? ES</w:t>
      </w:r>
    </w:p>
  </w:comment>
  <w:comment w:id="810" w:author="Erin Stephenson" w:date="2019-03-08T17:00:00Z" w:initials="EJS">
    <w:p w14:paraId="5CB4BBBF" w14:textId="65A91456" w:rsidR="00582F0B" w:rsidRDefault="00582F0B">
      <w:pPr>
        <w:pStyle w:val="CommentText"/>
      </w:pPr>
      <w:r>
        <w:rPr>
          <w:rStyle w:val="CommentReference"/>
        </w:rPr>
        <w:annotationRef/>
      </w:r>
      <w:r>
        <w:t>Dave, are we not including the isoproterenol injection and EE or cold tolerance data? Mostly curious, can’t remember if it showed anything useful or not.</w:t>
      </w:r>
    </w:p>
  </w:comment>
  <w:comment w:id="857" w:author="Erin Stephenson" w:date="2019-03-13T12:32:00Z" w:initials="EJS">
    <w:p w14:paraId="73316506" w14:textId="6991C170" w:rsidR="00582F0B" w:rsidRDefault="00582F0B">
      <w:pPr>
        <w:pStyle w:val="CommentText"/>
      </w:pPr>
      <w:r>
        <w:rPr>
          <w:rStyle w:val="CommentReference"/>
        </w:rPr>
        <w:annotationRef/>
      </w:r>
      <w:r>
        <w:t xml:space="preserve">Dave, we probably need to report what age the mice were for the chow CLAMS experiments, since the </w:t>
      </w:r>
      <w:proofErr w:type="spellStart"/>
      <w:r>
        <w:t>Rüegg</w:t>
      </w:r>
      <w:proofErr w:type="spellEnd"/>
      <w:r>
        <w:t xml:space="preserve"> group don’t show changes in EE in younger, chow mice (why they don’t see any differences probably has a lot to do with how they analyzed the data).</w:t>
      </w:r>
    </w:p>
  </w:comment>
  <w:comment w:id="990" w:author="Microsoft Office User" w:date="2019-03-08T15:48:00Z" w:initials="Office">
    <w:p w14:paraId="6635F9F9" w14:textId="75A47677" w:rsidR="00582F0B" w:rsidRDefault="00582F0B">
      <w:pPr>
        <w:pStyle w:val="CommentText"/>
      </w:pPr>
      <w:r>
        <w:rPr>
          <w:rStyle w:val="CommentReference"/>
        </w:rPr>
        <w:annotationRef/>
      </w:r>
      <w:r>
        <w:t>Dave, I would present these results figures a bit differently. First, the column graphs in 1B depict VO2 (Side note: the units aren’t normalized to lean mass- is this accurate? The text here says they were normalized to lean, so I wanted to double check), whereas the line graph in 1D shows EE as Heat. I personally prefer to report anything I’m calling EE as heat across the board, to keep things consistent. I also prefer to show the regression curves with individual data points for both VO2 and VCO2, rather than presenting a column graph of just VO2, since I think it is more informative (EE is difficult to interpret from VO2 without also showing VCO2). This is mostly personal preference though as it just seems a bit weird that you would graph one set of mice one way (VO2 in columns) and another set of mice differently (EE as a line graph), when you’re reporting the same metric. ES</w:t>
      </w:r>
    </w:p>
  </w:comment>
  <w:comment w:id="1077" w:author="Dave Bridges" w:date="2015-12-18T16:04:00Z" w:initials="DB">
    <w:p w14:paraId="035440B0" w14:textId="479E538E" w:rsidR="00582F0B" w:rsidRDefault="00582F0B">
      <w:pPr>
        <w:pStyle w:val="CommentText"/>
      </w:pPr>
      <w:r>
        <w:rPr>
          <w:rStyle w:val="CommentReference"/>
        </w:rPr>
        <w:annotationRef/>
      </w:r>
      <w:r>
        <w:t>Erin, please update this to reflect the timing of the rapamycin/CLAMS experiment</w:t>
      </w:r>
    </w:p>
  </w:comment>
  <w:comment w:id="1122" w:author="Dave Bridges" w:date="2019-03-04T10:18:00Z" w:initials="DB">
    <w:p w14:paraId="695813AD" w14:textId="7FD12BA0" w:rsidR="00582F0B" w:rsidRDefault="00582F0B">
      <w:pPr>
        <w:pStyle w:val="CommentText"/>
      </w:pPr>
      <w:r>
        <w:rPr>
          <w:rStyle w:val="CommentReference"/>
        </w:rPr>
        <w:annotationRef/>
      </w:r>
      <w:r>
        <w:t>Update with antibodies and RRIDs</w:t>
      </w:r>
    </w:p>
  </w:comment>
  <w:comment w:id="1149" w:author="Dave Bridges" w:date="2019-03-04T10:30:00Z" w:initials="DB">
    <w:p w14:paraId="1B8ECEAF" w14:textId="460A86D2" w:rsidR="00582F0B" w:rsidRDefault="00582F0B">
      <w:pPr>
        <w:pStyle w:val="CommentText"/>
      </w:pPr>
      <w:r>
        <w:rPr>
          <w:rStyle w:val="CommentReference"/>
        </w:rPr>
        <w:annotationRef/>
      </w:r>
      <w:r>
        <w:t>Quynh please add the accession number for this study</w:t>
      </w:r>
    </w:p>
  </w:comment>
  <w:comment w:id="1150" w:author="Dave Bridges" w:date="2016-06-09T17:16:00Z" w:initials="DB">
    <w:p w14:paraId="55D27F74" w14:textId="311898B7" w:rsidR="00582F0B" w:rsidRDefault="00582F0B">
      <w:pPr>
        <w:pStyle w:val="CommentText"/>
      </w:pPr>
      <w:r>
        <w:rPr>
          <w:rStyle w:val="CommentReference"/>
        </w:rPr>
        <w:annotationRef/>
      </w:r>
      <w:r>
        <w:t>EJS please write</w:t>
      </w:r>
    </w:p>
  </w:comment>
  <w:comment w:id="1332" w:author="Erin Stephenson" w:date="2019-03-11T13:59:00Z" w:initials="EJS">
    <w:p w14:paraId="4132B097" w14:textId="56A66BD5" w:rsidR="00582F0B" w:rsidRDefault="00582F0B">
      <w:pPr>
        <w:pStyle w:val="CommentText"/>
      </w:pPr>
      <w:r>
        <w:rPr>
          <w:rStyle w:val="CommentReference"/>
        </w:rPr>
        <w:annotationRef/>
      </w:r>
      <w:r>
        <w:t>Need to report EE as heat if saying EE is what was measured. The figure currently shows VO2.</w:t>
      </w:r>
    </w:p>
  </w:comment>
  <w:comment w:id="1340" w:author="Erin Stephenson" w:date="2019-03-11T14:00:00Z" w:initials="EJS">
    <w:p w14:paraId="549E685D" w14:textId="46EE0D37" w:rsidR="00582F0B" w:rsidRDefault="00582F0B">
      <w:pPr>
        <w:pStyle w:val="CommentText"/>
      </w:pPr>
      <w:r>
        <w:rPr>
          <w:rStyle w:val="CommentReference"/>
        </w:rPr>
        <w:annotationRef/>
      </w:r>
      <w:r>
        <w:t>I think it’s important that we make it clear these were not the KO mice</w:t>
      </w:r>
    </w:p>
  </w:comment>
  <w:comment w:id="1423" w:author="Erin Stephenson" w:date="2019-03-11T13:52:00Z" w:initials="EJS">
    <w:p w14:paraId="1750B070" w14:textId="715D3F3A" w:rsidR="00582F0B" w:rsidRDefault="00582F0B">
      <w:pPr>
        <w:pStyle w:val="CommentText"/>
      </w:pPr>
      <w:r>
        <w:rPr>
          <w:rStyle w:val="CommentReference"/>
        </w:rPr>
        <w:annotationRef/>
      </w:r>
      <w:r>
        <w:t>I think we should probably define this abbreviation in the methods section and then change all the high fat diet’s that appear in the text thereafter to HFD, rather than waiting until the results section to abbreviate.</w:t>
      </w:r>
    </w:p>
  </w:comment>
  <w:comment w:id="1434" w:author="Erin Stephenson" w:date="2019-03-11T13:54:00Z" w:initials="EJS">
    <w:p w14:paraId="6A61BA2D" w14:textId="4D58EDC7" w:rsidR="00582F0B" w:rsidRDefault="00582F0B">
      <w:pPr>
        <w:pStyle w:val="CommentText"/>
      </w:pPr>
      <w:r>
        <w:rPr>
          <w:rStyle w:val="CommentReference"/>
        </w:rPr>
        <w:annotationRef/>
      </w:r>
      <w:r>
        <w:t>Need to say VO2 here if that is what you are going to show in the figures. Otherwise, I would change the figure to show data calculated for heat (I would probably change the figure, especially if you are talking about EE throughout).</w:t>
      </w:r>
    </w:p>
  </w:comment>
  <w:comment w:id="1477" w:author="Erin Stephenson" w:date="2019-03-11T13:57:00Z" w:initials="EJS">
    <w:p w14:paraId="03C57FF0" w14:textId="1FC4B240" w:rsidR="00582F0B" w:rsidRDefault="00582F0B">
      <w:pPr>
        <w:pStyle w:val="CommentText"/>
      </w:pPr>
      <w:r>
        <w:rPr>
          <w:rStyle w:val="CommentReference"/>
        </w:rPr>
        <w:annotationRef/>
      </w:r>
      <w:proofErr w:type="gramStart"/>
      <w:r>
        <w:t>Definitely change</w:t>
      </w:r>
      <w:proofErr w:type="gramEnd"/>
      <w:r>
        <w:t xml:space="preserve"> the figure to show heat rather than VO2, since you are using EE throughout. Can always show VO2 and VCO2 in supplementary figures.</w:t>
      </w:r>
    </w:p>
  </w:comment>
  <w:comment w:id="1515" w:author="Erin Stephenson" w:date="2019-03-13T14:40:00Z" w:initials="EJS">
    <w:p w14:paraId="4D75D140" w14:textId="2906E0BD" w:rsidR="00582F0B" w:rsidRDefault="00582F0B">
      <w:pPr>
        <w:pStyle w:val="CommentText"/>
      </w:pPr>
      <w:r>
        <w:rPr>
          <w:rStyle w:val="CommentReference"/>
        </w:rPr>
        <w:annotationRef/>
      </w:r>
      <w:r>
        <w:t xml:space="preserve">This isn’t </w:t>
      </w:r>
      <w:proofErr w:type="gramStart"/>
      <w:r>
        <w:t>really consistent</w:t>
      </w:r>
      <w:proofErr w:type="gramEnd"/>
      <w:r>
        <w:t xml:space="preserve"> since the </w:t>
      </w:r>
      <w:proofErr w:type="spellStart"/>
      <w:r>
        <w:t>Rüegg</w:t>
      </w:r>
      <w:proofErr w:type="spellEnd"/>
      <w:r>
        <w:t xml:space="preserve"> group only show increased EE in old or HFD mTSC1KO mice. We should </w:t>
      </w:r>
      <w:proofErr w:type="gramStart"/>
      <w:r>
        <w:t>definitely put</w:t>
      </w:r>
      <w:proofErr w:type="gramEnd"/>
      <w:r>
        <w:t xml:space="preserve"> how old our mice were during this experiment in the methods. </w:t>
      </w:r>
    </w:p>
  </w:comment>
  <w:comment w:id="1751" w:author="Dave Bridges" w:date="2019-01-30T09:37:00Z" w:initials="DB">
    <w:p w14:paraId="243B2BC8" w14:textId="52B3E612" w:rsidR="00582F0B" w:rsidRDefault="00582F0B">
      <w:pPr>
        <w:pStyle w:val="CommentText"/>
      </w:pPr>
      <w:r>
        <w:rPr>
          <w:rStyle w:val="CommentReference"/>
        </w:rPr>
        <w:annotationRef/>
      </w:r>
      <w:r>
        <w:t>Update this figure</w:t>
      </w:r>
    </w:p>
  </w:comment>
  <w:comment w:id="1752" w:author="Erin Stephenson" w:date="2019-03-11T14:24:00Z" w:initials="EJS">
    <w:p w14:paraId="1D82FB93" w14:textId="06AD5BF7" w:rsidR="00582F0B" w:rsidRDefault="00582F0B">
      <w:pPr>
        <w:pStyle w:val="CommentText"/>
      </w:pPr>
      <w:r>
        <w:rPr>
          <w:rStyle w:val="CommentReference"/>
        </w:rPr>
        <w:annotationRef/>
      </w:r>
      <w:r>
        <w:t xml:space="preserve">Is the figure accurate? The HFD groups obviously have more variation but the male HFDKOs look as though they </w:t>
      </w:r>
      <w:proofErr w:type="gramStart"/>
      <w:r>
        <w:t>have a tendency to</w:t>
      </w:r>
      <w:proofErr w:type="gramEnd"/>
      <w:r>
        <w:t xml:space="preserve"> eat more when on the palatable diet. Is that real? The </w:t>
      </w:r>
      <w:proofErr w:type="spellStart"/>
      <w:r>
        <w:t>Guridi</w:t>
      </w:r>
      <w:proofErr w:type="spellEnd"/>
      <w:r>
        <w:t xml:space="preserve"> paper in Skeletal Muscle show increased food and water intake on 60% fat diet. Probably something we need to elaborate a bit on in the text.</w:t>
      </w:r>
    </w:p>
  </w:comment>
  <w:comment w:id="1796" w:author="Erin Stephenson" w:date="2019-03-13T14:54:00Z" w:initials="EJS">
    <w:p w14:paraId="5D7853B4" w14:textId="4470AB5D" w:rsidR="00582F0B" w:rsidRDefault="00582F0B">
      <w:pPr>
        <w:pStyle w:val="CommentText"/>
      </w:pPr>
      <w:r>
        <w:rPr>
          <w:rStyle w:val="CommentReference"/>
        </w:rPr>
        <w:annotationRef/>
      </w:r>
      <w:r>
        <w:t>Need to add reference</w:t>
      </w:r>
    </w:p>
  </w:comment>
  <w:comment w:id="1712" w:author="Erin Stephenson" w:date="2019-03-11T14:22:00Z" w:initials="EJS">
    <w:p w14:paraId="7BBCB47A" w14:textId="7D94F4C9" w:rsidR="00582F0B" w:rsidRDefault="00582F0B">
      <w:pPr>
        <w:pStyle w:val="CommentText"/>
      </w:pPr>
      <w:r>
        <w:rPr>
          <w:rStyle w:val="CommentReference"/>
        </w:rPr>
        <w:annotationRef/>
      </w:r>
      <w:r>
        <w:t>I think this stuff is better in its own sub-section</w:t>
      </w:r>
    </w:p>
  </w:comment>
  <w:comment w:id="1856" w:author="Erin Stephenson" w:date="2019-03-11T14:35:00Z" w:initials="EJS">
    <w:p w14:paraId="3E64AF8A" w14:textId="201A9041" w:rsidR="00582F0B" w:rsidRDefault="00582F0B">
      <w:pPr>
        <w:pStyle w:val="CommentText"/>
      </w:pPr>
      <w:r>
        <w:rPr>
          <w:rStyle w:val="CommentReference"/>
        </w:rPr>
        <w:annotationRef/>
      </w:r>
      <w:r>
        <w:t>I prefer to use standard diet or standard chow diet, opposed to normal chow. This is personal preference, so it’s up to you if you want to change the terminology used throughout (I don’t want it to be a problem with figures etc.)</w:t>
      </w:r>
    </w:p>
  </w:comment>
  <w:comment w:id="1868" w:author="Erin Stephenson" w:date="2019-03-11T14:32:00Z" w:initials="EJS">
    <w:p w14:paraId="6FAB0739" w14:textId="22B1CC91" w:rsidR="00582F0B" w:rsidRDefault="00582F0B">
      <w:pPr>
        <w:pStyle w:val="CommentText"/>
      </w:pPr>
      <w:r>
        <w:rPr>
          <w:rStyle w:val="CommentReference"/>
        </w:rPr>
        <w:annotationRef/>
      </w:r>
      <w:r>
        <w:t xml:space="preserve">I think we should change normal chow diet to standard chow diet or standard diet and then clarify in the methods that it was chow. This is personal preference though, so it’s up to you. </w:t>
      </w:r>
    </w:p>
  </w:comment>
  <w:comment w:id="2099" w:author="Erin Stephenson" w:date="2019-03-13T15:00:00Z" w:initials="EJS">
    <w:p w14:paraId="42CE37C6" w14:textId="0AA7F745" w:rsidR="00582F0B" w:rsidRDefault="00582F0B">
      <w:pPr>
        <w:pStyle w:val="CommentText"/>
      </w:pPr>
      <w:r>
        <w:rPr>
          <w:rStyle w:val="CommentReference"/>
        </w:rPr>
        <w:annotationRef/>
      </w:r>
      <w:r>
        <w:t xml:space="preserve">Need to add references for the </w:t>
      </w:r>
      <w:proofErr w:type="spellStart"/>
      <w:r>
        <w:t>Guridi</w:t>
      </w:r>
      <w:proofErr w:type="spellEnd"/>
      <w:r>
        <w:t xml:space="preserve"> papers here</w:t>
      </w:r>
    </w:p>
  </w:comment>
  <w:comment w:id="2114" w:author="Erin Stephenson" w:date="2019-03-11T15:07:00Z" w:initials="EJS">
    <w:p w14:paraId="23DBC50F" w14:textId="18B08ACA" w:rsidR="00582F0B" w:rsidRDefault="00582F0B">
      <w:pPr>
        <w:pStyle w:val="CommentText"/>
      </w:pPr>
      <w:r>
        <w:rPr>
          <w:rStyle w:val="CommentReference"/>
        </w:rPr>
        <w:annotationRef/>
      </w:r>
      <w:r>
        <w:t>The figure makes it seem like the female KO’s are trending upwards with their lean mass, whereas the males are trending down. There seems to be one weird data point at 5 weeks for both sexes, could this be affecting the stats? It might be worth checking out this data to make sure R compiled the figure correctly.</w:t>
      </w:r>
    </w:p>
  </w:comment>
  <w:comment w:id="2128" w:author="Erin Stephenson" w:date="2019-03-11T15:05:00Z" w:initials="EJS">
    <w:p w14:paraId="57B71946" w14:textId="51EE4F39" w:rsidR="00582F0B" w:rsidRDefault="00582F0B">
      <w:pPr>
        <w:pStyle w:val="CommentText"/>
      </w:pPr>
      <w:r>
        <w:rPr>
          <w:rStyle w:val="CommentReference"/>
        </w:rPr>
        <w:annotationRef/>
      </w:r>
      <w:r>
        <w:t>Do we really need to say this? It’s not as though we are comparing males and females and this is the first instance where you remark that males and females are different.</w:t>
      </w:r>
    </w:p>
  </w:comment>
  <w:comment w:id="2241" w:author="Erin Stephenson" w:date="2019-03-13T15:18:00Z" w:initials="EJS">
    <w:p w14:paraId="1D57766E" w14:textId="4F3A71EA" w:rsidR="00582F0B" w:rsidRDefault="00582F0B">
      <w:pPr>
        <w:pStyle w:val="CommentText"/>
      </w:pPr>
      <w:r>
        <w:rPr>
          <w:rStyle w:val="CommentReference"/>
        </w:rPr>
        <w:annotationRef/>
      </w:r>
      <w:r>
        <w:t>Need to calculate and add these things</w:t>
      </w:r>
    </w:p>
  </w:comment>
  <w:comment w:id="2259" w:author="Dave Bridges" w:date="2019-03-01T14:56:00Z" w:initials="DB">
    <w:p w14:paraId="4DD8205B" w14:textId="5D77B1D9" w:rsidR="00582F0B" w:rsidRDefault="00582F0B">
      <w:pPr>
        <w:pStyle w:val="CommentText"/>
      </w:pPr>
      <w:r>
        <w:rPr>
          <w:rStyle w:val="CommentReference"/>
        </w:rPr>
        <w:annotationRef/>
      </w:r>
      <w:r>
        <w:t>Calculate effect size and p-value</w:t>
      </w:r>
    </w:p>
  </w:comment>
  <w:comment w:id="2194" w:author="Erin Stephenson" w:date="2019-03-13T15:23:00Z" w:initials="EJS">
    <w:p w14:paraId="63425855" w14:textId="4DBB58E2" w:rsidR="00582F0B" w:rsidRDefault="00582F0B">
      <w:pPr>
        <w:pStyle w:val="CommentText"/>
      </w:pPr>
      <w:r>
        <w:rPr>
          <w:rStyle w:val="CommentReference"/>
        </w:rPr>
        <w:annotationRef/>
      </w:r>
      <w:r>
        <w:t xml:space="preserve">Do you think we need to say that this </w:t>
      </w:r>
      <w:proofErr w:type="gramStart"/>
      <w:r>
        <w:t>is in agreement</w:t>
      </w:r>
      <w:proofErr w:type="gramEnd"/>
      <w:r>
        <w:t xml:space="preserve"> with the </w:t>
      </w:r>
      <w:proofErr w:type="spellStart"/>
      <w:r>
        <w:t>Guridi</w:t>
      </w:r>
      <w:proofErr w:type="spellEnd"/>
      <w:r>
        <w:t xml:space="preserve"> studies that also perform ITT on HFD mice?</w:t>
      </w:r>
    </w:p>
  </w:comment>
  <w:comment w:id="2320" w:author="Erin Stephenson" w:date="2019-03-13T15:24:00Z" w:initials="EJS">
    <w:p w14:paraId="7FE13AD2" w14:textId="5E411601" w:rsidR="00582F0B" w:rsidRDefault="00582F0B">
      <w:pPr>
        <w:pStyle w:val="CommentText"/>
      </w:pPr>
      <w:r>
        <w:rPr>
          <w:rStyle w:val="CommentReference"/>
        </w:rPr>
        <w:annotationRef/>
      </w:r>
      <w:r>
        <w:t xml:space="preserve">The </w:t>
      </w:r>
      <w:proofErr w:type="spellStart"/>
      <w:r>
        <w:t>RNAseq</w:t>
      </w:r>
      <w:proofErr w:type="spellEnd"/>
      <w:r>
        <w:t xml:space="preserve"> data really are the most novel component of this paper and I think we need to put greater emphasis on it since a lot of the previous results we have talked about are essentially replicating other published work in our own model with very slight differences </w:t>
      </w:r>
    </w:p>
  </w:comment>
  <w:comment w:id="2397" w:author="Erin Stephenson" w:date="2019-03-11T15:26:00Z" w:initials="EJS">
    <w:p w14:paraId="3C354DBD" w14:textId="18A57183" w:rsidR="00582F0B" w:rsidRDefault="00582F0B">
      <w:pPr>
        <w:pStyle w:val="CommentText"/>
      </w:pPr>
      <w:r>
        <w:rPr>
          <w:rStyle w:val="CommentReference"/>
        </w:rPr>
        <w:annotationRef/>
      </w:r>
      <w:r>
        <w:t xml:space="preserve">I think we need to include the muscle and sex of the mice we did this experiment in. It was quad, right? And we just ran males? </w:t>
      </w:r>
    </w:p>
  </w:comment>
  <w:comment w:id="2488" w:author="Erin Stephenson" w:date="2019-03-11T15:34:00Z" w:initials="EJS">
    <w:p w14:paraId="0C625B35" w14:textId="25E2D82B" w:rsidR="00582F0B" w:rsidRDefault="00582F0B">
      <w:pPr>
        <w:pStyle w:val="CommentText"/>
      </w:pPr>
      <w:r>
        <w:rPr>
          <w:rStyle w:val="CommentReference"/>
        </w:rPr>
        <w:annotationRef/>
      </w:r>
      <w:r>
        <w:t>Maybe use stronger language? Perhaps “previously unreported gene sets”?</w:t>
      </w:r>
    </w:p>
  </w:comment>
  <w:comment w:id="2514" w:author="Erin Stephenson" w:date="2019-03-11T15:33:00Z" w:initials="EJS">
    <w:p w14:paraId="20519936" w14:textId="643E5AEE" w:rsidR="00582F0B" w:rsidRDefault="00582F0B">
      <w:pPr>
        <w:pStyle w:val="CommentText"/>
      </w:pPr>
      <w:r>
        <w:rPr>
          <w:rStyle w:val="CommentReference"/>
        </w:rPr>
        <w:annotationRef/>
      </w:r>
      <w:r>
        <w:t>There’s something weird going on with the y-axis of this figure panel.</w:t>
      </w:r>
    </w:p>
  </w:comment>
  <w:comment w:id="2530" w:author="Erin Stephenson" w:date="2019-03-11T15:33:00Z" w:initials="EJS">
    <w:p w14:paraId="12059921" w14:textId="11535230" w:rsidR="00582F0B" w:rsidRDefault="00582F0B">
      <w:pPr>
        <w:pStyle w:val="CommentText"/>
      </w:pPr>
      <w:r>
        <w:rPr>
          <w:rStyle w:val="CommentReference"/>
        </w:rPr>
        <w:annotationRef/>
      </w:r>
      <w:r>
        <w:t>The legend in this figure is overlapping the bar depicting the KO Fabp3.</w:t>
      </w:r>
    </w:p>
  </w:comment>
  <w:comment w:id="2651" w:author="Erin Stephenson" w:date="2019-03-13T15:34:00Z" w:initials="EJS">
    <w:p w14:paraId="090D31F4" w14:textId="18FABBE2" w:rsidR="00582F0B" w:rsidRDefault="00582F0B">
      <w:pPr>
        <w:pStyle w:val="CommentText"/>
      </w:pPr>
      <w:r>
        <w:rPr>
          <w:rStyle w:val="CommentReference"/>
        </w:rPr>
        <w:annotationRef/>
      </w:r>
      <w:r>
        <w:t xml:space="preserve">Need to reference the </w:t>
      </w:r>
      <w:proofErr w:type="spellStart"/>
      <w:r>
        <w:t>Rüegg</w:t>
      </w:r>
      <w:proofErr w:type="spellEnd"/>
      <w:r>
        <w:t xml:space="preserve"> papers here</w:t>
      </w:r>
    </w:p>
  </w:comment>
  <w:comment w:id="2817" w:author="Erin Stephenson" w:date="2019-03-11T15:50:00Z" w:initials="EJS">
    <w:p w14:paraId="257615BA" w14:textId="07EC291E" w:rsidR="00582F0B" w:rsidRDefault="00582F0B" w:rsidP="00F91E6A">
      <w:pPr>
        <w:pStyle w:val="CommentText"/>
      </w:pPr>
      <w:r>
        <w:rPr>
          <w:rStyle w:val="CommentReference"/>
        </w:rPr>
        <w:annotationRef/>
      </w:r>
      <w:r>
        <w:rPr>
          <w:rStyle w:val="CommentReference"/>
        </w:rPr>
        <w:t xml:space="preserve">Need to add the </w:t>
      </w:r>
      <w:proofErr w:type="spellStart"/>
      <w:r>
        <w:rPr>
          <w:rStyle w:val="CommentReference"/>
        </w:rPr>
        <w:t>Rüegg</w:t>
      </w:r>
      <w:proofErr w:type="spellEnd"/>
      <w:r>
        <w:rPr>
          <w:rStyle w:val="CommentReference"/>
        </w:rPr>
        <w:t xml:space="preserve"> papers as references here</w:t>
      </w:r>
    </w:p>
  </w:comment>
  <w:comment w:id="2893" w:author="Erin Stephenson" w:date="2019-03-13T18:57:00Z" w:initials="EJS">
    <w:p w14:paraId="536BA93D" w14:textId="76A15769" w:rsidR="00582F0B" w:rsidRDefault="00582F0B">
      <w:pPr>
        <w:pStyle w:val="CommentText"/>
      </w:pPr>
      <w:r>
        <w:rPr>
          <w:rStyle w:val="CommentReference"/>
        </w:rPr>
        <w:annotationRef/>
      </w:r>
      <w:r>
        <w:t>I think this data should go in the paper rather than the supplement</w:t>
      </w:r>
    </w:p>
  </w:comment>
  <w:comment w:id="2661" w:author="Erin Stephenson" w:date="2019-03-11T16:10:00Z" w:initials="EJS">
    <w:p w14:paraId="25F1507B" w14:textId="1A3D7A1C" w:rsidR="00582F0B" w:rsidRDefault="00582F0B">
      <w:pPr>
        <w:pStyle w:val="CommentText"/>
      </w:pPr>
      <w:r>
        <w:rPr>
          <w:rStyle w:val="CommentReference"/>
        </w:rPr>
        <w:annotationRef/>
      </w:r>
      <w:r>
        <w:t>Dave, do you think a reviewer would ask for us to measure calcium uptake rates in the skeletal muscle of KO and WT mTsc1 mice? I’ve seen methods that use Fura2 dye to track changes in calcium concentrations but they mostly rely on experiments being done in fresh tissue. This is something that I have wondered ever since we started developing this whole Ca2+ cycling story, so I thought it might be worth thinking about again now.</w:t>
      </w:r>
    </w:p>
  </w:comment>
  <w:comment w:id="2962" w:author="Erin Stephenson" w:date="2019-03-11T16:17:00Z" w:initials="EJS">
    <w:p w14:paraId="0DD0A173" w14:textId="791D21EF" w:rsidR="00582F0B" w:rsidRDefault="00582F0B">
      <w:pPr>
        <w:pStyle w:val="CommentText"/>
      </w:pPr>
      <w:r>
        <w:rPr>
          <w:rStyle w:val="CommentReference"/>
        </w:rPr>
        <w:annotationRef/>
      </w:r>
      <w:r>
        <w:t xml:space="preserve">Not </w:t>
      </w:r>
      <w:proofErr w:type="gramStart"/>
      <w:r>
        <w:t>really sure</w:t>
      </w:r>
      <w:proofErr w:type="gramEnd"/>
      <w:r>
        <w:t xml:space="preserve"> how we are supposed to report an observation that we don’t have an official metric for. </w:t>
      </w:r>
    </w:p>
  </w:comment>
  <w:comment w:id="3110" w:author="Erin Stephenson" w:date="2019-03-13T16:05:00Z" w:initials="EJS">
    <w:p w14:paraId="0F614B0F" w14:textId="7D1A2F73" w:rsidR="00582F0B" w:rsidRDefault="00582F0B">
      <w:pPr>
        <w:pStyle w:val="CommentText"/>
      </w:pPr>
      <w:r>
        <w:rPr>
          <w:rStyle w:val="CommentReference"/>
        </w:rPr>
        <w:annotationRef/>
      </w:r>
      <w:r>
        <w:t xml:space="preserve">Reference the </w:t>
      </w:r>
      <w:proofErr w:type="spellStart"/>
      <w:r>
        <w:t>Bentzinger</w:t>
      </w:r>
      <w:proofErr w:type="spellEnd"/>
      <w:r>
        <w:t xml:space="preserve"> Skeletal Muscle paper and other relevant </w:t>
      </w:r>
      <w:proofErr w:type="spellStart"/>
      <w:r>
        <w:t>Rüegg</w:t>
      </w:r>
      <w:proofErr w:type="spellEnd"/>
      <w:r>
        <w:t xml:space="preserve"> papers here</w:t>
      </w:r>
    </w:p>
  </w:comment>
  <w:comment w:id="3199" w:author="Erin Stephenson" w:date="2019-03-13T18:39:00Z" w:initials="EJS">
    <w:p w14:paraId="2637A0B6" w14:textId="3B15C655" w:rsidR="00582F0B" w:rsidRDefault="00582F0B">
      <w:pPr>
        <w:pStyle w:val="CommentText"/>
      </w:pPr>
      <w:r>
        <w:rPr>
          <w:rStyle w:val="CommentReference"/>
        </w:rPr>
        <w:annotationRef/>
      </w:r>
      <w:r>
        <w:t>Add references</w:t>
      </w:r>
    </w:p>
  </w:comment>
  <w:comment w:id="3227" w:author="Erin Stephenson" w:date="2019-03-13T16:21:00Z" w:initials="EJS">
    <w:p w14:paraId="1D8F25AE" w14:textId="38506CDE" w:rsidR="00582F0B" w:rsidRDefault="00582F0B">
      <w:pPr>
        <w:pStyle w:val="CommentText"/>
      </w:pPr>
      <w:r>
        <w:rPr>
          <w:rStyle w:val="CommentReference"/>
        </w:rPr>
        <w:annotationRef/>
      </w:r>
      <w:r>
        <w:t>Add appropriate reference here</w:t>
      </w:r>
    </w:p>
  </w:comment>
  <w:comment w:id="3309" w:author="Erin Stephenson" w:date="2019-03-12T14:45:00Z" w:initials="EJS">
    <w:p w14:paraId="0D518EBD" w14:textId="5DFF752A" w:rsidR="00582F0B" w:rsidRDefault="00582F0B">
      <w:pPr>
        <w:pStyle w:val="CommentText"/>
      </w:pPr>
      <w:r>
        <w:rPr>
          <w:rStyle w:val="CommentReference"/>
        </w:rPr>
        <w:annotationRef/>
      </w:r>
      <w:r>
        <w:t>This ref is already in the reference list. (ref 7)</w:t>
      </w:r>
    </w:p>
  </w:comment>
  <w:comment w:id="3367" w:author="Erin Stephenson" w:date="2019-03-12T14:10:00Z" w:initials="EJS">
    <w:p w14:paraId="507B497D" w14:textId="77777777" w:rsidR="00582F0B" w:rsidRDefault="00582F0B" w:rsidP="00A154B3">
      <w:pPr>
        <w:pStyle w:val="CommentText"/>
      </w:pPr>
      <w:r>
        <w:rPr>
          <w:rStyle w:val="CommentReference"/>
        </w:rPr>
        <w:annotationRef/>
      </w:r>
      <w:r>
        <w:t xml:space="preserve">I can’t access the Endnote library, </w:t>
      </w:r>
      <w:proofErr w:type="spellStart"/>
      <w:r>
        <w:t>bu</w:t>
      </w:r>
      <w:proofErr w:type="spellEnd"/>
      <w:r>
        <w:t xml:space="preserve"> this reference is already in there. (Ref 32)</w:t>
      </w:r>
    </w:p>
  </w:comment>
  <w:comment w:id="3434" w:author="Erin Stephenson" w:date="2019-03-13T16:34:00Z" w:initials="EJS">
    <w:p w14:paraId="1E4C33DD" w14:textId="42986049" w:rsidR="00582F0B" w:rsidRDefault="00582F0B">
      <w:pPr>
        <w:pStyle w:val="CommentText"/>
      </w:pPr>
      <w:r>
        <w:rPr>
          <w:rStyle w:val="CommentReference"/>
        </w:rPr>
        <w:annotationRef/>
      </w:r>
      <w:r>
        <w:t xml:space="preserve">Reference appropriate </w:t>
      </w:r>
      <w:proofErr w:type="spellStart"/>
      <w:r>
        <w:t>Rüegg</w:t>
      </w:r>
      <w:proofErr w:type="spellEnd"/>
      <w:r>
        <w:t xml:space="preserve"> papers here</w:t>
      </w:r>
    </w:p>
  </w:comment>
  <w:comment w:id="3501" w:author="Erin Stephenson" w:date="2019-03-13T18:26:00Z" w:initials="EJS">
    <w:p w14:paraId="7675C52F" w14:textId="5B181F78" w:rsidR="00582F0B" w:rsidRDefault="00582F0B">
      <w:pPr>
        <w:pStyle w:val="CommentText"/>
      </w:pPr>
      <w:r>
        <w:rPr>
          <w:rStyle w:val="CommentReference"/>
        </w:rPr>
        <w:annotationRef/>
      </w:r>
      <w:r>
        <w:t>Add reference</w:t>
      </w:r>
    </w:p>
  </w:comment>
  <w:comment w:id="3592" w:author="Erin Stephenson" w:date="2019-03-13T18:26:00Z" w:initials="EJS">
    <w:p w14:paraId="0DA39613" w14:textId="23929E98" w:rsidR="00582F0B" w:rsidRDefault="00582F0B">
      <w:pPr>
        <w:pStyle w:val="CommentText"/>
      </w:pPr>
      <w:r>
        <w:rPr>
          <w:rStyle w:val="CommentReference"/>
        </w:rPr>
        <w:annotationRef/>
      </w:r>
      <w:r>
        <w:t>Add reference</w:t>
      </w:r>
    </w:p>
  </w:comment>
  <w:comment w:id="3651" w:author="Erin Stephenson" w:date="2019-03-13T18:48:00Z" w:initials="EJS">
    <w:p w14:paraId="32722060" w14:textId="38A8BEFB" w:rsidR="00582F0B" w:rsidRDefault="00582F0B">
      <w:pPr>
        <w:pStyle w:val="CommentText"/>
      </w:pPr>
      <w:r>
        <w:rPr>
          <w:rStyle w:val="CommentReference"/>
        </w:rPr>
        <w:annotationRef/>
      </w:r>
      <w:r>
        <w:t xml:space="preserve">Dave, we should probably also show the protein blots for SERCA2, even if they were unchanged. </w:t>
      </w:r>
    </w:p>
  </w:comment>
  <w:comment w:id="3739" w:author="Erin Stephenson" w:date="2019-03-13T19:04:00Z" w:initials="EJS">
    <w:p w14:paraId="23E1C7D0" w14:textId="4F7DCE25" w:rsidR="00582F0B" w:rsidRDefault="00582F0B">
      <w:pPr>
        <w:pStyle w:val="CommentText"/>
      </w:pPr>
      <w:r>
        <w:rPr>
          <w:rStyle w:val="CommentReference"/>
        </w:rPr>
        <w:annotationRef/>
      </w:r>
      <w:r>
        <w:t xml:space="preserve">Currently a supplementary table but I think we should move it to the main manuscript. </w:t>
      </w:r>
    </w:p>
  </w:comment>
  <w:comment w:id="3875" w:author="Erin Stephenson" w:date="2019-03-13T17:07:00Z" w:initials="EJS">
    <w:p w14:paraId="369A0115" w14:textId="77777777" w:rsidR="00582F0B" w:rsidRDefault="00582F0B" w:rsidP="00F618A8">
      <w:pPr>
        <w:pStyle w:val="CommentText"/>
      </w:pPr>
      <w:r>
        <w:rPr>
          <w:rStyle w:val="CommentReference"/>
        </w:rPr>
        <w:annotationRef/>
      </w:r>
      <w:r>
        <w:t>Add reference</w:t>
      </w:r>
    </w:p>
  </w:comment>
  <w:comment w:id="3911" w:author="Erin Stephenson" w:date="2019-03-13T20:13:00Z" w:initials="EJS">
    <w:p w14:paraId="51F386ED" w14:textId="47EBEE41" w:rsidR="00582F0B" w:rsidRDefault="00582F0B">
      <w:pPr>
        <w:pStyle w:val="CommentText"/>
      </w:pPr>
      <w:r>
        <w:rPr>
          <w:rStyle w:val="CommentReference"/>
        </w:rPr>
        <w:annotationRef/>
      </w:r>
      <w:r>
        <w:t>Add reference</w:t>
      </w:r>
    </w:p>
  </w:comment>
  <w:comment w:id="3919" w:author="Erin Stephenson" w:date="2019-03-13T19:50:00Z" w:initials="EJS">
    <w:p w14:paraId="133AECC4" w14:textId="4DADF6AA" w:rsidR="00582F0B" w:rsidRDefault="00582F0B">
      <w:pPr>
        <w:pStyle w:val="CommentText"/>
      </w:pPr>
      <w:r>
        <w:rPr>
          <w:rStyle w:val="CommentReference"/>
        </w:rPr>
        <w:annotationRef/>
      </w:r>
      <w:r>
        <w:t>Add reference</w:t>
      </w:r>
    </w:p>
  </w:comment>
  <w:comment w:id="3965" w:author="Erin Stephenson" w:date="2019-03-13T19:19:00Z" w:initials="EJS">
    <w:p w14:paraId="2723B352" w14:textId="28619581" w:rsidR="00582F0B" w:rsidRDefault="00582F0B">
      <w:pPr>
        <w:pStyle w:val="CommentText"/>
      </w:pPr>
      <w:r>
        <w:rPr>
          <w:rStyle w:val="CommentReference"/>
        </w:rPr>
        <w:annotationRef/>
      </w:r>
      <w:r>
        <w:t>Add reference</w:t>
      </w:r>
    </w:p>
    <w:p w14:paraId="50E97CB2" w14:textId="77777777" w:rsidR="00582F0B" w:rsidRDefault="00582F0B">
      <w:pPr>
        <w:pStyle w:val="CommentText"/>
      </w:pPr>
    </w:p>
  </w:comment>
  <w:comment w:id="4000" w:author="Erin Stephenson" w:date="2019-03-14T12:00:00Z" w:initials="EJS">
    <w:p w14:paraId="7199F448" w14:textId="77777777" w:rsidR="00905D9A" w:rsidRDefault="00905D9A" w:rsidP="00905D9A">
      <w:pPr>
        <w:pStyle w:val="CommentText"/>
      </w:pPr>
      <w:r>
        <w:rPr>
          <w:rStyle w:val="CommentReference"/>
        </w:rPr>
        <w:annotationRef/>
      </w:r>
      <w:r>
        <w:t>Add reference</w:t>
      </w:r>
    </w:p>
  </w:comment>
  <w:comment w:id="4002" w:author="Erin Stephenson" w:date="2019-03-14T12:53:00Z" w:initials="EJS">
    <w:p w14:paraId="3B21A718" w14:textId="4A6E9B58" w:rsidR="00905D9A" w:rsidRDefault="00905D9A">
      <w:pPr>
        <w:pStyle w:val="CommentText"/>
      </w:pPr>
      <w:r>
        <w:rPr>
          <w:rStyle w:val="CommentReference"/>
        </w:rPr>
        <w:annotationRef/>
      </w:r>
      <w:r>
        <w:t xml:space="preserve">Add appropriate </w:t>
      </w:r>
      <w:proofErr w:type="spellStart"/>
      <w:r>
        <w:t>Rüegg</w:t>
      </w:r>
      <w:proofErr w:type="spellEnd"/>
      <w:r>
        <w:t xml:space="preserve"> group paper references here</w:t>
      </w:r>
    </w:p>
  </w:comment>
  <w:comment w:id="4049" w:author="Erin Stephenson" w:date="2019-03-13T21:20:00Z" w:initials="EJS">
    <w:p w14:paraId="40DD4DC4" w14:textId="7EA6D67C" w:rsidR="00582F0B" w:rsidRDefault="00582F0B">
      <w:pPr>
        <w:pStyle w:val="CommentText"/>
      </w:pPr>
      <w:r>
        <w:rPr>
          <w:rStyle w:val="CommentReference"/>
        </w:rPr>
        <w:annotationRef/>
      </w:r>
      <w:r>
        <w:t>Add reference</w:t>
      </w:r>
    </w:p>
  </w:comment>
  <w:comment w:id="4104" w:author="Erin Stephenson" w:date="2019-03-13T21:37:00Z" w:initials="EJS">
    <w:p w14:paraId="16A21FEA" w14:textId="02ADE046" w:rsidR="006864F3" w:rsidRDefault="006864F3">
      <w:pPr>
        <w:pStyle w:val="CommentText"/>
      </w:pPr>
      <w:r>
        <w:rPr>
          <w:rStyle w:val="CommentReference"/>
        </w:rPr>
        <w:annotationRef/>
      </w:r>
      <w:r>
        <w:t xml:space="preserve">I am not super sure about this paragraph. It feels kind of awkward but I’m not sure if moving it will help. </w:t>
      </w:r>
      <w:r w:rsidR="009E4783">
        <w:t xml:space="preserve">It probably needs some amendments to help the flow. </w:t>
      </w:r>
      <w:r>
        <w:t>What do you think?</w:t>
      </w:r>
    </w:p>
  </w:comment>
  <w:comment w:id="4219" w:author="Erin Stephenson" w:date="2019-03-13T21:39:00Z" w:initials="EJS">
    <w:p w14:paraId="4C02AACA" w14:textId="77777777" w:rsidR="006E24D9" w:rsidRDefault="006E24D9" w:rsidP="006E24D9">
      <w:pPr>
        <w:pStyle w:val="CommentText"/>
      </w:pPr>
      <w:r>
        <w:rPr>
          <w:rStyle w:val="CommentReference"/>
        </w:rPr>
        <w:annotationRef/>
      </w:r>
      <w:r>
        <w:t>Add references</w:t>
      </w:r>
    </w:p>
  </w:comment>
  <w:comment w:id="4220" w:author="Erin Stephenson" w:date="2019-03-13T21:39:00Z" w:initials="EJS">
    <w:p w14:paraId="1D5EF54E" w14:textId="77777777" w:rsidR="006E24D9" w:rsidRDefault="006E24D9" w:rsidP="006E24D9">
      <w:pPr>
        <w:pStyle w:val="CommentText"/>
      </w:pPr>
      <w:r>
        <w:rPr>
          <w:rStyle w:val="CommentReference"/>
        </w:rPr>
        <w:annotationRef/>
      </w:r>
      <w:r>
        <w:t>Add refs</w:t>
      </w:r>
    </w:p>
  </w:comment>
  <w:comment w:id="4221" w:author="Erin Stephenson" w:date="2019-03-13T17:07:00Z" w:initials="EJS">
    <w:p w14:paraId="5EF576B8" w14:textId="77777777" w:rsidR="006E24D9" w:rsidRDefault="006E24D9" w:rsidP="006E24D9">
      <w:pPr>
        <w:pStyle w:val="CommentText"/>
      </w:pPr>
      <w:r>
        <w:rPr>
          <w:rStyle w:val="CommentReference"/>
        </w:rPr>
        <w:annotationRef/>
      </w:r>
      <w:r>
        <w:t>Add reference</w:t>
      </w:r>
    </w:p>
  </w:comment>
  <w:comment w:id="4222" w:author="Erin Stephenson" w:date="2019-03-13T17:01:00Z" w:initials="EJS">
    <w:p w14:paraId="09D85254" w14:textId="77777777" w:rsidR="006E24D9" w:rsidRDefault="006E24D9" w:rsidP="006E24D9">
      <w:pPr>
        <w:pStyle w:val="CommentText"/>
      </w:pPr>
      <w:r>
        <w:rPr>
          <w:rStyle w:val="CommentReference"/>
        </w:rPr>
        <w:annotationRef/>
      </w:r>
      <w:r>
        <w:t xml:space="preserve">Add appropriate </w:t>
      </w:r>
      <w:proofErr w:type="spellStart"/>
      <w:r>
        <w:t>Rüegg</w:t>
      </w:r>
      <w:proofErr w:type="spellEnd"/>
      <w:r>
        <w:t xml:space="preserve"> lab reference here (</w:t>
      </w:r>
      <w:proofErr w:type="spellStart"/>
      <w:r>
        <w:t>Bentzinger</w:t>
      </w:r>
      <w:proofErr w:type="spellEnd"/>
      <w:r>
        <w:t xml:space="preserve"> 2013 Skeletal muscle)</w:t>
      </w:r>
    </w:p>
  </w:comment>
  <w:comment w:id="4223" w:author="Erin Stephenson" w:date="2019-03-13T21:39:00Z" w:initials="EJS">
    <w:p w14:paraId="4ADB200E" w14:textId="77777777" w:rsidR="006E24D9" w:rsidRDefault="006E24D9" w:rsidP="006E24D9">
      <w:pPr>
        <w:pStyle w:val="CommentText"/>
      </w:pPr>
      <w:r>
        <w:rPr>
          <w:rStyle w:val="CommentReference"/>
        </w:rPr>
        <w:annotationRef/>
      </w:r>
      <w:r>
        <w:t>Add ref</w:t>
      </w:r>
    </w:p>
  </w:comment>
  <w:comment w:id="4224" w:author="Erin Stephenson" w:date="2019-03-13T21:39:00Z" w:initials="EJS">
    <w:p w14:paraId="5369941F" w14:textId="77777777" w:rsidR="006E24D9" w:rsidRDefault="006E24D9" w:rsidP="006E24D9">
      <w:pPr>
        <w:pStyle w:val="CommentText"/>
      </w:pPr>
      <w:r>
        <w:rPr>
          <w:rStyle w:val="CommentReference"/>
        </w:rPr>
        <w:annotationRef/>
      </w:r>
      <w:r>
        <w:t>Add ref</w:t>
      </w:r>
    </w:p>
  </w:comment>
  <w:comment w:id="4225" w:author="Erin Stephenson" w:date="2019-03-13T21:37:00Z" w:initials="EJS">
    <w:p w14:paraId="14645DB4" w14:textId="77777777" w:rsidR="006E24D9" w:rsidRDefault="006E24D9" w:rsidP="006E24D9">
      <w:pPr>
        <w:pStyle w:val="CommentText"/>
      </w:pPr>
      <w:r>
        <w:rPr>
          <w:rStyle w:val="CommentReference"/>
        </w:rPr>
        <w:annotationRef/>
      </w:r>
    </w:p>
  </w:comment>
  <w:comment w:id="4429" w:author="Dave Bridges" w:date="2015-09-08T08:54:00Z" w:initials="DB">
    <w:p w14:paraId="4C23780D" w14:textId="380AB939" w:rsidR="00582F0B" w:rsidRDefault="00582F0B">
      <w:pPr>
        <w:pStyle w:val="CommentText"/>
      </w:pPr>
      <w:r>
        <w:rPr>
          <w:rStyle w:val="CommentReference"/>
        </w:rPr>
        <w:annotationRef/>
      </w:r>
      <w:r>
        <w:t>ARS, which grant(s) do you want to use here?</w:t>
      </w:r>
    </w:p>
  </w:comment>
  <w:comment w:id="4705" w:author="Dave Bridges" w:date="2019-02-28T14:34:00Z" w:initials="DB">
    <w:p w14:paraId="4673376A" w14:textId="6E675161" w:rsidR="00582F0B" w:rsidRDefault="00582F0B">
      <w:pPr>
        <w:pStyle w:val="CommentText"/>
      </w:pPr>
      <w:r>
        <w:rPr>
          <w:rStyle w:val="CommentReference"/>
        </w:rPr>
        <w:annotationRef/>
      </w:r>
      <w:r>
        <w:t>Need to add asterisks</w:t>
      </w:r>
    </w:p>
  </w:comment>
  <w:comment w:id="4714" w:author="Dave Bridges" w:date="2019-03-04T14:37:00Z" w:initials="DB">
    <w:p w14:paraId="3E15FFEA" w14:textId="12F8A550" w:rsidR="00582F0B" w:rsidRDefault="00582F0B">
      <w:pPr>
        <w:pStyle w:val="CommentText"/>
      </w:pPr>
      <w:r>
        <w:rPr>
          <w:rStyle w:val="CommentReference"/>
        </w:rPr>
        <w:annotationRef/>
      </w:r>
      <w:r>
        <w:t>Waiting for last two cages, will re-graph D-G without backgrounds.</w:t>
      </w:r>
    </w:p>
  </w:comment>
  <w:comment w:id="4782" w:author="Erin Stephenson" w:date="2019-03-14T13:13:00Z" w:initials="EJS">
    <w:p w14:paraId="42DEC339" w14:textId="66DB51BF" w:rsidR="0018769C" w:rsidRDefault="0018769C">
      <w:pPr>
        <w:pStyle w:val="CommentText"/>
      </w:pPr>
      <w:r>
        <w:rPr>
          <w:rStyle w:val="CommentReference"/>
        </w:rPr>
        <w:annotationRef/>
      </w:r>
      <w:r>
        <w:t>I think this should go in the main paper</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4C5ACF2" w15:done="0"/>
  <w15:commentEx w15:paraId="4FE63058" w15:done="0"/>
  <w15:commentEx w15:paraId="7A793280" w15:done="0"/>
  <w15:commentEx w15:paraId="70A1AC74" w15:done="0"/>
  <w15:commentEx w15:paraId="6AF9FE8C" w15:done="0"/>
  <w15:commentEx w15:paraId="1EF2EA3E" w15:done="0"/>
  <w15:commentEx w15:paraId="67942093" w15:done="0"/>
  <w15:commentEx w15:paraId="38B28BF5" w15:done="0"/>
  <w15:commentEx w15:paraId="1486D983" w15:done="0"/>
  <w15:commentEx w15:paraId="11F7C821" w15:done="0"/>
  <w15:commentEx w15:paraId="3B86FE88" w15:done="0"/>
  <w15:commentEx w15:paraId="780C7A5B" w15:done="0"/>
  <w15:commentEx w15:paraId="515A300A" w15:done="0"/>
  <w15:commentEx w15:paraId="34DCF49B" w15:done="0"/>
  <w15:commentEx w15:paraId="1CCD1F8A" w15:done="0"/>
  <w15:commentEx w15:paraId="210790D4" w15:done="0"/>
  <w15:commentEx w15:paraId="5CB4BBBF" w15:done="0"/>
  <w15:commentEx w15:paraId="73316506" w15:done="0"/>
  <w15:commentEx w15:paraId="6635F9F9" w15:done="0"/>
  <w15:commentEx w15:paraId="035440B0" w15:done="0"/>
  <w15:commentEx w15:paraId="695813AD" w15:done="0"/>
  <w15:commentEx w15:paraId="1B8ECEAF" w15:done="0"/>
  <w15:commentEx w15:paraId="55D27F74" w15:done="0"/>
  <w15:commentEx w15:paraId="4132B097" w15:done="0"/>
  <w15:commentEx w15:paraId="549E685D" w15:done="0"/>
  <w15:commentEx w15:paraId="1750B070" w15:done="0"/>
  <w15:commentEx w15:paraId="6A61BA2D" w15:done="0"/>
  <w15:commentEx w15:paraId="03C57FF0" w15:done="0"/>
  <w15:commentEx w15:paraId="4D75D140" w15:done="0"/>
  <w15:commentEx w15:paraId="243B2BC8" w15:done="0"/>
  <w15:commentEx w15:paraId="1D82FB93" w15:done="0"/>
  <w15:commentEx w15:paraId="5D7853B4" w15:done="0"/>
  <w15:commentEx w15:paraId="7BBCB47A" w15:done="0"/>
  <w15:commentEx w15:paraId="3E64AF8A" w15:done="0"/>
  <w15:commentEx w15:paraId="6FAB0739" w15:done="0"/>
  <w15:commentEx w15:paraId="42CE37C6" w15:done="0"/>
  <w15:commentEx w15:paraId="23DBC50F" w15:done="0"/>
  <w15:commentEx w15:paraId="57B71946" w15:done="0"/>
  <w15:commentEx w15:paraId="1D57766E" w15:done="0"/>
  <w15:commentEx w15:paraId="4DD8205B" w15:done="0"/>
  <w15:commentEx w15:paraId="63425855" w15:done="0"/>
  <w15:commentEx w15:paraId="7FE13AD2" w15:done="0"/>
  <w15:commentEx w15:paraId="3C354DBD" w15:done="0"/>
  <w15:commentEx w15:paraId="0C625B35" w15:done="0"/>
  <w15:commentEx w15:paraId="20519936" w15:done="0"/>
  <w15:commentEx w15:paraId="12059921" w15:done="0"/>
  <w15:commentEx w15:paraId="090D31F4" w15:done="0"/>
  <w15:commentEx w15:paraId="257615BA" w15:done="0"/>
  <w15:commentEx w15:paraId="536BA93D" w15:done="0"/>
  <w15:commentEx w15:paraId="25F1507B" w15:done="0"/>
  <w15:commentEx w15:paraId="0DD0A173" w15:done="0"/>
  <w15:commentEx w15:paraId="0F614B0F" w15:done="0"/>
  <w15:commentEx w15:paraId="2637A0B6" w15:done="0"/>
  <w15:commentEx w15:paraId="1D8F25AE" w15:done="0"/>
  <w15:commentEx w15:paraId="0D518EBD" w15:done="0"/>
  <w15:commentEx w15:paraId="507B497D" w15:done="0"/>
  <w15:commentEx w15:paraId="1E4C33DD" w15:done="0"/>
  <w15:commentEx w15:paraId="7675C52F" w15:done="0"/>
  <w15:commentEx w15:paraId="0DA39613" w15:done="0"/>
  <w15:commentEx w15:paraId="32722060" w15:done="0"/>
  <w15:commentEx w15:paraId="23E1C7D0" w15:done="0"/>
  <w15:commentEx w15:paraId="369A0115" w15:done="0"/>
  <w15:commentEx w15:paraId="51F386ED" w15:done="0"/>
  <w15:commentEx w15:paraId="133AECC4" w15:done="0"/>
  <w15:commentEx w15:paraId="50E97CB2" w15:done="0"/>
  <w15:commentEx w15:paraId="7199F448" w15:done="0"/>
  <w15:commentEx w15:paraId="3B21A718" w15:done="0"/>
  <w15:commentEx w15:paraId="40DD4DC4" w15:done="0"/>
  <w15:commentEx w15:paraId="16A21FEA" w15:done="0"/>
  <w15:commentEx w15:paraId="4C02AACA" w15:done="0"/>
  <w15:commentEx w15:paraId="1D5EF54E" w15:done="0"/>
  <w15:commentEx w15:paraId="5EF576B8" w15:done="0"/>
  <w15:commentEx w15:paraId="09D85254" w15:done="0"/>
  <w15:commentEx w15:paraId="4ADB200E" w15:done="0"/>
  <w15:commentEx w15:paraId="5369941F" w15:done="0"/>
  <w15:commentEx w15:paraId="14645DB4" w15:done="0"/>
  <w15:commentEx w15:paraId="4C23780D" w15:done="0"/>
  <w15:commentEx w15:paraId="4673376A" w15:done="0"/>
  <w15:commentEx w15:paraId="3E15FFEA" w15:done="0"/>
  <w15:commentEx w15:paraId="42DEC3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7A793280" w16cid:durableId="1F1EA389"/>
  <w16cid:commentId w16cid:paraId="70A1AC74" w16cid:durableId="2027B07B"/>
  <w16cid:commentId w16cid:paraId="67942093" w16cid:durableId="1F1E9873"/>
  <w16cid:commentId w16cid:paraId="38B28BF5" w16cid:durableId="1F1E9874"/>
  <w16cid:commentId w16cid:paraId="780C7A5B" w16cid:durableId="1F1E93D5"/>
  <w16cid:commentId w16cid:paraId="515A300A" w16cid:durableId="1F1E93D6"/>
  <w16cid:commentId w16cid:paraId="1CCD1F8A" w16cid:durableId="2023A8D1"/>
  <w16cid:commentId w16cid:paraId="035440B0" w16cid:durableId="1F1E93D8"/>
  <w16cid:commentId w16cid:paraId="695813AD" w16cid:durableId="20277A04"/>
  <w16cid:commentId w16cid:paraId="1B8ECEAF" w16cid:durableId="20277CB8"/>
  <w16cid:commentId w16cid:paraId="55D27F74" w16cid:durableId="1F1E93DC"/>
  <w16cid:commentId w16cid:paraId="243B2BC8" w16cid:durableId="1FFBEEDB"/>
  <w16cid:commentId w16cid:paraId="4DD8205B" w16cid:durableId="2023C680"/>
  <w16cid:commentId w16cid:paraId="4C23780D" w16cid:durableId="1F1E93EA"/>
  <w16cid:commentId w16cid:paraId="4673376A" w16cid:durableId="20226FEB"/>
  <w16cid:commentId w16cid:paraId="3E15FFEA" w16cid:durableId="2027B696"/>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3E6577" w14:textId="77777777" w:rsidR="003C125F" w:rsidRDefault="003C125F" w:rsidP="00907F04">
      <w:r>
        <w:separator/>
      </w:r>
    </w:p>
  </w:endnote>
  <w:endnote w:type="continuationSeparator" w:id="0">
    <w:p w14:paraId="3818DDB1" w14:textId="77777777" w:rsidR="003C125F" w:rsidRDefault="003C125F"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auto"/>
    <w:pitch w:val="variable"/>
    <w:sig w:usb0="00000287" w:usb1="00000000" w:usb2="00000000" w:usb3="00000000" w:csb0="0000009F" w:csb1="00000000"/>
  </w:font>
  <w:font w:name="ＭＳ Ｐ明朝">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Wingdings 3">
    <w:panose1 w:val="05040102010807070707"/>
    <w:charset w:val="02"/>
    <w:family w:val="auto"/>
    <w:pitch w:val="variable"/>
    <w:sig w:usb0="00000000" w:usb1="10000000" w:usb2="00000000" w:usb3="00000000" w:csb0="80000000"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82FDAE" w14:textId="77777777" w:rsidR="00582F0B" w:rsidRDefault="00582F0B"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582F0B" w:rsidRDefault="00582F0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0326DC" w14:textId="77777777" w:rsidR="00582F0B" w:rsidRDefault="00582F0B"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8769C">
      <w:rPr>
        <w:rStyle w:val="PageNumber"/>
        <w:noProof/>
      </w:rPr>
      <w:t>1</w:t>
    </w:r>
    <w:r>
      <w:rPr>
        <w:rStyle w:val="PageNumber"/>
      </w:rPr>
      <w:fldChar w:fldCharType="end"/>
    </w:r>
  </w:p>
  <w:p w14:paraId="493E31A3" w14:textId="77777777" w:rsidR="00582F0B" w:rsidRDefault="00582F0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67407E" w14:textId="77777777" w:rsidR="003C125F" w:rsidRDefault="003C125F" w:rsidP="00907F04">
      <w:r>
        <w:separator/>
      </w:r>
    </w:p>
  </w:footnote>
  <w:footnote w:type="continuationSeparator" w:id="0">
    <w:p w14:paraId="7F41912F" w14:textId="77777777" w:rsidR="003C125F" w:rsidRDefault="003C125F" w:rsidP="00907F0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rin Stephenson">
    <w15:presenceInfo w15:providerId="None" w15:userId="Erin Stephenson"/>
  </w15:person>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6"/>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4B3F"/>
    <w:rsid w:val="00000531"/>
    <w:rsid w:val="000009A6"/>
    <w:rsid w:val="000012FD"/>
    <w:rsid w:val="000013A4"/>
    <w:rsid w:val="00001ABF"/>
    <w:rsid w:val="00002EA6"/>
    <w:rsid w:val="00003C0C"/>
    <w:rsid w:val="00007596"/>
    <w:rsid w:val="00010A8C"/>
    <w:rsid w:val="00012967"/>
    <w:rsid w:val="00012F08"/>
    <w:rsid w:val="00016504"/>
    <w:rsid w:val="00020F42"/>
    <w:rsid w:val="00023E0F"/>
    <w:rsid w:val="00024386"/>
    <w:rsid w:val="00026298"/>
    <w:rsid w:val="000325F7"/>
    <w:rsid w:val="0003756B"/>
    <w:rsid w:val="00037C8C"/>
    <w:rsid w:val="00040A63"/>
    <w:rsid w:val="00041C32"/>
    <w:rsid w:val="00041ED7"/>
    <w:rsid w:val="00044765"/>
    <w:rsid w:val="0004786A"/>
    <w:rsid w:val="00050078"/>
    <w:rsid w:val="000529E0"/>
    <w:rsid w:val="00053F9A"/>
    <w:rsid w:val="00062D30"/>
    <w:rsid w:val="00063666"/>
    <w:rsid w:val="00063E75"/>
    <w:rsid w:val="000654BB"/>
    <w:rsid w:val="00065538"/>
    <w:rsid w:val="000655C9"/>
    <w:rsid w:val="0006561D"/>
    <w:rsid w:val="00065C1C"/>
    <w:rsid w:val="00066817"/>
    <w:rsid w:val="000711BE"/>
    <w:rsid w:val="000740D6"/>
    <w:rsid w:val="000743D3"/>
    <w:rsid w:val="000758E8"/>
    <w:rsid w:val="0008433C"/>
    <w:rsid w:val="00085075"/>
    <w:rsid w:val="000850D2"/>
    <w:rsid w:val="00090C3D"/>
    <w:rsid w:val="000A25BD"/>
    <w:rsid w:val="000A2B99"/>
    <w:rsid w:val="000A38FF"/>
    <w:rsid w:val="000A3D43"/>
    <w:rsid w:val="000A6497"/>
    <w:rsid w:val="000A7FDA"/>
    <w:rsid w:val="000B06F3"/>
    <w:rsid w:val="000B1D82"/>
    <w:rsid w:val="000B3218"/>
    <w:rsid w:val="000B3C34"/>
    <w:rsid w:val="000B72BD"/>
    <w:rsid w:val="000C2BF5"/>
    <w:rsid w:val="000C5F3E"/>
    <w:rsid w:val="000C6C34"/>
    <w:rsid w:val="000D0D6B"/>
    <w:rsid w:val="000D2A60"/>
    <w:rsid w:val="000D52B5"/>
    <w:rsid w:val="000E1B13"/>
    <w:rsid w:val="000E292D"/>
    <w:rsid w:val="000E4630"/>
    <w:rsid w:val="000E5B4D"/>
    <w:rsid w:val="000E6F5D"/>
    <w:rsid w:val="000F00D7"/>
    <w:rsid w:val="000F0D4D"/>
    <w:rsid w:val="000F13F0"/>
    <w:rsid w:val="000F21C9"/>
    <w:rsid w:val="000F42E6"/>
    <w:rsid w:val="0010183E"/>
    <w:rsid w:val="0010266D"/>
    <w:rsid w:val="001037A6"/>
    <w:rsid w:val="00105481"/>
    <w:rsid w:val="00105909"/>
    <w:rsid w:val="00106DC4"/>
    <w:rsid w:val="00107884"/>
    <w:rsid w:val="00111E04"/>
    <w:rsid w:val="00112FF8"/>
    <w:rsid w:val="001137DF"/>
    <w:rsid w:val="00113DDD"/>
    <w:rsid w:val="0011510C"/>
    <w:rsid w:val="00116C5F"/>
    <w:rsid w:val="001174FB"/>
    <w:rsid w:val="00120BB9"/>
    <w:rsid w:val="00121801"/>
    <w:rsid w:val="00123A01"/>
    <w:rsid w:val="00135321"/>
    <w:rsid w:val="001358F8"/>
    <w:rsid w:val="00136D4C"/>
    <w:rsid w:val="00136E09"/>
    <w:rsid w:val="00140E42"/>
    <w:rsid w:val="0014276B"/>
    <w:rsid w:val="0014290F"/>
    <w:rsid w:val="001510C9"/>
    <w:rsid w:val="001534F6"/>
    <w:rsid w:val="00161EF9"/>
    <w:rsid w:val="0016200A"/>
    <w:rsid w:val="0016298F"/>
    <w:rsid w:val="001632AB"/>
    <w:rsid w:val="00165AFC"/>
    <w:rsid w:val="0017030B"/>
    <w:rsid w:val="0017194A"/>
    <w:rsid w:val="001736D0"/>
    <w:rsid w:val="00173928"/>
    <w:rsid w:val="001772CD"/>
    <w:rsid w:val="00177695"/>
    <w:rsid w:val="00184574"/>
    <w:rsid w:val="0018769C"/>
    <w:rsid w:val="00190F17"/>
    <w:rsid w:val="00194ECE"/>
    <w:rsid w:val="00197D3F"/>
    <w:rsid w:val="001A3C42"/>
    <w:rsid w:val="001A6A7C"/>
    <w:rsid w:val="001A6B81"/>
    <w:rsid w:val="001A6BE0"/>
    <w:rsid w:val="001A7E83"/>
    <w:rsid w:val="001B0883"/>
    <w:rsid w:val="001B3936"/>
    <w:rsid w:val="001B5133"/>
    <w:rsid w:val="001B6F0D"/>
    <w:rsid w:val="001B7D99"/>
    <w:rsid w:val="001C3ACF"/>
    <w:rsid w:val="001C6BCC"/>
    <w:rsid w:val="001D120B"/>
    <w:rsid w:val="001D14AE"/>
    <w:rsid w:val="001D1C4B"/>
    <w:rsid w:val="001D5E0D"/>
    <w:rsid w:val="001D6E41"/>
    <w:rsid w:val="001D7AC7"/>
    <w:rsid w:val="001E027C"/>
    <w:rsid w:val="001E0A5E"/>
    <w:rsid w:val="001E275B"/>
    <w:rsid w:val="001E44FD"/>
    <w:rsid w:val="001E676F"/>
    <w:rsid w:val="001F1F8C"/>
    <w:rsid w:val="00200537"/>
    <w:rsid w:val="0020060B"/>
    <w:rsid w:val="00200B41"/>
    <w:rsid w:val="00200D61"/>
    <w:rsid w:val="002027A1"/>
    <w:rsid w:val="00205F41"/>
    <w:rsid w:val="002134DF"/>
    <w:rsid w:val="00216640"/>
    <w:rsid w:val="0021683F"/>
    <w:rsid w:val="00217BA9"/>
    <w:rsid w:val="0022184C"/>
    <w:rsid w:val="00221DBF"/>
    <w:rsid w:val="00224477"/>
    <w:rsid w:val="0022606C"/>
    <w:rsid w:val="00227168"/>
    <w:rsid w:val="00232F5F"/>
    <w:rsid w:val="0023334D"/>
    <w:rsid w:val="00237F34"/>
    <w:rsid w:val="0024205C"/>
    <w:rsid w:val="00245445"/>
    <w:rsid w:val="002470AA"/>
    <w:rsid w:val="00247862"/>
    <w:rsid w:val="00250F5B"/>
    <w:rsid w:val="00252048"/>
    <w:rsid w:val="00260872"/>
    <w:rsid w:val="002613DA"/>
    <w:rsid w:val="002638F5"/>
    <w:rsid w:val="002648CF"/>
    <w:rsid w:val="00264C84"/>
    <w:rsid w:val="00266DA2"/>
    <w:rsid w:val="00270561"/>
    <w:rsid w:val="00270732"/>
    <w:rsid w:val="00271C69"/>
    <w:rsid w:val="00275E69"/>
    <w:rsid w:val="0028395B"/>
    <w:rsid w:val="00285248"/>
    <w:rsid w:val="0029157D"/>
    <w:rsid w:val="0029220F"/>
    <w:rsid w:val="00295680"/>
    <w:rsid w:val="002961A1"/>
    <w:rsid w:val="002A27DB"/>
    <w:rsid w:val="002A41C0"/>
    <w:rsid w:val="002A7B4B"/>
    <w:rsid w:val="002B47DD"/>
    <w:rsid w:val="002B4B3F"/>
    <w:rsid w:val="002B4C32"/>
    <w:rsid w:val="002C37DF"/>
    <w:rsid w:val="002C4DA5"/>
    <w:rsid w:val="002C645C"/>
    <w:rsid w:val="002C7201"/>
    <w:rsid w:val="002C7364"/>
    <w:rsid w:val="002D0FAF"/>
    <w:rsid w:val="002D3D11"/>
    <w:rsid w:val="002D4421"/>
    <w:rsid w:val="002D51C4"/>
    <w:rsid w:val="002D65EF"/>
    <w:rsid w:val="002D696B"/>
    <w:rsid w:val="002D7887"/>
    <w:rsid w:val="002D7B1C"/>
    <w:rsid w:val="002D7E15"/>
    <w:rsid w:val="002E03C9"/>
    <w:rsid w:val="002E0659"/>
    <w:rsid w:val="002E25A9"/>
    <w:rsid w:val="002E2B03"/>
    <w:rsid w:val="002E45D2"/>
    <w:rsid w:val="002E4621"/>
    <w:rsid w:val="002E6520"/>
    <w:rsid w:val="002E6FE7"/>
    <w:rsid w:val="002F1BC5"/>
    <w:rsid w:val="00303444"/>
    <w:rsid w:val="00303563"/>
    <w:rsid w:val="003116E9"/>
    <w:rsid w:val="00311779"/>
    <w:rsid w:val="00316486"/>
    <w:rsid w:val="0032099B"/>
    <w:rsid w:val="003246A2"/>
    <w:rsid w:val="00325100"/>
    <w:rsid w:val="003258EE"/>
    <w:rsid w:val="003272C0"/>
    <w:rsid w:val="00331B56"/>
    <w:rsid w:val="00331F69"/>
    <w:rsid w:val="00334230"/>
    <w:rsid w:val="0033583C"/>
    <w:rsid w:val="003406C3"/>
    <w:rsid w:val="003407C9"/>
    <w:rsid w:val="0034114C"/>
    <w:rsid w:val="003425ED"/>
    <w:rsid w:val="00343477"/>
    <w:rsid w:val="00344094"/>
    <w:rsid w:val="003444C1"/>
    <w:rsid w:val="00345E99"/>
    <w:rsid w:val="00352D83"/>
    <w:rsid w:val="00353086"/>
    <w:rsid w:val="00353984"/>
    <w:rsid w:val="00353CAF"/>
    <w:rsid w:val="00357C70"/>
    <w:rsid w:val="00362533"/>
    <w:rsid w:val="00362E86"/>
    <w:rsid w:val="003657E3"/>
    <w:rsid w:val="00365FE9"/>
    <w:rsid w:val="00366056"/>
    <w:rsid w:val="003669B1"/>
    <w:rsid w:val="00372149"/>
    <w:rsid w:val="00373D35"/>
    <w:rsid w:val="003743AA"/>
    <w:rsid w:val="0038153C"/>
    <w:rsid w:val="0038168E"/>
    <w:rsid w:val="00383B21"/>
    <w:rsid w:val="003840F7"/>
    <w:rsid w:val="0038762E"/>
    <w:rsid w:val="00391357"/>
    <w:rsid w:val="0039397E"/>
    <w:rsid w:val="00395526"/>
    <w:rsid w:val="0039667E"/>
    <w:rsid w:val="00396722"/>
    <w:rsid w:val="00396BD8"/>
    <w:rsid w:val="003A0720"/>
    <w:rsid w:val="003A2798"/>
    <w:rsid w:val="003A3449"/>
    <w:rsid w:val="003A5097"/>
    <w:rsid w:val="003A571F"/>
    <w:rsid w:val="003B3167"/>
    <w:rsid w:val="003B35C6"/>
    <w:rsid w:val="003B4152"/>
    <w:rsid w:val="003B5E21"/>
    <w:rsid w:val="003B6AA2"/>
    <w:rsid w:val="003B6C80"/>
    <w:rsid w:val="003C125F"/>
    <w:rsid w:val="003C3B52"/>
    <w:rsid w:val="003C4E85"/>
    <w:rsid w:val="003D1F20"/>
    <w:rsid w:val="003D3C8F"/>
    <w:rsid w:val="003D4E33"/>
    <w:rsid w:val="003D55EC"/>
    <w:rsid w:val="003D6582"/>
    <w:rsid w:val="003D7B6E"/>
    <w:rsid w:val="003E0F4D"/>
    <w:rsid w:val="003E55B5"/>
    <w:rsid w:val="003E6DE6"/>
    <w:rsid w:val="003E7617"/>
    <w:rsid w:val="003F2A67"/>
    <w:rsid w:val="003F2E71"/>
    <w:rsid w:val="003F5B88"/>
    <w:rsid w:val="003F5BD8"/>
    <w:rsid w:val="003F5FAC"/>
    <w:rsid w:val="003F6A53"/>
    <w:rsid w:val="003F7532"/>
    <w:rsid w:val="003F7BBA"/>
    <w:rsid w:val="004024BF"/>
    <w:rsid w:val="004033FB"/>
    <w:rsid w:val="00403E87"/>
    <w:rsid w:val="00404B3E"/>
    <w:rsid w:val="00405893"/>
    <w:rsid w:val="00406E98"/>
    <w:rsid w:val="00410785"/>
    <w:rsid w:val="00412036"/>
    <w:rsid w:val="00415E95"/>
    <w:rsid w:val="00417585"/>
    <w:rsid w:val="00425416"/>
    <w:rsid w:val="00425B32"/>
    <w:rsid w:val="00426050"/>
    <w:rsid w:val="00427FDD"/>
    <w:rsid w:val="004344F0"/>
    <w:rsid w:val="00435113"/>
    <w:rsid w:val="004369E3"/>
    <w:rsid w:val="00445957"/>
    <w:rsid w:val="00446BC8"/>
    <w:rsid w:val="0045067A"/>
    <w:rsid w:val="00450BFE"/>
    <w:rsid w:val="00451202"/>
    <w:rsid w:val="0045120B"/>
    <w:rsid w:val="00451667"/>
    <w:rsid w:val="0045183A"/>
    <w:rsid w:val="00451B1E"/>
    <w:rsid w:val="004555BE"/>
    <w:rsid w:val="00460889"/>
    <w:rsid w:val="00460955"/>
    <w:rsid w:val="0046122A"/>
    <w:rsid w:val="00461ACE"/>
    <w:rsid w:val="004668BA"/>
    <w:rsid w:val="00466D21"/>
    <w:rsid w:val="00472BDC"/>
    <w:rsid w:val="004744F3"/>
    <w:rsid w:val="00475646"/>
    <w:rsid w:val="00475EC8"/>
    <w:rsid w:val="00482AEB"/>
    <w:rsid w:val="0048313E"/>
    <w:rsid w:val="004905D8"/>
    <w:rsid w:val="00490637"/>
    <w:rsid w:val="0049477C"/>
    <w:rsid w:val="00496562"/>
    <w:rsid w:val="00496EF3"/>
    <w:rsid w:val="004A13B1"/>
    <w:rsid w:val="004A2F25"/>
    <w:rsid w:val="004A33CD"/>
    <w:rsid w:val="004A7A2F"/>
    <w:rsid w:val="004B083F"/>
    <w:rsid w:val="004B2F9A"/>
    <w:rsid w:val="004B474D"/>
    <w:rsid w:val="004B4882"/>
    <w:rsid w:val="004B4AFF"/>
    <w:rsid w:val="004B4BBE"/>
    <w:rsid w:val="004B5ADF"/>
    <w:rsid w:val="004C18FC"/>
    <w:rsid w:val="004C1919"/>
    <w:rsid w:val="004C281E"/>
    <w:rsid w:val="004C46D2"/>
    <w:rsid w:val="004C5453"/>
    <w:rsid w:val="004C5CD7"/>
    <w:rsid w:val="004C6C48"/>
    <w:rsid w:val="004D0DD4"/>
    <w:rsid w:val="004D1364"/>
    <w:rsid w:val="004D290B"/>
    <w:rsid w:val="004D3C89"/>
    <w:rsid w:val="004D4201"/>
    <w:rsid w:val="004D440C"/>
    <w:rsid w:val="004D5084"/>
    <w:rsid w:val="004D7062"/>
    <w:rsid w:val="004E21CF"/>
    <w:rsid w:val="004E278F"/>
    <w:rsid w:val="004E72EC"/>
    <w:rsid w:val="004F062C"/>
    <w:rsid w:val="004F3112"/>
    <w:rsid w:val="004F328C"/>
    <w:rsid w:val="004F3617"/>
    <w:rsid w:val="004F7AD9"/>
    <w:rsid w:val="005008B3"/>
    <w:rsid w:val="00502679"/>
    <w:rsid w:val="00502BBA"/>
    <w:rsid w:val="00504B90"/>
    <w:rsid w:val="0050751B"/>
    <w:rsid w:val="00510897"/>
    <w:rsid w:val="00512B02"/>
    <w:rsid w:val="005149B5"/>
    <w:rsid w:val="00515D25"/>
    <w:rsid w:val="00515D2C"/>
    <w:rsid w:val="00516348"/>
    <w:rsid w:val="005169CA"/>
    <w:rsid w:val="005208D2"/>
    <w:rsid w:val="0052183D"/>
    <w:rsid w:val="005246F0"/>
    <w:rsid w:val="00526B0E"/>
    <w:rsid w:val="00526CD9"/>
    <w:rsid w:val="0053186E"/>
    <w:rsid w:val="00531AD6"/>
    <w:rsid w:val="005358DD"/>
    <w:rsid w:val="005365AD"/>
    <w:rsid w:val="00542C29"/>
    <w:rsid w:val="00543A43"/>
    <w:rsid w:val="0054445A"/>
    <w:rsid w:val="00545313"/>
    <w:rsid w:val="005453D7"/>
    <w:rsid w:val="0054587A"/>
    <w:rsid w:val="00545FBC"/>
    <w:rsid w:val="00546B6E"/>
    <w:rsid w:val="0054747C"/>
    <w:rsid w:val="00551448"/>
    <w:rsid w:val="005521FA"/>
    <w:rsid w:val="00552951"/>
    <w:rsid w:val="00556422"/>
    <w:rsid w:val="00561996"/>
    <w:rsid w:val="005623E3"/>
    <w:rsid w:val="00566260"/>
    <w:rsid w:val="005731CE"/>
    <w:rsid w:val="00573A9D"/>
    <w:rsid w:val="00574315"/>
    <w:rsid w:val="005749BE"/>
    <w:rsid w:val="0057610A"/>
    <w:rsid w:val="0057688D"/>
    <w:rsid w:val="00577CBA"/>
    <w:rsid w:val="00582F0B"/>
    <w:rsid w:val="005838B0"/>
    <w:rsid w:val="00583F7C"/>
    <w:rsid w:val="00585853"/>
    <w:rsid w:val="005858D1"/>
    <w:rsid w:val="0059067D"/>
    <w:rsid w:val="00594316"/>
    <w:rsid w:val="00594CED"/>
    <w:rsid w:val="005A04FA"/>
    <w:rsid w:val="005B2CBA"/>
    <w:rsid w:val="005B6033"/>
    <w:rsid w:val="005D36D3"/>
    <w:rsid w:val="005D4E7E"/>
    <w:rsid w:val="005D5319"/>
    <w:rsid w:val="005E0ED1"/>
    <w:rsid w:val="005E7779"/>
    <w:rsid w:val="005E77FE"/>
    <w:rsid w:val="005F1335"/>
    <w:rsid w:val="005F1E8E"/>
    <w:rsid w:val="005F6EBE"/>
    <w:rsid w:val="005F789C"/>
    <w:rsid w:val="0060356B"/>
    <w:rsid w:val="00611922"/>
    <w:rsid w:val="00620D72"/>
    <w:rsid w:val="00620F42"/>
    <w:rsid w:val="00623C92"/>
    <w:rsid w:val="0062778A"/>
    <w:rsid w:val="00631986"/>
    <w:rsid w:val="00631ABF"/>
    <w:rsid w:val="006339D8"/>
    <w:rsid w:val="00636AD6"/>
    <w:rsid w:val="006374B4"/>
    <w:rsid w:val="0064273C"/>
    <w:rsid w:val="00643A13"/>
    <w:rsid w:val="0064581C"/>
    <w:rsid w:val="006469A7"/>
    <w:rsid w:val="00647099"/>
    <w:rsid w:val="00652649"/>
    <w:rsid w:val="00652BAC"/>
    <w:rsid w:val="00652E5B"/>
    <w:rsid w:val="00654F70"/>
    <w:rsid w:val="00655FB4"/>
    <w:rsid w:val="00657018"/>
    <w:rsid w:val="00662B0A"/>
    <w:rsid w:val="006638A2"/>
    <w:rsid w:val="00663D4B"/>
    <w:rsid w:val="006668B8"/>
    <w:rsid w:val="00667E61"/>
    <w:rsid w:val="006740A2"/>
    <w:rsid w:val="00675B3A"/>
    <w:rsid w:val="006821D8"/>
    <w:rsid w:val="006823FC"/>
    <w:rsid w:val="006847F1"/>
    <w:rsid w:val="006864F3"/>
    <w:rsid w:val="00686640"/>
    <w:rsid w:val="0069094C"/>
    <w:rsid w:val="00692503"/>
    <w:rsid w:val="006929D3"/>
    <w:rsid w:val="006968DB"/>
    <w:rsid w:val="00697482"/>
    <w:rsid w:val="006A182B"/>
    <w:rsid w:val="006A4F02"/>
    <w:rsid w:val="006B24A7"/>
    <w:rsid w:val="006B31B0"/>
    <w:rsid w:val="006B552C"/>
    <w:rsid w:val="006B5821"/>
    <w:rsid w:val="006C5190"/>
    <w:rsid w:val="006C7920"/>
    <w:rsid w:val="006D1412"/>
    <w:rsid w:val="006D1EFF"/>
    <w:rsid w:val="006D5C06"/>
    <w:rsid w:val="006D5C5F"/>
    <w:rsid w:val="006D6803"/>
    <w:rsid w:val="006D6FB2"/>
    <w:rsid w:val="006E202A"/>
    <w:rsid w:val="006E24D9"/>
    <w:rsid w:val="006E719C"/>
    <w:rsid w:val="006E7ABB"/>
    <w:rsid w:val="006F352E"/>
    <w:rsid w:val="006F38F5"/>
    <w:rsid w:val="006F51AF"/>
    <w:rsid w:val="006F5D2C"/>
    <w:rsid w:val="006F6A8D"/>
    <w:rsid w:val="006F76FF"/>
    <w:rsid w:val="006F77FE"/>
    <w:rsid w:val="00700562"/>
    <w:rsid w:val="0070476E"/>
    <w:rsid w:val="00706C80"/>
    <w:rsid w:val="00707E83"/>
    <w:rsid w:val="00711814"/>
    <w:rsid w:val="00711C00"/>
    <w:rsid w:val="007141D0"/>
    <w:rsid w:val="007151C0"/>
    <w:rsid w:val="0072331D"/>
    <w:rsid w:val="007239C6"/>
    <w:rsid w:val="00723E82"/>
    <w:rsid w:val="0072553D"/>
    <w:rsid w:val="007276B1"/>
    <w:rsid w:val="00730779"/>
    <w:rsid w:val="007307B3"/>
    <w:rsid w:val="00730FCC"/>
    <w:rsid w:val="0073113D"/>
    <w:rsid w:val="0073183A"/>
    <w:rsid w:val="00731EED"/>
    <w:rsid w:val="00731F12"/>
    <w:rsid w:val="007364FD"/>
    <w:rsid w:val="00736644"/>
    <w:rsid w:val="00740A10"/>
    <w:rsid w:val="00741314"/>
    <w:rsid w:val="00741F23"/>
    <w:rsid w:val="00742381"/>
    <w:rsid w:val="007427F4"/>
    <w:rsid w:val="00745B67"/>
    <w:rsid w:val="00745DCE"/>
    <w:rsid w:val="00750372"/>
    <w:rsid w:val="007540A3"/>
    <w:rsid w:val="007574BB"/>
    <w:rsid w:val="0076034B"/>
    <w:rsid w:val="007608E4"/>
    <w:rsid w:val="00762918"/>
    <w:rsid w:val="00762EF3"/>
    <w:rsid w:val="007644DA"/>
    <w:rsid w:val="00770A53"/>
    <w:rsid w:val="00770B56"/>
    <w:rsid w:val="00771F3C"/>
    <w:rsid w:val="00772CDD"/>
    <w:rsid w:val="007756BC"/>
    <w:rsid w:val="00776A6D"/>
    <w:rsid w:val="00776D93"/>
    <w:rsid w:val="00784182"/>
    <w:rsid w:val="0079375B"/>
    <w:rsid w:val="00794576"/>
    <w:rsid w:val="00794D56"/>
    <w:rsid w:val="00796DC1"/>
    <w:rsid w:val="007A3D75"/>
    <w:rsid w:val="007A5D26"/>
    <w:rsid w:val="007A62B1"/>
    <w:rsid w:val="007A6E04"/>
    <w:rsid w:val="007B0A52"/>
    <w:rsid w:val="007B2658"/>
    <w:rsid w:val="007B5953"/>
    <w:rsid w:val="007B624A"/>
    <w:rsid w:val="007B7563"/>
    <w:rsid w:val="007B7AEB"/>
    <w:rsid w:val="007C0FAF"/>
    <w:rsid w:val="007C1B21"/>
    <w:rsid w:val="007C41D9"/>
    <w:rsid w:val="007C4F6A"/>
    <w:rsid w:val="007C5911"/>
    <w:rsid w:val="007D199B"/>
    <w:rsid w:val="007D1A22"/>
    <w:rsid w:val="007D34F5"/>
    <w:rsid w:val="007D4121"/>
    <w:rsid w:val="007D6682"/>
    <w:rsid w:val="007E30D2"/>
    <w:rsid w:val="007E387B"/>
    <w:rsid w:val="007E574F"/>
    <w:rsid w:val="007F46DE"/>
    <w:rsid w:val="007F5FFE"/>
    <w:rsid w:val="007F68D4"/>
    <w:rsid w:val="007F72CB"/>
    <w:rsid w:val="007F73C7"/>
    <w:rsid w:val="00800F89"/>
    <w:rsid w:val="00802891"/>
    <w:rsid w:val="00803AC3"/>
    <w:rsid w:val="0080402E"/>
    <w:rsid w:val="00804E7C"/>
    <w:rsid w:val="00805A2E"/>
    <w:rsid w:val="00806FD8"/>
    <w:rsid w:val="0081035D"/>
    <w:rsid w:val="008135A7"/>
    <w:rsid w:val="008142F0"/>
    <w:rsid w:val="00814360"/>
    <w:rsid w:val="00815FB0"/>
    <w:rsid w:val="00816909"/>
    <w:rsid w:val="00816A14"/>
    <w:rsid w:val="00823A14"/>
    <w:rsid w:val="00827549"/>
    <w:rsid w:val="00827BEF"/>
    <w:rsid w:val="00827F3E"/>
    <w:rsid w:val="00834945"/>
    <w:rsid w:val="00841897"/>
    <w:rsid w:val="00841CC6"/>
    <w:rsid w:val="00842D6C"/>
    <w:rsid w:val="00842DEC"/>
    <w:rsid w:val="008437EE"/>
    <w:rsid w:val="0085280E"/>
    <w:rsid w:val="00853CF1"/>
    <w:rsid w:val="008545F6"/>
    <w:rsid w:val="0086281F"/>
    <w:rsid w:val="008629E7"/>
    <w:rsid w:val="00862AC5"/>
    <w:rsid w:val="00863DEF"/>
    <w:rsid w:val="00863F83"/>
    <w:rsid w:val="00864774"/>
    <w:rsid w:val="00864B68"/>
    <w:rsid w:val="00867669"/>
    <w:rsid w:val="00867693"/>
    <w:rsid w:val="00871236"/>
    <w:rsid w:val="0087402B"/>
    <w:rsid w:val="0087648E"/>
    <w:rsid w:val="00881C69"/>
    <w:rsid w:val="00882B61"/>
    <w:rsid w:val="00884D8B"/>
    <w:rsid w:val="00886804"/>
    <w:rsid w:val="00887CEF"/>
    <w:rsid w:val="00890B25"/>
    <w:rsid w:val="008932E1"/>
    <w:rsid w:val="008947CA"/>
    <w:rsid w:val="008959DA"/>
    <w:rsid w:val="00895E21"/>
    <w:rsid w:val="00896A8F"/>
    <w:rsid w:val="008A0221"/>
    <w:rsid w:val="008A11B9"/>
    <w:rsid w:val="008A3CCB"/>
    <w:rsid w:val="008A506B"/>
    <w:rsid w:val="008B1EB7"/>
    <w:rsid w:val="008B409A"/>
    <w:rsid w:val="008B6C6F"/>
    <w:rsid w:val="008B795B"/>
    <w:rsid w:val="008C0980"/>
    <w:rsid w:val="008C1528"/>
    <w:rsid w:val="008C44ED"/>
    <w:rsid w:val="008C51BA"/>
    <w:rsid w:val="008C576E"/>
    <w:rsid w:val="008D0B6F"/>
    <w:rsid w:val="008D469A"/>
    <w:rsid w:val="008E02A2"/>
    <w:rsid w:val="008E070C"/>
    <w:rsid w:val="008E07CF"/>
    <w:rsid w:val="008F37A7"/>
    <w:rsid w:val="008F615C"/>
    <w:rsid w:val="008F69AE"/>
    <w:rsid w:val="008F7204"/>
    <w:rsid w:val="009010AA"/>
    <w:rsid w:val="00901916"/>
    <w:rsid w:val="00901963"/>
    <w:rsid w:val="00905D9A"/>
    <w:rsid w:val="00907F04"/>
    <w:rsid w:val="00910E93"/>
    <w:rsid w:val="009112B4"/>
    <w:rsid w:val="00912A98"/>
    <w:rsid w:val="00915FD4"/>
    <w:rsid w:val="009162BF"/>
    <w:rsid w:val="00917778"/>
    <w:rsid w:val="00921CEC"/>
    <w:rsid w:val="009234CA"/>
    <w:rsid w:val="009241D7"/>
    <w:rsid w:val="00925C5F"/>
    <w:rsid w:val="00926840"/>
    <w:rsid w:val="0093027F"/>
    <w:rsid w:val="00931A46"/>
    <w:rsid w:val="009327B2"/>
    <w:rsid w:val="00934670"/>
    <w:rsid w:val="009365EA"/>
    <w:rsid w:val="00940644"/>
    <w:rsid w:val="00941055"/>
    <w:rsid w:val="00941314"/>
    <w:rsid w:val="00944379"/>
    <w:rsid w:val="009452DB"/>
    <w:rsid w:val="009454E4"/>
    <w:rsid w:val="00961046"/>
    <w:rsid w:val="00961C62"/>
    <w:rsid w:val="00962E78"/>
    <w:rsid w:val="00971B62"/>
    <w:rsid w:val="00972512"/>
    <w:rsid w:val="00972C88"/>
    <w:rsid w:val="009747CD"/>
    <w:rsid w:val="00974B1E"/>
    <w:rsid w:val="0097676B"/>
    <w:rsid w:val="00980BD7"/>
    <w:rsid w:val="00981CA9"/>
    <w:rsid w:val="00984B85"/>
    <w:rsid w:val="00984D0B"/>
    <w:rsid w:val="009914DA"/>
    <w:rsid w:val="00991A54"/>
    <w:rsid w:val="00993E58"/>
    <w:rsid w:val="00994636"/>
    <w:rsid w:val="00996376"/>
    <w:rsid w:val="009A2E50"/>
    <w:rsid w:val="009A382D"/>
    <w:rsid w:val="009A4CC0"/>
    <w:rsid w:val="009A69B7"/>
    <w:rsid w:val="009B110D"/>
    <w:rsid w:val="009B4702"/>
    <w:rsid w:val="009B5A9F"/>
    <w:rsid w:val="009B5ED5"/>
    <w:rsid w:val="009C7622"/>
    <w:rsid w:val="009D095F"/>
    <w:rsid w:val="009D0FFE"/>
    <w:rsid w:val="009D1EBE"/>
    <w:rsid w:val="009D2A63"/>
    <w:rsid w:val="009D2BB0"/>
    <w:rsid w:val="009D4913"/>
    <w:rsid w:val="009E23FE"/>
    <w:rsid w:val="009E2D44"/>
    <w:rsid w:val="009E4783"/>
    <w:rsid w:val="009E6EC9"/>
    <w:rsid w:val="009F1160"/>
    <w:rsid w:val="009F3A2E"/>
    <w:rsid w:val="009F47C8"/>
    <w:rsid w:val="009F4F88"/>
    <w:rsid w:val="009F6531"/>
    <w:rsid w:val="00A009A9"/>
    <w:rsid w:val="00A01432"/>
    <w:rsid w:val="00A01F29"/>
    <w:rsid w:val="00A04704"/>
    <w:rsid w:val="00A04A3A"/>
    <w:rsid w:val="00A055D7"/>
    <w:rsid w:val="00A078F6"/>
    <w:rsid w:val="00A07D43"/>
    <w:rsid w:val="00A10EEA"/>
    <w:rsid w:val="00A11350"/>
    <w:rsid w:val="00A154B3"/>
    <w:rsid w:val="00A15A7B"/>
    <w:rsid w:val="00A205FE"/>
    <w:rsid w:val="00A2077A"/>
    <w:rsid w:val="00A22235"/>
    <w:rsid w:val="00A22660"/>
    <w:rsid w:val="00A2298E"/>
    <w:rsid w:val="00A22BB0"/>
    <w:rsid w:val="00A243A3"/>
    <w:rsid w:val="00A25175"/>
    <w:rsid w:val="00A269C3"/>
    <w:rsid w:val="00A31CA8"/>
    <w:rsid w:val="00A3201B"/>
    <w:rsid w:val="00A32136"/>
    <w:rsid w:val="00A33E16"/>
    <w:rsid w:val="00A34EF3"/>
    <w:rsid w:val="00A40A23"/>
    <w:rsid w:val="00A43BE8"/>
    <w:rsid w:val="00A472DC"/>
    <w:rsid w:val="00A4783B"/>
    <w:rsid w:val="00A51BB6"/>
    <w:rsid w:val="00A526B3"/>
    <w:rsid w:val="00A5785E"/>
    <w:rsid w:val="00A60091"/>
    <w:rsid w:val="00A60CD9"/>
    <w:rsid w:val="00A64165"/>
    <w:rsid w:val="00A65C6D"/>
    <w:rsid w:val="00A67520"/>
    <w:rsid w:val="00A7256F"/>
    <w:rsid w:val="00A72592"/>
    <w:rsid w:val="00A760EE"/>
    <w:rsid w:val="00A76685"/>
    <w:rsid w:val="00A77C1A"/>
    <w:rsid w:val="00A77FBD"/>
    <w:rsid w:val="00A81190"/>
    <w:rsid w:val="00A81C56"/>
    <w:rsid w:val="00A82176"/>
    <w:rsid w:val="00A82233"/>
    <w:rsid w:val="00A84192"/>
    <w:rsid w:val="00A8581A"/>
    <w:rsid w:val="00A85F86"/>
    <w:rsid w:val="00A86399"/>
    <w:rsid w:val="00A91AC8"/>
    <w:rsid w:val="00A922D2"/>
    <w:rsid w:val="00A95149"/>
    <w:rsid w:val="00AA0DC8"/>
    <w:rsid w:val="00AA46FC"/>
    <w:rsid w:val="00AB3D88"/>
    <w:rsid w:val="00AB4CD1"/>
    <w:rsid w:val="00AB5F98"/>
    <w:rsid w:val="00AB7544"/>
    <w:rsid w:val="00AC305E"/>
    <w:rsid w:val="00AC53AD"/>
    <w:rsid w:val="00AC73D9"/>
    <w:rsid w:val="00AC76C9"/>
    <w:rsid w:val="00AC7808"/>
    <w:rsid w:val="00AD5513"/>
    <w:rsid w:val="00AE30D5"/>
    <w:rsid w:val="00AE7A0F"/>
    <w:rsid w:val="00AF076F"/>
    <w:rsid w:val="00AF0847"/>
    <w:rsid w:val="00AF4725"/>
    <w:rsid w:val="00AF5598"/>
    <w:rsid w:val="00AF646F"/>
    <w:rsid w:val="00B0472F"/>
    <w:rsid w:val="00B04B43"/>
    <w:rsid w:val="00B07D41"/>
    <w:rsid w:val="00B10A19"/>
    <w:rsid w:val="00B10F4F"/>
    <w:rsid w:val="00B1423F"/>
    <w:rsid w:val="00B16D14"/>
    <w:rsid w:val="00B16E04"/>
    <w:rsid w:val="00B20F63"/>
    <w:rsid w:val="00B21B54"/>
    <w:rsid w:val="00B2365E"/>
    <w:rsid w:val="00B3409A"/>
    <w:rsid w:val="00B350F7"/>
    <w:rsid w:val="00B355DD"/>
    <w:rsid w:val="00B4027F"/>
    <w:rsid w:val="00B4185D"/>
    <w:rsid w:val="00B421EE"/>
    <w:rsid w:val="00B441ED"/>
    <w:rsid w:val="00B44CBD"/>
    <w:rsid w:val="00B4522B"/>
    <w:rsid w:val="00B457C1"/>
    <w:rsid w:val="00B508DD"/>
    <w:rsid w:val="00B509CA"/>
    <w:rsid w:val="00B53D0C"/>
    <w:rsid w:val="00B55111"/>
    <w:rsid w:val="00B558A8"/>
    <w:rsid w:val="00B57468"/>
    <w:rsid w:val="00B57AFA"/>
    <w:rsid w:val="00B6405D"/>
    <w:rsid w:val="00B75A6D"/>
    <w:rsid w:val="00B77490"/>
    <w:rsid w:val="00B803FE"/>
    <w:rsid w:val="00B80ABE"/>
    <w:rsid w:val="00B83F46"/>
    <w:rsid w:val="00B874FC"/>
    <w:rsid w:val="00B909C6"/>
    <w:rsid w:val="00B90CD2"/>
    <w:rsid w:val="00B91EDD"/>
    <w:rsid w:val="00B93E46"/>
    <w:rsid w:val="00B96350"/>
    <w:rsid w:val="00BA01F0"/>
    <w:rsid w:val="00BA2E17"/>
    <w:rsid w:val="00BA3BA0"/>
    <w:rsid w:val="00BA59F6"/>
    <w:rsid w:val="00BA6413"/>
    <w:rsid w:val="00BB1B0B"/>
    <w:rsid w:val="00BB243B"/>
    <w:rsid w:val="00BB27F2"/>
    <w:rsid w:val="00BB2B9F"/>
    <w:rsid w:val="00BC1D34"/>
    <w:rsid w:val="00BC2B30"/>
    <w:rsid w:val="00BC2B3A"/>
    <w:rsid w:val="00BC442F"/>
    <w:rsid w:val="00BD018B"/>
    <w:rsid w:val="00BD065C"/>
    <w:rsid w:val="00BD09F2"/>
    <w:rsid w:val="00BD3178"/>
    <w:rsid w:val="00BD7496"/>
    <w:rsid w:val="00BE33EC"/>
    <w:rsid w:val="00BF1208"/>
    <w:rsid w:val="00BF2F76"/>
    <w:rsid w:val="00BF7DE2"/>
    <w:rsid w:val="00C00B6F"/>
    <w:rsid w:val="00C01E44"/>
    <w:rsid w:val="00C10DEF"/>
    <w:rsid w:val="00C13E13"/>
    <w:rsid w:val="00C174F3"/>
    <w:rsid w:val="00C17614"/>
    <w:rsid w:val="00C17855"/>
    <w:rsid w:val="00C21535"/>
    <w:rsid w:val="00C25D68"/>
    <w:rsid w:val="00C339F2"/>
    <w:rsid w:val="00C40853"/>
    <w:rsid w:val="00C4123A"/>
    <w:rsid w:val="00C50D02"/>
    <w:rsid w:val="00C5101F"/>
    <w:rsid w:val="00C64A2D"/>
    <w:rsid w:val="00C65B35"/>
    <w:rsid w:val="00C6712D"/>
    <w:rsid w:val="00C70855"/>
    <w:rsid w:val="00C71DF5"/>
    <w:rsid w:val="00C77B43"/>
    <w:rsid w:val="00C80D58"/>
    <w:rsid w:val="00C85108"/>
    <w:rsid w:val="00C856DE"/>
    <w:rsid w:val="00C868B8"/>
    <w:rsid w:val="00C913F9"/>
    <w:rsid w:val="00CA5D0E"/>
    <w:rsid w:val="00CA664B"/>
    <w:rsid w:val="00CB15DE"/>
    <w:rsid w:val="00CB219E"/>
    <w:rsid w:val="00CB360B"/>
    <w:rsid w:val="00CC0342"/>
    <w:rsid w:val="00CC1398"/>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DA3"/>
    <w:rsid w:val="00D05C69"/>
    <w:rsid w:val="00D05FF7"/>
    <w:rsid w:val="00D06530"/>
    <w:rsid w:val="00D07027"/>
    <w:rsid w:val="00D07952"/>
    <w:rsid w:val="00D14A5F"/>
    <w:rsid w:val="00D15F4B"/>
    <w:rsid w:val="00D2057A"/>
    <w:rsid w:val="00D300E1"/>
    <w:rsid w:val="00D31BD1"/>
    <w:rsid w:val="00D33583"/>
    <w:rsid w:val="00D341CE"/>
    <w:rsid w:val="00D36EF0"/>
    <w:rsid w:val="00D4082C"/>
    <w:rsid w:val="00D4462C"/>
    <w:rsid w:val="00D45DD4"/>
    <w:rsid w:val="00D513F3"/>
    <w:rsid w:val="00D515A5"/>
    <w:rsid w:val="00D52992"/>
    <w:rsid w:val="00D55200"/>
    <w:rsid w:val="00D5799A"/>
    <w:rsid w:val="00D57C8E"/>
    <w:rsid w:val="00D60A25"/>
    <w:rsid w:val="00D62BFB"/>
    <w:rsid w:val="00D65CCA"/>
    <w:rsid w:val="00D70891"/>
    <w:rsid w:val="00D70AAD"/>
    <w:rsid w:val="00D75095"/>
    <w:rsid w:val="00D75864"/>
    <w:rsid w:val="00D75E9D"/>
    <w:rsid w:val="00D823F3"/>
    <w:rsid w:val="00D8246A"/>
    <w:rsid w:val="00D82D32"/>
    <w:rsid w:val="00D83932"/>
    <w:rsid w:val="00D83AF3"/>
    <w:rsid w:val="00D8601B"/>
    <w:rsid w:val="00D863F7"/>
    <w:rsid w:val="00D86AFE"/>
    <w:rsid w:val="00D92193"/>
    <w:rsid w:val="00D9375B"/>
    <w:rsid w:val="00D94798"/>
    <w:rsid w:val="00D95C50"/>
    <w:rsid w:val="00DA21D3"/>
    <w:rsid w:val="00DB5881"/>
    <w:rsid w:val="00DB6758"/>
    <w:rsid w:val="00DB7429"/>
    <w:rsid w:val="00DC1E3E"/>
    <w:rsid w:val="00DC211A"/>
    <w:rsid w:val="00DC6626"/>
    <w:rsid w:val="00DD1135"/>
    <w:rsid w:val="00DD2A58"/>
    <w:rsid w:val="00DD3A40"/>
    <w:rsid w:val="00DD3F13"/>
    <w:rsid w:val="00DD4746"/>
    <w:rsid w:val="00DD4A00"/>
    <w:rsid w:val="00DE3A03"/>
    <w:rsid w:val="00DE6A31"/>
    <w:rsid w:val="00DE7EFB"/>
    <w:rsid w:val="00DF1925"/>
    <w:rsid w:val="00DF66EE"/>
    <w:rsid w:val="00DF797E"/>
    <w:rsid w:val="00E00396"/>
    <w:rsid w:val="00E0148A"/>
    <w:rsid w:val="00E01C7B"/>
    <w:rsid w:val="00E01EB0"/>
    <w:rsid w:val="00E0339D"/>
    <w:rsid w:val="00E11990"/>
    <w:rsid w:val="00E11C5F"/>
    <w:rsid w:val="00E1466D"/>
    <w:rsid w:val="00E17859"/>
    <w:rsid w:val="00E22913"/>
    <w:rsid w:val="00E24B4E"/>
    <w:rsid w:val="00E2598A"/>
    <w:rsid w:val="00E25A0B"/>
    <w:rsid w:val="00E26D9D"/>
    <w:rsid w:val="00E26E2F"/>
    <w:rsid w:val="00E324D4"/>
    <w:rsid w:val="00E328A4"/>
    <w:rsid w:val="00E32EF3"/>
    <w:rsid w:val="00E33374"/>
    <w:rsid w:val="00E35D38"/>
    <w:rsid w:val="00E35E47"/>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6A09"/>
    <w:rsid w:val="00E834A5"/>
    <w:rsid w:val="00E83625"/>
    <w:rsid w:val="00E8494E"/>
    <w:rsid w:val="00E9279B"/>
    <w:rsid w:val="00E93970"/>
    <w:rsid w:val="00E94D2E"/>
    <w:rsid w:val="00E94D39"/>
    <w:rsid w:val="00E97C7F"/>
    <w:rsid w:val="00EA20EF"/>
    <w:rsid w:val="00EA298B"/>
    <w:rsid w:val="00EA398E"/>
    <w:rsid w:val="00EA6963"/>
    <w:rsid w:val="00EA7C3E"/>
    <w:rsid w:val="00EB4395"/>
    <w:rsid w:val="00EB6CB5"/>
    <w:rsid w:val="00EC0891"/>
    <w:rsid w:val="00EC660F"/>
    <w:rsid w:val="00ED5210"/>
    <w:rsid w:val="00ED65EB"/>
    <w:rsid w:val="00ED672B"/>
    <w:rsid w:val="00ED7DEB"/>
    <w:rsid w:val="00EE0421"/>
    <w:rsid w:val="00EE118A"/>
    <w:rsid w:val="00EE24AD"/>
    <w:rsid w:val="00EE2D89"/>
    <w:rsid w:val="00EE38C0"/>
    <w:rsid w:val="00EE675F"/>
    <w:rsid w:val="00EE7DA9"/>
    <w:rsid w:val="00EF2394"/>
    <w:rsid w:val="00F007AD"/>
    <w:rsid w:val="00F00E78"/>
    <w:rsid w:val="00F0463F"/>
    <w:rsid w:val="00F07541"/>
    <w:rsid w:val="00F07916"/>
    <w:rsid w:val="00F1021D"/>
    <w:rsid w:val="00F10B8B"/>
    <w:rsid w:val="00F10F89"/>
    <w:rsid w:val="00F11153"/>
    <w:rsid w:val="00F17406"/>
    <w:rsid w:val="00F200DF"/>
    <w:rsid w:val="00F226E3"/>
    <w:rsid w:val="00F30796"/>
    <w:rsid w:val="00F311C5"/>
    <w:rsid w:val="00F346A2"/>
    <w:rsid w:val="00F44F22"/>
    <w:rsid w:val="00F51352"/>
    <w:rsid w:val="00F52887"/>
    <w:rsid w:val="00F55F9A"/>
    <w:rsid w:val="00F573B3"/>
    <w:rsid w:val="00F573F7"/>
    <w:rsid w:val="00F57B88"/>
    <w:rsid w:val="00F60DC7"/>
    <w:rsid w:val="00F618A8"/>
    <w:rsid w:val="00F61E9F"/>
    <w:rsid w:val="00F635E6"/>
    <w:rsid w:val="00F63ED9"/>
    <w:rsid w:val="00F6438D"/>
    <w:rsid w:val="00F64D91"/>
    <w:rsid w:val="00F704E4"/>
    <w:rsid w:val="00F70CE0"/>
    <w:rsid w:val="00F70CE4"/>
    <w:rsid w:val="00F72D7F"/>
    <w:rsid w:val="00F7415D"/>
    <w:rsid w:val="00F75ACE"/>
    <w:rsid w:val="00F80B95"/>
    <w:rsid w:val="00F811D4"/>
    <w:rsid w:val="00F82617"/>
    <w:rsid w:val="00F82FCB"/>
    <w:rsid w:val="00F901B5"/>
    <w:rsid w:val="00F91E6A"/>
    <w:rsid w:val="00F92207"/>
    <w:rsid w:val="00F93B2F"/>
    <w:rsid w:val="00F94801"/>
    <w:rsid w:val="00F951B7"/>
    <w:rsid w:val="00F95BF3"/>
    <w:rsid w:val="00F95FEE"/>
    <w:rsid w:val="00FA15D0"/>
    <w:rsid w:val="00FA495A"/>
    <w:rsid w:val="00FA5CC0"/>
    <w:rsid w:val="00FB180A"/>
    <w:rsid w:val="00FB3462"/>
    <w:rsid w:val="00FB6A44"/>
    <w:rsid w:val="00FB6EEE"/>
    <w:rsid w:val="00FB765A"/>
    <w:rsid w:val="00FC019F"/>
    <w:rsid w:val="00FC02AD"/>
    <w:rsid w:val="00FC077B"/>
    <w:rsid w:val="00FC5CB0"/>
    <w:rsid w:val="00FC7A9D"/>
    <w:rsid w:val="00FD0A14"/>
    <w:rsid w:val="00FD1D50"/>
    <w:rsid w:val="00FD2D4C"/>
    <w:rsid w:val="00FD43D2"/>
    <w:rsid w:val="00FD5D91"/>
    <w:rsid w:val="00FE087F"/>
    <w:rsid w:val="00FE4EDB"/>
    <w:rsid w:val="00FE63C1"/>
    <w:rsid w:val="00FF3C23"/>
    <w:rsid w:val="00FF72A5"/>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D672B"/>
    <w:rPr>
      <w:rFonts w:ascii="Times New Roman" w:hAnsi="Times New Roman" w:cs="Times New Roman"/>
    </w:rPr>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31B5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5"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4DCC79-FE9C-4840-B66F-EF0B0DDEFC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11</TotalTime>
  <Pages>18</Pages>
  <Words>64871</Words>
  <Characters>385337</Characters>
  <Application>Microsoft Macintosh Word</Application>
  <DocSecurity>0</DocSecurity>
  <Lines>6116</Lines>
  <Paragraphs>1364</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488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Erin Stephenson</cp:lastModifiedBy>
  <cp:revision>754</cp:revision>
  <cp:lastPrinted>2019-03-04T17:31:00Z</cp:lastPrinted>
  <dcterms:created xsi:type="dcterms:W3CDTF">2015-07-01T15:40:00Z</dcterms:created>
  <dcterms:modified xsi:type="dcterms:W3CDTF">2019-03-14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